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FAAC9E" w14:textId="5D4EFCD3" w:rsidR="006B054B" w:rsidRPr="00FC1D7A" w:rsidRDefault="0088684B" w:rsidP="006B054B">
      <w:pPr>
        <w:jc w:val="center"/>
        <w:rPr>
          <w:b/>
          <w:sz w:val="32"/>
          <w:szCs w:val="32"/>
        </w:rPr>
      </w:pPr>
      <w:bookmarkStart w:id="0" w:name="_GoBack"/>
      <w:bookmarkEnd w:id="0"/>
      <w:r w:rsidRPr="00FC1D7A">
        <w:rPr>
          <w:b/>
          <w:sz w:val="32"/>
          <w:szCs w:val="32"/>
        </w:rPr>
        <w:t xml:space="preserve">Cholesterol </w:t>
      </w:r>
      <w:r w:rsidR="00E1747B" w:rsidRPr="00FC1D7A">
        <w:rPr>
          <w:b/>
          <w:sz w:val="32"/>
          <w:szCs w:val="32"/>
        </w:rPr>
        <w:t>Metabolism</w:t>
      </w:r>
      <w:r w:rsidR="006D2626" w:rsidRPr="00FC1D7A">
        <w:rPr>
          <w:b/>
          <w:sz w:val="32"/>
          <w:szCs w:val="32"/>
        </w:rPr>
        <w:t xml:space="preserve">: A </w:t>
      </w:r>
      <w:r w:rsidR="006B054B" w:rsidRPr="00FC1D7A">
        <w:rPr>
          <w:b/>
          <w:sz w:val="32"/>
          <w:szCs w:val="32"/>
        </w:rPr>
        <w:t xml:space="preserve">Review of </w:t>
      </w:r>
      <w:r w:rsidR="005E702A" w:rsidRPr="00FC1D7A">
        <w:rPr>
          <w:b/>
          <w:sz w:val="32"/>
          <w:szCs w:val="32"/>
        </w:rPr>
        <w:t>How A</w:t>
      </w:r>
      <w:r w:rsidR="006B054B" w:rsidRPr="00FC1D7A">
        <w:rPr>
          <w:b/>
          <w:sz w:val="32"/>
          <w:szCs w:val="32"/>
        </w:rPr>
        <w:t>g</w:t>
      </w:r>
      <w:r w:rsidR="003D2487" w:rsidRPr="00FC1D7A">
        <w:rPr>
          <w:b/>
          <w:sz w:val="32"/>
          <w:szCs w:val="32"/>
        </w:rPr>
        <w:t>e</w:t>
      </w:r>
      <w:r w:rsidR="006B054B" w:rsidRPr="00FC1D7A">
        <w:rPr>
          <w:b/>
          <w:sz w:val="32"/>
          <w:szCs w:val="32"/>
        </w:rPr>
        <w:t xml:space="preserve">ing </w:t>
      </w:r>
      <w:r w:rsidR="005E702A" w:rsidRPr="00FC1D7A">
        <w:rPr>
          <w:b/>
          <w:sz w:val="32"/>
          <w:szCs w:val="32"/>
        </w:rPr>
        <w:t>Disrupts the B</w:t>
      </w:r>
      <w:r w:rsidR="006B054B" w:rsidRPr="00FC1D7A">
        <w:rPr>
          <w:b/>
          <w:sz w:val="32"/>
          <w:szCs w:val="32"/>
        </w:rPr>
        <w:t xml:space="preserve">iological Mechanisms Responsible for </w:t>
      </w:r>
      <w:r w:rsidR="005E702A" w:rsidRPr="00FC1D7A">
        <w:rPr>
          <w:b/>
          <w:sz w:val="32"/>
          <w:szCs w:val="32"/>
        </w:rPr>
        <w:t xml:space="preserve">its </w:t>
      </w:r>
      <w:r w:rsidR="006B054B" w:rsidRPr="00FC1D7A">
        <w:rPr>
          <w:b/>
          <w:sz w:val="32"/>
          <w:szCs w:val="32"/>
        </w:rPr>
        <w:t>Regulation</w:t>
      </w:r>
    </w:p>
    <w:p w14:paraId="1269A9F1" w14:textId="77777777" w:rsidR="006B054B" w:rsidRPr="00FC1D7A" w:rsidRDefault="006B054B" w:rsidP="006B054B">
      <w:pPr>
        <w:jc w:val="center"/>
        <w:rPr>
          <w:b/>
          <w:sz w:val="36"/>
          <w:szCs w:val="36"/>
        </w:rPr>
      </w:pPr>
    </w:p>
    <w:p w14:paraId="13C4CF21" w14:textId="77777777" w:rsidR="006B054B" w:rsidRPr="00FC1D7A" w:rsidRDefault="006B054B" w:rsidP="006B054B">
      <w:pPr>
        <w:jc w:val="center"/>
      </w:pPr>
    </w:p>
    <w:p w14:paraId="1F5577E6" w14:textId="77777777" w:rsidR="000C33B8" w:rsidRPr="00FC1D7A" w:rsidRDefault="000C33B8" w:rsidP="000C33B8">
      <w:pPr>
        <w:jc w:val="both"/>
        <w:rPr>
          <w:i/>
          <w:vertAlign w:val="superscript"/>
        </w:rPr>
      </w:pPr>
      <w:r w:rsidRPr="00FC1D7A">
        <w:t>A. E. Morgan</w:t>
      </w:r>
      <w:r w:rsidRPr="00FC1D7A">
        <w:rPr>
          <w:i/>
          <w:vertAlign w:val="superscript"/>
        </w:rPr>
        <w:t xml:space="preserve"> a</w:t>
      </w:r>
      <w:r w:rsidRPr="00FC1D7A">
        <w:t>, K. M. Mooney</w:t>
      </w:r>
      <w:r w:rsidRPr="00FC1D7A">
        <w:rPr>
          <w:i/>
          <w:vertAlign w:val="superscript"/>
        </w:rPr>
        <w:t xml:space="preserve"> b</w:t>
      </w:r>
      <w:r w:rsidRPr="00FC1D7A">
        <w:t xml:space="preserve">, S. J. Wilkinson </w:t>
      </w:r>
      <w:r w:rsidRPr="00FC1D7A">
        <w:rPr>
          <w:i/>
          <w:vertAlign w:val="superscript"/>
        </w:rPr>
        <w:t>a</w:t>
      </w:r>
      <w:r w:rsidRPr="00FC1D7A">
        <w:t xml:space="preserve">, N. A. Pickles </w:t>
      </w:r>
      <w:r w:rsidRPr="00FC1D7A">
        <w:rPr>
          <w:i/>
          <w:vertAlign w:val="superscript"/>
        </w:rPr>
        <w:t>c</w:t>
      </w:r>
      <w:r w:rsidRPr="00FC1D7A">
        <w:t xml:space="preserve">, and M. T. Mc Auley </w:t>
      </w:r>
      <w:r w:rsidRPr="00FC1D7A">
        <w:rPr>
          <w:i/>
          <w:vertAlign w:val="superscript"/>
        </w:rPr>
        <w:t>a</w:t>
      </w:r>
    </w:p>
    <w:p w14:paraId="3A7097A8" w14:textId="77777777" w:rsidR="000C33B8" w:rsidRPr="00FC1D7A" w:rsidRDefault="000C33B8" w:rsidP="000C33B8">
      <w:pPr>
        <w:jc w:val="both"/>
        <w:rPr>
          <w:sz w:val="20"/>
        </w:rPr>
      </w:pPr>
    </w:p>
    <w:p w14:paraId="7900A1A2" w14:textId="6A1ECB78" w:rsidR="000C33B8" w:rsidRPr="00FC1D7A" w:rsidRDefault="000C33B8" w:rsidP="000C33B8">
      <w:pPr>
        <w:jc w:val="both"/>
        <w:rPr>
          <w:sz w:val="20"/>
        </w:rPr>
      </w:pPr>
      <w:r w:rsidRPr="00FC1D7A">
        <w:rPr>
          <w:i/>
          <w:sz w:val="20"/>
          <w:vertAlign w:val="superscript"/>
        </w:rPr>
        <w:t>a</w:t>
      </w:r>
      <w:r w:rsidRPr="00FC1D7A">
        <w:rPr>
          <w:sz w:val="20"/>
        </w:rPr>
        <w:t xml:space="preserve"> Department of Chemical Engineering, University of Chester, Thornton Science Park, Chester, CH2 4NU</w:t>
      </w:r>
    </w:p>
    <w:p w14:paraId="17038452" w14:textId="1C2C49FA" w:rsidR="000C33B8" w:rsidRPr="00FC1D7A" w:rsidRDefault="000C33B8" w:rsidP="000C33B8">
      <w:pPr>
        <w:jc w:val="both"/>
        <w:rPr>
          <w:sz w:val="20"/>
        </w:rPr>
      </w:pPr>
      <w:r w:rsidRPr="00FC1D7A">
        <w:rPr>
          <w:i/>
          <w:sz w:val="20"/>
          <w:vertAlign w:val="superscript"/>
        </w:rPr>
        <w:t>b</w:t>
      </w:r>
      <w:r w:rsidRPr="00FC1D7A">
        <w:rPr>
          <w:sz w:val="20"/>
        </w:rPr>
        <w:t xml:space="preserve"> Faculty of Health and Social Care, Edge Hill University, Ormskirk, Lancashire, L39 4QP</w:t>
      </w:r>
    </w:p>
    <w:p w14:paraId="7CF80890" w14:textId="77777777" w:rsidR="000C33B8" w:rsidRPr="00FC1D7A" w:rsidRDefault="000C33B8" w:rsidP="000C33B8">
      <w:pPr>
        <w:jc w:val="both"/>
        <w:rPr>
          <w:sz w:val="20"/>
        </w:rPr>
      </w:pPr>
      <w:r w:rsidRPr="00FC1D7A">
        <w:rPr>
          <w:i/>
          <w:sz w:val="20"/>
          <w:vertAlign w:val="superscript"/>
        </w:rPr>
        <w:t>c</w:t>
      </w:r>
      <w:r w:rsidRPr="00FC1D7A">
        <w:rPr>
          <w:sz w:val="20"/>
        </w:rPr>
        <w:t xml:space="preserve"> Department of Biological Sciences, University of Chester, Parkgate Road, Chester, CH1 4BJ</w:t>
      </w:r>
    </w:p>
    <w:p w14:paraId="45A54C1E" w14:textId="77777777" w:rsidR="000C33B8" w:rsidRPr="00FC1D7A" w:rsidRDefault="000C33B8" w:rsidP="000C33B8">
      <w:pPr>
        <w:jc w:val="both"/>
      </w:pPr>
    </w:p>
    <w:p w14:paraId="697EA7E5" w14:textId="13FF4351" w:rsidR="00F20CF2" w:rsidRPr="00FC1D7A" w:rsidRDefault="00F20CF2" w:rsidP="000C33B8">
      <w:pPr>
        <w:jc w:val="both"/>
        <w:rPr>
          <w:b/>
        </w:rPr>
      </w:pPr>
      <w:r w:rsidRPr="00FC1D7A">
        <w:rPr>
          <w:b/>
        </w:rPr>
        <w:t>Abstract</w:t>
      </w:r>
    </w:p>
    <w:p w14:paraId="7F0D512B" w14:textId="26FB509C" w:rsidR="00F20CF2" w:rsidRPr="00FC1D7A" w:rsidRDefault="00F20CF2" w:rsidP="000C33B8">
      <w:pPr>
        <w:jc w:val="both"/>
      </w:pPr>
      <w:r w:rsidRPr="00FC1D7A">
        <w:t xml:space="preserve">Cholesterol plays a vital role in the human body as a precursor of steroid hormones and bile acids, in addition to providing structure to cell membranes. Whole body cholesterol </w:t>
      </w:r>
      <w:r w:rsidR="00671139" w:rsidRPr="00FC1D7A">
        <w:t xml:space="preserve">metabolism </w:t>
      </w:r>
      <w:r w:rsidRPr="00FC1D7A">
        <w:t>is</w:t>
      </w:r>
      <w:r w:rsidR="00671139" w:rsidRPr="00FC1D7A">
        <w:t xml:space="preserve"> maintained by a highly coordinated balancing act between cholesterol ingestion, synthesis</w:t>
      </w:r>
      <w:r w:rsidRPr="00FC1D7A">
        <w:t>, absorption, and excretion. The aim of this review is t</w:t>
      </w:r>
      <w:r w:rsidR="00D71903" w:rsidRPr="00FC1D7A">
        <w:t>o discuss how ageing</w:t>
      </w:r>
      <w:r w:rsidRPr="00FC1D7A">
        <w:t xml:space="preserve"> interacts with these process</w:t>
      </w:r>
      <w:r w:rsidR="00D71903" w:rsidRPr="00FC1D7A">
        <w:t>es</w:t>
      </w:r>
      <w:r w:rsidRPr="00FC1D7A">
        <w:t>. Firstly, we will present an overview</w:t>
      </w:r>
      <w:r w:rsidR="00081A78" w:rsidRPr="00FC1D7A">
        <w:t xml:space="preserve"> of cholesterol metabolism. Following this</w:t>
      </w:r>
      <w:r w:rsidRPr="00FC1D7A">
        <w:t xml:space="preserve">, we discuss how </w:t>
      </w:r>
      <w:r w:rsidR="00950163" w:rsidRPr="00FC1D7A">
        <w:t xml:space="preserve">the </w:t>
      </w:r>
      <w:r w:rsidRPr="00FC1D7A">
        <w:t xml:space="preserve">biological </w:t>
      </w:r>
      <w:r w:rsidR="0013220B" w:rsidRPr="00FC1D7A">
        <w:t>mechanisms</w:t>
      </w:r>
      <w:r w:rsidRPr="00FC1D7A">
        <w:t xml:space="preserve"> </w:t>
      </w:r>
      <w:r w:rsidR="00950163" w:rsidRPr="00FC1D7A">
        <w:t xml:space="preserve">which underpin cholesterol metabolism </w:t>
      </w:r>
      <w:r w:rsidR="00D71903" w:rsidRPr="00FC1D7A">
        <w:t>are effected by ageing</w:t>
      </w:r>
      <w:r w:rsidR="00950163" w:rsidRPr="00FC1D7A">
        <w:t>. I</w:t>
      </w:r>
      <w:r w:rsidRPr="00FC1D7A">
        <w:t>nclude</w:t>
      </w:r>
      <w:r w:rsidR="00950163" w:rsidRPr="00FC1D7A">
        <w:t>d in this discussion are</w:t>
      </w:r>
      <w:r w:rsidRPr="00FC1D7A">
        <w:t xml:space="preserve"> lipoprotein dynamics, </w:t>
      </w:r>
      <w:r w:rsidR="0013220B" w:rsidRPr="00FC1D7A">
        <w:t>cholesterol absorption/synthesis and the enterohepatic circulation/synthesis of bile acids. Moreover, we discuss the role of oxidative stress in the pathological progression of atherosclerosis and</w:t>
      </w:r>
      <w:r w:rsidR="00081A78" w:rsidRPr="00FC1D7A">
        <w:t xml:space="preserve"> also discuss</w:t>
      </w:r>
      <w:r w:rsidR="0013220B" w:rsidRPr="00FC1D7A">
        <w:t xml:space="preserve"> how cholesterol biosynthesis is effected by both the mammalian target of rapamycin and </w:t>
      </w:r>
      <w:r w:rsidR="00CD71A3" w:rsidRPr="00FC1D7A">
        <w:t>sirtuin</w:t>
      </w:r>
      <w:r w:rsidR="0013220B" w:rsidRPr="00FC1D7A">
        <w:t xml:space="preserve"> pathways</w:t>
      </w:r>
      <w:r w:rsidR="00081A78" w:rsidRPr="00FC1D7A">
        <w:t>. Next, we</w:t>
      </w:r>
      <w:r w:rsidR="0013220B" w:rsidRPr="00FC1D7A">
        <w:t xml:space="preserve"> </w:t>
      </w:r>
      <w:r w:rsidR="00081A78" w:rsidRPr="00FC1D7A">
        <w:t>examine</w:t>
      </w:r>
      <w:r w:rsidRPr="00FC1D7A">
        <w:t xml:space="preserve"> how diet </w:t>
      </w:r>
      <w:r w:rsidR="00BE0D37" w:rsidRPr="00FC1D7A">
        <w:t xml:space="preserve">and alterations to the gut microbiome </w:t>
      </w:r>
      <w:r w:rsidRPr="00FC1D7A">
        <w:t xml:space="preserve">can be used to </w:t>
      </w:r>
      <w:r w:rsidR="0013220B" w:rsidRPr="00FC1D7A">
        <w:t>mitigate</w:t>
      </w:r>
      <w:r w:rsidRPr="00FC1D7A">
        <w:t xml:space="preserve"> the impact ageing has on cholesterol metabolism</w:t>
      </w:r>
      <w:r w:rsidR="00081A78" w:rsidRPr="00FC1D7A">
        <w:t>. We conclude by</w:t>
      </w:r>
      <w:r w:rsidRPr="00FC1D7A">
        <w:t xml:space="preserve"> discuss</w:t>
      </w:r>
      <w:r w:rsidR="0013220B" w:rsidRPr="00FC1D7A">
        <w:t>ing</w:t>
      </w:r>
      <w:r w:rsidRPr="00FC1D7A">
        <w:t xml:space="preserve"> how mathematical models of cholesterol metabolism can be used to identify therapeutic interventions</w:t>
      </w:r>
      <w:r w:rsidR="0013220B" w:rsidRPr="00FC1D7A">
        <w:t xml:space="preserve">. </w:t>
      </w:r>
    </w:p>
    <w:p w14:paraId="01E1AE84" w14:textId="77777777" w:rsidR="00F20CF2" w:rsidRPr="00FC1D7A" w:rsidRDefault="00F20CF2" w:rsidP="000C33B8">
      <w:pPr>
        <w:jc w:val="both"/>
      </w:pPr>
    </w:p>
    <w:p w14:paraId="19953162" w14:textId="77777777" w:rsidR="0013220B" w:rsidRPr="00FC1D7A" w:rsidRDefault="0013220B" w:rsidP="006922B2">
      <w:pPr>
        <w:jc w:val="both"/>
        <w:rPr>
          <w:b/>
        </w:rPr>
      </w:pPr>
    </w:p>
    <w:p w14:paraId="52653F54" w14:textId="77777777" w:rsidR="006922B2" w:rsidRPr="00FC1D7A" w:rsidRDefault="006922B2" w:rsidP="006922B2">
      <w:pPr>
        <w:jc w:val="both"/>
        <w:rPr>
          <w:b/>
        </w:rPr>
      </w:pPr>
      <w:r w:rsidRPr="00FC1D7A">
        <w:rPr>
          <w:b/>
        </w:rPr>
        <w:t>Keywords</w:t>
      </w:r>
    </w:p>
    <w:p w14:paraId="66D1AF6F" w14:textId="3F199FC0" w:rsidR="006922B2" w:rsidRPr="00FC1D7A" w:rsidRDefault="006922B2" w:rsidP="006922B2">
      <w:pPr>
        <w:jc w:val="both"/>
      </w:pPr>
      <w:r w:rsidRPr="00FC1D7A">
        <w:t>Cholesterol, ageing,</w:t>
      </w:r>
      <w:r w:rsidR="00FB60CF" w:rsidRPr="00FC1D7A">
        <w:t xml:space="preserve"> longevity,</w:t>
      </w:r>
      <w:r w:rsidRPr="00FC1D7A">
        <w:t xml:space="preserve"> low density lipoprotein cholesterol (LDL-C), high density lipoprotein cholesterol (HDL-C), </w:t>
      </w:r>
      <w:r w:rsidR="0074519B" w:rsidRPr="00FC1D7A">
        <w:t>microbiome</w:t>
      </w:r>
    </w:p>
    <w:p w14:paraId="72454A8D" w14:textId="77777777" w:rsidR="006922B2" w:rsidRPr="00FC1D7A" w:rsidRDefault="006922B2" w:rsidP="00BE663C">
      <w:pPr>
        <w:jc w:val="both"/>
      </w:pPr>
    </w:p>
    <w:p w14:paraId="44174760" w14:textId="77777777" w:rsidR="00F20CF2" w:rsidRPr="00FC1D7A" w:rsidRDefault="00F20CF2" w:rsidP="00BE663C">
      <w:pPr>
        <w:jc w:val="both"/>
      </w:pPr>
    </w:p>
    <w:p w14:paraId="1F9053EC" w14:textId="77777777" w:rsidR="00F20CF2" w:rsidRPr="00FC1D7A" w:rsidRDefault="00F20CF2" w:rsidP="00BE663C">
      <w:pPr>
        <w:jc w:val="both"/>
      </w:pPr>
    </w:p>
    <w:p w14:paraId="6091AF8A" w14:textId="77777777" w:rsidR="00F20CF2" w:rsidRPr="00FC1D7A" w:rsidRDefault="00F20CF2" w:rsidP="00BE663C">
      <w:pPr>
        <w:jc w:val="both"/>
      </w:pPr>
    </w:p>
    <w:p w14:paraId="42844F47" w14:textId="77777777" w:rsidR="0013220B" w:rsidRPr="00FC1D7A" w:rsidRDefault="0013220B" w:rsidP="00BE663C">
      <w:pPr>
        <w:jc w:val="both"/>
      </w:pPr>
    </w:p>
    <w:p w14:paraId="6BAA7E24" w14:textId="77777777" w:rsidR="0013220B" w:rsidRPr="00FC1D7A" w:rsidRDefault="0013220B" w:rsidP="00BE663C">
      <w:pPr>
        <w:jc w:val="both"/>
      </w:pPr>
    </w:p>
    <w:p w14:paraId="17A7506B" w14:textId="5B7A7996" w:rsidR="006211C2" w:rsidRPr="00FC1D7A" w:rsidRDefault="00C2244C" w:rsidP="00FA3CF8">
      <w:pPr>
        <w:spacing w:line="276" w:lineRule="auto"/>
        <w:jc w:val="both"/>
        <w:rPr>
          <w:b/>
        </w:rPr>
      </w:pPr>
      <w:r w:rsidRPr="00FC1D7A">
        <w:rPr>
          <w:b/>
        </w:rPr>
        <w:lastRenderedPageBreak/>
        <w:t xml:space="preserve">1.0 Introduction </w:t>
      </w:r>
    </w:p>
    <w:p w14:paraId="496DB3A4" w14:textId="6329B7A6" w:rsidR="00373B3E" w:rsidRPr="00FC1D7A" w:rsidRDefault="00373B3E" w:rsidP="006427F2">
      <w:pPr>
        <w:spacing w:after="0" w:line="276" w:lineRule="auto"/>
        <w:jc w:val="both"/>
        <w:rPr>
          <w:rFonts w:eastAsia="Times New Roman" w:cs="Times New Roman"/>
          <w:lang w:eastAsia="en-GB"/>
        </w:rPr>
      </w:pPr>
      <w:r w:rsidRPr="00FC1D7A">
        <w:rPr>
          <w:rFonts w:cs="Times New Roman"/>
        </w:rPr>
        <w:t>An intriguing feature of ag</w:t>
      </w:r>
      <w:r w:rsidR="00F00F6F" w:rsidRPr="00FC1D7A">
        <w:rPr>
          <w:rFonts w:cs="Times New Roman"/>
        </w:rPr>
        <w:t>e</w:t>
      </w:r>
      <w:r w:rsidRPr="00FC1D7A">
        <w:rPr>
          <w:rFonts w:cs="Times New Roman"/>
        </w:rPr>
        <w:t>ing</w:t>
      </w:r>
      <w:r w:rsidR="00CD71A3" w:rsidRPr="00FC1D7A">
        <w:rPr>
          <w:rFonts w:cs="Times New Roman"/>
        </w:rPr>
        <w:t>,</w:t>
      </w:r>
      <w:r w:rsidRPr="00FC1D7A">
        <w:rPr>
          <w:rFonts w:cs="Times New Roman"/>
        </w:rPr>
        <w:t xml:space="preserve"> is that it is often accompanied by the dysregulation of whole body cholesterol metabolism</w:t>
      </w:r>
      <w:r w:rsidR="00F00F6F" w:rsidRPr="00FC1D7A">
        <w:rPr>
          <w:rFonts w:cs="Times New Roman"/>
        </w:rPr>
        <w:t xml:space="preserve"> </w:t>
      </w:r>
      <w:r w:rsidR="00F00F6F" w:rsidRPr="00FC1D7A">
        <w:rPr>
          <w:rFonts w:cs="Times New Roman"/>
        </w:rPr>
        <w:fldChar w:fldCharType="begin"/>
      </w:r>
      <w:r w:rsidR="002424DC" w:rsidRPr="00FC1D7A">
        <w:rPr>
          <w:rFonts w:cs="Times New Roman"/>
        </w:rPr>
        <w:instrText xml:space="preserve"> ADDIN EN.CITE &lt;EndNote&gt;&lt;Cite&gt;&lt;Author&gt;Mc Auley&lt;/Author&gt;&lt;Year&gt;2014&lt;/Year&gt;&lt;RecNum&gt;143&lt;/RecNum&gt;&lt;DisplayText&gt;(Mc Auley and Mooney, 2014)&lt;/DisplayText&gt;&lt;record&gt;&lt;rec-number&gt;143&lt;/rec-number&gt;&lt;foreign-keys&gt;&lt;key app="EN" db-id="vd59wwa9htw29oe595kv20ty9zftzwsdrwvp"&gt;143&lt;/key&gt;&lt;/foreign-keys&gt;&lt;ref-type name="Journal Article"&gt;17&lt;/ref-type&gt;&lt;contributors&gt;&lt;authors&gt;&lt;author&gt;Mc Auley, Mark T.&lt;/author&gt;&lt;author&gt;Mooney, Kathleen M.&lt;/author&gt;&lt;/authors&gt;&lt;/contributors&gt;&lt;titles&gt;&lt;title&gt;Lipid metabolism and hormonal interactions: impact on cardiovascular disease and healthy aging&lt;/title&gt;&lt;secondary-title&gt;Expert Review of Endocrinology &amp;amp; Metabolism&lt;/secondary-title&gt;&lt;/titles&gt;&lt;pages&gt;357-367&lt;/pages&gt;&lt;volume&gt;9&lt;/volume&gt;&lt;number&gt;4&lt;/number&gt;&lt;dates&gt;&lt;year&gt;2014&lt;/year&gt;&lt;pub-dates&gt;&lt;date&gt;2014/07/01&lt;/date&gt;&lt;/pub-dates&gt;&lt;/dates&gt;&lt;publisher&gt;Taylor &amp;amp; Francis&lt;/publisher&gt;&lt;isbn&gt;1744-6651&lt;/isbn&gt;&lt;urls&gt;&lt;related-urls&gt;&lt;url&gt;http://www.tandfonline.com/doi/abs/10.1586/17446651.2014.921569&lt;/url&gt;&lt;/related-urls&gt;&lt;/urls&gt;&lt;electronic-resource-num&gt;10.1586/17446651.2014.921569&lt;/electronic-resource-num&gt;&lt;/record&gt;&lt;/Cite&gt;&lt;/EndNote&gt;</w:instrText>
      </w:r>
      <w:r w:rsidR="00F00F6F" w:rsidRPr="00FC1D7A">
        <w:rPr>
          <w:rFonts w:cs="Times New Roman"/>
        </w:rPr>
        <w:fldChar w:fldCharType="separate"/>
      </w:r>
      <w:r w:rsidR="00F00F6F" w:rsidRPr="00FC1D7A">
        <w:rPr>
          <w:rFonts w:cs="Times New Roman"/>
          <w:noProof/>
        </w:rPr>
        <w:t>(Mc Auley and Mooney, 2014)</w:t>
      </w:r>
      <w:r w:rsidR="00F00F6F" w:rsidRPr="00FC1D7A">
        <w:rPr>
          <w:rFonts w:cs="Times New Roman"/>
        </w:rPr>
        <w:fldChar w:fldCharType="end"/>
      </w:r>
      <w:r w:rsidRPr="00FC1D7A">
        <w:rPr>
          <w:rFonts w:cs="Times New Roman"/>
        </w:rPr>
        <w:t xml:space="preserve">. </w:t>
      </w:r>
      <w:r w:rsidR="00FA5A8B" w:rsidRPr="00FC1D7A">
        <w:rPr>
          <w:rFonts w:cs="Times New Roman"/>
        </w:rPr>
        <w:t>A</w:t>
      </w:r>
      <w:r w:rsidRPr="00FC1D7A">
        <w:rPr>
          <w:rFonts w:cs="Times New Roman"/>
        </w:rPr>
        <w:t xml:space="preserve"> </w:t>
      </w:r>
      <w:r w:rsidR="002E0B40" w:rsidRPr="00FC1D7A">
        <w:rPr>
          <w:rFonts w:cs="Times New Roman"/>
        </w:rPr>
        <w:t>clinical manifestation</w:t>
      </w:r>
      <w:r w:rsidR="003347E0" w:rsidRPr="00FC1D7A">
        <w:rPr>
          <w:rFonts w:cs="Times New Roman"/>
        </w:rPr>
        <w:t xml:space="preserve"> </w:t>
      </w:r>
      <w:r w:rsidR="00FA5A8B" w:rsidRPr="00FC1D7A">
        <w:rPr>
          <w:rFonts w:cs="Times New Roman"/>
        </w:rPr>
        <w:t>of this</w:t>
      </w:r>
      <w:r w:rsidR="00BC290F" w:rsidRPr="00FC1D7A">
        <w:rPr>
          <w:rFonts w:cs="Times New Roman"/>
        </w:rPr>
        <w:t xml:space="preserve"> process</w:t>
      </w:r>
      <w:r w:rsidR="00FA5A8B" w:rsidRPr="00FC1D7A">
        <w:rPr>
          <w:rFonts w:cs="Times New Roman"/>
        </w:rPr>
        <w:t xml:space="preserve"> is </w:t>
      </w:r>
      <w:r w:rsidR="00BC290F" w:rsidRPr="00FC1D7A">
        <w:rPr>
          <w:rFonts w:cs="Times New Roman"/>
        </w:rPr>
        <w:t xml:space="preserve">an </w:t>
      </w:r>
      <w:r w:rsidR="002E0B40" w:rsidRPr="00FC1D7A">
        <w:rPr>
          <w:rFonts w:cs="Times New Roman"/>
        </w:rPr>
        <w:t>age-related</w:t>
      </w:r>
      <w:r w:rsidRPr="00FC1D7A">
        <w:rPr>
          <w:rFonts w:cs="Times New Roman"/>
        </w:rPr>
        <w:t xml:space="preserve"> rise </w:t>
      </w:r>
      <w:r w:rsidR="002E0B40" w:rsidRPr="00FC1D7A">
        <w:rPr>
          <w:rFonts w:cs="Times New Roman"/>
        </w:rPr>
        <w:t>in</w:t>
      </w:r>
      <w:r w:rsidRPr="00FC1D7A">
        <w:rPr>
          <w:rFonts w:cs="Times New Roman"/>
        </w:rPr>
        <w:t xml:space="preserve"> </w:t>
      </w:r>
      <w:r w:rsidR="00FA5A8B" w:rsidRPr="00FC1D7A">
        <w:rPr>
          <w:rFonts w:cs="Times New Roman"/>
        </w:rPr>
        <w:t xml:space="preserve">the </w:t>
      </w:r>
      <w:r w:rsidRPr="00FC1D7A">
        <w:rPr>
          <w:rFonts w:cs="Times New Roman"/>
        </w:rPr>
        <w:t>plasma le</w:t>
      </w:r>
      <w:r w:rsidR="00CF2696" w:rsidRPr="00FC1D7A">
        <w:rPr>
          <w:rFonts w:cs="Times New Roman"/>
        </w:rPr>
        <w:t>vels of low density lipoprotein cholesterol</w:t>
      </w:r>
      <w:r w:rsidRPr="00FC1D7A">
        <w:rPr>
          <w:rFonts w:cs="Times New Roman"/>
        </w:rPr>
        <w:t xml:space="preserve"> (LDL-C)</w:t>
      </w:r>
      <w:r w:rsidR="00897E6D" w:rsidRPr="00FC1D7A">
        <w:rPr>
          <w:rFonts w:cs="Times New Roman"/>
        </w:rPr>
        <w:t xml:space="preserve"> </w:t>
      </w:r>
      <w:r w:rsidR="00897E6D" w:rsidRPr="00FC1D7A">
        <w:rPr>
          <w:rFonts w:cs="Times New Roman"/>
        </w:rPr>
        <w:fldChar w:fldCharType="begin"/>
      </w:r>
      <w:r w:rsidR="002424DC" w:rsidRPr="00FC1D7A">
        <w:rPr>
          <w:rFonts w:cs="Times New Roman"/>
        </w:rPr>
        <w:instrText xml:space="preserve"> ADDIN EN.CITE &lt;EndNote&gt;&lt;Cite&gt;&lt;Author&gt;Abbott&lt;/Author&gt;&lt;Year&gt;1983&lt;/Year&gt;&lt;RecNum&gt;181&lt;/RecNum&gt;&lt;DisplayText&gt;(Abbott et al., 1983)&lt;/DisplayText&gt;&lt;record&gt;&lt;rec-number&gt;181&lt;/rec-number&gt;&lt;foreign-keys&gt;&lt;key app="EN" db-id="vd59wwa9htw29oe595kv20ty9zftzwsdrwvp"&gt;181&lt;/key&gt;&lt;/foreign-keys&gt;&lt;ref-type name="Journal Article"&gt;17&lt;/ref-type&gt;&lt;contributors&gt;&lt;authors&gt;&lt;author&gt;Abbott, R D&lt;/author&gt;&lt;author&gt;Garrison, R J&lt;/author&gt;&lt;author&gt;Wilson, P W&lt;/author&gt;&lt;author&gt;Epstein, F H&lt;/author&gt;&lt;author&gt;Castelli, W P&lt;/author&gt;&lt;author&gt;Feinleib, M&lt;/author&gt;&lt;author&gt;LaRue, C&lt;/author&gt;&lt;/authors&gt;&lt;/contributors&gt;&lt;titles&gt;&lt;title&gt;Joint distribution of lipoprotein cholesterol classes. The Framingham study&lt;/title&gt;&lt;secondary-title&gt;Arteriosclerosis, Thrombosis, and Vascular Biology&lt;/secondary-title&gt;&lt;/titles&gt;&lt;pages&gt;260-72&lt;/pages&gt;&lt;volume&gt;3&lt;/volume&gt;&lt;number&gt;3&lt;/number&gt;&lt;dates&gt;&lt;year&gt;1983&lt;/year&gt;&lt;pub-dates&gt;&lt;date&gt;May 1, 1983&lt;/date&gt;&lt;/pub-dates&gt;&lt;/dates&gt;&lt;urls&gt;&lt;related-urls&gt;&lt;url&gt;http://atvb.ahajournals.org/content/3/3/260.abstract&lt;/url&gt;&lt;/related-urls&gt;&lt;/urls&gt;&lt;electronic-resource-num&gt;10.1161/01.atv.3.3.260&lt;/electronic-resource-num&gt;&lt;/record&gt;&lt;/Cite&gt;&lt;/EndNote&gt;</w:instrText>
      </w:r>
      <w:r w:rsidR="00897E6D" w:rsidRPr="00FC1D7A">
        <w:rPr>
          <w:rFonts w:cs="Times New Roman"/>
        </w:rPr>
        <w:fldChar w:fldCharType="separate"/>
      </w:r>
      <w:r w:rsidR="00897E6D" w:rsidRPr="00FC1D7A">
        <w:rPr>
          <w:rFonts w:cs="Times New Roman"/>
          <w:noProof/>
        </w:rPr>
        <w:t>(Abbott et al., 1983)</w:t>
      </w:r>
      <w:r w:rsidR="00897E6D" w:rsidRPr="00FC1D7A">
        <w:rPr>
          <w:rFonts w:cs="Times New Roman"/>
        </w:rPr>
        <w:fldChar w:fldCharType="end"/>
      </w:r>
      <w:r w:rsidRPr="00FC1D7A">
        <w:rPr>
          <w:rFonts w:cs="Times New Roman"/>
        </w:rPr>
        <w:t>. This rise in LDL-C has a significant impact on cardiovascular disease (CVD) risk</w:t>
      </w:r>
      <w:r w:rsidR="00FA5A8B" w:rsidRPr="00FC1D7A">
        <w:rPr>
          <w:rFonts w:cs="Times New Roman"/>
        </w:rPr>
        <w:t>,</w:t>
      </w:r>
      <w:r w:rsidR="00BC290F" w:rsidRPr="00FC1D7A">
        <w:rPr>
          <w:rFonts w:cs="Times New Roman"/>
        </w:rPr>
        <w:t xml:space="preserve"> due to the association </w:t>
      </w:r>
      <w:r w:rsidRPr="00FC1D7A">
        <w:rPr>
          <w:rFonts w:cs="Times New Roman"/>
        </w:rPr>
        <w:t xml:space="preserve">elevated plasma LDL-C </w:t>
      </w:r>
      <w:r w:rsidR="00BC290F" w:rsidRPr="00FC1D7A">
        <w:rPr>
          <w:rFonts w:cs="Times New Roman"/>
        </w:rPr>
        <w:t xml:space="preserve">has </w:t>
      </w:r>
      <w:r w:rsidRPr="00FC1D7A">
        <w:rPr>
          <w:rFonts w:cs="Times New Roman"/>
        </w:rPr>
        <w:t>with the mechanisms which underpin atheroscl</w:t>
      </w:r>
      <w:r w:rsidR="005F459E" w:rsidRPr="00FC1D7A">
        <w:rPr>
          <w:rFonts w:cs="Times New Roman"/>
        </w:rPr>
        <w:t>er</w:t>
      </w:r>
      <w:r w:rsidRPr="00FC1D7A">
        <w:rPr>
          <w:rFonts w:cs="Times New Roman"/>
        </w:rPr>
        <w:t>otic plaque formation</w:t>
      </w:r>
      <w:r w:rsidR="00897E6D" w:rsidRPr="00FC1D7A">
        <w:rPr>
          <w:rFonts w:cs="Times New Roman"/>
        </w:rPr>
        <w:t xml:space="preserve"> </w:t>
      </w:r>
      <w:r w:rsidR="00897E6D" w:rsidRPr="00FC1D7A">
        <w:rPr>
          <w:rFonts w:cs="Times New Roman"/>
        </w:rPr>
        <w:fldChar w:fldCharType="begin"/>
      </w:r>
      <w:r w:rsidR="002424DC" w:rsidRPr="00FC1D7A">
        <w:rPr>
          <w:rFonts w:cs="Times New Roman"/>
        </w:rPr>
        <w:instrText xml:space="preserve"> ADDIN EN.CITE &lt;EndNote&gt;&lt;Cite&gt;&lt;Author&gt;Gould&lt;/Author&gt;&lt;Year&gt;2007&lt;/Year&gt;&lt;RecNum&gt;79&lt;/RecNum&gt;&lt;DisplayText&gt;(Gould et al., 2007)&lt;/DisplayText&gt;&lt;record&gt;&lt;rec-number&gt;79&lt;/rec-number&gt;&lt;foreign-keys&gt;&lt;key app="EN" db-id="vd59wwa9htw29oe595kv20ty9zftzwsdrwvp"&gt;79&lt;/key&gt;&lt;/foreign-keys&gt;&lt;ref-type name="Journal Article"&gt;17&lt;/ref-type&gt;&lt;contributors&gt;&lt;authors&gt;&lt;author&gt;Gould, A. Lawrence&lt;/author&gt;&lt;author&gt;Davies, Glenn M.&lt;/author&gt;&lt;author&gt;Alemao, Evo&lt;/author&gt;&lt;author&gt;Yin, Donald D.&lt;/author&gt;&lt;author&gt;Cook, John R.&lt;/author&gt;&lt;/authors&gt;&lt;/contributors&gt;&lt;titles&gt;&lt;title&gt;Cholesterol reduction yields clinical benefits: meta-analysis including recent trials&lt;/title&gt;&lt;secondary-title&gt;Clinical Therapeutics&lt;/secondary-title&gt;&lt;/titles&gt;&lt;pages&gt;778-794&lt;/pages&gt;&lt;volume&gt;29&lt;/volume&gt;&lt;number&gt;5&lt;/number&gt;&lt;keywords&gt;&lt;keyword&gt;cholesterol&lt;/keyword&gt;&lt;keyword&gt;coronary disease&lt;/keyword&gt;&lt;keyword&gt;3-hydroxy-3-methylglutaryl coenzyme A reductase inhibitors&lt;/keyword&gt;&lt;keyword&gt;hypercholesterolemia&lt;/keyword&gt;&lt;keyword&gt;meta-analysis&lt;/keyword&gt;&lt;/keywords&gt;&lt;dates&gt;&lt;year&gt;2007&lt;/year&gt;&lt;pub-dates&gt;&lt;date&gt;5//&lt;/date&gt;&lt;/pub-dates&gt;&lt;/dates&gt;&lt;isbn&gt;0149-2918&lt;/isbn&gt;&lt;urls&gt;&lt;related-urls&gt;&lt;url&gt;http://www.sciencedirect.com/science/article/pii/S0149291807001415&lt;/url&gt;&lt;/related-urls&gt;&lt;/urls&gt;&lt;electronic-resource-num&gt;http://dx.doi.org/10.1016/j.clinthera.2007.05.012&lt;/electronic-resource-num&gt;&lt;/record&gt;&lt;/Cite&gt;&lt;/EndNote&gt;</w:instrText>
      </w:r>
      <w:r w:rsidR="00897E6D" w:rsidRPr="00FC1D7A">
        <w:rPr>
          <w:rFonts w:cs="Times New Roman"/>
        </w:rPr>
        <w:fldChar w:fldCharType="separate"/>
      </w:r>
      <w:r w:rsidR="00897E6D" w:rsidRPr="00FC1D7A">
        <w:rPr>
          <w:rFonts w:cs="Times New Roman"/>
          <w:noProof/>
        </w:rPr>
        <w:t>(Gould et al., 2007)</w:t>
      </w:r>
      <w:r w:rsidR="00897E6D" w:rsidRPr="00FC1D7A">
        <w:rPr>
          <w:rFonts w:cs="Times New Roman"/>
        </w:rPr>
        <w:fldChar w:fldCharType="end"/>
      </w:r>
      <w:r w:rsidRPr="00FC1D7A">
        <w:rPr>
          <w:rFonts w:cs="Times New Roman"/>
        </w:rPr>
        <w:t>. Conversely, prospective studies have show</w:t>
      </w:r>
      <w:r w:rsidR="002E0B40" w:rsidRPr="00FC1D7A">
        <w:rPr>
          <w:rFonts w:cs="Times New Roman"/>
        </w:rPr>
        <w:t>n that high density lipoprotein (HDL</w:t>
      </w:r>
      <w:r w:rsidRPr="00FC1D7A">
        <w:rPr>
          <w:rFonts w:cs="Times New Roman"/>
        </w:rPr>
        <w:t xml:space="preserve">) levels diminish with age </w:t>
      </w:r>
      <w:r w:rsidRPr="00FC1D7A">
        <w:rPr>
          <w:rFonts w:cs="Times New Roman"/>
        </w:rPr>
        <w:fldChar w:fldCharType="begin"/>
      </w:r>
      <w:r w:rsidR="000E2CD4" w:rsidRPr="00FC1D7A">
        <w:rPr>
          <w:rFonts w:cs="Times New Roman"/>
        </w:rPr>
        <w:instrText xml:space="preserve"> ADDIN EN.CITE &lt;EndNote&gt;&lt;Cite&gt;&lt;Author&gt;Wilson&lt;/Author&gt;&lt;Year&gt;1994&lt;/Year&gt;&lt;RecNum&gt;37&lt;/RecNum&gt;&lt;DisplayText&gt;(Wilson et al., 1994)&lt;/DisplayText&gt;&lt;record&gt;&lt;rec-number&gt;37&lt;/rec-number&gt;&lt;foreign-keys&gt;&lt;key app="EN" db-id="vd59wwa9htw29oe595kv20ty9zftzwsdrwvp"&gt;37&lt;/key&gt;&lt;/foreign-keys&gt;&lt;ref-type name="Journal Article"&gt;17&lt;/ref-type&gt;&lt;contributors&gt;&lt;authors&gt;&lt;author&gt;Wilson, P. W.&lt;/author&gt;&lt;author&gt;Anderson, K. M.&lt;/author&gt;&lt;author&gt;Harris, T.&lt;/author&gt;&lt;author&gt;Kannel, W. B.&lt;/author&gt;&lt;author&gt;Castelli, W. P.&lt;/author&gt;&lt;/authors&gt;&lt;/contributors&gt;&lt;auth-address&gt;Framingham Heart Study, Massachusetts.&lt;/auth-address&gt;&lt;titles&gt;&lt;title&gt;Determinants of change in total cholesterol and HDL-C with age: the Framingham Study&lt;/title&gt;&lt;secondary-title&gt;J Gerontol&lt;/secondary-title&gt;&lt;/titles&gt;&lt;periodical&gt;&lt;full-title&gt;J Gerontol&lt;/full-title&gt;&lt;abbr-1&gt;Journal of gerontology&lt;/abbr-1&gt;&lt;/periodical&gt;&lt;pages&gt;M252-7&lt;/pages&gt;&lt;volume&gt;49&lt;/volume&gt;&lt;number&gt;6&lt;/number&gt;&lt;edition&gt;1994/11/01&lt;/edition&gt;&lt;keywords&gt;&lt;keyword&gt;Adult&lt;/keyword&gt;&lt;keyword&gt;Age Factors&lt;/keyword&gt;&lt;keyword&gt;Aged&lt;/keyword&gt;&lt;keyword&gt;Aging/ metabolism&lt;/keyword&gt;&lt;keyword&gt;Alcohol Drinking&lt;/keyword&gt;&lt;keyword&gt;Body Mass Index&lt;/keyword&gt;&lt;keyword&gt;Cholesterol/ blood&lt;/keyword&gt;&lt;keyword&gt;Cholesterol, HDL/ blood&lt;/keyword&gt;&lt;keyword&gt;Cohort Studies&lt;/keyword&gt;&lt;keyword&gt;Cross-Sectional Studies&lt;/keyword&gt;&lt;keyword&gt;Diuretics/therapeutic use&lt;/keyword&gt;&lt;keyword&gt;Estrogens/therapeutic use&lt;/keyword&gt;&lt;keyword&gt;Female&lt;/keyword&gt;&lt;keyword&gt;Follow-Up Studies&lt;/keyword&gt;&lt;keyword&gt;Humans&lt;/keyword&gt;&lt;keyword&gt;Longitudinal Studies&lt;/keyword&gt;&lt;keyword&gt;Male&lt;/keyword&gt;&lt;keyword&gt;Middle Aged&lt;/keyword&gt;&lt;keyword&gt;Prospective Studies&lt;/keyword&gt;&lt;keyword&gt;Sex Factors&lt;/keyword&gt;&lt;keyword&gt;Smoking&lt;/keyword&gt;&lt;/keywords&gt;&lt;dates&gt;&lt;year&gt;1994&lt;/year&gt;&lt;pub-dates&gt;&lt;date&gt;Nov&lt;/date&gt;&lt;/pub-dates&gt;&lt;/dates&gt;&lt;isbn&gt;0022-1422 (Print)&amp;#xD;0022-1422 (Linking)&lt;/isbn&gt;&lt;accession-num&gt;7963277&lt;/accession-num&gt;&lt;urls&gt;&lt;/urls&gt;&lt;remote-database-provider&gt;NLM&lt;/remote-database-provider&gt;&lt;language&gt;eng&lt;/language&gt;&lt;/record&gt;&lt;/Cite&gt;&lt;/EndNote&gt;</w:instrText>
      </w:r>
      <w:r w:rsidRPr="00FC1D7A">
        <w:rPr>
          <w:rFonts w:cs="Times New Roman"/>
        </w:rPr>
        <w:fldChar w:fldCharType="separate"/>
      </w:r>
      <w:r w:rsidRPr="00FC1D7A">
        <w:rPr>
          <w:rFonts w:cs="Times New Roman"/>
          <w:noProof/>
        </w:rPr>
        <w:t>(Wilson et al., 1994)</w:t>
      </w:r>
      <w:r w:rsidRPr="00FC1D7A">
        <w:rPr>
          <w:rFonts w:cs="Times New Roman"/>
        </w:rPr>
        <w:fldChar w:fldCharType="end"/>
      </w:r>
      <w:r w:rsidRPr="00FC1D7A">
        <w:rPr>
          <w:rFonts w:cs="Times New Roman"/>
        </w:rPr>
        <w:t xml:space="preserve">. </w:t>
      </w:r>
      <w:r w:rsidR="00E767F9" w:rsidRPr="00FC1D7A">
        <w:rPr>
          <w:rFonts w:cs="Times New Roman"/>
        </w:rPr>
        <w:t>This is clinically significant</w:t>
      </w:r>
      <w:r w:rsidR="00CD71A3" w:rsidRPr="00FC1D7A">
        <w:rPr>
          <w:rFonts w:cs="Times New Roman"/>
        </w:rPr>
        <w:t>,</w:t>
      </w:r>
      <w:r w:rsidR="00E767F9" w:rsidRPr="00FC1D7A">
        <w:rPr>
          <w:rFonts w:cs="Times New Roman"/>
        </w:rPr>
        <w:t xml:space="preserve"> as</w:t>
      </w:r>
      <w:r w:rsidRPr="00FC1D7A">
        <w:rPr>
          <w:rFonts w:cs="Times New Roman"/>
        </w:rPr>
        <w:t xml:space="preserve"> HDLs are central to reverse cholesterol transport (RCT)</w:t>
      </w:r>
      <w:r w:rsidR="00FA6B58" w:rsidRPr="00FC1D7A">
        <w:rPr>
          <w:rFonts w:cs="Times New Roman"/>
        </w:rPr>
        <w:t xml:space="preserve"> </w:t>
      </w:r>
      <w:r w:rsidR="00FA5A8B" w:rsidRPr="00FC1D7A">
        <w:rPr>
          <w:rFonts w:cs="Times New Roman"/>
        </w:rPr>
        <w:fldChar w:fldCharType="begin"/>
      </w:r>
      <w:r w:rsidR="00FA5A8B" w:rsidRPr="00FC1D7A">
        <w:rPr>
          <w:rFonts w:cs="Times New Roman"/>
        </w:rPr>
        <w:instrText xml:space="preserve"> ADDIN EN.CITE &lt;EndNote&gt;&lt;Cite&gt;&lt;Author&gt;Groen&lt;/Author&gt;&lt;Year&gt;2004&lt;/Year&gt;&lt;RecNum&gt;269&lt;/RecNum&gt;&lt;DisplayText&gt;(Groen et al., 2004)&lt;/DisplayText&gt;&lt;record&gt;&lt;rec-number&gt;269&lt;/rec-number&gt;&lt;foreign-keys&gt;&lt;key app="EN" db-id="vd59wwa9htw29oe595kv20ty9zftzwsdrwvp"&gt;269&lt;/key&gt;&lt;/foreign-keys&gt;&lt;ref-type name="Journal Article"&gt;17&lt;/ref-type&gt;&lt;contributors&gt;&lt;authors&gt;&lt;author&gt;Groen, A. K.&lt;/author&gt;&lt;author&gt;Oude Elferink, R. P.&lt;/author&gt;&lt;author&gt;Verkade, H. J.&lt;/author&gt;&lt;author&gt;Kuipers, F.&lt;/author&gt;&lt;/authors&gt;&lt;/contributors&gt;&lt;auth-address&gt;AMC Liver Center, Academic Medical Center, Amsterdam, The Netherlands. A.K.groen@amc.uva.nl&lt;/auth-address&gt;&lt;titles&gt;&lt;title&gt;The ins and outs of reverse cholesterol transport&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135-45&lt;/pages&gt;&lt;volume&gt;36&lt;/volume&gt;&lt;number&gt;2&lt;/number&gt;&lt;edition&gt;2004/05/04&lt;/edition&gt;&lt;keywords&gt;&lt;keyword&gt;ATP-Binding Cassette Transporters/metabolism&lt;/keyword&gt;&lt;keyword&gt;Animals&lt;/keyword&gt;&lt;keyword&gt;Bile/metabolism&lt;/keyword&gt;&lt;keyword&gt;Biological Transport&lt;/keyword&gt;&lt;keyword&gt;Cholesterol/*metabolism&lt;/keyword&gt;&lt;keyword&gt;Humans&lt;/keyword&gt;&lt;keyword&gt;Intestinal Absorption&lt;/keyword&gt;&lt;keyword&gt;Liver/metabolism&lt;/keyword&gt;&lt;/keywords&gt;&lt;dates&gt;&lt;year&gt;2004&lt;/year&gt;&lt;/dates&gt;&lt;isbn&gt;0785-3890 (Print)&amp;#xD;0785-3890&lt;/isbn&gt;&lt;accession-num&gt;15119833&lt;/accession-num&gt;&lt;urls&gt;&lt;/urls&gt;&lt;remote-database-provider&gt;Nlm&lt;/remote-database-provider&gt;&lt;language&gt;eng&lt;/language&gt;&lt;/record&gt;&lt;/Cite&gt;&lt;/EndNote&gt;</w:instrText>
      </w:r>
      <w:r w:rsidR="00FA5A8B" w:rsidRPr="00FC1D7A">
        <w:rPr>
          <w:rFonts w:cs="Times New Roman"/>
        </w:rPr>
        <w:fldChar w:fldCharType="separate"/>
      </w:r>
      <w:r w:rsidR="00FA5A8B" w:rsidRPr="00FC1D7A">
        <w:rPr>
          <w:rFonts w:cs="Times New Roman"/>
          <w:noProof/>
        </w:rPr>
        <w:t>(Groen et al., 2004)</w:t>
      </w:r>
      <w:r w:rsidR="00FA5A8B" w:rsidRPr="00FC1D7A">
        <w:rPr>
          <w:rFonts w:cs="Times New Roman"/>
        </w:rPr>
        <w:fldChar w:fldCharType="end"/>
      </w:r>
      <w:r w:rsidR="00FA5A8B" w:rsidRPr="00FC1D7A">
        <w:rPr>
          <w:rFonts w:cs="Times New Roman"/>
        </w:rPr>
        <w:t>. This process</w:t>
      </w:r>
      <w:r w:rsidR="00D71903" w:rsidRPr="00FC1D7A">
        <w:rPr>
          <w:rFonts w:cs="Times New Roman"/>
        </w:rPr>
        <w:t>,</w:t>
      </w:r>
      <w:r w:rsidR="00FA5A8B" w:rsidRPr="00FC1D7A">
        <w:rPr>
          <w:rFonts w:cs="Times New Roman"/>
        </w:rPr>
        <w:t xml:space="preserve"> which results in the trafficking of HDL-C</w:t>
      </w:r>
      <w:r w:rsidR="00D71903" w:rsidRPr="00FC1D7A">
        <w:rPr>
          <w:rFonts w:cs="Times New Roman"/>
        </w:rPr>
        <w:t>,</w:t>
      </w:r>
      <w:r w:rsidR="00FA5A8B" w:rsidRPr="00FC1D7A">
        <w:rPr>
          <w:rFonts w:cs="Times New Roman"/>
        </w:rPr>
        <w:t xml:space="preserve"> or the so-called ‘good cholesterol</w:t>
      </w:r>
      <w:r w:rsidR="00CD71A3" w:rsidRPr="00FC1D7A">
        <w:rPr>
          <w:rFonts w:cs="Times New Roman"/>
        </w:rPr>
        <w:t>’</w:t>
      </w:r>
      <w:r w:rsidR="00FA5A8B" w:rsidRPr="00FC1D7A">
        <w:rPr>
          <w:rFonts w:cs="Times New Roman"/>
        </w:rPr>
        <w:t xml:space="preserve"> to the liver for subsequent removal via the intestine</w:t>
      </w:r>
      <w:r w:rsidR="00437933" w:rsidRPr="00FC1D7A">
        <w:rPr>
          <w:rFonts w:cs="Times New Roman"/>
        </w:rPr>
        <w:t>,</w:t>
      </w:r>
      <w:r w:rsidR="00FA5A8B" w:rsidRPr="00FC1D7A">
        <w:rPr>
          <w:rFonts w:cs="Times New Roman"/>
        </w:rPr>
        <w:t xml:space="preserve"> </w:t>
      </w:r>
      <w:r w:rsidRPr="00FC1D7A">
        <w:rPr>
          <w:rFonts w:cs="Times New Roman"/>
        </w:rPr>
        <w:t>represent</w:t>
      </w:r>
      <w:r w:rsidR="00E767F9" w:rsidRPr="00FC1D7A">
        <w:rPr>
          <w:rFonts w:cs="Times New Roman"/>
        </w:rPr>
        <w:t>s</w:t>
      </w:r>
      <w:r w:rsidRPr="00FC1D7A">
        <w:rPr>
          <w:rFonts w:cs="Times New Roman"/>
        </w:rPr>
        <w:t xml:space="preserve"> the</w:t>
      </w:r>
      <w:r w:rsidR="00FA5A8B" w:rsidRPr="00FC1D7A">
        <w:rPr>
          <w:rFonts w:cs="Times New Roman"/>
        </w:rPr>
        <w:t xml:space="preserve"> only</w:t>
      </w:r>
      <w:r w:rsidRPr="00FC1D7A">
        <w:rPr>
          <w:rFonts w:cs="Times New Roman"/>
        </w:rPr>
        <w:t xml:space="preserve"> </w:t>
      </w:r>
      <w:r w:rsidR="00FA5A8B" w:rsidRPr="00FC1D7A">
        <w:rPr>
          <w:rFonts w:cs="Times New Roman"/>
        </w:rPr>
        <w:t xml:space="preserve">way of eliminating </w:t>
      </w:r>
      <w:r w:rsidRPr="00FC1D7A">
        <w:rPr>
          <w:rFonts w:cs="Times New Roman"/>
        </w:rPr>
        <w:t>excess cholesterol from peripheral tissue</w:t>
      </w:r>
      <w:r w:rsidR="00FA5A8B" w:rsidRPr="00FC1D7A">
        <w:rPr>
          <w:rFonts w:cs="Times New Roman"/>
        </w:rPr>
        <w:t xml:space="preserve">. </w:t>
      </w:r>
      <w:r w:rsidR="00E767F9" w:rsidRPr="00FC1D7A">
        <w:rPr>
          <w:rFonts w:cs="Times New Roman"/>
        </w:rPr>
        <w:t>There is a</w:t>
      </w:r>
      <w:r w:rsidRPr="00FC1D7A">
        <w:rPr>
          <w:rFonts w:cs="Times New Roman"/>
        </w:rPr>
        <w:t xml:space="preserve"> plethora of epidemiological evidence supporting an inverse relationship between HDL -C levels and CVD risk</w:t>
      </w:r>
      <w:r w:rsidR="0042370A" w:rsidRPr="00FC1D7A">
        <w:rPr>
          <w:rFonts w:cs="Times New Roman"/>
        </w:rPr>
        <w:t>, and</w:t>
      </w:r>
      <w:r w:rsidRPr="00FC1D7A">
        <w:rPr>
          <w:rFonts w:cs="Times New Roman"/>
        </w:rPr>
        <w:t xml:space="preserve"> </w:t>
      </w:r>
      <w:r w:rsidR="0042370A" w:rsidRPr="00FC1D7A">
        <w:rPr>
          <w:rFonts w:eastAsia="Times New Roman" w:cs="Times New Roman"/>
          <w:lang w:eastAsia="en-GB"/>
        </w:rPr>
        <w:t>evidence has consistently shown that HDL</w:t>
      </w:r>
      <w:r w:rsidR="00437933" w:rsidRPr="00FC1D7A">
        <w:rPr>
          <w:rFonts w:eastAsia="Times New Roman" w:cs="Times New Roman"/>
          <w:lang w:eastAsia="en-GB"/>
        </w:rPr>
        <w:t>-C</w:t>
      </w:r>
      <w:r w:rsidR="0042370A" w:rsidRPr="00FC1D7A">
        <w:rPr>
          <w:rFonts w:eastAsia="Times New Roman" w:cs="Times New Roman"/>
          <w:lang w:eastAsia="en-GB"/>
        </w:rPr>
        <w:t xml:space="preserve"> levels are correlated with longevity in several population groups </w:t>
      </w:r>
      <w:r w:rsidR="0042370A" w:rsidRPr="00FC1D7A">
        <w:rPr>
          <w:rFonts w:eastAsia="Times New Roman" w:cs="Times New Roman"/>
          <w:lang w:eastAsia="en-GB"/>
        </w:rPr>
        <w:fldChar w:fldCharType="begin"/>
      </w:r>
      <w:r w:rsidR="002424DC" w:rsidRPr="00FC1D7A">
        <w:rPr>
          <w:rFonts w:eastAsia="Times New Roman" w:cs="Times New Roman"/>
          <w:lang w:eastAsia="en-GB"/>
        </w:rPr>
        <w:instrText xml:space="preserve"> ADDIN EN.CITE &lt;EndNote&gt;&lt;Cite&gt;&lt;Author&gt;Ferrara&lt;/Author&gt;&lt;Year&gt;1997&lt;/Year&gt;&lt;RecNum&gt;180&lt;/RecNum&gt;&lt;DisplayText&gt;(Ferrara et al., 1997)&lt;/DisplayText&gt;&lt;record&gt;&lt;rec-number&gt;180&lt;/rec-number&gt;&lt;foreign-keys&gt;&lt;key app="EN" db-id="vd59wwa9htw29oe595kv20ty9zftzwsdrwvp"&gt;180&lt;/key&gt;&lt;/foreign-keys&gt;&lt;ref-type name="Journal Article"&gt;17&lt;/ref-type&gt;&lt;contributors&gt;&lt;authors&gt;&lt;author&gt;Ferrara, A.&lt;/author&gt;&lt;author&gt;Barrett-Connor, E.&lt;/author&gt;&lt;author&gt;Shan, J.&lt;/author&gt;&lt;/authors&gt;&lt;/contributors&gt;&lt;auth-address&gt;Department of Family and Preventive Medicine, University of California, San Diego, School of Medicine, La Jolla 92093-0607, USA.&lt;/auth-address&gt;&lt;titles&gt;&lt;title&gt;Total, LDL, and HDL cholesterol decrease with age in older men and women. The Rancho Bernardo Study 1984-1994&lt;/title&gt;&lt;secondary-title&gt;Circulation&lt;/secondary-title&gt;&lt;/titles&gt;&lt;pages&gt;37-43&lt;/pages&gt;&lt;volume&gt;96&lt;/volume&gt;&lt;number&gt;1&lt;/number&gt;&lt;edition&gt;1997/07/01&lt;/edition&gt;&lt;keywords&gt;&lt;keyword&gt;Aged&lt;/keyword&gt;&lt;keyword&gt;Aged, 80 and over&lt;/keyword&gt;&lt;keyword&gt;Aging/ physiology&lt;/keyword&gt;&lt;keyword&gt;Alcohol Drinking/adverse effects&lt;/keyword&gt;&lt;keyword&gt;Body Weight/physiology&lt;/keyword&gt;&lt;keyword&gt;California/epidemiology&lt;/keyword&gt;&lt;keyword&gt;Cholesterol/ blood&lt;/keyword&gt;&lt;keyword&gt;Cholesterol, HDL/ blood/drug effects&lt;/keyword&gt;&lt;keyword&gt;Cholesterol, LDL/ blood/drug effects&lt;/keyword&gt;&lt;keyword&gt;Cross-Sectional Studies&lt;/keyword&gt;&lt;keyword&gt;Estrogen Replacement Therapy&lt;/keyword&gt;&lt;keyword&gt;Female&lt;/keyword&gt;&lt;keyword&gt;Follow-Up Studies&lt;/keyword&gt;&lt;keyword&gt;Humans&lt;/keyword&gt;&lt;keyword&gt;Linear Models&lt;/keyword&gt;&lt;keyword&gt;Longitudinal Studies&lt;/keyword&gt;&lt;keyword&gt;Male&lt;/keyword&gt;&lt;keyword&gt;Middle Aged&lt;/keyword&gt;&lt;keyword&gt;Prospective Studies&lt;/keyword&gt;&lt;keyword&gt;Reference Values&lt;/keyword&gt;&lt;keyword&gt;Smoking/adverse effects&lt;/keyword&gt;&lt;keyword&gt;Thyroid Hormones/pharmacology&lt;/keyword&gt;&lt;/keywords&gt;&lt;dates&gt;&lt;year&gt;1997&lt;/year&gt;&lt;pub-dates&gt;&lt;date&gt;Jul 1&lt;/date&gt;&lt;/pub-dates&gt;&lt;/dates&gt;&lt;isbn&gt;0009-7322 (Print)&amp;#xD;0009-7322 (Linking)&lt;/isbn&gt;&lt;accession-num&gt;9236414&lt;/accession-num&gt;&lt;urls&gt;&lt;/urls&gt;&lt;remote-database-provider&gt;NLM&lt;/remote-database-provider&gt;&lt;language&gt;eng&lt;/language&gt;&lt;/record&gt;&lt;/Cite&gt;&lt;/EndNote&gt;</w:instrText>
      </w:r>
      <w:r w:rsidR="0042370A" w:rsidRPr="00FC1D7A">
        <w:rPr>
          <w:rFonts w:eastAsia="Times New Roman" w:cs="Times New Roman"/>
          <w:lang w:eastAsia="en-GB"/>
        </w:rPr>
        <w:fldChar w:fldCharType="separate"/>
      </w:r>
      <w:r w:rsidR="0042370A" w:rsidRPr="00FC1D7A">
        <w:rPr>
          <w:rFonts w:eastAsia="Times New Roman" w:cs="Times New Roman"/>
          <w:noProof/>
          <w:lang w:eastAsia="en-GB"/>
        </w:rPr>
        <w:t>(Ferrara et al., 1997)</w:t>
      </w:r>
      <w:r w:rsidR="0042370A" w:rsidRPr="00FC1D7A">
        <w:rPr>
          <w:rFonts w:eastAsia="Times New Roman" w:cs="Times New Roman"/>
          <w:lang w:eastAsia="en-GB"/>
        </w:rPr>
        <w:fldChar w:fldCharType="end"/>
      </w:r>
      <w:r w:rsidR="0042370A" w:rsidRPr="00FC1D7A">
        <w:rPr>
          <w:rFonts w:cs="Times New Roman"/>
        </w:rPr>
        <w:t xml:space="preserve">. </w:t>
      </w:r>
      <w:r w:rsidRPr="00FC1D7A">
        <w:rPr>
          <w:rFonts w:cs="Times New Roman"/>
        </w:rPr>
        <w:t>It is therefore not surprising</w:t>
      </w:r>
      <w:r w:rsidR="00CD71A3" w:rsidRPr="00FC1D7A">
        <w:rPr>
          <w:rFonts w:cs="Times New Roman"/>
        </w:rPr>
        <w:t>,</w:t>
      </w:r>
      <w:r w:rsidRPr="00FC1D7A">
        <w:rPr>
          <w:rFonts w:cs="Times New Roman"/>
        </w:rPr>
        <w:t xml:space="preserve"> that a healthy </w:t>
      </w:r>
      <w:r w:rsidRPr="00FC1D7A">
        <w:rPr>
          <w:rFonts w:eastAsia="Times New Roman" w:cs="Times New Roman"/>
          <w:lang w:eastAsia="en-GB"/>
        </w:rPr>
        <w:t>ageing</w:t>
      </w:r>
      <w:r w:rsidRPr="00FC1D7A">
        <w:rPr>
          <w:rFonts w:cs="Times New Roman"/>
        </w:rPr>
        <w:t xml:space="preserve"> </w:t>
      </w:r>
      <w:r w:rsidRPr="00FC1D7A">
        <w:rPr>
          <w:rFonts w:eastAsia="Times New Roman" w:cs="Times New Roman"/>
          <w:lang w:eastAsia="en-GB"/>
        </w:rPr>
        <w:t>phenotype has regularly been associated with the fine tuning of cholesterol metabolism</w:t>
      </w:r>
      <w:r w:rsidR="00FA6B58" w:rsidRPr="00FC1D7A">
        <w:rPr>
          <w:rFonts w:eastAsia="Times New Roman" w:cs="Times New Roman"/>
          <w:lang w:eastAsia="en-GB"/>
        </w:rPr>
        <w:t>, with</w:t>
      </w:r>
      <w:r w:rsidR="00BC290F" w:rsidRPr="00FC1D7A">
        <w:rPr>
          <w:rFonts w:eastAsia="Times New Roman" w:cs="Times New Roman"/>
          <w:lang w:eastAsia="en-GB"/>
        </w:rPr>
        <w:t>in</w:t>
      </w:r>
      <w:r w:rsidR="00FA6B58" w:rsidRPr="00FC1D7A">
        <w:rPr>
          <w:rFonts w:eastAsia="Times New Roman" w:cs="Times New Roman"/>
          <w:lang w:eastAsia="en-GB"/>
        </w:rPr>
        <w:t xml:space="preserve"> certain cohorts of individuals </w:t>
      </w:r>
      <w:r w:rsidR="00BC290F" w:rsidRPr="00FC1D7A">
        <w:rPr>
          <w:rFonts w:eastAsia="Times New Roman" w:cs="Times New Roman"/>
          <w:lang w:eastAsia="en-GB"/>
        </w:rPr>
        <w:t>who possess</w:t>
      </w:r>
      <w:r w:rsidR="00FA6B58" w:rsidRPr="00FC1D7A">
        <w:rPr>
          <w:rFonts w:eastAsia="Times New Roman" w:cs="Times New Roman"/>
          <w:lang w:eastAsia="en-GB"/>
        </w:rPr>
        <w:t xml:space="preserve"> particular genetic variants in tandem with exceptional longevity </w:t>
      </w:r>
      <w:r w:rsidR="00FA6B58" w:rsidRPr="00FC1D7A">
        <w:rPr>
          <w:rFonts w:eastAsia="Times New Roman" w:cs="Times New Roman"/>
          <w:lang w:eastAsia="en-GB"/>
        </w:rPr>
        <w:fldChar w:fldCharType="begin"/>
      </w:r>
      <w:r w:rsidR="00FA6B58" w:rsidRPr="00FC1D7A">
        <w:rPr>
          <w:rFonts w:eastAsia="Times New Roman" w:cs="Times New Roman"/>
          <w:lang w:eastAsia="en-GB"/>
        </w:rPr>
        <w:instrText xml:space="preserve"> ADDIN EN.CITE &lt;EndNote&gt;&lt;Cite&gt;&lt;Author&gt;Milman&lt;/Author&gt;&lt;Year&gt;2014&lt;/Year&gt;&lt;RecNum&gt;225&lt;/RecNum&gt;&lt;DisplayText&gt;(Milman et al., 2014)&lt;/DisplayText&gt;&lt;record&gt;&lt;rec-number&gt;225&lt;/rec-number&gt;&lt;foreign-keys&gt;&lt;key app="EN" db-id="vd59wwa9htw29oe595kv20ty9zftzwsdrwvp"&gt;225&lt;/key&gt;&lt;/foreign-keys&gt;&lt;ref-type name="Journal Article"&gt;17&lt;/ref-type&gt;&lt;contributors&gt;&lt;authors&gt;&lt;author&gt;Milman, Sofiya&lt;/author&gt;&lt;author&gt;Atzmon, Gil&lt;/author&gt;&lt;author&gt;Crandall, Jill&lt;/author&gt;&lt;author&gt;Barzilai, Nir&lt;/author&gt;&lt;/authors&gt;&lt;/contributors&gt;&lt;titles&gt;&lt;title&gt;Phenotypes and Genotypes of High Density Lipoprotein Cholesterol in Exceptional Longevity&lt;/title&gt;&lt;secondary-title&gt;Current vascular pharmacology&lt;/secondary-title&gt;&lt;/titles&gt;&lt;pages&gt;690-697&lt;/pages&gt;&lt;volume&gt;12&lt;/volume&gt;&lt;number&gt;5&lt;/number&gt;&lt;dates&gt;&lt;year&gt;2014&lt;/year&gt;&lt;/dates&gt;&lt;isbn&gt;1570-1611&amp;#xD;1875-6212&lt;/isbn&gt;&lt;accession-num&gt;PMC4087084&lt;/accession-num&gt;&lt;urls&gt;&lt;related-urls&gt;&lt;url&gt;http://www.ncbi.nlm.nih.gov/pmc/articles/PMC4087084/&lt;/url&gt;&lt;/related-urls&gt;&lt;/urls&gt;&lt;remote-database-name&gt;PMC&lt;/remote-database-name&gt;&lt;/record&gt;&lt;/Cite&gt;&lt;/EndNote&gt;</w:instrText>
      </w:r>
      <w:r w:rsidR="00FA6B58" w:rsidRPr="00FC1D7A">
        <w:rPr>
          <w:rFonts w:eastAsia="Times New Roman" w:cs="Times New Roman"/>
          <w:lang w:eastAsia="en-GB"/>
        </w:rPr>
        <w:fldChar w:fldCharType="separate"/>
      </w:r>
      <w:r w:rsidR="00FA6B58" w:rsidRPr="00FC1D7A">
        <w:rPr>
          <w:rFonts w:eastAsia="Times New Roman" w:cs="Times New Roman"/>
          <w:noProof/>
          <w:lang w:eastAsia="en-GB"/>
        </w:rPr>
        <w:t>(Milman et al., 2014)</w:t>
      </w:r>
      <w:r w:rsidR="00FA6B58" w:rsidRPr="00FC1D7A">
        <w:rPr>
          <w:rFonts w:eastAsia="Times New Roman" w:cs="Times New Roman"/>
          <w:lang w:eastAsia="en-GB"/>
        </w:rPr>
        <w:fldChar w:fldCharType="end"/>
      </w:r>
      <w:r w:rsidR="00FA6B58" w:rsidRPr="00FC1D7A">
        <w:rPr>
          <w:rFonts w:eastAsia="Times New Roman" w:cs="Times New Roman"/>
          <w:lang w:eastAsia="en-GB"/>
        </w:rPr>
        <w:t xml:space="preserve">. </w:t>
      </w:r>
      <w:r w:rsidR="00CD71A3" w:rsidRPr="00FC1D7A">
        <w:t xml:space="preserve">For example, a three-fold increase in the prevalence of homozygosity for the favourable I405V polymorphism, a mutation in the cholesteryl ester transfer protein (CETP), a key enzyme involved in RCT has been observed in those exhibiting exceptional longevity </w:t>
      </w:r>
      <w:r w:rsidR="00BF7C33" w:rsidRPr="00FC1D7A">
        <w:rPr>
          <w:rFonts w:eastAsia="Times New Roman" w:cs="Times New Roman"/>
          <w:lang w:eastAsia="en-GB"/>
        </w:rPr>
        <w:fldChar w:fldCharType="begin">
          <w:fldData xml:space="preserve">PEVuZE5vdGU+PENpdGU+PEF1dGhvcj5CYXJ6aWxhaTwvQXV0aG9yPjxZZWFyPjIwMDM8L1llYXI+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</w:fldData>
        </w:fldChar>
      </w:r>
      <w:r w:rsidR="002424DC" w:rsidRPr="00FC1D7A">
        <w:rPr>
          <w:rFonts w:eastAsia="Times New Roman" w:cs="Times New Roman"/>
          <w:lang w:eastAsia="en-GB"/>
        </w:rPr>
        <w:instrText xml:space="preserve"> ADDIN EN.CITE </w:instrText>
      </w:r>
      <w:r w:rsidR="002424DC" w:rsidRPr="00FC1D7A">
        <w:rPr>
          <w:rFonts w:eastAsia="Times New Roman" w:cs="Times New Roman"/>
          <w:lang w:eastAsia="en-GB"/>
        </w:rPr>
        <w:fldChar w:fldCharType="begin">
          <w:fldData xml:space="preserve">PEVuZE5vdGU+PENpdGU+PEF1dGhvcj5CYXJ6aWxhaTwvQXV0aG9yPjxZZWFyPjIwMDM8L1llYXI+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</w:fldData>
        </w:fldChar>
      </w:r>
      <w:r w:rsidR="002424DC" w:rsidRPr="00FC1D7A">
        <w:rPr>
          <w:rFonts w:eastAsia="Times New Roman" w:cs="Times New Roman"/>
          <w:lang w:eastAsia="en-GB"/>
        </w:rPr>
        <w:instrText xml:space="preserve"> ADDIN EN.CITE.DATA </w:instrText>
      </w:r>
      <w:r w:rsidR="002424DC" w:rsidRPr="00FC1D7A">
        <w:rPr>
          <w:rFonts w:eastAsia="Times New Roman" w:cs="Times New Roman"/>
          <w:lang w:eastAsia="en-GB"/>
        </w:rPr>
      </w:r>
      <w:r w:rsidR="002424DC" w:rsidRPr="00FC1D7A">
        <w:rPr>
          <w:rFonts w:eastAsia="Times New Roman" w:cs="Times New Roman"/>
          <w:lang w:eastAsia="en-GB"/>
        </w:rPr>
        <w:fldChar w:fldCharType="end"/>
      </w:r>
      <w:r w:rsidR="00BF7C33" w:rsidRPr="00FC1D7A">
        <w:rPr>
          <w:rFonts w:eastAsia="Times New Roman" w:cs="Times New Roman"/>
          <w:lang w:eastAsia="en-GB"/>
        </w:rPr>
      </w:r>
      <w:r w:rsidR="00BF7C33" w:rsidRPr="00FC1D7A">
        <w:rPr>
          <w:rFonts w:eastAsia="Times New Roman" w:cs="Times New Roman"/>
          <w:lang w:eastAsia="en-GB"/>
        </w:rPr>
        <w:fldChar w:fldCharType="separate"/>
      </w:r>
      <w:r w:rsidR="00BF7C33" w:rsidRPr="00FC1D7A">
        <w:rPr>
          <w:rFonts w:eastAsia="Times New Roman" w:cs="Times New Roman"/>
          <w:noProof/>
          <w:lang w:eastAsia="en-GB"/>
        </w:rPr>
        <w:t>(Barzilai et al., 2003)</w:t>
      </w:r>
      <w:r w:rsidR="00BF7C33" w:rsidRPr="00FC1D7A">
        <w:rPr>
          <w:rFonts w:eastAsia="Times New Roman" w:cs="Times New Roman"/>
          <w:lang w:eastAsia="en-GB"/>
        </w:rPr>
        <w:fldChar w:fldCharType="end"/>
      </w:r>
      <w:r w:rsidR="00BF7C33" w:rsidRPr="00FC1D7A">
        <w:rPr>
          <w:rFonts w:eastAsia="Times New Roman" w:cs="Times New Roman"/>
          <w:lang w:eastAsia="en-GB"/>
        </w:rPr>
        <w:t xml:space="preserve">. </w:t>
      </w:r>
      <w:r w:rsidR="00EE72E5" w:rsidRPr="00FC1D7A">
        <w:rPr>
          <w:rFonts w:eastAsia="Times New Roman" w:cs="Times New Roman"/>
          <w:lang w:eastAsia="en-GB"/>
        </w:rPr>
        <w:t xml:space="preserve">Individuals with the I405V genotype have significantly larger HDL and LDL particle sizes, leading to the suggestion, that the risk of atherosclerosis development is diminished as a result of the diminished ability of the LDL particle to cross the arterial endothelium </w:t>
      </w:r>
      <w:r w:rsidR="00BF7C33" w:rsidRPr="00FC1D7A">
        <w:rPr>
          <w:rFonts w:eastAsia="Times New Roman" w:cs="Times New Roman"/>
          <w:lang w:eastAsia="en-GB"/>
        </w:rPr>
        <w:fldChar w:fldCharType="begin">
          <w:fldData xml:space="preserve">PEVuZE5vdGU+PENpdGU+PEF1dGhvcj5CYXJ6aWxhaTwvQXV0aG9yPjxZZWFyPjIwMDM8L1llYXI+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</w:fldData>
        </w:fldChar>
      </w:r>
      <w:r w:rsidR="006954E7" w:rsidRPr="00FC1D7A">
        <w:rPr>
          <w:rFonts w:eastAsia="Times New Roman" w:cs="Times New Roman"/>
          <w:lang w:eastAsia="en-GB"/>
        </w:rPr>
        <w:instrText xml:space="preserve"> ADDIN EN.CITE </w:instrText>
      </w:r>
      <w:r w:rsidR="006954E7" w:rsidRPr="00FC1D7A">
        <w:rPr>
          <w:rFonts w:eastAsia="Times New Roman" w:cs="Times New Roman"/>
          <w:lang w:eastAsia="en-GB"/>
        </w:rPr>
        <w:fldChar w:fldCharType="begin">
          <w:fldData xml:space="preserve">PEVuZE5vdGU+PENpdGU+PEF1dGhvcj5CYXJ6aWxhaTwvQXV0aG9yPjxZZWFyPjIwMDM8L1llYXI+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</w:fldData>
        </w:fldChar>
      </w:r>
      <w:r w:rsidR="006954E7" w:rsidRPr="00FC1D7A">
        <w:rPr>
          <w:rFonts w:eastAsia="Times New Roman" w:cs="Times New Roman"/>
          <w:lang w:eastAsia="en-GB"/>
        </w:rPr>
        <w:instrText xml:space="preserve"> ADDIN EN.CITE.DATA </w:instrText>
      </w:r>
      <w:r w:rsidR="006954E7" w:rsidRPr="00FC1D7A">
        <w:rPr>
          <w:rFonts w:eastAsia="Times New Roman" w:cs="Times New Roman"/>
          <w:lang w:eastAsia="en-GB"/>
        </w:rPr>
      </w:r>
      <w:r w:rsidR="006954E7" w:rsidRPr="00FC1D7A">
        <w:rPr>
          <w:rFonts w:eastAsia="Times New Roman" w:cs="Times New Roman"/>
          <w:lang w:eastAsia="en-GB"/>
        </w:rPr>
        <w:fldChar w:fldCharType="end"/>
      </w:r>
      <w:r w:rsidR="00BF7C33" w:rsidRPr="00FC1D7A">
        <w:rPr>
          <w:rFonts w:eastAsia="Times New Roman" w:cs="Times New Roman"/>
          <w:lang w:eastAsia="en-GB"/>
        </w:rPr>
      </w:r>
      <w:r w:rsidR="00BF7C33" w:rsidRPr="00FC1D7A">
        <w:rPr>
          <w:rFonts w:eastAsia="Times New Roman" w:cs="Times New Roman"/>
          <w:lang w:eastAsia="en-GB"/>
        </w:rPr>
        <w:fldChar w:fldCharType="separate"/>
      </w:r>
      <w:r w:rsidR="006954E7" w:rsidRPr="00FC1D7A">
        <w:rPr>
          <w:rFonts w:eastAsia="Times New Roman" w:cs="Times New Roman"/>
          <w:noProof/>
          <w:lang w:eastAsia="en-GB"/>
        </w:rPr>
        <w:t>(Barzilai et al., 2003; Kulanuwat et al., 2015)</w:t>
      </w:r>
      <w:r w:rsidR="00BF7C33" w:rsidRPr="00FC1D7A">
        <w:rPr>
          <w:rFonts w:eastAsia="Times New Roman" w:cs="Times New Roman"/>
          <w:lang w:eastAsia="en-GB"/>
        </w:rPr>
        <w:fldChar w:fldCharType="end"/>
      </w:r>
      <w:r w:rsidR="0042370A" w:rsidRPr="00FC1D7A">
        <w:rPr>
          <w:rFonts w:eastAsia="Times New Roman" w:cs="Times New Roman"/>
          <w:lang w:eastAsia="en-GB"/>
        </w:rPr>
        <w:t xml:space="preserve">. </w:t>
      </w:r>
    </w:p>
    <w:p w14:paraId="109181FB" w14:textId="77777777" w:rsidR="00373B3E" w:rsidRPr="00FC1D7A" w:rsidRDefault="00373B3E" w:rsidP="00FA3CF8">
      <w:pPr>
        <w:spacing w:after="0" w:line="276" w:lineRule="auto"/>
        <w:jc w:val="both"/>
        <w:rPr>
          <w:rFonts w:eastAsia="Times New Roman" w:cs="Times New Roman"/>
          <w:lang w:eastAsia="en-GB"/>
        </w:rPr>
      </w:pPr>
    </w:p>
    <w:p w14:paraId="5CC6E82C" w14:textId="7AF685AB" w:rsidR="00394886" w:rsidRPr="00FC1D7A" w:rsidRDefault="00DA6C88" w:rsidP="006427F2">
      <w:pPr>
        <w:spacing w:after="0" w:line="276" w:lineRule="auto"/>
        <w:jc w:val="both"/>
        <w:rPr>
          <w:rFonts w:cs="Times New Roman"/>
        </w:rPr>
      </w:pPr>
      <w:r w:rsidRPr="00FC1D7A">
        <w:rPr>
          <w:rFonts w:eastAsia="Times New Roman" w:cs="Times New Roman"/>
          <w:lang w:eastAsia="en-GB"/>
        </w:rPr>
        <w:t>M</w:t>
      </w:r>
      <w:r w:rsidR="00373B3E" w:rsidRPr="00FC1D7A">
        <w:rPr>
          <w:rFonts w:eastAsia="Times New Roman" w:cs="Times New Roman"/>
          <w:lang w:eastAsia="en-GB"/>
        </w:rPr>
        <w:t>any key mechanism</w:t>
      </w:r>
      <w:r w:rsidR="00D963CD" w:rsidRPr="00FC1D7A">
        <w:rPr>
          <w:rFonts w:eastAsia="Times New Roman" w:cs="Times New Roman"/>
          <w:lang w:eastAsia="en-GB"/>
        </w:rPr>
        <w:t>s involved in</w:t>
      </w:r>
      <w:r w:rsidR="00373B3E" w:rsidRPr="00FC1D7A">
        <w:rPr>
          <w:rFonts w:eastAsia="Times New Roman" w:cs="Times New Roman"/>
          <w:lang w:eastAsia="en-GB"/>
        </w:rPr>
        <w:t xml:space="preserve"> cholesterol metabolism </w:t>
      </w:r>
      <w:r w:rsidR="00437933" w:rsidRPr="00FC1D7A">
        <w:rPr>
          <w:rFonts w:eastAsia="Times New Roman" w:cs="Times New Roman"/>
          <w:lang w:eastAsia="en-GB"/>
        </w:rPr>
        <w:t>are affected by</w:t>
      </w:r>
      <w:r w:rsidRPr="00FC1D7A">
        <w:rPr>
          <w:rFonts w:eastAsia="Times New Roman" w:cs="Times New Roman"/>
          <w:lang w:eastAsia="en-GB"/>
        </w:rPr>
        <w:t xml:space="preserve"> ageing </w:t>
      </w:r>
      <w:r w:rsidR="003347E0" w:rsidRPr="00FC1D7A">
        <w:rPr>
          <w:rFonts w:eastAsia="Times New Roman" w:cs="Times New Roman"/>
          <w:b/>
          <w:lang w:eastAsia="en-GB"/>
        </w:rPr>
        <w:t>(Figure 1)</w:t>
      </w:r>
      <w:r w:rsidR="00373B3E" w:rsidRPr="00FC1D7A">
        <w:rPr>
          <w:rFonts w:eastAsia="Times New Roman" w:cs="Times New Roman"/>
          <w:lang w:eastAsia="en-GB"/>
        </w:rPr>
        <w:t xml:space="preserve">. </w:t>
      </w:r>
      <w:r w:rsidR="001E2DB1" w:rsidRPr="00FC1D7A">
        <w:rPr>
          <w:rFonts w:eastAsia="Times New Roman" w:cs="Times New Roman"/>
          <w:lang w:eastAsia="en-GB"/>
        </w:rPr>
        <w:t>For instance</w:t>
      </w:r>
      <w:r w:rsidR="00373B3E" w:rsidRPr="00FC1D7A">
        <w:rPr>
          <w:rFonts w:eastAsia="Times New Roman" w:cs="Times New Roman"/>
          <w:lang w:eastAsia="en-GB"/>
        </w:rPr>
        <w:t>, ag</w:t>
      </w:r>
      <w:r w:rsidRPr="00FC1D7A">
        <w:rPr>
          <w:rFonts w:eastAsia="Times New Roman" w:cs="Times New Roman"/>
          <w:lang w:eastAsia="en-GB"/>
        </w:rPr>
        <w:t>e</w:t>
      </w:r>
      <w:r w:rsidR="00373B3E" w:rsidRPr="00FC1D7A">
        <w:rPr>
          <w:rFonts w:eastAsia="Times New Roman" w:cs="Times New Roman"/>
          <w:lang w:eastAsia="en-GB"/>
        </w:rPr>
        <w:t xml:space="preserve">ing has been associated with </w:t>
      </w:r>
      <w:r w:rsidR="00C241E8" w:rsidRPr="00FC1D7A">
        <w:rPr>
          <w:rFonts w:eastAsia="Times New Roman" w:cs="Times New Roman"/>
          <w:lang w:eastAsia="en-GB"/>
        </w:rPr>
        <w:t>a decline in the hepatic expression of cholester</w:t>
      </w:r>
      <w:r w:rsidR="00793201" w:rsidRPr="00FC1D7A">
        <w:rPr>
          <w:rFonts w:eastAsia="Times New Roman" w:cs="Times New Roman"/>
          <w:lang w:eastAsia="en-GB"/>
        </w:rPr>
        <w:t>ol 7</w:t>
      </w:r>
      <w:r w:rsidR="00786D8C" w:rsidRPr="00FC1D7A">
        <w:rPr>
          <w:rFonts w:eastAsia="Times New Roman" w:cs="Times New Roman"/>
          <w:lang w:eastAsia="en-GB"/>
        </w:rPr>
        <w:t>-</w:t>
      </w:r>
      <w:r w:rsidR="00793201" w:rsidRPr="00FC1D7A">
        <w:rPr>
          <w:rFonts w:eastAsia="Times New Roman" w:cs="Times New Roman"/>
          <w:lang w:eastAsia="en-GB"/>
        </w:rPr>
        <w:t>alpha-hydroxylase (CYP7AI),</w:t>
      </w:r>
      <w:r w:rsidR="00542ECB" w:rsidRPr="00FC1D7A">
        <w:rPr>
          <w:rFonts w:eastAsia="Times New Roman" w:cs="Times New Roman"/>
          <w:lang w:eastAsia="en-GB"/>
        </w:rPr>
        <w:t xml:space="preserve"> a key regulator of bile acid synthesis, </w:t>
      </w:r>
      <w:r w:rsidR="007773F2" w:rsidRPr="00FC1D7A">
        <w:rPr>
          <w:rFonts w:eastAsia="Times New Roman" w:cs="Times New Roman"/>
          <w:lang w:eastAsia="en-GB"/>
        </w:rPr>
        <w:t xml:space="preserve">thus resulting in </w:t>
      </w:r>
      <w:r w:rsidR="00373B3E" w:rsidRPr="00FC1D7A">
        <w:rPr>
          <w:rFonts w:eastAsia="Times New Roman" w:cs="Times New Roman"/>
          <w:lang w:eastAsia="en-GB"/>
        </w:rPr>
        <w:t>a decreased cholesterol dema</w:t>
      </w:r>
      <w:r w:rsidR="00542ECB" w:rsidRPr="00FC1D7A">
        <w:rPr>
          <w:rFonts w:eastAsia="Times New Roman" w:cs="Times New Roman"/>
          <w:lang w:eastAsia="en-GB"/>
        </w:rPr>
        <w:t>nd for conversion to bile acids</w:t>
      </w:r>
      <w:r w:rsidR="00793201" w:rsidRPr="00FC1D7A">
        <w:rPr>
          <w:rFonts w:eastAsia="Times New Roman" w:cs="Times New Roman"/>
          <w:lang w:eastAsia="en-GB"/>
        </w:rPr>
        <w:t xml:space="preserve"> </w:t>
      </w:r>
      <w:r w:rsidR="00B533C8" w:rsidRPr="00FC1D7A">
        <w:rPr>
          <w:rFonts w:eastAsia="Times New Roman" w:cs="Times New Roman"/>
          <w:lang w:eastAsia="en-GB"/>
        </w:rPr>
        <w:fldChar w:fldCharType="begin">
          <w:fldData xml:space="preserve">PEVuZE5vdGU+PENpdGU+PEF1dGhvcj5CZXJ0b2xvdHRpPC9BdXRob3I+PFllYXI+MjAwNzwvWWVh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</w:fldData>
        </w:fldChar>
      </w:r>
      <w:r w:rsidR="002424DC" w:rsidRPr="00FC1D7A">
        <w:rPr>
          <w:rFonts w:eastAsia="Times New Roman" w:cs="Times New Roman"/>
          <w:lang w:eastAsia="en-GB"/>
        </w:rPr>
        <w:instrText xml:space="preserve"> ADDIN EN.CITE </w:instrText>
      </w:r>
      <w:r w:rsidR="002424DC" w:rsidRPr="00FC1D7A">
        <w:rPr>
          <w:rFonts w:eastAsia="Times New Roman" w:cs="Times New Roman"/>
          <w:lang w:eastAsia="en-GB"/>
        </w:rPr>
        <w:fldChar w:fldCharType="begin">
          <w:fldData xml:space="preserve">PEVuZE5vdGU+PENpdGU+PEF1dGhvcj5CZXJ0b2xvdHRpPC9BdXRob3I+PFllYXI+MjAwNzwvWWVh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</w:fldData>
        </w:fldChar>
      </w:r>
      <w:r w:rsidR="002424DC" w:rsidRPr="00FC1D7A">
        <w:rPr>
          <w:rFonts w:eastAsia="Times New Roman" w:cs="Times New Roman"/>
          <w:lang w:eastAsia="en-GB"/>
        </w:rPr>
        <w:instrText xml:space="preserve"> ADDIN EN.CITE.DATA </w:instrText>
      </w:r>
      <w:r w:rsidR="002424DC" w:rsidRPr="00FC1D7A">
        <w:rPr>
          <w:rFonts w:eastAsia="Times New Roman" w:cs="Times New Roman"/>
          <w:lang w:eastAsia="en-GB"/>
        </w:rPr>
      </w:r>
      <w:r w:rsidR="002424DC" w:rsidRPr="00FC1D7A">
        <w:rPr>
          <w:rFonts w:eastAsia="Times New Roman" w:cs="Times New Roman"/>
          <w:lang w:eastAsia="en-GB"/>
        </w:rPr>
        <w:fldChar w:fldCharType="end"/>
      </w:r>
      <w:r w:rsidR="00B533C8" w:rsidRPr="00FC1D7A">
        <w:rPr>
          <w:rFonts w:eastAsia="Times New Roman" w:cs="Times New Roman"/>
          <w:lang w:eastAsia="en-GB"/>
        </w:rPr>
      </w:r>
      <w:r w:rsidR="00B533C8" w:rsidRPr="00FC1D7A">
        <w:rPr>
          <w:rFonts w:eastAsia="Times New Roman" w:cs="Times New Roman"/>
          <w:lang w:eastAsia="en-GB"/>
        </w:rPr>
        <w:fldChar w:fldCharType="separate"/>
      </w:r>
      <w:r w:rsidR="00B533C8" w:rsidRPr="00FC1D7A">
        <w:rPr>
          <w:rFonts w:eastAsia="Times New Roman" w:cs="Times New Roman"/>
          <w:noProof/>
          <w:lang w:eastAsia="en-GB"/>
        </w:rPr>
        <w:t>(Bertolotti et al., 2007)</w:t>
      </w:r>
      <w:r w:rsidR="00B533C8" w:rsidRPr="00FC1D7A">
        <w:rPr>
          <w:rFonts w:eastAsia="Times New Roman" w:cs="Times New Roman"/>
          <w:lang w:eastAsia="en-GB"/>
        </w:rPr>
        <w:fldChar w:fldCharType="end"/>
      </w:r>
      <w:r w:rsidR="00542ECB" w:rsidRPr="00FC1D7A">
        <w:rPr>
          <w:rFonts w:eastAsia="Times New Roman" w:cs="Times New Roman"/>
          <w:lang w:eastAsia="en-GB"/>
        </w:rPr>
        <w:t>. Furthermore</w:t>
      </w:r>
      <w:r w:rsidR="003347E0" w:rsidRPr="00FC1D7A">
        <w:rPr>
          <w:rFonts w:eastAsia="Times New Roman" w:cs="Times New Roman"/>
          <w:lang w:eastAsia="en-GB"/>
        </w:rPr>
        <w:t>,</w:t>
      </w:r>
      <w:r w:rsidR="00542ECB" w:rsidRPr="00FC1D7A">
        <w:rPr>
          <w:rFonts w:eastAsia="Times New Roman" w:cs="Times New Roman"/>
          <w:lang w:eastAsia="en-GB"/>
        </w:rPr>
        <w:t xml:space="preserve"> there is a decline</w:t>
      </w:r>
      <w:r w:rsidR="00373B3E" w:rsidRPr="00FC1D7A">
        <w:rPr>
          <w:rFonts w:eastAsia="Times New Roman" w:cs="Times New Roman"/>
          <w:lang w:eastAsia="en-GB"/>
        </w:rPr>
        <w:t xml:space="preserve"> in hepatic LDL receptors (LDLr)</w:t>
      </w:r>
      <w:r w:rsidR="00793201" w:rsidRPr="00FC1D7A">
        <w:rPr>
          <w:rFonts w:eastAsia="Times New Roman" w:cs="Times New Roman"/>
          <w:lang w:eastAsia="en-GB"/>
        </w:rPr>
        <w:t xml:space="preserve"> with age</w:t>
      </w:r>
      <w:r w:rsidR="00373B3E" w:rsidRPr="00FC1D7A">
        <w:rPr>
          <w:rFonts w:eastAsia="Times New Roman" w:cs="Times New Roman"/>
          <w:lang w:eastAsia="en-GB"/>
        </w:rPr>
        <w:t xml:space="preserve">, </w:t>
      </w:r>
      <w:r w:rsidR="007773F2" w:rsidRPr="00FC1D7A">
        <w:rPr>
          <w:rFonts w:eastAsia="Times New Roman" w:cs="Times New Roman"/>
          <w:lang w:eastAsia="en-GB"/>
        </w:rPr>
        <w:t>leading to a reduction in LDL-C clearance</w:t>
      </w:r>
      <w:r w:rsidR="00B533C8" w:rsidRPr="00FC1D7A">
        <w:rPr>
          <w:rFonts w:eastAsia="Times New Roman" w:cs="Times New Roman"/>
          <w:lang w:eastAsia="en-GB"/>
        </w:rPr>
        <w:t xml:space="preserve"> </w:t>
      </w:r>
      <w:r w:rsidR="00B533C8" w:rsidRPr="00FC1D7A">
        <w:rPr>
          <w:rFonts w:eastAsia="Times New Roman" w:cs="Times New Roman"/>
          <w:lang w:eastAsia="en-GB"/>
        </w:rPr>
        <w:fldChar w:fldCharType="begin">
          <w:fldData xml:space="preserve">PEVuZE5vdGU+PENpdGU+PEF1dGhvcj5NaWxsYXI8L0F1dGhvcj48WWVhcj4xOTk1PC9ZZWFyPjxS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</w:fldData>
        </w:fldChar>
      </w:r>
      <w:r w:rsidR="00B62720" w:rsidRPr="00FC1D7A">
        <w:rPr>
          <w:rFonts w:eastAsia="Times New Roman" w:cs="Times New Roman"/>
          <w:lang w:eastAsia="en-GB"/>
        </w:rPr>
        <w:instrText xml:space="preserve"> ADDIN EN.CITE </w:instrText>
      </w:r>
      <w:r w:rsidR="00B62720" w:rsidRPr="00FC1D7A">
        <w:rPr>
          <w:rFonts w:eastAsia="Times New Roman" w:cs="Times New Roman"/>
          <w:lang w:eastAsia="en-GB"/>
        </w:rPr>
        <w:fldChar w:fldCharType="begin">
          <w:fldData xml:space="preserve">PEVuZE5vdGU+PENpdGU+PEF1dGhvcj5NaWxsYXI8L0F1dGhvcj48WWVhcj4xOTk1PC9ZZWFyPjxS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</w:fldData>
        </w:fldChar>
      </w:r>
      <w:r w:rsidR="00B62720" w:rsidRPr="00FC1D7A">
        <w:rPr>
          <w:rFonts w:eastAsia="Times New Roman" w:cs="Times New Roman"/>
          <w:lang w:eastAsia="en-GB"/>
        </w:rPr>
        <w:instrText xml:space="preserve"> ADDIN EN.CITE.DATA </w:instrText>
      </w:r>
      <w:r w:rsidR="00B62720" w:rsidRPr="00FC1D7A">
        <w:rPr>
          <w:rFonts w:eastAsia="Times New Roman" w:cs="Times New Roman"/>
          <w:lang w:eastAsia="en-GB"/>
        </w:rPr>
      </w:r>
      <w:r w:rsidR="00B62720" w:rsidRPr="00FC1D7A">
        <w:rPr>
          <w:rFonts w:eastAsia="Times New Roman" w:cs="Times New Roman"/>
          <w:lang w:eastAsia="en-GB"/>
        </w:rPr>
        <w:fldChar w:fldCharType="end"/>
      </w:r>
      <w:r w:rsidR="00B533C8" w:rsidRPr="00FC1D7A">
        <w:rPr>
          <w:rFonts w:eastAsia="Times New Roman" w:cs="Times New Roman"/>
          <w:lang w:eastAsia="en-GB"/>
        </w:rPr>
      </w:r>
      <w:r w:rsidR="00B533C8" w:rsidRPr="00FC1D7A">
        <w:rPr>
          <w:rFonts w:eastAsia="Times New Roman" w:cs="Times New Roman"/>
          <w:lang w:eastAsia="en-GB"/>
        </w:rPr>
        <w:fldChar w:fldCharType="separate"/>
      </w:r>
      <w:r w:rsidR="00B533C8" w:rsidRPr="00FC1D7A">
        <w:rPr>
          <w:rFonts w:eastAsia="Times New Roman" w:cs="Times New Roman"/>
          <w:noProof/>
          <w:lang w:eastAsia="en-GB"/>
        </w:rPr>
        <w:t>(Ericsson et al., 1991; Millar et al., 1995)</w:t>
      </w:r>
      <w:r w:rsidR="00B533C8" w:rsidRPr="00FC1D7A">
        <w:rPr>
          <w:rFonts w:eastAsia="Times New Roman" w:cs="Times New Roman"/>
          <w:lang w:eastAsia="en-GB"/>
        </w:rPr>
        <w:fldChar w:fldCharType="end"/>
      </w:r>
      <w:r w:rsidR="00542ECB" w:rsidRPr="00FC1D7A">
        <w:rPr>
          <w:rFonts w:eastAsia="Times New Roman" w:cs="Times New Roman"/>
          <w:lang w:eastAsia="en-GB"/>
        </w:rPr>
        <w:t xml:space="preserve">. Within the small intestine, there is an increase in the number of </w:t>
      </w:r>
      <w:r w:rsidR="00373B3E" w:rsidRPr="00FC1D7A">
        <w:rPr>
          <w:rFonts w:cs="Times New Roman"/>
        </w:rPr>
        <w:t>the sterol transporter Niemann-pick C1-like 1 (NPC1L1), a key mediator of cholesterol absorption</w:t>
      </w:r>
      <w:r w:rsidR="00A94436" w:rsidRPr="00FC1D7A">
        <w:rPr>
          <w:rFonts w:cs="Times New Roman"/>
        </w:rPr>
        <w:t xml:space="preserve"> </w:t>
      </w:r>
      <w:r w:rsidR="00A94436" w:rsidRPr="00FC1D7A">
        <w:rPr>
          <w:rFonts w:cs="Times New Roman"/>
        </w:rPr>
        <w:fldChar w:fldCharType="begin">
          <w:fldData xml:space="preserve">PEVuZE5vdGU+PENpdGU+PEF1dGhvcj5EdWFuPC9BdXRob3I+PFllYXI+MjAwNjwvWWVhcj48UmVj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</w:fldData>
        </w:fldChar>
      </w:r>
      <w:r w:rsidR="002424DC" w:rsidRPr="00FC1D7A">
        <w:rPr>
          <w:rFonts w:cs="Times New Roman"/>
        </w:rPr>
        <w:instrText xml:space="preserve"> ADDIN EN.CITE </w:instrText>
      </w:r>
      <w:r w:rsidR="002424DC" w:rsidRPr="00FC1D7A">
        <w:rPr>
          <w:rFonts w:cs="Times New Roman"/>
        </w:rPr>
        <w:fldChar w:fldCharType="begin">
          <w:fldData xml:space="preserve">PEVuZE5vdGU+PENpdGU+PEF1dGhvcj5EdWFuPC9BdXRob3I+PFllYXI+MjAwNjwvWWVhcj48UmVj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</w:fldData>
        </w:fldChar>
      </w:r>
      <w:r w:rsidR="002424DC" w:rsidRPr="00FC1D7A">
        <w:rPr>
          <w:rFonts w:cs="Times New Roman"/>
        </w:rPr>
        <w:instrText xml:space="preserve"> ADDIN EN.CITE.DATA </w:instrText>
      </w:r>
      <w:r w:rsidR="002424DC" w:rsidRPr="00FC1D7A">
        <w:rPr>
          <w:rFonts w:cs="Times New Roman"/>
        </w:rPr>
      </w:r>
      <w:r w:rsidR="002424DC" w:rsidRPr="00FC1D7A">
        <w:rPr>
          <w:rFonts w:cs="Times New Roman"/>
        </w:rPr>
        <w:fldChar w:fldCharType="end"/>
      </w:r>
      <w:r w:rsidR="00A94436" w:rsidRPr="00FC1D7A">
        <w:rPr>
          <w:rFonts w:cs="Times New Roman"/>
        </w:rPr>
      </w:r>
      <w:r w:rsidR="00A94436" w:rsidRPr="00FC1D7A">
        <w:rPr>
          <w:rFonts w:cs="Times New Roman"/>
        </w:rPr>
        <w:fldChar w:fldCharType="separate"/>
      </w:r>
      <w:r w:rsidR="00A94436" w:rsidRPr="00FC1D7A">
        <w:rPr>
          <w:rFonts w:cs="Times New Roman"/>
          <w:noProof/>
        </w:rPr>
        <w:t>(Duan et al., 2006)</w:t>
      </w:r>
      <w:r w:rsidR="00A94436" w:rsidRPr="00FC1D7A">
        <w:rPr>
          <w:rFonts w:cs="Times New Roman"/>
        </w:rPr>
        <w:fldChar w:fldCharType="end"/>
      </w:r>
      <w:r w:rsidR="00A94436" w:rsidRPr="00FC1D7A">
        <w:rPr>
          <w:rFonts w:cs="Times New Roman"/>
        </w:rPr>
        <w:t>.</w:t>
      </w:r>
      <w:r w:rsidR="00542ECB" w:rsidRPr="00FC1D7A">
        <w:rPr>
          <w:rFonts w:cs="Times New Roman"/>
        </w:rPr>
        <w:t xml:space="preserve"> </w:t>
      </w:r>
      <w:r w:rsidR="00A94436" w:rsidRPr="00FC1D7A">
        <w:rPr>
          <w:rFonts w:cs="Times New Roman"/>
        </w:rPr>
        <w:t>In addition</w:t>
      </w:r>
      <w:r w:rsidRPr="00FC1D7A">
        <w:rPr>
          <w:rFonts w:cs="Times New Roman"/>
        </w:rPr>
        <w:t>,</w:t>
      </w:r>
      <w:r w:rsidR="00A94436" w:rsidRPr="00FC1D7A">
        <w:rPr>
          <w:rFonts w:cs="Times New Roman"/>
        </w:rPr>
        <w:t xml:space="preserve"> there is</w:t>
      </w:r>
      <w:r w:rsidR="00542ECB" w:rsidRPr="00FC1D7A">
        <w:rPr>
          <w:rFonts w:cs="Times New Roman"/>
        </w:rPr>
        <w:t xml:space="preserve"> </w:t>
      </w:r>
      <w:r w:rsidR="00373B3E" w:rsidRPr="00FC1D7A">
        <w:rPr>
          <w:rFonts w:cs="Times New Roman"/>
        </w:rPr>
        <w:t>a decline in the pred</w:t>
      </w:r>
      <w:r w:rsidR="00542ECB" w:rsidRPr="00FC1D7A">
        <w:rPr>
          <w:rFonts w:cs="Times New Roman"/>
        </w:rPr>
        <w:t>ominant bacterial populations that play a role in the enterohepatic circulation of bile acids</w:t>
      </w:r>
      <w:r w:rsidR="006845CF" w:rsidRPr="00FC1D7A">
        <w:rPr>
          <w:rFonts w:cs="Times New Roman"/>
        </w:rPr>
        <w:t xml:space="preserve"> </w:t>
      </w:r>
      <w:r w:rsidR="006845CF" w:rsidRPr="00FC1D7A">
        <w:rPr>
          <w:rFonts w:cs="Times New Roman"/>
        </w:rPr>
        <w:fldChar w:fldCharType="begin"/>
      </w:r>
      <w:r w:rsidR="002424DC" w:rsidRPr="00FC1D7A">
        <w:rPr>
          <w:rFonts w:cs="Times New Roman"/>
        </w:rPr>
        <w:instrText xml:space="preserve"> ADDIN EN.CITE &lt;EndNote&gt;&lt;Cite&gt;&lt;Author&gt;Hopkins&lt;/Author&gt;&lt;Year&gt;2002&lt;/Year&gt;&lt;RecNum&gt;44&lt;/RecNum&gt;&lt;DisplayText&gt;(Hopkins and Macfarlane, 2002)&lt;/DisplayText&gt;&lt;record&gt;&lt;rec-number&gt;44&lt;/rec-number&gt;&lt;foreign-keys&gt;&lt;key app="EN" db-id="vd59wwa9htw29oe595kv20ty9zftzwsdrwvp"&gt;44&lt;/key&gt;&lt;/foreign-keys&gt;&lt;ref-type name="Journal Article"&gt;17&lt;/ref-type&gt;&lt;contributors&gt;&lt;authors&gt;&lt;author&gt;Hopkins, M. J.&lt;/author&gt;&lt;author&gt;Macfarlane, G. T.&lt;/author&gt;&lt;/authors&gt;&lt;/contributors&gt;&lt;auth-address&gt;MRC Microbiology and Gut Biology Group, University of Dundee Medical School. m.j.hopkins@dundee.ac.uk&lt;/auth-address&gt;&lt;titles&gt;&lt;title&gt;Changes in predominant bacterial populations in human faeces with age and with Clostridium difficile infection&lt;/title&gt;&lt;secondary-title&gt;J Med Microbiol&lt;/secondary-title&gt;&lt;/titles&gt;&lt;pages&gt;448-54&lt;/pages&gt;&lt;volume&gt;51&lt;/volume&gt;&lt;number&gt;5&lt;/number&gt;&lt;edition&gt;2002/05/07&lt;/edition&gt;&lt;keywords&gt;&lt;keyword&gt;Adult&lt;/keyword&gt;&lt;keyword&gt;Age Factors&lt;/keyword&gt;&lt;keyword&gt;Aged&lt;/keyword&gt;&lt;keyword&gt;Aged, 80 and over&lt;/keyword&gt;&lt;keyword&gt;Bacteroides/isolation &amp;amp; purification&lt;/keyword&gt;&lt;keyword&gt;Bifidobacterium/isolation &amp;amp; purification&lt;/keyword&gt;&lt;keyword&gt;Clostridium/isolation &amp;amp; purification&lt;/keyword&gt;&lt;keyword&gt;Clostridium Infections/ microbiology&lt;/keyword&gt;&lt;keyword&gt;Clostridium difficile/isolation &amp;amp; purification&lt;/keyword&gt;&lt;keyword&gt;Diarrhea/ microbiology&lt;/keyword&gt;&lt;keyword&gt;Enterobacteriaceae/isolation &amp;amp; purification&lt;/keyword&gt;&lt;keyword&gt;Enterococcus/isolation &amp;amp; purification&lt;/keyword&gt;&lt;keyword&gt;Eubacterium/isolation &amp;amp; purification&lt;/keyword&gt;&lt;keyword&gt;Feces/ microbiology&lt;/keyword&gt;&lt;keyword&gt;Humans&lt;/keyword&gt;&lt;keyword&gt;Lactobacillus/isolation &amp;amp; purification&lt;/keyword&gt;&lt;keyword&gt;Prevotella/isolation &amp;amp; purification&lt;/keyword&gt;&lt;/keywords&gt;&lt;dates&gt;&lt;year&gt;2002&lt;/year&gt;&lt;pub-dates&gt;&lt;date&gt;May&lt;/date&gt;&lt;/pub-dates&gt;&lt;/dates&gt;&lt;isbn&gt;0022-2615 (Print)&amp;#xD;0022-2615 (Linking)&lt;/isbn&gt;&lt;accession-num&gt;11990498&lt;/accession-num&gt;&lt;urls&gt;&lt;/urls&gt;&lt;electronic-resource-num&gt;10.1099/0022-1317-51-5-448&lt;/electronic-resource-num&gt;&lt;remote-database-provider&gt;NLM&lt;/remote-database-provider&gt;&lt;language&gt;eng&lt;/language&gt;&lt;/record&gt;&lt;/Cite&gt;&lt;/EndNote&gt;</w:instrText>
      </w:r>
      <w:r w:rsidR="006845CF" w:rsidRPr="00FC1D7A">
        <w:rPr>
          <w:rFonts w:cs="Times New Roman"/>
        </w:rPr>
        <w:fldChar w:fldCharType="separate"/>
      </w:r>
      <w:r w:rsidR="006845CF" w:rsidRPr="00FC1D7A">
        <w:rPr>
          <w:rFonts w:cs="Times New Roman"/>
          <w:noProof/>
        </w:rPr>
        <w:t>(Hopkins and Macfarlane, 2002)</w:t>
      </w:r>
      <w:r w:rsidR="006845CF" w:rsidRPr="00FC1D7A">
        <w:rPr>
          <w:rFonts w:cs="Times New Roman"/>
        </w:rPr>
        <w:fldChar w:fldCharType="end"/>
      </w:r>
      <w:r w:rsidR="003347E0" w:rsidRPr="00FC1D7A">
        <w:rPr>
          <w:rFonts w:cs="Times New Roman"/>
        </w:rPr>
        <w:t>.</w:t>
      </w:r>
      <w:r w:rsidR="00373B3E" w:rsidRPr="00FC1D7A">
        <w:rPr>
          <w:rFonts w:cs="Times New Roman"/>
        </w:rPr>
        <w:t xml:space="preserve"> </w:t>
      </w:r>
      <w:r w:rsidR="00373B3E" w:rsidRPr="00FC1D7A">
        <w:rPr>
          <w:rFonts w:eastAsia="Times New Roman" w:cs="Times New Roman"/>
          <w:lang w:eastAsia="en-GB"/>
        </w:rPr>
        <w:t xml:space="preserve">Moreover, </w:t>
      </w:r>
      <w:r w:rsidR="003347E0" w:rsidRPr="00FC1D7A">
        <w:rPr>
          <w:rFonts w:eastAsia="Times New Roman" w:cs="Times New Roman"/>
          <w:lang w:eastAsia="en-GB"/>
        </w:rPr>
        <w:t>dys</w:t>
      </w:r>
      <w:r w:rsidR="00373B3E" w:rsidRPr="00FC1D7A">
        <w:rPr>
          <w:rFonts w:eastAsia="Times New Roman" w:cs="Times New Roman"/>
          <w:lang w:eastAsia="en-GB"/>
        </w:rPr>
        <w:t xml:space="preserve">regulation of cholesterol biosynthesis </w:t>
      </w:r>
      <w:r w:rsidR="00437933" w:rsidRPr="00FC1D7A">
        <w:rPr>
          <w:rFonts w:eastAsia="Times New Roman" w:cs="Times New Roman"/>
          <w:lang w:eastAsia="en-GB"/>
        </w:rPr>
        <w:t>is</w:t>
      </w:r>
      <w:r w:rsidR="00373B3E" w:rsidRPr="00FC1D7A">
        <w:rPr>
          <w:rFonts w:eastAsia="Times New Roman" w:cs="Times New Roman"/>
          <w:lang w:eastAsia="en-GB"/>
        </w:rPr>
        <w:t xml:space="preserve"> associated with two key</w:t>
      </w:r>
      <w:r w:rsidR="00437933" w:rsidRPr="00FC1D7A">
        <w:rPr>
          <w:rFonts w:eastAsia="Times New Roman" w:cs="Times New Roman"/>
          <w:lang w:eastAsia="en-GB"/>
        </w:rPr>
        <w:t xml:space="preserve"> intracellular</w:t>
      </w:r>
      <w:r w:rsidR="00373B3E" w:rsidRPr="00FC1D7A">
        <w:rPr>
          <w:rFonts w:eastAsia="Times New Roman" w:cs="Times New Roman"/>
          <w:lang w:eastAsia="en-GB"/>
        </w:rPr>
        <w:t xml:space="preserve"> pathways </w:t>
      </w:r>
      <w:r w:rsidR="00437933" w:rsidRPr="00FC1D7A">
        <w:rPr>
          <w:rFonts w:eastAsia="Times New Roman" w:cs="Times New Roman"/>
          <w:lang w:eastAsia="en-GB"/>
        </w:rPr>
        <w:t>which are thought to underpin</w:t>
      </w:r>
      <w:r w:rsidR="00373B3E" w:rsidRPr="00FC1D7A">
        <w:rPr>
          <w:rFonts w:eastAsia="Times New Roman" w:cs="Times New Roman"/>
          <w:lang w:eastAsia="en-GB"/>
        </w:rPr>
        <w:t xml:space="preserve"> intrinsic ag</w:t>
      </w:r>
      <w:r w:rsidR="00FA2F17" w:rsidRPr="00FC1D7A">
        <w:rPr>
          <w:rFonts w:eastAsia="Times New Roman" w:cs="Times New Roman"/>
          <w:lang w:eastAsia="en-GB"/>
        </w:rPr>
        <w:t>e</w:t>
      </w:r>
      <w:r w:rsidR="00373B3E" w:rsidRPr="00FC1D7A">
        <w:rPr>
          <w:rFonts w:eastAsia="Times New Roman" w:cs="Times New Roman"/>
          <w:lang w:eastAsia="en-GB"/>
        </w:rPr>
        <w:t>ing and healt</w:t>
      </w:r>
      <w:r w:rsidR="002F4C07" w:rsidRPr="00FC1D7A">
        <w:rPr>
          <w:rFonts w:eastAsia="Times New Roman" w:cs="Times New Roman"/>
          <w:lang w:eastAsia="en-GB"/>
        </w:rPr>
        <w:t>h-</w:t>
      </w:r>
      <w:r w:rsidRPr="00FC1D7A">
        <w:rPr>
          <w:rFonts w:eastAsia="Times New Roman" w:cs="Times New Roman"/>
          <w:lang w:eastAsia="en-GB"/>
        </w:rPr>
        <w:t xml:space="preserve">span. These pathways are </w:t>
      </w:r>
      <w:r w:rsidR="00373B3E" w:rsidRPr="00FC1D7A">
        <w:rPr>
          <w:rFonts w:eastAsia="Times New Roman" w:cs="Times New Roman"/>
          <w:lang w:eastAsia="en-GB"/>
        </w:rPr>
        <w:t>defined by the mammalian/mechanistic target of rapamycin (mTOR) and by the NAD</w:t>
      </w:r>
      <w:r w:rsidR="00437933" w:rsidRPr="00FC1D7A">
        <w:rPr>
          <w:rFonts w:eastAsia="Times New Roman" w:cs="Times New Roman"/>
          <w:vertAlign w:val="superscript"/>
          <w:lang w:eastAsia="en-GB"/>
        </w:rPr>
        <w:t>+</w:t>
      </w:r>
      <w:r w:rsidR="00373B3E" w:rsidRPr="00FC1D7A">
        <w:rPr>
          <w:rFonts w:eastAsia="Times New Roman" w:cs="Times New Roman"/>
          <w:lang w:eastAsia="en-GB"/>
        </w:rPr>
        <w:t xml:space="preserve">-dependent deacetylase </w:t>
      </w:r>
      <w:r w:rsidR="002F4C07" w:rsidRPr="00FC1D7A">
        <w:t>silent information regulator proteins</w:t>
      </w:r>
      <w:r w:rsidR="002F4C07" w:rsidRPr="00FC1D7A">
        <w:rPr>
          <w:rFonts w:eastAsia="Times New Roman" w:cs="Times New Roman"/>
          <w:lang w:eastAsia="en-GB"/>
        </w:rPr>
        <w:t xml:space="preserve"> (</w:t>
      </w:r>
      <w:r w:rsidR="00373B3E" w:rsidRPr="00FC1D7A">
        <w:rPr>
          <w:rFonts w:eastAsia="Times New Roman" w:cs="Times New Roman"/>
          <w:lang w:eastAsia="en-GB"/>
        </w:rPr>
        <w:t>sirtuins</w:t>
      </w:r>
      <w:r w:rsidR="002F4C07" w:rsidRPr="00FC1D7A">
        <w:rPr>
          <w:rFonts w:eastAsia="Times New Roman" w:cs="Times New Roman"/>
          <w:lang w:eastAsia="en-GB"/>
        </w:rPr>
        <w:t>)</w:t>
      </w:r>
      <w:r w:rsidR="00373B3E" w:rsidRPr="00FC1D7A">
        <w:rPr>
          <w:rFonts w:eastAsia="Times New Roman" w:cs="Times New Roman"/>
          <w:lang w:eastAsia="en-GB"/>
        </w:rPr>
        <w:t xml:space="preserve">. The former </w:t>
      </w:r>
      <w:r w:rsidR="0028059D" w:rsidRPr="00FC1D7A">
        <w:rPr>
          <w:rFonts w:eastAsia="Times New Roman" w:cs="Times New Roman"/>
          <w:lang w:eastAsia="en-GB"/>
        </w:rPr>
        <w:t xml:space="preserve">of these </w:t>
      </w:r>
      <w:r w:rsidR="00373B3E" w:rsidRPr="00FC1D7A">
        <w:rPr>
          <w:rFonts w:eastAsia="Times New Roman" w:cs="Times New Roman"/>
          <w:lang w:eastAsia="en-GB"/>
        </w:rPr>
        <w:t xml:space="preserve">pathways has been suggested as a central regulator of intracellular cholesterol homeostasis </w:t>
      </w:r>
      <w:r w:rsidR="00373B3E" w:rsidRPr="00FC1D7A">
        <w:rPr>
          <w:rFonts w:eastAsia="Times New Roman" w:cs="Times New Roman"/>
          <w:lang w:eastAsia="en-GB"/>
        </w:rPr>
        <w:fldChar w:fldCharType="begin">
          <w:fldData xml:space="preserve">PEVuZE5vdGU+PENpdGU+PEF1dGhvcj5XYW5nPC9BdXRob3I+PFllYXI+MjAxMTwvWWVhcj48UmVj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</w:fldData>
        </w:fldChar>
      </w:r>
      <w:r w:rsidR="002424DC" w:rsidRPr="00FC1D7A">
        <w:rPr>
          <w:rFonts w:eastAsia="Times New Roman" w:cs="Times New Roman"/>
          <w:lang w:eastAsia="en-GB"/>
        </w:rPr>
        <w:instrText xml:space="preserve"> ADDIN EN.CITE </w:instrText>
      </w:r>
      <w:r w:rsidR="002424DC" w:rsidRPr="00FC1D7A">
        <w:rPr>
          <w:rFonts w:eastAsia="Times New Roman" w:cs="Times New Roman"/>
          <w:lang w:eastAsia="en-GB"/>
        </w:rPr>
        <w:fldChar w:fldCharType="begin">
          <w:fldData xml:space="preserve">PEVuZE5vdGU+PENpdGU+PEF1dGhvcj5XYW5nPC9BdXRob3I+PFllYXI+MjAxMTwvWWVhcj48UmVj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</w:fldData>
        </w:fldChar>
      </w:r>
      <w:r w:rsidR="002424DC" w:rsidRPr="00FC1D7A">
        <w:rPr>
          <w:rFonts w:eastAsia="Times New Roman" w:cs="Times New Roman"/>
          <w:lang w:eastAsia="en-GB"/>
        </w:rPr>
        <w:instrText xml:space="preserve"> ADDIN EN.CITE.DATA </w:instrText>
      </w:r>
      <w:r w:rsidR="002424DC" w:rsidRPr="00FC1D7A">
        <w:rPr>
          <w:rFonts w:eastAsia="Times New Roman" w:cs="Times New Roman"/>
          <w:lang w:eastAsia="en-GB"/>
        </w:rPr>
      </w:r>
      <w:r w:rsidR="002424DC" w:rsidRPr="00FC1D7A">
        <w:rPr>
          <w:rFonts w:eastAsia="Times New Roman" w:cs="Times New Roman"/>
          <w:lang w:eastAsia="en-GB"/>
        </w:rPr>
        <w:fldChar w:fldCharType="end"/>
      </w:r>
      <w:r w:rsidR="00373B3E" w:rsidRPr="00FC1D7A">
        <w:rPr>
          <w:rFonts w:eastAsia="Times New Roman" w:cs="Times New Roman"/>
          <w:lang w:eastAsia="en-GB"/>
        </w:rPr>
      </w:r>
      <w:r w:rsidR="00373B3E" w:rsidRPr="00FC1D7A">
        <w:rPr>
          <w:rFonts w:eastAsia="Times New Roman" w:cs="Times New Roman"/>
          <w:lang w:eastAsia="en-GB"/>
        </w:rPr>
        <w:fldChar w:fldCharType="separate"/>
      </w:r>
      <w:r w:rsidR="00373B3E" w:rsidRPr="00FC1D7A">
        <w:rPr>
          <w:rFonts w:eastAsia="Times New Roman" w:cs="Times New Roman"/>
          <w:noProof/>
          <w:lang w:eastAsia="en-GB"/>
        </w:rPr>
        <w:t>(Wang et al., 2011)</w:t>
      </w:r>
      <w:r w:rsidR="00373B3E" w:rsidRPr="00FC1D7A">
        <w:rPr>
          <w:rFonts w:eastAsia="Times New Roman" w:cs="Times New Roman"/>
          <w:lang w:eastAsia="en-GB"/>
        </w:rPr>
        <w:fldChar w:fldCharType="end"/>
      </w:r>
      <w:r w:rsidR="00373B3E" w:rsidRPr="00FC1D7A">
        <w:rPr>
          <w:rFonts w:eastAsia="Times New Roman" w:cs="Times New Roman"/>
          <w:lang w:eastAsia="en-GB"/>
        </w:rPr>
        <w:t xml:space="preserve">, while mammalian sirtuin 6 </w:t>
      </w:r>
      <w:r w:rsidR="00FD52C6" w:rsidRPr="00FC1D7A">
        <w:rPr>
          <w:rFonts w:cs="Times New Roman"/>
        </w:rPr>
        <w:t>(Sirt</w:t>
      </w:r>
      <w:r w:rsidR="00373B3E" w:rsidRPr="00FC1D7A">
        <w:rPr>
          <w:rFonts w:cs="Times New Roman"/>
        </w:rPr>
        <w:t>6</w:t>
      </w:r>
      <w:r w:rsidR="00FD52C6" w:rsidRPr="00FC1D7A">
        <w:rPr>
          <w:rFonts w:cs="Times New Roman"/>
        </w:rPr>
        <w:t>),</w:t>
      </w:r>
      <w:r w:rsidR="00373B3E" w:rsidRPr="00FC1D7A">
        <w:rPr>
          <w:rFonts w:cs="Times New Roman"/>
        </w:rPr>
        <w:t xml:space="preserve"> </w:t>
      </w:r>
      <w:r w:rsidR="00373B3E" w:rsidRPr="00FC1D7A">
        <w:rPr>
          <w:rFonts w:eastAsia="Times New Roman" w:cs="Times New Roman"/>
          <w:lang w:eastAsia="en-GB"/>
        </w:rPr>
        <w:t>has been ident</w:t>
      </w:r>
      <w:r w:rsidR="00A909C1" w:rsidRPr="00FC1D7A">
        <w:rPr>
          <w:rFonts w:eastAsia="Times New Roman" w:cs="Times New Roman"/>
          <w:lang w:eastAsia="en-GB"/>
        </w:rPr>
        <w:t xml:space="preserve">ified as a critical </w:t>
      </w:r>
      <w:r w:rsidR="00482713" w:rsidRPr="00FC1D7A">
        <w:rPr>
          <w:rFonts w:eastAsia="Times New Roman" w:cs="Times New Roman"/>
          <w:lang w:eastAsia="en-GB"/>
        </w:rPr>
        <w:t xml:space="preserve">controller of </w:t>
      </w:r>
      <w:r w:rsidR="00373B3E" w:rsidRPr="00FC1D7A">
        <w:rPr>
          <w:rFonts w:eastAsia="Times New Roman" w:cs="Times New Roman"/>
          <w:lang w:eastAsia="en-GB"/>
        </w:rPr>
        <w:t>sterol-regulatory element binding protein (SREBP)-2 in rodents</w:t>
      </w:r>
      <w:r w:rsidR="00DB48FF" w:rsidRPr="00FC1D7A">
        <w:rPr>
          <w:rFonts w:eastAsia="Times New Roman" w:cs="Times New Roman"/>
          <w:lang w:eastAsia="en-GB"/>
        </w:rPr>
        <w:t xml:space="preserve"> </w:t>
      </w:r>
      <w:r w:rsidR="00DB48FF" w:rsidRPr="00FC1D7A">
        <w:rPr>
          <w:rFonts w:eastAsia="Times New Roman" w:cs="Times New Roman"/>
          <w:lang w:eastAsia="en-GB"/>
        </w:rPr>
        <w:fldChar w:fldCharType="begin">
          <w:fldData xml:space="preserve">PEVuZE5vdGU+PENpdGU+PEF1dGhvcj5UYW88L0F1dGhvcj48WWVhcj4yMDEzPC9ZZWFyPjxSZWNO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</w:fldData>
        </w:fldChar>
      </w:r>
      <w:r w:rsidR="00B62720" w:rsidRPr="00FC1D7A">
        <w:rPr>
          <w:rFonts w:eastAsia="Times New Roman" w:cs="Times New Roman"/>
          <w:lang w:eastAsia="en-GB"/>
        </w:rPr>
        <w:instrText xml:space="preserve"> ADDIN EN.CITE </w:instrText>
      </w:r>
      <w:r w:rsidR="00B62720" w:rsidRPr="00FC1D7A">
        <w:rPr>
          <w:rFonts w:eastAsia="Times New Roman" w:cs="Times New Roman"/>
          <w:lang w:eastAsia="en-GB"/>
        </w:rPr>
        <w:fldChar w:fldCharType="begin">
          <w:fldData xml:space="preserve">PEVuZE5vdGU+PENpdGU+PEF1dGhvcj5UYW88L0F1dGhvcj48WWVhcj4yMDEzPC9ZZWFyPjxSZWNO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</w:fldData>
        </w:fldChar>
      </w:r>
      <w:r w:rsidR="00B62720" w:rsidRPr="00FC1D7A">
        <w:rPr>
          <w:rFonts w:eastAsia="Times New Roman" w:cs="Times New Roman"/>
          <w:lang w:eastAsia="en-GB"/>
        </w:rPr>
        <w:instrText xml:space="preserve"> ADDIN EN.CITE.DATA </w:instrText>
      </w:r>
      <w:r w:rsidR="00B62720" w:rsidRPr="00FC1D7A">
        <w:rPr>
          <w:rFonts w:eastAsia="Times New Roman" w:cs="Times New Roman"/>
          <w:lang w:eastAsia="en-GB"/>
        </w:rPr>
      </w:r>
      <w:r w:rsidR="00B62720" w:rsidRPr="00FC1D7A">
        <w:rPr>
          <w:rFonts w:eastAsia="Times New Roman" w:cs="Times New Roman"/>
          <w:lang w:eastAsia="en-GB"/>
        </w:rPr>
        <w:fldChar w:fldCharType="end"/>
      </w:r>
      <w:r w:rsidR="00DB48FF" w:rsidRPr="00FC1D7A">
        <w:rPr>
          <w:rFonts w:eastAsia="Times New Roman" w:cs="Times New Roman"/>
          <w:lang w:eastAsia="en-GB"/>
        </w:rPr>
      </w:r>
      <w:r w:rsidR="00DB48FF" w:rsidRPr="00FC1D7A">
        <w:rPr>
          <w:rFonts w:eastAsia="Times New Roman" w:cs="Times New Roman"/>
          <w:lang w:eastAsia="en-GB"/>
        </w:rPr>
        <w:fldChar w:fldCharType="separate"/>
      </w:r>
      <w:r w:rsidR="00DB48FF" w:rsidRPr="00FC1D7A">
        <w:rPr>
          <w:rFonts w:eastAsia="Times New Roman" w:cs="Times New Roman"/>
          <w:noProof/>
          <w:lang w:eastAsia="en-GB"/>
        </w:rPr>
        <w:t>(Tao et al., 2013)</w:t>
      </w:r>
      <w:r w:rsidR="00DB48FF" w:rsidRPr="00FC1D7A">
        <w:rPr>
          <w:rFonts w:eastAsia="Times New Roman" w:cs="Times New Roman"/>
          <w:lang w:eastAsia="en-GB"/>
        </w:rPr>
        <w:fldChar w:fldCharType="end"/>
      </w:r>
      <w:r w:rsidR="00373B3E" w:rsidRPr="00FC1D7A">
        <w:rPr>
          <w:rFonts w:eastAsia="Times New Roman" w:cs="Times New Roman"/>
          <w:lang w:eastAsia="en-GB"/>
        </w:rPr>
        <w:t>. These recent findings suggest that it is not one mechanism that is the central driver of cholesterol dysregulation with age</w:t>
      </w:r>
      <w:r w:rsidR="00730DC6" w:rsidRPr="00FC1D7A">
        <w:rPr>
          <w:rFonts w:eastAsia="Times New Roman" w:cs="Times New Roman"/>
          <w:lang w:eastAsia="en-GB"/>
        </w:rPr>
        <w:t>,</w:t>
      </w:r>
      <w:r w:rsidR="00373B3E" w:rsidRPr="00FC1D7A">
        <w:rPr>
          <w:rFonts w:eastAsia="Times New Roman" w:cs="Times New Roman"/>
          <w:lang w:eastAsia="en-GB"/>
        </w:rPr>
        <w:t xml:space="preserve"> but </w:t>
      </w:r>
      <w:r w:rsidR="00730DC6" w:rsidRPr="00FC1D7A">
        <w:rPr>
          <w:rFonts w:eastAsia="Times New Roman" w:cs="Times New Roman"/>
          <w:lang w:eastAsia="en-GB"/>
        </w:rPr>
        <w:t xml:space="preserve">rather </w:t>
      </w:r>
      <w:r w:rsidR="00373B3E" w:rsidRPr="00FC1D7A">
        <w:rPr>
          <w:rFonts w:eastAsia="Times New Roman" w:cs="Times New Roman"/>
          <w:lang w:eastAsia="en-GB"/>
        </w:rPr>
        <w:t xml:space="preserve">a number of mechanisms interacting with one another </w:t>
      </w:r>
      <w:r w:rsidR="00482713" w:rsidRPr="00FC1D7A">
        <w:rPr>
          <w:rFonts w:eastAsia="Times New Roman" w:cs="Times New Roman"/>
          <w:lang w:eastAsia="en-GB"/>
        </w:rPr>
        <w:t xml:space="preserve">to </w:t>
      </w:r>
      <w:r w:rsidR="00373B3E" w:rsidRPr="00FC1D7A">
        <w:rPr>
          <w:rFonts w:eastAsia="Times New Roman" w:cs="Times New Roman"/>
          <w:lang w:eastAsia="en-GB"/>
        </w:rPr>
        <w:t>disrupt cholesterol metabolism</w:t>
      </w:r>
      <w:r w:rsidRPr="00FC1D7A">
        <w:rPr>
          <w:rFonts w:eastAsia="Times New Roman" w:cs="Times New Roman"/>
          <w:lang w:eastAsia="en-GB"/>
        </w:rPr>
        <w:t>. T</w:t>
      </w:r>
      <w:r w:rsidR="003347E0" w:rsidRPr="00FC1D7A">
        <w:rPr>
          <w:rFonts w:eastAsia="Times New Roman" w:cs="Times New Roman"/>
          <w:lang w:eastAsia="en-GB"/>
        </w:rPr>
        <w:t>herefore, it is important to view cholesterol metabolism</w:t>
      </w:r>
      <w:r w:rsidR="00FA6B58" w:rsidRPr="00FC1D7A">
        <w:rPr>
          <w:rFonts w:eastAsia="Times New Roman" w:cs="Times New Roman"/>
          <w:lang w:eastAsia="en-GB"/>
        </w:rPr>
        <w:t xml:space="preserve"> and its relationship with ageing </w:t>
      </w:r>
      <w:r w:rsidR="003347E0" w:rsidRPr="00FC1D7A">
        <w:rPr>
          <w:rFonts w:eastAsia="Times New Roman" w:cs="Times New Roman"/>
          <w:lang w:eastAsia="en-GB"/>
        </w:rPr>
        <w:t>in an integrated way</w:t>
      </w:r>
      <w:r w:rsidR="00373B3E" w:rsidRPr="00FC1D7A">
        <w:rPr>
          <w:rFonts w:eastAsia="Times New Roman" w:cs="Times New Roman"/>
          <w:lang w:eastAsia="en-GB"/>
        </w:rPr>
        <w:t xml:space="preserve">. </w:t>
      </w:r>
      <w:r w:rsidR="00373B3E" w:rsidRPr="00FC1D7A">
        <w:rPr>
          <w:rFonts w:cs="Times New Roman"/>
        </w:rPr>
        <w:t xml:space="preserve">In this review we will </w:t>
      </w:r>
      <w:r w:rsidR="00793201" w:rsidRPr="00FC1D7A">
        <w:rPr>
          <w:rFonts w:cs="Times New Roman"/>
        </w:rPr>
        <w:t xml:space="preserve">1) </w:t>
      </w:r>
      <w:r w:rsidR="00373B3E" w:rsidRPr="00FC1D7A">
        <w:rPr>
          <w:rFonts w:cs="Times New Roman"/>
        </w:rPr>
        <w:t>discuss in depth</w:t>
      </w:r>
      <w:r w:rsidR="00793201" w:rsidRPr="00FC1D7A">
        <w:rPr>
          <w:rFonts w:cs="Times New Roman"/>
        </w:rPr>
        <w:t xml:space="preserve"> </w:t>
      </w:r>
      <w:r w:rsidR="00373B3E" w:rsidRPr="00FC1D7A">
        <w:rPr>
          <w:rFonts w:cs="Times New Roman"/>
        </w:rPr>
        <w:t>how ag</w:t>
      </w:r>
      <w:r w:rsidR="00FA2F17" w:rsidRPr="00FC1D7A">
        <w:rPr>
          <w:rFonts w:cs="Times New Roman"/>
        </w:rPr>
        <w:t>e</w:t>
      </w:r>
      <w:r w:rsidR="00373B3E" w:rsidRPr="00FC1D7A">
        <w:rPr>
          <w:rFonts w:cs="Times New Roman"/>
        </w:rPr>
        <w:t xml:space="preserve">ing impacts cholesterol metabolism, </w:t>
      </w:r>
      <w:r w:rsidR="00793201" w:rsidRPr="00FC1D7A">
        <w:rPr>
          <w:rFonts w:cs="Times New Roman"/>
        </w:rPr>
        <w:t xml:space="preserve">2) </w:t>
      </w:r>
      <w:r w:rsidRPr="00FC1D7A">
        <w:rPr>
          <w:rFonts w:cs="Times New Roman"/>
        </w:rPr>
        <w:t xml:space="preserve">discuss </w:t>
      </w:r>
      <w:r w:rsidR="00EE72E5" w:rsidRPr="00FC1D7A">
        <w:rPr>
          <w:rFonts w:cs="Times New Roman"/>
        </w:rPr>
        <w:t xml:space="preserve">a </w:t>
      </w:r>
      <w:r w:rsidR="00EE72E5" w:rsidRPr="00FC1D7A">
        <w:rPr>
          <w:rFonts w:cs="Times New Roman"/>
        </w:rPr>
        <w:lastRenderedPageBreak/>
        <w:t xml:space="preserve">number </w:t>
      </w:r>
      <w:r w:rsidR="00B54C3C" w:rsidRPr="00FC1D7A">
        <w:rPr>
          <w:rFonts w:cs="Times New Roman"/>
        </w:rPr>
        <w:t xml:space="preserve">of </w:t>
      </w:r>
      <w:r w:rsidR="00373B3E" w:rsidRPr="00FC1D7A">
        <w:rPr>
          <w:rFonts w:cs="Times New Roman"/>
        </w:rPr>
        <w:t>the genes involved in cholesterol metabol</w:t>
      </w:r>
      <w:r w:rsidR="00793201" w:rsidRPr="00FC1D7A">
        <w:rPr>
          <w:rFonts w:cs="Times New Roman"/>
        </w:rPr>
        <w:t xml:space="preserve">ism </w:t>
      </w:r>
      <w:r w:rsidR="003347E0" w:rsidRPr="00FC1D7A">
        <w:rPr>
          <w:rFonts w:cs="Times New Roman"/>
        </w:rPr>
        <w:t xml:space="preserve">which have been </w:t>
      </w:r>
      <w:r w:rsidR="00793201" w:rsidRPr="00FC1D7A">
        <w:rPr>
          <w:rFonts w:cs="Times New Roman"/>
        </w:rPr>
        <w:t>implicated with longevity,</w:t>
      </w:r>
      <w:r w:rsidR="00394886" w:rsidRPr="00FC1D7A">
        <w:rPr>
          <w:rFonts w:cs="Times New Roman"/>
        </w:rPr>
        <w:t xml:space="preserve"> 3) discuss the role of oxidative stress in disrupting cholesterol metabolism, 4) describe </w:t>
      </w:r>
      <w:r w:rsidR="00FA1E16" w:rsidRPr="00FC1D7A">
        <w:rPr>
          <w:rFonts w:cs="Times New Roman"/>
        </w:rPr>
        <w:t>the role of caloric restriction (</w:t>
      </w:r>
      <w:r w:rsidR="00394886" w:rsidRPr="00FC1D7A">
        <w:rPr>
          <w:rFonts w:cs="Times New Roman"/>
        </w:rPr>
        <w:t>CR</w:t>
      </w:r>
      <w:r w:rsidR="00FA1E16" w:rsidRPr="00FC1D7A">
        <w:rPr>
          <w:rFonts w:cs="Times New Roman"/>
        </w:rPr>
        <w:t>) in modulating cholesterol metabolism</w:t>
      </w:r>
      <w:r w:rsidR="00394886" w:rsidRPr="00FC1D7A">
        <w:rPr>
          <w:rFonts w:cs="Times New Roman"/>
        </w:rPr>
        <w:t xml:space="preserve">, 5) </w:t>
      </w:r>
      <w:r w:rsidR="00EE72E5" w:rsidRPr="00FC1D7A">
        <w:rPr>
          <w:rFonts w:cs="Times New Roman"/>
        </w:rPr>
        <w:t xml:space="preserve">describe recent evidence that demonstrates the role mTOR and sirtuins play in cholesterol biosynthesis, </w:t>
      </w:r>
      <w:r w:rsidR="00FA1E16" w:rsidRPr="00FC1D7A">
        <w:rPr>
          <w:rFonts w:cs="Times New Roman"/>
        </w:rPr>
        <w:t>6) provide an overview of diet and its impact on cholesterol metabolism, 7) discuss the interactions between cholesterol metabolism and the gut microbiome, 8) propose therapeutic strategies based around the gut mic</w:t>
      </w:r>
      <w:r w:rsidR="00482713" w:rsidRPr="00FC1D7A">
        <w:rPr>
          <w:rFonts w:cs="Times New Roman"/>
        </w:rPr>
        <w:t>r</w:t>
      </w:r>
      <w:r w:rsidR="00FA1E16" w:rsidRPr="00FC1D7A">
        <w:rPr>
          <w:rFonts w:cs="Times New Roman"/>
        </w:rPr>
        <w:t xml:space="preserve">obiome which could help to prevent the dysregulation of cholesterol metabolism with age, </w:t>
      </w:r>
      <w:r w:rsidR="00482713" w:rsidRPr="00FC1D7A">
        <w:rPr>
          <w:rFonts w:cs="Times New Roman"/>
        </w:rPr>
        <w:t xml:space="preserve">and </w:t>
      </w:r>
      <w:r w:rsidR="007D0B04" w:rsidRPr="00FC1D7A">
        <w:rPr>
          <w:rFonts w:cs="Times New Roman"/>
        </w:rPr>
        <w:t xml:space="preserve">lastly we will provide an </w:t>
      </w:r>
      <w:r w:rsidR="00FA1E16" w:rsidRPr="00FC1D7A">
        <w:rPr>
          <w:rFonts w:cs="Times New Roman"/>
        </w:rPr>
        <w:t>overview of mathematical models that have been used to gain an increased insight into the dynamics of cholesterol metabolism.</w:t>
      </w:r>
    </w:p>
    <w:p w14:paraId="324A0DB2" w14:textId="77777777" w:rsidR="009F4276" w:rsidRPr="00FC1D7A" w:rsidRDefault="009F4276" w:rsidP="00FA3CF8">
      <w:pPr>
        <w:spacing w:line="276" w:lineRule="auto"/>
        <w:jc w:val="both"/>
      </w:pPr>
    </w:p>
    <w:p w14:paraId="6F400321" w14:textId="44677268" w:rsidR="006211C2" w:rsidRPr="00FC1D7A" w:rsidRDefault="00CA6509" w:rsidP="00FA3CF8">
      <w:pPr>
        <w:spacing w:line="276" w:lineRule="auto"/>
        <w:jc w:val="both"/>
        <w:rPr>
          <w:b/>
        </w:rPr>
      </w:pPr>
      <w:r w:rsidRPr="00FC1D7A">
        <w:rPr>
          <w:b/>
        </w:rPr>
        <w:t>2.0</w:t>
      </w:r>
      <w:r w:rsidR="006211C2" w:rsidRPr="00FC1D7A">
        <w:rPr>
          <w:b/>
        </w:rPr>
        <w:t xml:space="preserve"> </w:t>
      </w:r>
      <w:r w:rsidR="0088684B" w:rsidRPr="00FC1D7A">
        <w:rPr>
          <w:b/>
        </w:rPr>
        <w:t xml:space="preserve">Overview of </w:t>
      </w:r>
      <w:r w:rsidR="00A765C6" w:rsidRPr="00FC1D7A">
        <w:rPr>
          <w:b/>
        </w:rPr>
        <w:t>Cholesterol</w:t>
      </w:r>
      <w:r w:rsidR="006211C2" w:rsidRPr="00FC1D7A">
        <w:rPr>
          <w:b/>
        </w:rPr>
        <w:t xml:space="preserve"> Metabolism</w:t>
      </w:r>
    </w:p>
    <w:p w14:paraId="3E9596BB" w14:textId="56882A0B" w:rsidR="0069108C" w:rsidRPr="00FC1D7A" w:rsidRDefault="00694381" w:rsidP="006427F2">
      <w:pPr>
        <w:spacing w:line="276" w:lineRule="auto"/>
        <w:jc w:val="both"/>
      </w:pPr>
      <w:r w:rsidRPr="00FC1D7A">
        <w:t>Cholesterol plays a vital role in the human body, as it is an essential component of all cell membranes</w:t>
      </w:r>
      <w:r w:rsidR="00482713" w:rsidRPr="00FC1D7A">
        <w:t>. In addition,</w:t>
      </w:r>
      <w:r w:rsidRPr="00FC1D7A">
        <w:t xml:space="preserve"> </w:t>
      </w:r>
      <w:r w:rsidR="00482713" w:rsidRPr="00FC1D7A">
        <w:t>it is</w:t>
      </w:r>
      <w:r w:rsidRPr="00FC1D7A">
        <w:t xml:space="preserve"> the precursor of steroid hormones, which control a range of physiological functions. Cholesterol is also the precursor to bile acids, which are necessary for the intestinal absorption of cholesterol, fats and lipophilic vitamins. Cholesterol can be obtained from the diet as well as </w:t>
      </w:r>
      <w:r w:rsidR="00380B5A" w:rsidRPr="00FC1D7A">
        <w:t xml:space="preserve">being </w:t>
      </w:r>
      <w:r w:rsidRPr="00FC1D7A">
        <w:t>endogenously synthesised</w:t>
      </w:r>
      <w:r w:rsidR="00380B5A" w:rsidRPr="00FC1D7A">
        <w:t xml:space="preserve">, </w:t>
      </w:r>
      <w:r w:rsidR="007D0B04" w:rsidRPr="00FC1D7A">
        <w:t xml:space="preserve">the latter being </w:t>
      </w:r>
      <w:r w:rsidRPr="00FC1D7A">
        <w:t xml:space="preserve">the main source in humans </w:t>
      </w:r>
      <w:r w:rsidRPr="00FC1D7A">
        <w:fldChar w:fldCharType="begin"/>
      </w:r>
      <w:r w:rsidR="002424DC" w:rsidRPr="00FC1D7A">
        <w:instrText xml:space="preserve"> ADDIN EN.CITE &lt;EndNote&gt;&lt;Cite&gt;&lt;Author&gt;Gylling&lt;/Author&gt;&lt;Year&gt;2004&lt;/Year&gt;&lt;RecNum&gt;54&lt;/RecNum&gt;&lt;DisplayText&gt;(Gylling, 2004)&lt;/DisplayText&gt;&lt;record&gt;&lt;rec-number&gt;54&lt;/rec-number&gt;&lt;foreign-keys&gt;&lt;key app="EN" db-id="vd59wwa9htw29oe595kv20ty9zftzwsdrwvp"&gt;54&lt;/key&gt;&lt;/foreign-keys&gt;&lt;ref-type name="Journal Article"&gt;17&lt;/ref-type&gt;&lt;contributors&gt;&lt;authors&gt;&lt;author&gt;Gylling, H.&lt;/author&gt;&lt;/authors&gt;&lt;/contributors&gt;&lt;titles&gt;&lt;title&gt;Cholesterol metabolism and its implications for therapeutic interventions in patients with hypercholesterolaemia&lt;/title&gt;&lt;secondary-title&gt;International Journal of Clinical Practice&lt;/secondary-title&gt;&lt;/titles&gt;&lt;pages&gt;859-866&lt;/pages&gt;&lt;volume&gt;58&lt;/volume&gt;&lt;number&gt;9&lt;/number&gt;&lt;keywords&gt;&lt;keyword&gt;Cholesterol absorption&lt;/keyword&gt;&lt;keyword&gt;cholesterol synthesis&lt;/keyword&gt;&lt;keyword&gt;therapy&lt;/keyword&gt;&lt;keyword&gt;cardiovascular diseases&lt;/keyword&gt;&lt;/keywords&gt;&lt;dates&gt;&lt;year&gt;2004&lt;/year&gt;&lt;/dates&gt;&lt;publisher&gt;Blackwell Science Ltd&lt;/publisher&gt;&lt;isbn&gt;1742-1241&lt;/isbn&gt;&lt;urls&gt;&lt;related-urls&gt;&lt;url&gt;http://dx.doi.org/10.1111/j.1742-1241.2004.00351.x&lt;/url&gt;&lt;/related-urls&gt;&lt;/urls&gt;&lt;electronic-resource-num&gt;10.1111/j.1742-1241.2004.00351.x&lt;/electronic-resource-num&gt;&lt;/record&gt;&lt;/Cite&gt;&lt;/EndNote&gt;</w:instrText>
      </w:r>
      <w:r w:rsidRPr="00FC1D7A">
        <w:fldChar w:fldCharType="separate"/>
      </w:r>
      <w:r w:rsidRPr="00FC1D7A">
        <w:rPr>
          <w:noProof/>
        </w:rPr>
        <w:t>(Gylling, 2004)</w:t>
      </w:r>
      <w:r w:rsidRPr="00FC1D7A">
        <w:fldChar w:fldCharType="end"/>
      </w:r>
      <w:r w:rsidRPr="00FC1D7A">
        <w:t>.</w:t>
      </w:r>
      <w:r w:rsidR="00B2790F" w:rsidRPr="00FC1D7A">
        <w:t xml:space="preserve"> A subtle balancing act between ingestion, absorption, synthesis and excretion maintains whole body cholesterol </w:t>
      </w:r>
      <w:r w:rsidR="00380B5A" w:rsidRPr="00FC1D7A">
        <w:t xml:space="preserve">metabolism </w:t>
      </w:r>
      <w:r w:rsidR="00B2790F" w:rsidRPr="00FC1D7A">
        <w:t xml:space="preserve">(Figure 1). </w:t>
      </w:r>
      <w:r w:rsidRPr="00FC1D7A">
        <w:t xml:space="preserve">Briefly, </w:t>
      </w:r>
      <w:r w:rsidR="005F459E" w:rsidRPr="00FC1D7A">
        <w:t>1)</w:t>
      </w:r>
      <w:r w:rsidRPr="00FC1D7A">
        <w:t xml:space="preserve"> t</w:t>
      </w:r>
      <w:r w:rsidR="007A27C4" w:rsidRPr="00FC1D7A">
        <w:t>he average daily intake</w:t>
      </w:r>
      <w:r w:rsidR="001A2DBD" w:rsidRPr="00FC1D7A">
        <w:t xml:space="preserve"> of</w:t>
      </w:r>
      <w:r w:rsidR="007A27C4" w:rsidRPr="00FC1D7A">
        <w:t xml:space="preserve"> </w:t>
      </w:r>
      <w:r w:rsidR="001A2DBD" w:rsidRPr="00FC1D7A">
        <w:t xml:space="preserve">cholesterol </w:t>
      </w:r>
      <w:r w:rsidR="007A27C4" w:rsidRPr="00FC1D7A">
        <w:t>is 304 and 213mg/day</w:t>
      </w:r>
      <w:r w:rsidR="001A2DBD" w:rsidRPr="00FC1D7A">
        <w:t>,</w:t>
      </w:r>
      <w:r w:rsidR="007A27C4" w:rsidRPr="00FC1D7A">
        <w:t xml:space="preserve"> for males and females respectively</w:t>
      </w:r>
      <w:r w:rsidR="001A2DBD" w:rsidRPr="00FC1D7A">
        <w:t>,</w:t>
      </w:r>
      <w:r w:rsidR="007A27C4" w:rsidRPr="00FC1D7A">
        <w:t xml:space="preserve"> living in the UK </w:t>
      </w:r>
      <w:r w:rsidR="003C5700" w:rsidRPr="00FC1D7A">
        <w:fldChar w:fldCharType="begin"/>
      </w:r>
      <w:r w:rsidR="002424DC" w:rsidRPr="00FC1D7A">
        <w:instrText xml:space="preserve"> ADDIN EN.CITE &lt;EndNote&gt;&lt;Cite&gt;&lt;Author&gt;Henderson&lt;/Author&gt;&lt;Year&gt;2003&lt;/Year&gt;&lt;RecNum&gt;48&lt;/RecNum&gt;&lt;DisplayText&gt;(Henderson et al., 2003)&lt;/DisplayText&gt;&lt;record&gt;&lt;rec-number&gt;48&lt;/rec-number&gt;&lt;foreign-keys&gt;&lt;key app="EN" db-id="vd59wwa9htw29oe595kv20ty9zftzwsdrwvp"&gt;48&lt;/key&gt;&lt;/foreign-keys&gt;&lt;ref-type name="Report"&gt;27&lt;/ref-type&gt;&lt;contributors&gt;&lt;authors&gt;&lt;author&gt;Henderson, L.&lt;/author&gt;&lt;author&gt;Gregory, J.&lt;/author&gt;&lt;author&gt;Irving, K&lt;/author&gt;&lt;author&gt;Swan, G.&lt;/author&gt;&lt;/authors&gt;&lt;/contributors&gt;&lt;titles&gt;&lt;title&gt;The National Diet &amp;amp; Nutrition Survey: adults aged 19 to 64 years&lt;/title&gt;&lt;/titles&gt;&lt;volume&gt;2&lt;/volume&gt;&lt;dates&gt;&lt;year&gt;2003&lt;/year&gt;&lt;/dates&gt;&lt;pub-location&gt;Office for National Statistics&lt;/pub-location&gt;&lt;urls&gt;&lt;related-urls&gt;&lt;url&gt;http://www.google.co.uk/url?sa=t&amp;amp;rct=j&amp;amp;q=&amp;amp;esrc=s&amp;amp;source=web&amp;amp;cd=1&amp;amp;ved=0CCAQFjAAahUKEwjdlrjO4L_IAhWFShQKHeWgAUA&amp;amp;url=http%3A%2F%2Fwww.ons.gov.uk%2Fons%2Frel%2Flifestyles%2Fthe-national-diet-and-nutrition-survey%2F2001-edition%2Fthe-national-diet-and-nutrition-survey---volume-2.pdf&amp;amp;usg=AFQjCNFa7Yfm_daV5f6Ma2z0HblAv-4sRA&lt;/url&gt;&lt;/related-urls&gt;&lt;/urls&gt;&lt;/record&gt;&lt;/Cite&gt;&lt;/EndNote&gt;</w:instrText>
      </w:r>
      <w:r w:rsidR="003C5700" w:rsidRPr="00FC1D7A">
        <w:fldChar w:fldCharType="separate"/>
      </w:r>
      <w:r w:rsidR="003C5700" w:rsidRPr="00FC1D7A">
        <w:rPr>
          <w:noProof/>
        </w:rPr>
        <w:t>(Henderson et al., 2003)</w:t>
      </w:r>
      <w:r w:rsidR="003C5700" w:rsidRPr="00FC1D7A">
        <w:fldChar w:fldCharType="end"/>
      </w:r>
      <w:r w:rsidR="00656276" w:rsidRPr="00FC1D7A">
        <w:t>. Of this,</w:t>
      </w:r>
      <w:r w:rsidR="009739BE" w:rsidRPr="00FC1D7A">
        <w:t xml:space="preserve"> </w:t>
      </w:r>
      <w:r w:rsidR="00656276" w:rsidRPr="00FC1D7A">
        <w:t>85-90% is free cholesterol while 10-15% is in the esterified form</w:t>
      </w:r>
      <w:r w:rsidR="003C5700" w:rsidRPr="00FC1D7A">
        <w:t xml:space="preserve"> </w:t>
      </w:r>
      <w:r w:rsidR="003C5700" w:rsidRPr="00FC1D7A">
        <w:fldChar w:fldCharType="begin"/>
      </w:r>
      <w:r w:rsidR="002424DC" w:rsidRPr="00FC1D7A">
        <w:instrText xml:space="preserve"> ADDIN EN.CITE &lt;EndNote&gt;&lt;Cite&gt;&lt;Author&gt;Iqbal&lt;/Author&gt;&lt;Year&gt;2009&lt;/Year&gt;&lt;RecNum&gt;49&lt;/RecNum&gt;&lt;DisplayText&gt;(Iqbal and Hussain, 2009)&lt;/DisplayText&gt;&lt;record&gt;&lt;rec-number&gt;49&lt;/rec-number&gt;&lt;foreign-keys&gt;&lt;key app="EN" db-id="vd59wwa9htw29oe595kv20ty9zftzwsdrwvp"&gt;49&lt;/key&gt;&lt;/foreign-keys&gt;&lt;ref-type name="Journal Article"&gt;17&lt;/ref-type&gt;&lt;contributors&gt;&lt;authors&gt;&lt;author&gt;Iqbal, Jahangir&lt;/author&gt;&lt;author&gt;Hussain, M. Mahmood&lt;/author&gt;&lt;/authors&gt;&lt;/contributors&gt;&lt;titles&gt;&lt;title&gt;Intestinal lipid absorption&lt;/title&gt;&lt;secondary-title&gt;American Journal of Physiology - Endocrinology and Metabolism&lt;/secondary-title&gt;&lt;/titles&gt;&lt;pages&gt;E1183-E1194&lt;/pages&gt;&lt;volume&gt;296&lt;/volume&gt;&lt;number&gt;6&lt;/number&gt;&lt;dates&gt;&lt;year&gt;2009&lt;/year&gt;&lt;pub-dates&gt;&lt;date&gt;01/21&amp;#xD;11/07/received&amp;#xD;01/19/accepted&lt;/date&gt;&lt;/pub-dates&gt;&lt;/dates&gt;&lt;publisher&gt;American Physiological Society&lt;/publisher&gt;&lt;isbn&gt;0193-1849&amp;#xD;1522-1555&lt;/isbn&gt;&lt;accession-num&gt;PMC2692399&lt;/accession-num&gt;&lt;urls&gt;&lt;related-urls&gt;&lt;url&gt;http://www.ncbi.nlm.nih.gov/pmc/articles/PMC2692399/&lt;/url&gt;&lt;/related-urls&gt;&lt;/urls&gt;&lt;electronic-resource-num&gt;10.1152/ajpendo.90899.2008&lt;/electronic-resource-num&gt;&lt;remote-database-name&gt;PMC&lt;/remote-database-name&gt;&lt;/record&gt;&lt;/Cite&gt;&lt;/EndNote&gt;</w:instrText>
      </w:r>
      <w:r w:rsidR="003C5700" w:rsidRPr="00FC1D7A">
        <w:fldChar w:fldCharType="separate"/>
      </w:r>
      <w:r w:rsidR="003C5700" w:rsidRPr="00FC1D7A">
        <w:rPr>
          <w:noProof/>
        </w:rPr>
        <w:t>(Iqbal and Hussain, 2009)</w:t>
      </w:r>
      <w:r w:rsidR="003C5700" w:rsidRPr="00FC1D7A">
        <w:fldChar w:fldCharType="end"/>
      </w:r>
      <w:r w:rsidR="00E47F64" w:rsidRPr="00FC1D7A">
        <w:t>. I</w:t>
      </w:r>
      <w:r w:rsidR="009739BE" w:rsidRPr="00FC1D7A">
        <w:t>ngested cholesterol</w:t>
      </w:r>
      <w:r w:rsidR="00316BB1" w:rsidRPr="00FC1D7A">
        <w:t xml:space="preserve"> </w:t>
      </w:r>
      <w:r w:rsidR="00E47F64" w:rsidRPr="00FC1D7A">
        <w:t>then enters</w:t>
      </w:r>
      <w:r w:rsidR="009739BE" w:rsidRPr="00FC1D7A">
        <w:t xml:space="preserve"> the small intestine</w:t>
      </w:r>
      <w:r w:rsidR="00656276" w:rsidRPr="00FC1D7A">
        <w:t>,</w:t>
      </w:r>
      <w:r w:rsidR="009739BE" w:rsidRPr="00FC1D7A">
        <w:t xml:space="preserve"> </w:t>
      </w:r>
      <w:r w:rsidR="00656276" w:rsidRPr="00FC1D7A">
        <w:t xml:space="preserve">where absorption </w:t>
      </w:r>
      <w:r w:rsidR="00380B5A" w:rsidRPr="00FC1D7A">
        <w:t xml:space="preserve">occurs </w:t>
      </w:r>
      <w:r w:rsidR="00C01FCD" w:rsidRPr="00FC1D7A">
        <w:fldChar w:fldCharType="begin"/>
      </w:r>
      <w:r w:rsidR="002424DC" w:rsidRPr="00FC1D7A">
        <w:instrText xml:space="preserve"> ADDIN EN.CITE &lt;EndNote&gt;&lt;Cite&gt;&lt;Author&gt;Tancharoenrat&lt;/Author&gt;&lt;Year&gt;2014&lt;/Year&gt;&lt;RecNum&gt;59&lt;/RecNum&gt;&lt;DisplayText&gt;(Tancharoenrat et al., 2014)&lt;/DisplayText&gt;&lt;record&gt;&lt;rec-number&gt;59&lt;/rec-number&gt;&lt;foreign-keys&gt;&lt;key app="EN" db-id="vd59wwa9htw29oe595kv20ty9zftzwsdrwvp"&gt;59&lt;/key&gt;&lt;/foreign-keys&gt;&lt;ref-type name="Journal Article"&gt;17&lt;/ref-type&gt;&lt;contributors&gt;&lt;authors&gt;&lt;author&gt;Tancharoenrat, P.&lt;/author&gt;&lt;author&gt;Ravindran, V.&lt;/author&gt;&lt;author&gt;Zaefarian, F.&lt;/author&gt;&lt;author&gt;Ravindran, G.&lt;/author&gt;&lt;/authors&gt;&lt;/contributors&gt;&lt;titles&gt;&lt;title&gt;Digestion of fat and fatty acids along the gastrointestinal tract of broiler chickens&lt;/title&gt;&lt;secondary-title&gt;Poultry Science&lt;/secondary-title&gt;&lt;/titles&gt;&lt;pages&gt;371-379&lt;/pages&gt;&lt;volume&gt;93&lt;/volume&gt;&lt;number&gt;2&lt;/number&gt;&lt;dates&gt;&lt;year&gt;2014&lt;/year&gt;&lt;pub-dates&gt;&lt;date&gt;February 1, 2014&lt;/date&gt;&lt;/pub-dates&gt;&lt;/dates&gt;&lt;urls&gt;&lt;related-urls&gt;&lt;url&gt;http://ps.oxfordjournals.org/content/93/2/371.abstract&lt;/url&gt;&lt;/related-urls&gt;&lt;/urls&gt;&lt;electronic-resource-num&gt;10.3382/ps.2013-03344&lt;/electronic-resource-num&gt;&lt;/record&gt;&lt;/Cite&gt;&lt;/EndNote&gt;</w:instrText>
      </w:r>
      <w:r w:rsidR="00C01FCD" w:rsidRPr="00FC1D7A">
        <w:fldChar w:fldCharType="separate"/>
      </w:r>
      <w:r w:rsidR="00C01FCD" w:rsidRPr="00FC1D7A">
        <w:rPr>
          <w:noProof/>
        </w:rPr>
        <w:t>(Tancharoenrat et al., 2014)</w:t>
      </w:r>
      <w:r w:rsidR="00C01FCD" w:rsidRPr="00FC1D7A">
        <w:fldChar w:fldCharType="end"/>
      </w:r>
      <w:r w:rsidR="00656276" w:rsidRPr="00FC1D7A">
        <w:t>.</w:t>
      </w:r>
      <w:r w:rsidR="0069108C" w:rsidRPr="00FC1D7A">
        <w:t xml:space="preserve"> </w:t>
      </w:r>
      <w:r w:rsidR="00A765C6" w:rsidRPr="00FC1D7A">
        <w:t xml:space="preserve">2) </w:t>
      </w:r>
      <w:r w:rsidR="00656276" w:rsidRPr="00FC1D7A">
        <w:t>Cholesterol</w:t>
      </w:r>
      <w:r w:rsidR="00B84E4E" w:rsidRPr="00FC1D7A">
        <w:t xml:space="preserve"> in the free form</w:t>
      </w:r>
      <w:r w:rsidR="00656276" w:rsidRPr="00FC1D7A">
        <w:t xml:space="preserve"> </w:t>
      </w:r>
      <w:r w:rsidR="00B84E4E" w:rsidRPr="00FC1D7A">
        <w:t>is more readily</w:t>
      </w:r>
      <w:r w:rsidR="00656276" w:rsidRPr="00FC1D7A">
        <w:t xml:space="preserve"> incorporated into a bile acid micelle for absorption. Therefore, c</w:t>
      </w:r>
      <w:r w:rsidR="00A765C6" w:rsidRPr="00FC1D7A">
        <w:t>holesterol ester hydrolase</w:t>
      </w:r>
      <w:r w:rsidR="00656276" w:rsidRPr="00FC1D7A">
        <w:t xml:space="preserve"> (CEH)</w:t>
      </w:r>
      <w:r w:rsidR="00A765C6" w:rsidRPr="00FC1D7A">
        <w:t xml:space="preserve"> converts the esterified cholesterol into free cholesterol, which can then be incorporated into a bile acid micelle</w:t>
      </w:r>
      <w:r w:rsidR="003C5700" w:rsidRPr="00FC1D7A">
        <w:t xml:space="preserve"> </w:t>
      </w:r>
      <w:r w:rsidR="003C5700" w:rsidRPr="00FC1D7A">
        <w:fldChar w:fldCharType="begin"/>
      </w:r>
      <w:r w:rsidR="002424DC" w:rsidRPr="00FC1D7A">
        <w:instrText xml:space="preserve"> ADDIN EN.CITE &lt;EndNote&gt;&lt;Cite&gt;&lt;Author&gt;Ikeda&lt;/Author&gt;&lt;Year&gt;2002&lt;/Year&gt;&lt;RecNum&gt;50&lt;/RecNum&gt;&lt;DisplayText&gt;(Ikeda et al., 2002)&lt;/DisplayText&gt;&lt;record&gt;&lt;rec-number&gt;50&lt;/rec-number&gt;&lt;foreign-keys&gt;&lt;key app="EN" db-id="vd59wwa9htw29oe595kv20ty9zftzwsdrwvp"&gt;50&lt;/key&gt;&lt;/foreign-keys&gt;&lt;ref-type name="Journal Article"&gt;17&lt;/ref-type&gt;&lt;contributors&gt;&lt;authors&gt;&lt;author&gt;Ikeda, Ikuo&lt;/author&gt;&lt;author&gt;Matsuoka, Ryosuke&lt;/author&gt;&lt;author&gt;Hamada, Tadateru&lt;/author&gt;&lt;author&gt;Mitsui, Kosuke&lt;/author&gt;&lt;author&gt;Imabayashi, Sachiko&lt;/author&gt;&lt;author&gt;Uchino, Akira&lt;/author&gt;&lt;author&gt;Sato, Masao&lt;/author&gt;&lt;author&gt;Kuwano, Eiichi&lt;/author&gt;&lt;author&gt;Itamura, Tomoaki&lt;/author&gt;&lt;author&gt;Yamada, Koji&lt;/author&gt;&lt;author&gt;Tanaka, Kazunari&lt;/author&gt;&lt;author&gt;Imaizumi, Katsumi&lt;/author&gt;&lt;/authors&gt;&lt;/contributors&gt;&lt;titles&gt;&lt;title&gt;Cholesterol esterase accelerates intestinal cholesterol absorption&lt;/title&gt;&lt;secondary-title&gt;Biochimica et Biophysica Acta (BBA) - General Subjects&lt;/secondary-title&gt;&lt;/titles&gt;&lt;pages&gt;34-44&lt;/pages&gt;&lt;volume&gt;1571&lt;/volume&gt;&lt;number&gt;1&lt;/number&gt;&lt;keywords&gt;&lt;keyword&gt;Cholesterol esterase&lt;/keyword&gt;&lt;keyword&gt;Caco-2 cells&lt;/keyword&gt;&lt;keyword&gt;Cholesterol absorption&lt;/keyword&gt;&lt;keyword&gt;Phosphatidylcholine&lt;/keyword&gt;&lt;keyword&gt;Phospholipase A2&lt;/keyword&gt;&lt;/keywords&gt;&lt;dates&gt;&lt;year&gt;2002&lt;/year&gt;&lt;pub-dates&gt;&lt;date&gt;5/10/&lt;/date&gt;&lt;/pub-dates&gt;&lt;/dates&gt;&lt;isbn&gt;0304-4165&lt;/isbn&gt;&lt;urls&gt;&lt;related-urls&gt;&lt;url&gt;http://www.sciencedirect.com/science/article/pii/S0304416502002040&lt;/url&gt;&lt;/related-urls&gt;&lt;/urls&gt;&lt;electronic-resource-num&gt;http://dx.doi.org/10.1016/S0304-4165(02)00204-0&lt;/electronic-resource-num&gt;&lt;/record&gt;&lt;/Cite&gt;&lt;/EndNote&gt;</w:instrText>
      </w:r>
      <w:r w:rsidR="003C5700" w:rsidRPr="00FC1D7A">
        <w:fldChar w:fldCharType="separate"/>
      </w:r>
      <w:r w:rsidR="003C5700" w:rsidRPr="00FC1D7A">
        <w:rPr>
          <w:noProof/>
        </w:rPr>
        <w:t>(Ikeda et al., 2002)</w:t>
      </w:r>
      <w:r w:rsidR="003C5700" w:rsidRPr="00FC1D7A">
        <w:fldChar w:fldCharType="end"/>
      </w:r>
      <w:r w:rsidR="00A765C6" w:rsidRPr="00FC1D7A">
        <w:t>. This enables NPC1L1 to absorb the cholesterol by clathrin-mediated endocytosis</w:t>
      </w:r>
      <w:r w:rsidR="00583E15" w:rsidRPr="00FC1D7A">
        <w:t xml:space="preserve"> </w:t>
      </w:r>
      <w:r w:rsidR="00583E15" w:rsidRPr="00FC1D7A">
        <w:fldChar w:fldCharType="begin"/>
      </w:r>
      <w:r w:rsidR="002424DC" w:rsidRPr="00FC1D7A">
        <w:instrText xml:space="preserve"> ADDIN EN.CITE &lt;EndNote&gt;&lt;Cite&gt;&lt;Author&gt;Betters&lt;/Author&gt;&lt;Year&gt;2010&lt;/Year&gt;&lt;RecNum&gt;56&lt;/RecNum&gt;&lt;DisplayText&gt;(Betters and Yu, 2010)&lt;/DisplayText&gt;&lt;record&gt;&lt;rec-number&gt;56&lt;/rec-number&gt;&lt;foreign-keys&gt;&lt;key app="EN" db-id="vd59wwa9htw29oe595kv20ty9zftzwsdrwvp"&gt;56&lt;/key&gt;&lt;/foreign-keys&gt;&lt;ref-type name="Journal Article"&gt;17&lt;/ref-type&gt;&lt;contributors&gt;&lt;authors&gt;&lt;author&gt;Betters, Jenna L.&lt;/author&gt;&lt;author&gt;Yu, Liqing&lt;/author&gt;&lt;/authors&gt;&lt;/contributors&gt;&lt;titles&gt;&lt;title&gt;NPC1L1 and cholesterol transport&lt;/title&gt;&lt;secondary-title&gt;FEBS Letters&lt;/secondary-title&gt;&lt;/titles&gt;&lt;pages&gt;2740-2747&lt;/pages&gt;&lt;volume&gt;584&lt;/volume&gt;&lt;number&gt;13&lt;/number&gt;&lt;keywords&gt;&lt;keyword&gt;Ezetimibe&lt;/keyword&gt;&lt;keyword&gt;Intestinal cholesterol absorption&lt;/keyword&gt;&lt;keyword&gt;Hypercholesterolemia&lt;/keyword&gt;&lt;keyword&gt;ABCG5/ABCG8&lt;/keyword&gt;&lt;/keywords&gt;&lt;dates&gt;&lt;year&gt;2010&lt;/year&gt;&lt;pub-dates&gt;&lt;date&gt;7/2/&lt;/date&gt;&lt;/pub-dates&gt;&lt;/dates&gt;&lt;isbn&gt;0014-5793&lt;/isbn&gt;&lt;urls&gt;&lt;related-urls&gt;&lt;url&gt;http://www.sciencedirect.com/science/article/pii/S0014579310002425&lt;/url&gt;&lt;/related-urls&gt;&lt;/urls&gt;&lt;electronic-resource-num&gt;http://dx.doi.org/10.1016/j.febslet.2010.03.030&lt;/electronic-resource-num&gt;&lt;/record&gt;&lt;/Cite&gt;&lt;/EndNote&gt;</w:instrText>
      </w:r>
      <w:r w:rsidR="00583E15" w:rsidRPr="00FC1D7A">
        <w:fldChar w:fldCharType="separate"/>
      </w:r>
      <w:r w:rsidR="00583E15" w:rsidRPr="00FC1D7A">
        <w:rPr>
          <w:noProof/>
        </w:rPr>
        <w:t>(Betters and Yu, 2010)</w:t>
      </w:r>
      <w:r w:rsidR="00583E15" w:rsidRPr="00FC1D7A">
        <w:fldChar w:fldCharType="end"/>
      </w:r>
      <w:r w:rsidR="00A765C6" w:rsidRPr="00FC1D7A">
        <w:t xml:space="preserve">. Upon entry to the enterocyte, </w:t>
      </w:r>
      <w:r w:rsidR="00B84E4E" w:rsidRPr="00FC1D7A">
        <w:t>acetyl CoA acetyltransferase 2 (</w:t>
      </w:r>
      <w:r w:rsidR="00A765C6" w:rsidRPr="00FC1D7A">
        <w:t>ACAT2</w:t>
      </w:r>
      <w:r w:rsidR="00B84E4E" w:rsidRPr="00FC1D7A">
        <w:t>)</w:t>
      </w:r>
      <w:r w:rsidR="00A765C6" w:rsidRPr="00FC1D7A">
        <w:t xml:space="preserve"> converts the cholesterol into the esterified form in order to maintain the concentration gradient</w:t>
      </w:r>
      <w:r w:rsidR="003E1ACC" w:rsidRPr="00FC1D7A">
        <w:t xml:space="preserve"> </w:t>
      </w:r>
      <w:r w:rsidR="003E1ACC" w:rsidRPr="00FC1D7A">
        <w:fldChar w:fldCharType="begin"/>
      </w:r>
      <w:r w:rsidR="002424DC" w:rsidRPr="00FC1D7A">
        <w:instrText xml:space="preserve"> ADDIN EN.CITE &lt;EndNote&gt;&lt;Cite&gt;&lt;Author&gt;Chang&lt;/Author&gt;&lt;Year&gt;2009&lt;/Year&gt;&lt;RecNum&gt;58&lt;/RecNum&gt;&lt;DisplayText&gt;(Chang et al., 2009)&lt;/DisplayText&gt;&lt;record&gt;&lt;rec-number&gt;58&lt;/rec-number&gt;&lt;foreign-keys&gt;&lt;key app="EN" db-id="vd59wwa9htw29oe595kv20ty9zftzwsdrwvp"&gt;58&lt;/key&gt;&lt;/foreign-keys&gt;&lt;ref-type name="Journal Article"&gt;17&lt;/ref-type&gt;&lt;contributors&gt;&lt;authors&gt;&lt;author&gt;Chang, Ta-Yuan&lt;/author&gt;&lt;author&gt;Li, Bo-Liang&lt;/author&gt;&lt;author&gt;Chang, Catherine C. Y.&lt;/author&gt;&lt;author&gt;Urano, Yasuomi&lt;/author&gt;&lt;/authors&gt;&lt;/contributors&gt;&lt;titles&gt;&lt;title&gt;Acyl-coenzyme A:cholesterol acyltransferases&lt;/title&gt;&lt;secondary-title&gt;American Journal of Physiology - Endocrinology and Metabolism&lt;/secondary-title&gt;&lt;/titles&gt;&lt;pages&gt;E1-E9&lt;/pages&gt;&lt;volume&gt;297&lt;/volume&gt;&lt;number&gt;1&lt;/number&gt;&lt;dates&gt;&lt;year&gt;2009&lt;/year&gt;&lt;pub-dates&gt;&lt;date&gt;01/13&amp;#xD;11/12/received&amp;#xD;01/12/accepted&lt;/date&gt;&lt;/pub-dates&gt;&lt;/dates&gt;&lt;publisher&gt;American Physiological Society&lt;/publisher&gt;&lt;isbn&gt;0193-1849&amp;#xD;1522-1555&lt;/isbn&gt;&lt;accession-num&gt;PMC2711667&lt;/accession-num&gt;&lt;urls&gt;&lt;related-urls&gt;&lt;url&gt;http://www.ncbi.nlm.nih.gov/pmc/articles/PMC2711667/&lt;/url&gt;&lt;/related-urls&gt;&lt;/urls&gt;&lt;electronic-resource-num&gt;10.1152/ajpendo.90926.2008&lt;/electronic-resource-num&gt;&lt;remote-database-name&gt;PMC&lt;/remote-database-name&gt;&lt;/record&gt;&lt;/Cite&gt;&lt;/EndNote&gt;</w:instrText>
      </w:r>
      <w:r w:rsidR="003E1ACC" w:rsidRPr="00FC1D7A">
        <w:fldChar w:fldCharType="separate"/>
      </w:r>
      <w:r w:rsidR="003E1ACC" w:rsidRPr="00FC1D7A">
        <w:rPr>
          <w:noProof/>
        </w:rPr>
        <w:t>(Chang et al., 2009)</w:t>
      </w:r>
      <w:r w:rsidR="003E1ACC" w:rsidRPr="00FC1D7A">
        <w:fldChar w:fldCharType="end"/>
      </w:r>
      <w:r w:rsidR="00A765C6" w:rsidRPr="00FC1D7A">
        <w:t xml:space="preserve">. </w:t>
      </w:r>
      <w:r w:rsidR="00B84E4E" w:rsidRPr="00FC1D7A">
        <w:t>Microsomal triglyceride transfer protein (</w:t>
      </w:r>
      <w:r w:rsidR="00A765C6" w:rsidRPr="00FC1D7A">
        <w:t>MTP</w:t>
      </w:r>
      <w:r w:rsidR="00B84E4E" w:rsidRPr="00FC1D7A">
        <w:t>)</w:t>
      </w:r>
      <w:r w:rsidR="00A765C6" w:rsidRPr="00FC1D7A">
        <w:t xml:space="preserve"> then shuttles the </w:t>
      </w:r>
      <w:r w:rsidR="00202D4E" w:rsidRPr="00FC1D7A">
        <w:t xml:space="preserve">esterified cholesterol with apo </w:t>
      </w:r>
      <w:r w:rsidR="00A765C6" w:rsidRPr="00FC1D7A">
        <w:t>B</w:t>
      </w:r>
      <w:r w:rsidR="00202D4E" w:rsidRPr="00FC1D7A">
        <w:t>-</w:t>
      </w:r>
      <w:r w:rsidR="00956232" w:rsidRPr="00FC1D7A">
        <w:t>48, while</w:t>
      </w:r>
      <w:r w:rsidR="00583E15" w:rsidRPr="00FC1D7A">
        <w:t xml:space="preserve"> triacylglycerol and phospholipids </w:t>
      </w:r>
      <w:r w:rsidR="005E23F7" w:rsidRPr="00FC1D7A">
        <w:t xml:space="preserve">are </w:t>
      </w:r>
      <w:r w:rsidR="00956232" w:rsidRPr="00FC1D7A">
        <w:t xml:space="preserve">also </w:t>
      </w:r>
      <w:r w:rsidR="005E23F7" w:rsidRPr="00FC1D7A">
        <w:t xml:space="preserve">incorporated </w:t>
      </w:r>
      <w:r w:rsidR="00583E15" w:rsidRPr="00FC1D7A">
        <w:t>to form</w:t>
      </w:r>
      <w:r w:rsidR="00A765C6" w:rsidRPr="00FC1D7A">
        <w:t xml:space="preserve"> a chylomicron</w:t>
      </w:r>
      <w:r w:rsidR="003E1ACC" w:rsidRPr="00FC1D7A">
        <w:t xml:space="preserve"> </w:t>
      </w:r>
      <w:r w:rsidR="003E1ACC" w:rsidRPr="00FC1D7A">
        <w:fldChar w:fldCharType="begin"/>
      </w:r>
      <w:r w:rsidR="002424DC" w:rsidRPr="00FC1D7A">
        <w:instrText xml:space="preserve"> ADDIN EN.CITE &lt;EndNote&gt;&lt;Cite&gt;&lt;Author&gt;Jamil&lt;/Author&gt;&lt;Year&gt;1995&lt;/Year&gt;&lt;RecNum&gt;57&lt;/RecNum&gt;&lt;DisplayText&gt;(Jamil et al., 1995)&lt;/DisplayText&gt;&lt;record&gt;&lt;rec-number&gt;57&lt;/rec-number&gt;&lt;foreign-keys&gt;&lt;key app="EN" db-id="vd59wwa9htw29oe595kv20ty9zftzwsdrwvp"&gt;57&lt;/key&gt;&lt;/foreign-keys&gt;&lt;ref-type name="Journal Article"&gt;17&lt;/ref-type&gt;&lt;contributors&gt;&lt;authors&gt;&lt;author&gt;Jamil, Haris&lt;/author&gt;&lt;author&gt;Dickson, John K.&lt;/author&gt;&lt;author&gt;Chu, Ching-Hsuen&lt;/author&gt;&lt;author&gt;Lago, Michael W.&lt;/author&gt;&lt;author&gt;Rinehart, J. Kent&lt;/author&gt;&lt;author&gt;Biller, Scott A.&lt;/author&gt;&lt;author&gt;Gregg, Richard E.&lt;/author&gt;&lt;author&gt;Wetterau, John R.&lt;/author&gt;&lt;/authors&gt;&lt;/contributors&gt;&lt;titles&gt;&lt;title&gt;Microsomal Triglyceride Transfer Protein: SPECIFICITY OF LIPID BINDING AND TRANSPORT&lt;/title&gt;&lt;secondary-title&gt;Journal of Biological Chemistry&lt;/secondary-title&gt;&lt;/titles&gt;&lt;pages&gt;6549-6554&lt;/pages&gt;&lt;volume&gt;270&lt;/volume&gt;&lt;number&gt;12&lt;/number&gt;&lt;dates&gt;&lt;year&gt;1995&lt;/year&gt;&lt;pub-dates&gt;&lt;date&gt;March 24, 1995&lt;/date&gt;&lt;/pub-dates&gt;&lt;/dates&gt;&lt;urls&gt;&lt;related-urls&gt;&lt;url&gt;http://www.jbc.org/content/270/12/6549.abstract&lt;/url&gt;&lt;/related-urls&gt;&lt;/urls&gt;&lt;/record&gt;&lt;/Cite&gt;&lt;/EndNote&gt;</w:instrText>
      </w:r>
      <w:r w:rsidR="003E1ACC" w:rsidRPr="00FC1D7A">
        <w:fldChar w:fldCharType="separate"/>
      </w:r>
      <w:r w:rsidR="003E1ACC" w:rsidRPr="00FC1D7A">
        <w:rPr>
          <w:noProof/>
        </w:rPr>
        <w:t>(Jamil et al., 1995)</w:t>
      </w:r>
      <w:r w:rsidR="003E1ACC" w:rsidRPr="00FC1D7A">
        <w:fldChar w:fldCharType="end"/>
      </w:r>
      <w:r w:rsidR="00A765C6" w:rsidRPr="00FC1D7A">
        <w:t xml:space="preserve">. </w:t>
      </w:r>
      <w:r w:rsidR="0027492E" w:rsidRPr="00FC1D7A">
        <w:t xml:space="preserve">3) </w:t>
      </w:r>
      <w:r w:rsidR="00A765C6" w:rsidRPr="00FC1D7A">
        <w:t>The chylomicron is then exported to the lymphatic system via exocytosis, and enters the blood stream</w:t>
      </w:r>
      <w:r w:rsidR="0027492E" w:rsidRPr="00FC1D7A">
        <w:t>, where it can deliver</w:t>
      </w:r>
      <w:r w:rsidR="00A765C6" w:rsidRPr="00FC1D7A">
        <w:t xml:space="preserve"> fatty acids to the tissues before being</w:t>
      </w:r>
      <w:r w:rsidR="00380B5A" w:rsidRPr="00FC1D7A">
        <w:t xml:space="preserve"> removed</w:t>
      </w:r>
      <w:r w:rsidR="0027492E" w:rsidRPr="00FC1D7A">
        <w:t xml:space="preserve"> by hepatic remnant receptors and</w:t>
      </w:r>
      <w:r w:rsidR="00A765C6" w:rsidRPr="00FC1D7A">
        <w:t xml:space="preserve"> </w:t>
      </w:r>
      <w:r w:rsidR="0027492E" w:rsidRPr="00FC1D7A">
        <w:t>degraded in the liver</w:t>
      </w:r>
      <w:r w:rsidR="004F2E65" w:rsidRPr="00FC1D7A">
        <w:t xml:space="preserve"> </w:t>
      </w:r>
      <w:r w:rsidR="004F2E65" w:rsidRPr="00FC1D7A">
        <w:fldChar w:fldCharType="begin"/>
      </w:r>
      <w:r w:rsidR="00B62720" w:rsidRPr="00FC1D7A">
        <w:instrText xml:space="preserve"> ADDIN EN.CITE &lt;EndNote&gt;&lt;Cite&gt;&lt;Author&gt;Cooper&lt;/Author&gt;&lt;Year&gt;1997&lt;/Year&gt;&lt;RecNum&gt;53&lt;/RecNum&gt;&lt;DisplayText&gt;(Cooper, 1997)&lt;/DisplayText&gt;&lt;record&gt;&lt;rec-number&gt;53&lt;/rec-number&gt;&lt;foreign-keys&gt;&lt;key app="EN" db-id="vd59wwa9htw29oe595kv20ty9zftzwsdrwvp"&gt;53&lt;/key&gt;&lt;/foreign-keys&gt;&lt;ref-type name="Journal Article"&gt;17&lt;/ref-type&gt;&lt;contributors&gt;&lt;authors&gt;&lt;author&gt;Cooper, A. D.&lt;/author&gt;&lt;/authors&gt;&lt;/contributors&gt;&lt;auth-address&gt;Research Institute, Palo Alto Medical Foundation, CA 94301, USA.&lt;/auth-address&gt;&lt;titles&gt;&lt;title&gt;Hepatic uptake of chylomicron remnants&lt;/title&gt;&lt;secondary-title&gt;J Lipid Res&lt;/secondary-title&gt;&lt;/titles&gt;&lt;periodical&gt;&lt;full-title&gt;J Lipid Res&lt;/full-title&gt;&lt;abbr-1&gt;Journal of lipid research&lt;/abbr-1&gt;&lt;/periodical&gt;&lt;pages&gt;2173-92&lt;/pages&gt;&lt;volume&gt;38&lt;/volume&gt;&lt;number&gt;11&lt;/number&gt;&lt;edition&gt;1997/12/10&lt;/edition&gt;&lt;keywords&gt;&lt;keyword&gt;Animals&lt;/keyword&gt;&lt;keyword&gt;Apolipoproteins/metabolism&lt;/keyword&gt;&lt;keyword&gt;Chylomicrons/ metabolism&lt;/keyword&gt;&lt;keyword&gt;Humans&lt;/keyword&gt;&lt;keyword&gt;Lipase/metabolism&lt;/keyword&gt;&lt;keyword&gt;Liver/anatomy &amp;amp; histology/ metabolism&lt;/keyword&gt;&lt;keyword&gt;Models, Biological&lt;/keyword&gt;&lt;keyword&gt;Phospholipases/metabolism&lt;/keyword&gt;&lt;keyword&gt;Proteoglycans/metabolism&lt;/keyword&gt;&lt;keyword&gt;Receptors, LDL/metabolism&lt;/keyword&gt;&lt;/keywords&gt;&lt;dates&gt;&lt;year&gt;1997&lt;/year&gt;&lt;pub-dates&gt;&lt;date&gt;Nov&lt;/date&gt;&lt;/pub-dates&gt;&lt;/dates&gt;&lt;isbn&gt;0022-2275 (Print)&amp;#xD;0022-2275 (Linking)&lt;/isbn&gt;&lt;accession-num&gt;9392416&lt;/accession-num&gt;&lt;urls&gt;&lt;/urls&gt;&lt;remote-database-provider&gt;NLM&lt;/remote-database-provider&gt;&lt;language&gt;eng&lt;/language&gt;&lt;/record&gt;&lt;/Cite&gt;&lt;/EndNote&gt;</w:instrText>
      </w:r>
      <w:r w:rsidR="004F2E65" w:rsidRPr="00FC1D7A">
        <w:fldChar w:fldCharType="separate"/>
      </w:r>
      <w:r w:rsidR="004F2E65" w:rsidRPr="00FC1D7A">
        <w:rPr>
          <w:noProof/>
        </w:rPr>
        <w:t>(Cooper, 1997)</w:t>
      </w:r>
      <w:r w:rsidR="004F2E65" w:rsidRPr="00FC1D7A">
        <w:fldChar w:fldCharType="end"/>
      </w:r>
      <w:r w:rsidR="0027492E" w:rsidRPr="00FC1D7A">
        <w:t xml:space="preserve">. 4) Cholesterol is </w:t>
      </w:r>
      <w:r w:rsidR="00B84E4E" w:rsidRPr="00FC1D7A">
        <w:t xml:space="preserve">also </w:t>
      </w:r>
      <w:r w:rsidR="0027492E" w:rsidRPr="00FC1D7A">
        <w:t xml:space="preserve">synthesised </w:t>
      </w:r>
      <w:r w:rsidR="00656276" w:rsidRPr="00FC1D7A">
        <w:t xml:space="preserve">endogenously </w:t>
      </w:r>
      <w:r w:rsidR="0027492E" w:rsidRPr="00FC1D7A">
        <w:t>in all nucleated cells in the body</w:t>
      </w:r>
      <w:r w:rsidR="00141656" w:rsidRPr="00FC1D7A">
        <w:t xml:space="preserve">, including the </w:t>
      </w:r>
      <w:r w:rsidR="00656276" w:rsidRPr="00FC1D7A">
        <w:t xml:space="preserve">hepatocytes and </w:t>
      </w:r>
      <w:r w:rsidR="00141656" w:rsidRPr="00FC1D7A">
        <w:t>enterocytes</w:t>
      </w:r>
      <w:r w:rsidR="00656276" w:rsidRPr="00FC1D7A">
        <w:t xml:space="preserve"> from acetyl CoA</w:t>
      </w:r>
      <w:r w:rsidR="00631520" w:rsidRPr="00FC1D7A">
        <w:t xml:space="preserve"> </w:t>
      </w:r>
      <w:r w:rsidR="00631520" w:rsidRPr="00FC1D7A">
        <w:fldChar w:fldCharType="begin"/>
      </w:r>
      <w:r w:rsidR="002424DC" w:rsidRPr="00FC1D7A">
        <w:instrText xml:space="preserve"> ADDIN EN.CITE &lt;EndNote&gt;&lt;Cite&gt;&lt;Author&gt;Bloch&lt;/Author&gt;&lt;Year&gt;1965&lt;/Year&gt;&lt;RecNum&gt;68&lt;/RecNum&gt;&lt;DisplayText&gt;(Bloch, 1965)&lt;/DisplayText&gt;&lt;record&gt;&lt;rec-number&gt;68&lt;/rec-number&gt;&lt;foreign-keys&gt;&lt;key app="EN" db-id="vd59wwa9htw29oe595kv20ty9zftzwsdrwvp"&gt;68&lt;/key&gt;&lt;/foreign-keys&gt;&lt;ref-type name="Journal Article"&gt;17&lt;/ref-type&gt;&lt;contributors&gt;&lt;authors&gt;&lt;author&gt;Bloch, Konrad&lt;/author&gt;&lt;/authors&gt;&lt;/contributors&gt;&lt;titles&gt;&lt;title&gt;The Biological Synthesis of Cholesterol&lt;/title&gt;&lt;secondary-title&gt;Science&lt;/secondary-title&gt;&lt;/titles&gt;&lt;pages&gt;19-28&lt;/pages&gt;&lt;volume&gt;150&lt;/volume&gt;&lt;number&gt;3692&lt;/number&gt;&lt;dates&gt;&lt;year&gt;1965&lt;/year&gt;&lt;pub-dates&gt;&lt;date&gt;October 1, 1965&lt;/date&gt;&lt;/pub-dates&gt;&lt;/dates&gt;&lt;urls&gt;&lt;related-urls&gt;&lt;url&gt;http://www.sciencemag.org/content/150/3692/19.short&lt;/url&gt;&lt;/related-urls&gt;&lt;/urls&gt;&lt;electronic-resource-num&gt;10.1126/science.150.3692.19&lt;/electronic-resource-num&gt;&lt;/record&gt;&lt;/Cite&gt;&lt;/EndNote&gt;</w:instrText>
      </w:r>
      <w:r w:rsidR="00631520" w:rsidRPr="00FC1D7A">
        <w:fldChar w:fldCharType="separate"/>
      </w:r>
      <w:r w:rsidR="00631520" w:rsidRPr="00FC1D7A">
        <w:rPr>
          <w:noProof/>
        </w:rPr>
        <w:t>(Bloch, 1965)</w:t>
      </w:r>
      <w:r w:rsidR="00631520" w:rsidRPr="00FC1D7A">
        <w:fldChar w:fldCharType="end"/>
      </w:r>
      <w:r w:rsidR="0027492E" w:rsidRPr="00FC1D7A">
        <w:t xml:space="preserve">. 5) </w:t>
      </w:r>
      <w:r w:rsidR="00141656" w:rsidRPr="00FC1D7A">
        <w:t>Fr</w:t>
      </w:r>
      <w:r w:rsidR="00C7483C" w:rsidRPr="00FC1D7A">
        <w:t>om the hepatic cholesterol pool, very low density lipoprotein cholesterol (</w:t>
      </w:r>
      <w:r w:rsidR="0027492E" w:rsidRPr="00FC1D7A">
        <w:t>VLDL</w:t>
      </w:r>
      <w:r w:rsidR="00B84E4E" w:rsidRPr="00FC1D7A">
        <w:t>-C</w:t>
      </w:r>
      <w:r w:rsidR="00C7483C" w:rsidRPr="00FC1D7A">
        <w:t>)</w:t>
      </w:r>
      <w:r w:rsidR="0027492E" w:rsidRPr="00FC1D7A">
        <w:t xml:space="preserve"> is formed,</w:t>
      </w:r>
      <w:r w:rsidR="00B84E4E" w:rsidRPr="00FC1D7A">
        <w:t xml:space="preserve"> to </w:t>
      </w:r>
      <w:r w:rsidR="0069108C" w:rsidRPr="00FC1D7A">
        <w:t xml:space="preserve">enable the </w:t>
      </w:r>
      <w:r w:rsidR="00B84E4E" w:rsidRPr="00FC1D7A">
        <w:t xml:space="preserve">transport </w:t>
      </w:r>
      <w:r w:rsidR="0069108C" w:rsidRPr="00FC1D7A">
        <w:t xml:space="preserve">of </w:t>
      </w:r>
      <w:r w:rsidR="00B84E4E" w:rsidRPr="00FC1D7A">
        <w:t>endogenou</w:t>
      </w:r>
      <w:r w:rsidR="0069108C" w:rsidRPr="00FC1D7A">
        <w:t>sly synthesised triacylglycerol</w:t>
      </w:r>
      <w:r w:rsidR="00B84E4E" w:rsidRPr="00FC1D7A">
        <w:t xml:space="preserve"> to the tissues. Partial hydrolysis of VLDL-C by lipoprotein lipase</w:t>
      </w:r>
      <w:r w:rsidR="003270D9" w:rsidRPr="00FC1D7A">
        <w:t xml:space="preserve"> (LPL)</w:t>
      </w:r>
      <w:r w:rsidR="00B84E4E" w:rsidRPr="00FC1D7A">
        <w:t xml:space="preserve"> forms</w:t>
      </w:r>
      <w:r w:rsidR="00963C0D" w:rsidRPr="00FC1D7A">
        <w:t xml:space="preserve"> </w:t>
      </w:r>
      <w:r w:rsidR="00170CE1" w:rsidRPr="00FC1D7A">
        <w:t>the LDL-C precursor,</w:t>
      </w:r>
      <w:r w:rsidR="00C7483C" w:rsidRPr="00FC1D7A">
        <w:t xml:space="preserve"> intermediate density lipoprotein cholesterol</w:t>
      </w:r>
      <w:r w:rsidR="00170CE1" w:rsidRPr="00FC1D7A">
        <w:t xml:space="preserve"> </w:t>
      </w:r>
      <w:r w:rsidR="00C7483C" w:rsidRPr="00FC1D7A">
        <w:t>(</w:t>
      </w:r>
      <w:r w:rsidR="00963C0D" w:rsidRPr="00FC1D7A">
        <w:t>IDL-C</w:t>
      </w:r>
      <w:r w:rsidR="00C7483C" w:rsidRPr="00FC1D7A">
        <w:t>)</w:t>
      </w:r>
      <w:r w:rsidR="00963C0D" w:rsidRPr="00FC1D7A">
        <w:t xml:space="preserve">. </w:t>
      </w:r>
      <w:r w:rsidR="00170CE1" w:rsidRPr="00FC1D7A">
        <w:t xml:space="preserve">IDL-C is </w:t>
      </w:r>
      <w:r w:rsidR="0069108C" w:rsidRPr="00FC1D7A">
        <w:t xml:space="preserve">further </w:t>
      </w:r>
      <w:r w:rsidR="00170CE1" w:rsidRPr="00FC1D7A">
        <w:t>hydrolysed</w:t>
      </w:r>
      <w:r w:rsidR="00963C0D" w:rsidRPr="00FC1D7A">
        <w:t xml:space="preserve"> </w:t>
      </w:r>
      <w:r w:rsidR="0069108C" w:rsidRPr="00FC1D7A">
        <w:t xml:space="preserve">by </w:t>
      </w:r>
      <w:r w:rsidR="008034CE" w:rsidRPr="00FC1D7A">
        <w:t>hepatic</w:t>
      </w:r>
      <w:r w:rsidR="0069108C" w:rsidRPr="00FC1D7A">
        <w:t xml:space="preserve"> lipase </w:t>
      </w:r>
      <w:r w:rsidR="00963C0D" w:rsidRPr="00FC1D7A">
        <w:t>to</w:t>
      </w:r>
      <w:r w:rsidR="0069108C" w:rsidRPr="00FC1D7A">
        <w:t xml:space="preserve"> form</w:t>
      </w:r>
      <w:r w:rsidR="00963C0D" w:rsidRPr="00FC1D7A">
        <w:t xml:space="preserve"> LDL-C</w:t>
      </w:r>
      <w:r w:rsidR="0069108C" w:rsidRPr="00FC1D7A">
        <w:t xml:space="preserve"> </w:t>
      </w:r>
      <w:r w:rsidR="0069108C" w:rsidRPr="00FC1D7A">
        <w:fldChar w:fldCharType="begin"/>
      </w:r>
      <w:r w:rsidR="00B62720" w:rsidRPr="00FC1D7A">
        <w:instrText xml:space="preserve"> ADDIN EN.CITE &lt;EndNote&gt;&lt;Cite&gt;&lt;Author&gt;Havel&lt;/Author&gt;&lt;Year&gt;1984&lt;/Year&gt;&lt;RecNum&gt;69&lt;/RecNum&gt;&lt;DisplayText&gt;(Havel, 1984)&lt;/DisplayText&gt;&lt;record&gt;&lt;rec-number&gt;69&lt;/rec-number&gt;&lt;foreign-keys&gt;&lt;key app="EN" db-id="vd59wwa9htw29oe595kv20ty9zftzwsdrwvp"&gt;69&lt;/key&gt;&lt;/foreign-keys&gt;&lt;ref-type name="Journal Article"&gt;17&lt;/ref-type&gt;&lt;contributors&gt;&lt;authors&gt;&lt;author&gt;Havel, R. J.&lt;/author&gt;&lt;/authors&gt;&lt;/contributors&gt;&lt;titles&gt;&lt;title&gt;The formation of LDL: mechanisms and regulation&lt;/title&gt;&lt;secondary-title&gt;J Lipid Res&lt;/secondary-title&gt;&lt;/titles&gt;&lt;periodical&gt;&lt;full-title&gt;J Lipid Res&lt;/full-title&gt;&lt;abbr-1&gt;Journal of lipid research&lt;/abbr-1&gt;&lt;/periodical&gt;&lt;pages&gt;1570-6&lt;/pages&gt;&lt;volume&gt;25&lt;/volume&gt;&lt;number&gt;13&lt;/number&gt;&lt;edition&gt;1984/12/15&lt;/edition&gt;&lt;keywords&gt;&lt;keyword&gt;Animals&lt;/keyword&gt;&lt;keyword&gt;Apolipoprotein B-100&lt;/keyword&gt;&lt;keyword&gt;Apolipoproteins B/metabolism&lt;/keyword&gt;&lt;keyword&gt;Humans&lt;/keyword&gt;&lt;keyword&gt;Hyperlipoproteinemia Type II/metabolism&lt;/keyword&gt;&lt;keyword&gt;Lipoproteins, LDL/ biosynthesis&lt;/keyword&gt;&lt;keyword&gt;Lipoproteins, VLDL/metabolism&lt;/keyword&gt;&lt;keyword&gt;Liver/metabolism&lt;/keyword&gt;&lt;keyword&gt;Receptors, LDL/metabolism&lt;/keyword&gt;&lt;/keywords&gt;&lt;dates&gt;&lt;year&gt;1984&lt;/year&gt;&lt;pub-dates&gt;&lt;date&gt;Dec 15&lt;/date&gt;&lt;/pub-dates&gt;&lt;/dates&gt;&lt;isbn&gt;0022-2275 (Print)&amp;#xD;0022-2275 (Linking)&lt;/isbn&gt;&lt;accession-num&gt;6397562&lt;/accession-num&gt;&lt;urls&gt;&lt;/urls&gt;&lt;remote-database-provider&gt;NLM&lt;/remote-database-provider&gt;&lt;language&gt;eng&lt;/language&gt;&lt;/record&gt;&lt;/Cite&gt;&lt;/EndNote&gt;</w:instrText>
      </w:r>
      <w:r w:rsidR="0069108C" w:rsidRPr="00FC1D7A">
        <w:fldChar w:fldCharType="separate"/>
      </w:r>
      <w:r w:rsidR="0069108C" w:rsidRPr="00FC1D7A">
        <w:rPr>
          <w:noProof/>
        </w:rPr>
        <w:t>(Havel, 1984)</w:t>
      </w:r>
      <w:r w:rsidR="0069108C" w:rsidRPr="00FC1D7A">
        <w:fldChar w:fldCharType="end"/>
      </w:r>
      <w:r w:rsidR="00963C0D" w:rsidRPr="00FC1D7A">
        <w:t>.</w:t>
      </w:r>
      <w:r w:rsidR="0027492E" w:rsidRPr="00FC1D7A">
        <w:t xml:space="preserve"> </w:t>
      </w:r>
      <w:r w:rsidR="00141656" w:rsidRPr="00FC1D7A">
        <w:t>6)</w:t>
      </w:r>
      <w:r w:rsidR="004E220B" w:rsidRPr="00FC1D7A">
        <w:t xml:space="preserve"> </w:t>
      </w:r>
      <w:r w:rsidR="00A524EE" w:rsidRPr="00FC1D7A">
        <w:t xml:space="preserve">Following this, </w:t>
      </w:r>
      <w:r w:rsidR="004E220B" w:rsidRPr="00FC1D7A">
        <w:t>VLDL-C, IDL-C and LDL-C are removed from</w:t>
      </w:r>
      <w:r w:rsidR="00380B5A" w:rsidRPr="00FC1D7A">
        <w:t xml:space="preserve"> the</w:t>
      </w:r>
      <w:r w:rsidR="004E220B" w:rsidRPr="00FC1D7A">
        <w:t xml:space="preserve"> circulation by hepatic LDLr</w:t>
      </w:r>
      <w:r w:rsidR="00685AD9" w:rsidRPr="00FC1D7A">
        <w:t xml:space="preserve"> </w:t>
      </w:r>
      <w:r w:rsidR="00685AD9" w:rsidRPr="00FC1D7A">
        <w:fldChar w:fldCharType="begin">
          <w:fldData xml:space="preserve">PEVuZE5vdGU+PENpdGU+PEF1dGhvcj5WZW5pYW50PC9BdXRob3I+PFllYXI+MTk5ODwvWWVhcj48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=
</w:fldData>
        </w:fldChar>
      </w:r>
      <w:r w:rsidR="007347B0" w:rsidRPr="00FC1D7A">
        <w:instrText xml:space="preserve"> ADDIN EN.CITE </w:instrText>
      </w:r>
      <w:r w:rsidR="007347B0" w:rsidRPr="00FC1D7A">
        <w:fldChar w:fldCharType="begin">
          <w:fldData xml:space="preserve">PEVuZE5vdGU+PENpdGU+PEF1dGhvcj5WZW5pYW50PC9BdXRob3I+PFllYXI+MTk5ODwvWWVhcj48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=
</w:fldData>
        </w:fldChar>
      </w:r>
      <w:r w:rsidR="007347B0" w:rsidRPr="00FC1D7A">
        <w:instrText xml:space="preserve"> ADDIN EN.CITE.DATA </w:instrText>
      </w:r>
      <w:r w:rsidR="007347B0" w:rsidRPr="00FC1D7A">
        <w:fldChar w:fldCharType="end"/>
      </w:r>
      <w:r w:rsidR="00685AD9" w:rsidRPr="00FC1D7A">
        <w:fldChar w:fldCharType="separate"/>
      </w:r>
      <w:r w:rsidR="00685AD9" w:rsidRPr="00FC1D7A">
        <w:rPr>
          <w:noProof/>
        </w:rPr>
        <w:t>(Veniant et al., 1998)</w:t>
      </w:r>
      <w:r w:rsidR="00685AD9" w:rsidRPr="00FC1D7A">
        <w:fldChar w:fldCharType="end"/>
      </w:r>
      <w:r w:rsidR="00652547" w:rsidRPr="00FC1D7A">
        <w:t>.</w:t>
      </w:r>
      <w:r w:rsidR="004E220B" w:rsidRPr="00FC1D7A">
        <w:t xml:space="preserve"> </w:t>
      </w:r>
      <w:r w:rsidR="00652547" w:rsidRPr="00FC1D7A">
        <w:t xml:space="preserve">In addition, </w:t>
      </w:r>
      <w:r w:rsidR="004E220B" w:rsidRPr="00FC1D7A">
        <w:t>LDL-C can also be absorbed by receptor independent means</w:t>
      </w:r>
      <w:r w:rsidR="00685AD9" w:rsidRPr="00FC1D7A">
        <w:t xml:space="preserve"> </w:t>
      </w:r>
      <w:r w:rsidR="00685AD9" w:rsidRPr="00FC1D7A">
        <w:fldChar w:fldCharType="begin"/>
      </w:r>
      <w:r w:rsidR="007347B0" w:rsidRPr="00FC1D7A">
        <w:instrText xml:space="preserve"> ADDIN EN.CITE &lt;EndNote&gt;&lt;Cite&gt;&lt;Author&gt;Spady&lt;/Author&gt;&lt;Year&gt;1985&lt;/Year&gt;&lt;RecNum&gt;65&lt;/RecNum&gt;&lt;DisplayText&gt;(Spady et al., 1985)&lt;/DisplayText&gt;&lt;record&gt;&lt;rec-number&gt;65&lt;/rec-number&gt;&lt;foreign-keys&gt;&lt;key app="EN" db-id="vd59wwa9htw29oe595kv20ty9zftzwsdrwvp"&gt;65&lt;/key&gt;&lt;/foreign-keys&gt;&lt;ref-type name="Journal Article"&gt;17&lt;/ref-type&gt;&lt;contributors&gt;&lt;authors&gt;&lt;author&gt;Spady, D. K.&lt;/author&gt;&lt;author&gt;Turley, S. D.&lt;/author&gt;&lt;author&gt;Dietschy, J. M.&lt;/author&gt;&lt;/authors&gt;&lt;/contributors&gt;&lt;titles&gt;&lt;title&gt;Receptor-independent low density lipoprotein transport in the rat in vivo. Quantitation, characterization, and metabolic consequences&lt;/title&gt;&lt;secondary-title&gt;J Clin Invest&lt;/secondary-title&gt;&lt;/titles&gt;&lt;periodical&gt;&lt;full-title&gt;J Clin Invest&lt;/full-title&gt;&lt;abbr-1&gt;The Journal of clinical investigation&lt;/abbr-1&gt;&lt;/periodical&gt;&lt;pages&gt;1113-22&lt;/pages&gt;&lt;volume&gt;76&lt;/volume&gt;&lt;number&gt;3&lt;/number&gt;&lt;edition&gt;1985/09/01&lt;/edition&gt;&lt;keywords&gt;&lt;keyword&gt;Animals&lt;/keyword&gt;&lt;keyword&gt;Biological Transport, Active&lt;/keyword&gt;&lt;keyword&gt;Cholesterol, LDL/metabolism&lt;/keyword&gt;&lt;keyword&gt;Dexamethasone/pharmacology&lt;/keyword&gt;&lt;keyword&gt;Endocrine Glands/metabolism&lt;/keyword&gt;&lt;keyword&gt;Female&lt;/keyword&gt;&lt;keyword&gt;Humans&lt;/keyword&gt;&lt;keyword&gt;Kinetics&lt;/keyword&gt;&lt;keyword&gt;Lipoproteins, LDL/ metabolism&lt;/keyword&gt;&lt;keyword&gt;Liver/metabolism&lt;/keyword&gt;&lt;keyword&gt;Metabolic Clearance Rate/drug effects&lt;/keyword&gt;&lt;keyword&gt;Methylation&lt;/keyword&gt;&lt;keyword&gt;Rats&lt;/keyword&gt;&lt;keyword&gt;Rats, Inbred Strains&lt;/keyword&gt;&lt;keyword&gt;Receptors, Cell Surface/analysis/drug effects/ metabolism&lt;/keyword&gt;&lt;keyword&gt;Receptors, Lipoprotein&lt;/keyword&gt;&lt;keyword&gt;Sucrose/metabolism&lt;/keyword&gt;&lt;/keywords&gt;&lt;dates&gt;&lt;year&gt;1985&lt;/year&gt;&lt;pub-dates&gt;&lt;date&gt;Sep&lt;/date&gt;&lt;/pub-dates&gt;&lt;/dates&gt;&lt;isbn&gt;0021-9738 (Print)&amp;#xD;0021-9738 (Linking)&lt;/isbn&gt;&lt;accession-num&gt;2995447&lt;/accession-num&gt;&lt;urls&gt;&lt;/urls&gt;&lt;custom2&gt;PMC424002&lt;/custom2&gt;&lt;electronic-resource-num&gt;10.1172/jci112066&lt;/electronic-resource-num&gt;&lt;remote-database-provider&gt;NLM&lt;/remote-database-provider&gt;&lt;language&gt;eng&lt;/language&gt;&lt;/record&gt;&lt;/Cite&gt;&lt;/EndNote&gt;</w:instrText>
      </w:r>
      <w:r w:rsidR="00685AD9" w:rsidRPr="00FC1D7A">
        <w:fldChar w:fldCharType="separate"/>
      </w:r>
      <w:r w:rsidR="00685AD9" w:rsidRPr="00FC1D7A">
        <w:rPr>
          <w:noProof/>
        </w:rPr>
        <w:t>(Spady et al., 1985)</w:t>
      </w:r>
      <w:r w:rsidR="00685AD9" w:rsidRPr="00FC1D7A">
        <w:fldChar w:fldCharType="end"/>
      </w:r>
      <w:r w:rsidR="004E220B" w:rsidRPr="00FC1D7A">
        <w:t>.</w:t>
      </w:r>
      <w:r w:rsidR="00141656" w:rsidRPr="00FC1D7A">
        <w:t xml:space="preserve"> 7) </w:t>
      </w:r>
      <w:r w:rsidR="00380B5A" w:rsidRPr="00FC1D7A">
        <w:t>A</w:t>
      </w:r>
      <w:r w:rsidR="007B64D0" w:rsidRPr="00FC1D7A">
        <w:t xml:space="preserve">ccumulation of </w:t>
      </w:r>
      <w:r w:rsidR="00141656" w:rsidRPr="00FC1D7A">
        <w:t xml:space="preserve">LDL-C can </w:t>
      </w:r>
      <w:r w:rsidR="00963C0D" w:rsidRPr="00FC1D7A">
        <w:t xml:space="preserve">develop into </w:t>
      </w:r>
      <w:r w:rsidR="00C7483C" w:rsidRPr="00FC1D7A">
        <w:t xml:space="preserve">atherosclerosis </w:t>
      </w:r>
      <w:r w:rsidR="00380B5A" w:rsidRPr="00FC1D7A">
        <w:t>the major clinical manifestation of</w:t>
      </w:r>
      <w:r w:rsidR="00963C0D" w:rsidRPr="00FC1D7A">
        <w:t xml:space="preserve"> CVD</w:t>
      </w:r>
      <w:r w:rsidR="00652547" w:rsidRPr="00FC1D7A">
        <w:t xml:space="preserve"> </w:t>
      </w:r>
      <w:r w:rsidR="00E81A8F" w:rsidRPr="00FC1D7A">
        <w:fldChar w:fldCharType="begin"/>
      </w:r>
      <w:r w:rsidR="002424DC" w:rsidRPr="00FC1D7A">
        <w:instrText xml:space="preserve"> ADDIN EN.CITE &lt;EndNote&gt;&lt;Cite&gt;&lt;Author&gt;Baigent&lt;/Author&gt;&lt;Year&gt;2010&lt;/Year&gt;&lt;RecNum&gt;67&lt;/RecNum&gt;&lt;DisplayText&gt;(Baigent et al., 2010)&lt;/DisplayText&gt;&lt;record&gt;&lt;rec-number&gt;67&lt;/rec-number&gt;&lt;foreign-keys&gt;&lt;key app="EN" db-id="vd59wwa9htw29oe595kv20ty9zftzwsdrwvp"&gt;67&lt;/key&gt;&lt;/foreign-keys&gt;&lt;ref-type name="Journal Article"&gt;17&lt;/ref-type&gt;&lt;contributors&gt;&lt;authors&gt;&lt;author&gt;Baigent, C.&lt;/author&gt;&lt;author&gt;Blackwell, L.&lt;/author&gt;&lt;author&gt;Emberson, J.&lt;/author&gt;&lt;author&gt;Holland, L. E.&lt;/author&gt;&lt;author&gt;Reith, C.&lt;/author&gt;&lt;author&gt;Bhala, N.&lt;/author&gt;&lt;author&gt;Peto, R.&lt;/author&gt;&lt;author&gt;Barnes, E. H.&lt;/author&gt;&lt;author&gt;Keech, A.&lt;/author&gt;&lt;author&gt;Simes, J.&lt;/author&gt;&lt;author&gt;Collins, R.&lt;/author&gt;&lt;/authors&gt;&lt;/contributors&gt;&lt;auth-address&gt;Clinical Trial Service Unit and Epidemiological Studies Unit(CTSU), Richard Doll Building, Old Road Campus, Roosevelt Drive, Oxford OX3 7LF, UK.&lt;/auth-address&gt;&lt;titles&gt;&lt;title&gt;Efficacy and safety of more intensive lowering of LDL cholesterol: a meta-analysis of data from 170,000 participants in 26 randomised trials&lt;/title&gt;&lt;secondary-title&gt;Lancet&lt;/secondary-title&gt;&lt;/titles&gt;&lt;pages&gt;1670-81&lt;/pages&gt;&lt;volume&gt;376&lt;/volume&gt;&lt;number&gt;9753&lt;/number&gt;&lt;edition&gt;2010/11/12&lt;/edition&gt;&lt;keywords&gt;&lt;keyword&gt;Cholesterol, LDL/ blood&lt;/keyword&gt;&lt;keyword&gt;Coronary Disease/mortality/prevention &amp;amp; control&lt;/keyword&gt;&lt;keyword&gt;Humans&lt;/keyword&gt;&lt;keyword&gt;Hydroxymethylglutaryl-CoA Reductase Inhibitors/ administration &amp;amp; dosage/adverse&lt;/keyword&gt;&lt;keyword&gt;effects&lt;/keyword&gt;&lt;keyword&gt;Myocardial Infarction/prevention &amp;amp; control&lt;/keyword&gt;&lt;keyword&gt;Randomized Controlled Trials as Topic&lt;/keyword&gt;&lt;keyword&gt;Stroke/prevention &amp;amp; control&lt;/keyword&gt;&lt;/keywords&gt;&lt;dates&gt;&lt;year&gt;2010&lt;/year&gt;&lt;pub-dates&gt;&lt;date&gt;Nov 13&lt;/date&gt;&lt;/pub-dates&gt;&lt;/dates&gt;&lt;isbn&gt;1474-547X (Electronic)&amp;#xD;0140-6736 (Linking)&lt;/isbn&gt;&lt;accession-num&gt;21067804&lt;/accession-num&gt;&lt;urls&gt;&lt;/urls&gt;&lt;custom2&gt;PMC2988224&lt;/custom2&gt;&lt;electronic-resource-num&gt;10.1016/s0140-6736(10)61350-5&lt;/electronic-resource-num&gt;&lt;remote-database-provider&gt;NLM&lt;/remote-database-provider&gt;&lt;language&gt;eng&lt;/language&gt;&lt;/record&gt;&lt;/Cite&gt;&lt;/EndNote&gt;</w:instrText>
      </w:r>
      <w:r w:rsidR="00E81A8F" w:rsidRPr="00FC1D7A">
        <w:fldChar w:fldCharType="separate"/>
      </w:r>
      <w:r w:rsidR="00E81A8F" w:rsidRPr="00FC1D7A">
        <w:rPr>
          <w:noProof/>
        </w:rPr>
        <w:t>(Baigent et al., 2010)</w:t>
      </w:r>
      <w:r w:rsidR="00E81A8F" w:rsidRPr="00FC1D7A">
        <w:fldChar w:fldCharType="end"/>
      </w:r>
      <w:r w:rsidR="00963C0D" w:rsidRPr="00FC1D7A">
        <w:t>.</w:t>
      </w:r>
      <w:r w:rsidR="00141656" w:rsidRPr="00FC1D7A">
        <w:t xml:space="preserve"> 8) Cholesterol can be removed from the tissues by</w:t>
      </w:r>
      <w:r w:rsidR="008034CE" w:rsidRPr="00FC1D7A">
        <w:t xml:space="preserve"> HDL in RCT, </w:t>
      </w:r>
      <w:r w:rsidR="000C3E38" w:rsidRPr="00FC1D7A">
        <w:t xml:space="preserve">via </w:t>
      </w:r>
      <w:r w:rsidR="007B64D0" w:rsidRPr="00FC1D7A">
        <w:t xml:space="preserve">receptors including </w:t>
      </w:r>
      <w:r w:rsidR="00664101" w:rsidRPr="00FC1D7A">
        <w:t>ATP-binding cassette subfamily A member 1 (</w:t>
      </w:r>
      <w:r w:rsidR="000C3E38" w:rsidRPr="00FC1D7A">
        <w:t>ABCA1</w:t>
      </w:r>
      <w:r w:rsidR="00664101" w:rsidRPr="00FC1D7A">
        <w:t>)</w:t>
      </w:r>
      <w:r w:rsidR="000C3E38" w:rsidRPr="00FC1D7A">
        <w:t xml:space="preserve">, </w:t>
      </w:r>
      <w:r w:rsidR="007B64D0" w:rsidRPr="00FC1D7A">
        <w:t xml:space="preserve">and </w:t>
      </w:r>
      <w:r w:rsidR="00664101" w:rsidRPr="00FC1D7A">
        <w:t>scavenger receptor class B member 1 (</w:t>
      </w:r>
      <w:r w:rsidR="000C3E38" w:rsidRPr="00FC1D7A">
        <w:t>SRB1</w:t>
      </w:r>
      <w:r w:rsidR="00664101" w:rsidRPr="00FC1D7A">
        <w:t>),</w:t>
      </w:r>
      <w:r w:rsidR="000C3E38" w:rsidRPr="00FC1D7A">
        <w:t xml:space="preserve"> o</w:t>
      </w:r>
      <w:r w:rsidR="00C7483C" w:rsidRPr="00FC1D7A">
        <w:t>r</w:t>
      </w:r>
      <w:r w:rsidR="000C3E38" w:rsidRPr="00FC1D7A">
        <w:t xml:space="preserve"> independent</w:t>
      </w:r>
      <w:r w:rsidR="00963C0D" w:rsidRPr="00FC1D7A">
        <w:t>ly</w:t>
      </w:r>
      <w:r w:rsidR="000C3E38" w:rsidRPr="00FC1D7A">
        <w:t xml:space="preserve">. </w:t>
      </w:r>
      <w:r w:rsidR="004E220B" w:rsidRPr="00FC1D7A">
        <w:t>CETP then acts to facilitate the 1:1 exchange of cholestero</w:t>
      </w:r>
      <w:r w:rsidR="00914442" w:rsidRPr="00FC1D7A">
        <w:t>l from HDL-C for triacylglycerol</w:t>
      </w:r>
      <w:r w:rsidR="004E220B" w:rsidRPr="00FC1D7A">
        <w:t xml:space="preserve"> from VLDL-C and LDL-C</w:t>
      </w:r>
      <w:r w:rsidR="00E81A8F" w:rsidRPr="00FC1D7A">
        <w:t xml:space="preserve"> </w:t>
      </w:r>
      <w:r w:rsidR="00E81A8F" w:rsidRPr="00FC1D7A">
        <w:lastRenderedPageBreak/>
        <w:fldChar w:fldCharType="begin"/>
      </w:r>
      <w:r w:rsidR="002424DC" w:rsidRPr="00FC1D7A">
        <w:instrText xml:space="preserve"> ADDIN EN.CITE &lt;EndNote&gt;&lt;Cite&gt;&lt;Author&gt;Ohashi&lt;/Author&gt;&lt;Year&gt;2005&lt;/Year&gt;&lt;RecNum&gt;66&lt;/RecNum&gt;&lt;DisplayText&gt;(Ohashi et al., 2005)&lt;/DisplayText&gt;&lt;record&gt;&lt;rec-number&gt;66&lt;/rec-number&gt;&lt;foreign-keys&gt;&lt;key app="EN" db-id="vd59wwa9htw29oe595kv20ty9zftzwsdrwvp"&gt;66&lt;/key&gt;&lt;/foreign-keys&gt;&lt;ref-type name="Journal Article"&gt;17&lt;/ref-type&gt;&lt;contributors&gt;&lt;authors&gt;&lt;author&gt;Ohashi, R.&lt;/author&gt;&lt;author&gt;Mu, H.&lt;/author&gt;&lt;author&gt;Wang, X.&lt;/author&gt;&lt;author&gt;Yao, Q.&lt;/author&gt;&lt;author&gt;Chen, C.&lt;/author&gt;&lt;/authors&gt;&lt;/contributors&gt;&lt;auth-address&gt;Molecular Surgeon Research Center, Division of Vascular Surgery and Endovascular Therapy, Michael E. DeBakey Department of Surgery, Baylor College of Medicine, Houston 77030, USA.&lt;/auth-address&gt;&lt;titles&gt;&lt;title&gt;Reverse cholesterol transport and cholesterol efflux in atherosclerosis&lt;/title&gt;&lt;secondary-title&gt;QJM&lt;/secondary-title&gt;&lt;/titles&gt;&lt;pages&gt;845-56&lt;/pages&gt;&lt;volume&gt;98&lt;/volume&gt;&lt;number&gt;12&lt;/number&gt;&lt;edition&gt;2005/11/01&lt;/edition&gt;&lt;keywords&gt;&lt;keyword&gt;ATP Binding Cassette Transporter 1&lt;/keyword&gt;&lt;keyword&gt;ATP-Binding Cassette Transporters/genetics&lt;/keyword&gt;&lt;keyword&gt;Animals&lt;/keyword&gt;&lt;keyword&gt;Atherosclerosis/ etiology/genetics&lt;/keyword&gt;&lt;keyword&gt;Biological Transport/genetics/physiology&lt;/keyword&gt;&lt;keyword&gt;Cholesterol/ metabolism&lt;/keyword&gt;&lt;keyword&gt;Humans&lt;/keyword&gt;&lt;keyword&gt;Life Style&lt;/keyword&gt;&lt;keyword&gt;Lipoproteins, HDL/metabolism&lt;/keyword&gt;&lt;keyword&gt;Mice&lt;/keyword&gt;&lt;/keywords&gt;&lt;dates&gt;&lt;year&gt;2005&lt;/year&gt;&lt;pub-dates&gt;&lt;date&gt;Dec&lt;/date&gt;&lt;/pub-dates&gt;&lt;/dates&gt;&lt;isbn&gt;1460-2725 (Print)&amp;#xD;1460-2393 (Linking)&lt;/isbn&gt;&lt;accession-num&gt;16258026&lt;/accession-num&gt;&lt;urls&gt;&lt;/urls&gt;&lt;electronic-resource-num&gt;10.1093/qjmed/hci136&lt;/electronic-resource-num&gt;&lt;remote-database-provider&gt;NLM&lt;/remote-database-provider&gt;&lt;language&gt;eng&lt;/language&gt;&lt;/record&gt;&lt;/Cite&gt;&lt;/EndNote&gt;</w:instrText>
      </w:r>
      <w:r w:rsidR="00E81A8F" w:rsidRPr="00FC1D7A">
        <w:fldChar w:fldCharType="separate"/>
      </w:r>
      <w:r w:rsidR="00E81A8F" w:rsidRPr="00FC1D7A">
        <w:rPr>
          <w:noProof/>
        </w:rPr>
        <w:t>(Ohashi et al., 2005)</w:t>
      </w:r>
      <w:r w:rsidR="00E81A8F" w:rsidRPr="00FC1D7A">
        <w:fldChar w:fldCharType="end"/>
      </w:r>
      <w:r w:rsidR="004E220B" w:rsidRPr="00FC1D7A">
        <w:t>.</w:t>
      </w:r>
      <w:r w:rsidR="0069108C" w:rsidRPr="00FC1D7A">
        <w:t xml:space="preserve"> </w:t>
      </w:r>
      <w:r w:rsidR="00F01EE4" w:rsidRPr="00FC1D7A">
        <w:t xml:space="preserve">9) </w:t>
      </w:r>
      <w:r w:rsidR="009B353C" w:rsidRPr="00FC1D7A">
        <w:t xml:space="preserve">Cholesterol can be removed from the body by two mechanisms, as cholesterol can be removed directly via the ATP-binding cassette subfamily G5/G8 (ABCG5/G8) receptor and effluxed to the gall bladder </w:t>
      </w:r>
      <w:r w:rsidR="009B353C" w:rsidRPr="00FC1D7A">
        <w:fldChar w:fldCharType="begin"/>
      </w:r>
      <w:r w:rsidR="009B353C" w:rsidRPr="00FC1D7A">
        <w:instrText xml:space="preserve"> ADDIN EN.CITE &lt;EndNote&gt;&lt;Cite&gt;&lt;Author&gt;Repa&lt;/Author&gt;&lt;Year&gt;2002&lt;/Year&gt;&lt;RecNum&gt;61&lt;/RecNum&gt;&lt;DisplayText&gt;(Repa et al., 2002)&lt;/DisplayText&gt;&lt;record&gt;&lt;rec-number&gt;61&lt;/rec-number&gt;&lt;foreign-keys&gt;&lt;key app="EN" db-id="vd59wwa9htw29oe595kv20ty9zftzwsdrwvp"&gt;61&lt;/key&gt;&lt;/foreign-keys&gt;&lt;ref-type name="Journal Article"&gt;17&lt;/ref-type&gt;&lt;contributors&gt;&lt;authors&gt;&lt;author&gt;Repa, Joyce J.&lt;/author&gt;&lt;author&gt;Berge, Knut E.&lt;/author&gt;&lt;author&gt;Pomajzl, Chris&lt;/author&gt;&lt;author&gt;Richardson, James A.&lt;/author&gt;&lt;author&gt;Hobbs, Helen&lt;/author&gt;&lt;author&gt;Mangelsdorf, David J.&lt;/author&gt;&lt;/authors&gt;&lt;/contributors&gt;&lt;titles&gt;&lt;title&gt;Regulation of ATP-binding Cassette Sterol Transporters ABCG5 and ABCG8 by the Liver X Receptors α and β&lt;/title&gt;&lt;secondary-title&gt;Journal of Biological Chemistry&lt;/secondary-title&gt;&lt;/titles&gt;&lt;pages&gt;18793-18800&lt;/pages&gt;&lt;volume&gt;277&lt;/volume&gt;&lt;number&gt;21&lt;/number&gt;&lt;dates&gt;&lt;year&gt;2002&lt;/year&gt;&lt;pub-dates&gt;&lt;date&gt;May 24, 2002&lt;/date&gt;&lt;/pub-dates&gt;&lt;/dates&gt;&lt;urls&gt;&lt;related-urls&gt;&lt;url&gt;http://www.jbc.org/content/277/21/18793.abstract&lt;/url&gt;&lt;/related-urls&gt;&lt;/urls&gt;&lt;electronic-resource-num&gt;10.1074/jbc.M109927200&lt;/electronic-resource-num&gt;&lt;/record&gt;&lt;/Cite&gt;&lt;/EndNote&gt;</w:instrText>
      </w:r>
      <w:r w:rsidR="009B353C" w:rsidRPr="00FC1D7A">
        <w:fldChar w:fldCharType="separate"/>
      </w:r>
      <w:r w:rsidR="009B353C" w:rsidRPr="00FC1D7A">
        <w:rPr>
          <w:noProof/>
        </w:rPr>
        <w:t>(Repa et al., 2002)</w:t>
      </w:r>
      <w:r w:rsidR="009B353C" w:rsidRPr="00FC1D7A">
        <w:fldChar w:fldCharType="end"/>
      </w:r>
      <w:r w:rsidR="009B353C" w:rsidRPr="00FC1D7A">
        <w:t xml:space="preserve"> or alternatively, cholesterol can be converted to bile acids for faecal excretion. </w:t>
      </w:r>
      <w:r w:rsidR="00566B58" w:rsidRPr="00FC1D7A">
        <w:t xml:space="preserve">Bile acids are usually conjugated to glycine or taurine (3:1) before being </w:t>
      </w:r>
      <w:r w:rsidR="00A524EE" w:rsidRPr="00FC1D7A">
        <w:t>effluxed to the gallbladder</w:t>
      </w:r>
      <w:r w:rsidR="00566B58" w:rsidRPr="00FC1D7A">
        <w:t xml:space="preserve"> by</w:t>
      </w:r>
      <w:r w:rsidR="005E23F7" w:rsidRPr="00FC1D7A">
        <w:t xml:space="preserve"> </w:t>
      </w:r>
      <w:r w:rsidR="005902D2" w:rsidRPr="00FC1D7A">
        <w:t>receptors</w:t>
      </w:r>
      <w:r w:rsidR="009B353C" w:rsidRPr="00FC1D7A">
        <w:t>,</w:t>
      </w:r>
      <w:r w:rsidR="005902D2" w:rsidRPr="00FC1D7A">
        <w:t xml:space="preserve"> including </w:t>
      </w:r>
      <w:r w:rsidR="005E23F7" w:rsidRPr="00FC1D7A">
        <w:t>bile salt export pumps</w:t>
      </w:r>
      <w:r w:rsidR="00566B58" w:rsidRPr="00FC1D7A">
        <w:t xml:space="preserve"> </w:t>
      </w:r>
      <w:r w:rsidR="005E23F7" w:rsidRPr="00FC1D7A">
        <w:t>(</w:t>
      </w:r>
      <w:r w:rsidR="00566B58" w:rsidRPr="00FC1D7A">
        <w:t>BSEP</w:t>
      </w:r>
      <w:r w:rsidR="005E23F7" w:rsidRPr="00FC1D7A">
        <w:t>)</w:t>
      </w:r>
      <w:r w:rsidR="00283655" w:rsidRPr="00FC1D7A">
        <w:t xml:space="preserve"> </w:t>
      </w:r>
      <w:r w:rsidR="00283655" w:rsidRPr="00FC1D7A">
        <w:fldChar w:fldCharType="begin"/>
      </w:r>
      <w:r w:rsidR="002424DC" w:rsidRPr="00FC1D7A">
        <w:instrText xml:space="preserve"> ADDIN EN.CITE &lt;EndNote&gt;&lt;Cite&gt;&lt;Author&gt;Soroka&lt;/Author&gt;&lt;Year&gt;2014&lt;/Year&gt;&lt;RecNum&gt;52&lt;/RecNum&gt;&lt;DisplayText&gt;(Soroka and Boyer, 2014)&lt;/DisplayText&gt;&lt;record&gt;&lt;rec-number&gt;52&lt;/rec-number&gt;&lt;foreign-keys&gt;&lt;key app="EN" db-id="vd59wwa9htw29oe595kv20ty9zftzwsdrwvp"&gt;52&lt;/key&gt;&lt;/foreign-keys&gt;&lt;ref-type name="Journal Article"&gt;17&lt;/ref-type&gt;&lt;contributors&gt;&lt;authors&gt;&lt;author&gt;Soroka, C. J.&lt;/author&gt;&lt;author&gt;Boyer, J. L.&lt;/author&gt;&lt;/authors&gt;&lt;/contributors&gt;&lt;auth-address&gt;Yale University School of Medicine, Department of Internal Medicine, New Haven, CT 06520, United States. Electronic address: carol.soroka@yale.edu.&amp;#xD;Yale University School of Medicine, Department of Internal Medicine, New Haven, CT 06520, United States. Electronic address: james.boyer@yale.edu.&lt;/auth-address&gt;&lt;titles&gt;&lt;title&gt;Biosynthesis and trafficking of the bile salt export pump, BSEP: therapeutic implications of BSEP mutations&lt;/title&gt;&lt;secondary-title&gt;Mol Aspects Med&lt;/secondary-title&gt;&lt;/titles&gt;&lt;pages&gt;3-14&lt;/pages&gt;&lt;volume&gt;37&lt;/volume&gt;&lt;edition&gt;2013/05/21&lt;/edition&gt;&lt;keywords&gt;&lt;keyword&gt;ATP-Binding Cassette Transporters/ biosynthesis/ genetics/metabolism&lt;/keyword&gt;&lt;keyword&gt;Bile Acids and Salts/metabolism&lt;/keyword&gt;&lt;keyword&gt;Biliary Tract/metabolism/pathology&lt;/keyword&gt;&lt;keyword&gt;Cholestasis, Intrahepatic/ genetics/pathology&lt;/keyword&gt;&lt;keyword&gt;Female&lt;/keyword&gt;&lt;keyword&gt;Hepatocytes/metabolism&lt;/keyword&gt;&lt;keyword&gt;Humans&lt;/keyword&gt;&lt;keyword&gt;Mutation&lt;/keyword&gt;&lt;keyword&gt;Pregnancy&lt;/keyword&gt;&lt;keyword&gt;ATP-binding cassette transporter&lt;/keyword&gt;&lt;keyword&gt;Bile salt secretion&lt;/keyword&gt;&lt;keyword&gt;Cholestasis&lt;/keyword&gt;&lt;/keywords&gt;&lt;dates&gt;&lt;year&gt;2014&lt;/year&gt;&lt;pub-dates&gt;&lt;date&gt;Jun&lt;/date&gt;&lt;/pub-dates&gt;&lt;/dates&gt;&lt;isbn&gt;1872-9452 (Electronic)&amp;#xD;0098-2997 (Linking)&lt;/isbn&gt;&lt;accession-num&gt;23685087&lt;/accession-num&gt;&lt;urls&gt;&lt;/urls&gt;&lt;custom2&gt;PMC3784619&lt;/custom2&gt;&lt;custom6&gt;Nihms481143&lt;/custom6&gt;&lt;electronic-resource-num&gt;10.1016/j.mam.2013.05.001&lt;/electronic-resource-num&gt;&lt;remote-database-provider&gt;NLM&lt;/remote-database-provider&gt;&lt;language&gt;eng&lt;/language&gt;&lt;/record&gt;&lt;/Cite&gt;&lt;/EndNote&gt;</w:instrText>
      </w:r>
      <w:r w:rsidR="00283655" w:rsidRPr="00FC1D7A">
        <w:fldChar w:fldCharType="separate"/>
      </w:r>
      <w:r w:rsidR="00283655" w:rsidRPr="00FC1D7A">
        <w:rPr>
          <w:noProof/>
        </w:rPr>
        <w:t>(Soroka and Boyer, 2014)</w:t>
      </w:r>
      <w:r w:rsidR="00283655" w:rsidRPr="00FC1D7A">
        <w:fldChar w:fldCharType="end"/>
      </w:r>
      <w:r w:rsidR="00566B58" w:rsidRPr="00FC1D7A">
        <w:t xml:space="preserve"> for release into the small intestine postprandially in response to </w:t>
      </w:r>
      <w:r w:rsidR="005E23F7" w:rsidRPr="00FC1D7A">
        <w:t>cholecystokinin (</w:t>
      </w:r>
      <w:r w:rsidR="00566B58" w:rsidRPr="00FC1D7A">
        <w:t>CKK</w:t>
      </w:r>
      <w:r w:rsidR="005E23F7" w:rsidRPr="00FC1D7A">
        <w:t>)</w:t>
      </w:r>
      <w:r w:rsidR="00283655" w:rsidRPr="00FC1D7A">
        <w:t xml:space="preserve"> </w:t>
      </w:r>
      <w:r w:rsidR="00283655" w:rsidRPr="00FC1D7A">
        <w:fldChar w:fldCharType="begin"/>
      </w:r>
      <w:r w:rsidR="002424DC" w:rsidRPr="00FC1D7A">
        <w:instrText xml:space="preserve"> ADDIN EN.CITE &lt;EndNote&gt;&lt;Cite&gt;&lt;Author&gt;Marciani&lt;/Author&gt;&lt;Year&gt;2013&lt;/Year&gt;&lt;RecNum&gt;51&lt;/RecNum&gt;&lt;DisplayText&gt;(Marciani et al., 2013)&lt;/DisplayText&gt;&lt;record&gt;&lt;rec-number&gt;51&lt;/rec-number&gt;&lt;foreign-keys&gt;&lt;key app="EN" db-id="vd59wwa9htw29oe595kv20ty9zftzwsdrwvp"&gt;51&lt;/key&gt;&lt;/foreign-keys&gt;&lt;ref-type name="Journal Article"&gt;17&lt;/ref-type&gt;&lt;contributors&gt;&lt;authors&gt;&lt;author&gt;Marciani, L.&lt;/author&gt;&lt;author&gt;Cox, E. F.&lt;/author&gt;&lt;author&gt;Hoad, C. L.&lt;/author&gt;&lt;author&gt;Totman, J. J.&lt;/author&gt;&lt;author&gt;Costigan, C.&lt;/author&gt;&lt;author&gt;Singh, G.&lt;/author&gt;&lt;author&gt;Shepherd, V.&lt;/author&gt;&lt;author&gt;Chalkley, L.&lt;/author&gt;&lt;author&gt;Robinson, M.&lt;/author&gt;&lt;author&gt;Ison, R.&lt;/author&gt;&lt;author&gt;Gowland, P. A.&lt;/author&gt;&lt;author&gt;Spiller, R. C.&lt;/author&gt;&lt;/authors&gt;&lt;/contributors&gt;&lt;auth-address&gt;Nottingham Digestive Diseases Centre and NIHR Nottingham Digestive Diseases Biomedical Research Unit, University of Nottingham, Nottingham, UK.&lt;/auth-address&gt;&lt;titles&gt;&lt;title&gt;Effects of various food ingredients on gall bladder emptying&lt;/title&gt;&lt;secondary-title&gt;Eur J Clin Nutr&lt;/secondary-title&gt;&lt;/titles&gt;&lt;pages&gt;1182-7&lt;/pages&gt;&lt;volume&gt;67&lt;/volume&gt;&lt;number&gt;11&lt;/number&gt;&lt;edition&gt;2013/09/21&lt;/edition&gt;&lt;keywords&gt;&lt;keyword&gt;Adolescent&lt;/keyword&gt;&lt;keyword&gt;Adult&lt;/keyword&gt;&lt;keyword&gt;Cholecystokinin/ metabolism&lt;/keyword&gt;&lt;keyword&gt;Diet&lt;/keyword&gt;&lt;keyword&gt;Dietary Fats/ pharmacology&lt;/keyword&gt;&lt;keyword&gt;Female&lt;/keyword&gt;&lt;keyword&gt;Food&lt;/keyword&gt;&lt;keyword&gt;Gallbladder/ drug effects/physiology&lt;/keyword&gt;&lt;keyword&gt;Gallbladder Emptying/ drug effects&lt;/keyword&gt;&lt;keyword&gt;Humans&lt;/keyword&gt;&lt;keyword&gt;Male&lt;/keyword&gt;&lt;keyword&gt;Postprandial Period&lt;/keyword&gt;&lt;keyword&gt;Single-Blind Method&lt;/keyword&gt;&lt;keyword&gt;Young Adult&lt;/keyword&gt;&lt;/keywords&gt;&lt;dates&gt;&lt;year&gt;2013&lt;/year&gt;&lt;pub-dates&gt;&lt;date&gt;Nov&lt;/date&gt;&lt;/pub-dates&gt;&lt;/dates&gt;&lt;isbn&gt;1476-5640 (Electronic)&amp;#xD;0954-3007 (Linking)&lt;/isbn&gt;&lt;accession-num&gt;24045793&lt;/accession-num&gt;&lt;urls&gt;&lt;/urls&gt;&lt;custom2&gt;PMC3898429&lt;/custom2&gt;&lt;electronic-resource-num&gt;10.1038/ejcn.2013.168&lt;/electronic-resource-num&gt;&lt;remote-database-provider&gt;NLM&lt;/remote-database-provider&gt;&lt;language&gt;eng&lt;/language&gt;&lt;/record&gt;&lt;/Cite&gt;&lt;/EndNote&gt;</w:instrText>
      </w:r>
      <w:r w:rsidR="00283655" w:rsidRPr="00FC1D7A">
        <w:fldChar w:fldCharType="separate"/>
      </w:r>
      <w:r w:rsidR="00283655" w:rsidRPr="00FC1D7A">
        <w:rPr>
          <w:noProof/>
        </w:rPr>
        <w:t>(Marciani et al., 2013)</w:t>
      </w:r>
      <w:r w:rsidR="00283655" w:rsidRPr="00FC1D7A">
        <w:fldChar w:fldCharType="end"/>
      </w:r>
      <w:r w:rsidR="00566B58" w:rsidRPr="00FC1D7A">
        <w:t xml:space="preserve">. 10) </w:t>
      </w:r>
      <w:r w:rsidR="003270D9" w:rsidRPr="00FC1D7A">
        <w:t>On average,</w:t>
      </w:r>
      <w:r w:rsidR="00566B58" w:rsidRPr="00FC1D7A">
        <w:t xml:space="preserve"> 500mg/day of </w:t>
      </w:r>
      <w:r w:rsidR="003270D9" w:rsidRPr="00FC1D7A">
        <w:t xml:space="preserve">both </w:t>
      </w:r>
      <w:r w:rsidR="00566B58" w:rsidRPr="00FC1D7A">
        <w:t xml:space="preserve">cholesterol </w:t>
      </w:r>
      <w:r w:rsidR="00EC7D3C" w:rsidRPr="00FC1D7A">
        <w:t>and</w:t>
      </w:r>
      <w:r w:rsidR="00566B58" w:rsidRPr="00FC1D7A">
        <w:t xml:space="preserve"> bile acids are excreted</w:t>
      </w:r>
      <w:r w:rsidR="00EC7D3C" w:rsidRPr="00FC1D7A">
        <w:t xml:space="preserve"> </w:t>
      </w:r>
      <w:r w:rsidR="00EC7D3C" w:rsidRPr="00FC1D7A">
        <w:fldChar w:fldCharType="begin"/>
      </w:r>
      <w:r w:rsidR="00CA7B92" w:rsidRPr="00FC1D7A">
        <w:instrText xml:space="preserve"> ADDIN EN.CITE &lt;EndNote&gt;&lt;Cite&gt;&lt;Author&gt;Lu&lt;/Author&gt;&lt;Year&gt;2010&lt;/Year&gt;&lt;RecNum&gt;60&lt;/RecNum&gt;&lt;DisplayText&gt;(Lu et al., 2010)&lt;/DisplayText&gt;&lt;record&gt;&lt;rec-number&gt;60&lt;/rec-number&gt;&lt;foreign-keys&gt;&lt;key app="EN" db-id="vd59wwa9htw29oe595kv20ty9zftzwsdrwvp"&gt;60&lt;/key&gt;&lt;/foreign-keys&gt;&lt;ref-type name="Journal Article"&gt;17&lt;/ref-type&gt;&lt;contributors&gt;&lt;authors&gt;&lt;author&gt;Lu, Y.&lt;/author&gt;&lt;author&gt;Feskens, E. J.&lt;/author&gt;&lt;author&gt;Boer, J. M.&lt;/author&gt;&lt;author&gt;Muller, M.&lt;/author&gt;&lt;/authors&gt;&lt;/contributors&gt;&lt;auth-address&gt;Division of Human Nutrition, Wageningen University and Research Center, PO Box 8129, 6700 EV Wageningen, The Netherlands. kevin.lu@wur.nl&lt;/auth-address&gt;&lt;titles&gt;&lt;title&gt;The potential influence of genetic variants in genes along bile acid and bile metabolic pathway on blood cholesterol levels in the population&lt;/title&gt;&lt;secondary-title&gt;Atherosclerosis&lt;/secondary-title&gt;&lt;/titles&gt;&lt;periodical&gt;&lt;full-title&gt;Atherosclerosis&lt;/full-title&gt;&lt;abbr-1&gt;Atherosclerosis&lt;/abbr-1&gt;&lt;/periodical&gt;&lt;pages&gt;14-27&lt;/pages&gt;&lt;volume&gt;210&lt;/volume&gt;&lt;number&gt;1&lt;/number&gt;&lt;edition&gt;2009/11/26&lt;/edition&gt;&lt;keywords&gt;&lt;keyword&gt;ATP-Binding Cassette Transporters/genetics&lt;/keyword&gt;&lt;keyword&gt;Bile Acids and Salts/biosynthesis&lt;/keyword&gt;&lt;keyword&gt;Cholesterol/blood/ metabolism&lt;/keyword&gt;&lt;keyword&gt;Cholesterol 7-alpha-Hydroxylase/genetics&lt;/keyword&gt;&lt;keyword&gt;Enterohepatic Circulation/physiology&lt;/keyword&gt;&lt;keyword&gt;Genetic Variation&lt;/keyword&gt;&lt;keyword&gt;Hepatocyte Nuclear Factor 4/genetics&lt;/keyword&gt;&lt;keyword&gt;Lipoproteins&lt;/keyword&gt;&lt;keyword&gt;Membrane Proteins/genetics&lt;/keyword&gt;&lt;keyword&gt;Orphan Nuclear Receptors/genetics&lt;/keyword&gt;&lt;/keywords&gt;&lt;dates&gt;&lt;year&gt;2010&lt;/year&gt;&lt;pub-dates&gt;&lt;date&gt;May&lt;/date&gt;&lt;/pub-dates&gt;&lt;/dates&gt;&lt;isbn&gt;1879-1484 (Electronic)&amp;#xD;0021-9150 (Linking)&lt;/isbn&gt;&lt;accession-num&gt;19932478&lt;/accession-num&gt;&lt;urls&gt;&lt;/urls&gt;&lt;electronic-resource-num&gt;10.1016/j.atherosclerosis.2009.10.035&lt;/electronic-resource-num&gt;&lt;remote-database-provider&gt;NLM&lt;/remote-database-provider&gt;&lt;language&gt;eng&lt;/language&gt;&lt;/record&gt;&lt;/Cite&gt;&lt;/EndNote&gt;</w:instrText>
      </w:r>
      <w:r w:rsidR="00EC7D3C" w:rsidRPr="00FC1D7A">
        <w:fldChar w:fldCharType="separate"/>
      </w:r>
      <w:r w:rsidR="00EC7D3C" w:rsidRPr="00FC1D7A">
        <w:rPr>
          <w:noProof/>
        </w:rPr>
        <w:t>(Lu et al., 2010)</w:t>
      </w:r>
      <w:r w:rsidR="00EC7D3C" w:rsidRPr="00FC1D7A">
        <w:fldChar w:fldCharType="end"/>
      </w:r>
      <w:r w:rsidR="00566B58" w:rsidRPr="00FC1D7A">
        <w:t>. Of the 5% of circulating bile acids that are excreted daily, 98% are in the uncon</w:t>
      </w:r>
      <w:r w:rsidR="008F7209" w:rsidRPr="00FC1D7A">
        <w:t xml:space="preserve">jugated form </w:t>
      </w:r>
      <w:r w:rsidR="00A524EE" w:rsidRPr="00FC1D7A">
        <w:t xml:space="preserve">due to </w:t>
      </w:r>
      <w:r w:rsidR="00566B58" w:rsidRPr="00FC1D7A">
        <w:t xml:space="preserve">a lower </w:t>
      </w:r>
      <w:r w:rsidR="00A524EE" w:rsidRPr="00FC1D7A">
        <w:t xml:space="preserve">reabsorption </w:t>
      </w:r>
      <w:r w:rsidR="00566B58" w:rsidRPr="00FC1D7A">
        <w:t>efficiency</w:t>
      </w:r>
      <w:r w:rsidR="009739BE" w:rsidRPr="00FC1D7A">
        <w:t xml:space="preserve"> in the ileum</w:t>
      </w:r>
      <w:r w:rsidR="0078116B" w:rsidRPr="00FC1D7A">
        <w:t xml:space="preserve"> </w:t>
      </w:r>
      <w:r w:rsidR="0078116B" w:rsidRPr="00FC1D7A">
        <w:fldChar w:fldCharType="begin">
          <w:fldData xml:space="preserve">PEVuZE5vdGU+PENpdGU+PEF1dGhvcj5Hw6lyYXJkPC9BdXRob3I+PFllYXI+MjAxNDwvWWVhcj48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</w:fldData>
        </w:fldChar>
      </w:r>
      <w:r w:rsidR="00B62720" w:rsidRPr="00FC1D7A">
        <w:instrText xml:space="preserve"> ADDIN EN.CITE </w:instrText>
      </w:r>
      <w:r w:rsidR="00B62720" w:rsidRPr="00FC1D7A">
        <w:fldChar w:fldCharType="begin">
          <w:fldData xml:space="preserve">PEVuZE5vdGU+PENpdGU+PEF1dGhvcj5Hw6lyYXJkPC9BdXRob3I+PFllYXI+MjAxNDwvWWVhcj48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</w:fldData>
        </w:fldChar>
      </w:r>
      <w:r w:rsidR="00B62720" w:rsidRPr="00FC1D7A">
        <w:instrText xml:space="preserve"> ADDIN EN.CITE.DATA </w:instrText>
      </w:r>
      <w:r w:rsidR="00B62720" w:rsidRPr="00FC1D7A">
        <w:fldChar w:fldCharType="end"/>
      </w:r>
      <w:r w:rsidR="0078116B" w:rsidRPr="00FC1D7A">
        <w:fldChar w:fldCharType="separate"/>
      </w:r>
      <w:r w:rsidR="0078116B" w:rsidRPr="00FC1D7A">
        <w:rPr>
          <w:noProof/>
        </w:rPr>
        <w:t>(Batta et al., 1999; Gérard, 2014)</w:t>
      </w:r>
      <w:r w:rsidR="0078116B" w:rsidRPr="00FC1D7A">
        <w:fldChar w:fldCharType="end"/>
      </w:r>
      <w:r w:rsidR="00566B58" w:rsidRPr="00FC1D7A">
        <w:t>.</w:t>
      </w:r>
      <w:r w:rsidR="008F7209" w:rsidRPr="00FC1D7A">
        <w:t xml:space="preserve"> Conjugated bile acids are deconjugated by bacterial modification</w:t>
      </w:r>
      <w:r w:rsidR="00F00F6F" w:rsidRPr="00FC1D7A">
        <w:t xml:space="preserve"> </w:t>
      </w:r>
      <w:r w:rsidR="00F00F6F" w:rsidRPr="00FC1D7A">
        <w:fldChar w:fldCharType="begin"/>
      </w:r>
      <w:r w:rsidR="004F6BBA" w:rsidRPr="00FC1D7A">
        <w:instrText xml:space="preserve"> ADDIN EN.CITE &lt;EndNote&gt;&lt;Cite&gt;&lt;Author&gt;Joyce&lt;/Author&gt;&lt;Year&gt;2014&lt;/Year&gt;&lt;RecNum&gt;125&lt;/RecNum&gt;&lt;DisplayText&gt;(Joyce et al., 2014)&lt;/DisplayText&gt;&lt;record&gt;&lt;rec-number&gt;125&lt;/rec-number&gt;&lt;foreign-keys&gt;&lt;key app="EN" db-id="vd59wwa9htw29oe595kv20ty9zftzwsdrwvp"&gt;125&lt;/key&gt;&lt;/foreign-keys&gt;&lt;ref-type name="Journal Article"&gt;17&lt;/ref-type&gt;&lt;contributors&gt;&lt;authors&gt;&lt;author&gt;Joyce, Susan A.&lt;/author&gt;&lt;author&gt;MacSharry, John&lt;/author&gt;&lt;author&gt;Casey, Patrick G.&lt;/author&gt;&lt;author&gt;Kinsella, Michael&lt;/author&gt;&lt;author&gt;Murphy, Eileen F.&lt;/author&gt;&lt;author&gt;Shanahan, Fergus&lt;/author&gt;&lt;author&gt;Hill, Colin&lt;/author&gt;&lt;author&gt;Gahan, Cormac G. M.&lt;/author&gt;&lt;/authors&gt;&lt;/contributors&gt;&lt;titles&gt;&lt;title&gt;Regulation of host weight gain and lipid metabolism by bacterial bile acid modification in the gut&lt;/title&gt;&lt;secondary-title&gt;Proceedings of the National Academy of Sciences&lt;/secondary-title&gt;&lt;/titles&gt;&lt;periodical&gt;&lt;full-title&gt;Proceedings of the National Academy of Sciences&lt;/full-title&gt;&lt;/periodical&gt;&lt;pages&gt;7421-7426&lt;/pages&gt;&lt;volume&gt;111&lt;/volume&gt;&lt;number&gt;20&lt;/number&gt;&lt;dates&gt;&lt;year&gt;2014&lt;/year&gt;&lt;pub-dates&gt;&lt;date&gt;May 20, 2014&lt;/date&gt;&lt;/pub-dates&gt;&lt;/dates&gt;&lt;urls&gt;&lt;related-urls&gt;&lt;url&gt;http://www.pnas.org/content/111/20/7421.abstract&lt;/url&gt;&lt;/related-urls&gt;&lt;/urls&gt;&lt;electronic-resource-num&gt;10.1073/pnas.1323599111&lt;/electronic-resource-num&gt;&lt;/record&gt;&lt;/Cite&gt;&lt;/EndNote&gt;</w:instrText>
      </w:r>
      <w:r w:rsidR="00F00F6F" w:rsidRPr="00FC1D7A">
        <w:fldChar w:fldCharType="separate"/>
      </w:r>
      <w:r w:rsidR="00F00F6F" w:rsidRPr="00FC1D7A">
        <w:rPr>
          <w:noProof/>
        </w:rPr>
        <w:t>(Joyce et al., 2014)</w:t>
      </w:r>
      <w:r w:rsidR="00F00F6F" w:rsidRPr="00FC1D7A">
        <w:fldChar w:fldCharType="end"/>
      </w:r>
      <w:r w:rsidR="008F7209" w:rsidRPr="00FC1D7A">
        <w:t>. Bacteria</w:t>
      </w:r>
      <w:r w:rsidR="009739BE" w:rsidRPr="00FC1D7A">
        <w:t>l species</w:t>
      </w:r>
      <w:r w:rsidR="008F7209" w:rsidRPr="00FC1D7A">
        <w:t xml:space="preserve"> such as </w:t>
      </w:r>
      <w:r w:rsidR="008F7209" w:rsidRPr="00FC1D7A">
        <w:rPr>
          <w:i/>
        </w:rPr>
        <w:t>Lactobacillus</w:t>
      </w:r>
      <w:r w:rsidR="008F7209" w:rsidRPr="00FC1D7A">
        <w:t xml:space="preserve"> and </w:t>
      </w:r>
      <w:r w:rsidR="008F7209" w:rsidRPr="00FC1D7A">
        <w:rPr>
          <w:i/>
        </w:rPr>
        <w:t>Bifidobacterium</w:t>
      </w:r>
      <w:r w:rsidR="008F7209" w:rsidRPr="00FC1D7A">
        <w:t xml:space="preserve"> produce bile acid hydrolase (B</w:t>
      </w:r>
      <w:r w:rsidR="00C61E8F" w:rsidRPr="00FC1D7A">
        <w:t>SH) in order to remove the associated amino acid</w:t>
      </w:r>
      <w:r w:rsidR="00EC7D3C" w:rsidRPr="00FC1D7A">
        <w:t xml:space="preserve"> </w:t>
      </w:r>
      <w:r w:rsidR="00EC7D3C" w:rsidRPr="00FC1D7A">
        <w:fldChar w:fldCharType="begin"/>
      </w:r>
      <w:r w:rsidR="002424DC" w:rsidRPr="00FC1D7A">
        <w:instrText xml:space="preserve"> ADDIN EN.CITE &lt;EndNote&gt;&lt;Cite&gt;&lt;Author&gt;Oner&lt;/Author&gt;&lt;Year&gt;2014&lt;/Year&gt;&lt;RecNum&gt;62&lt;/RecNum&gt;&lt;DisplayText&gt;(Oner et al., 2014)&lt;/DisplayText&gt;&lt;record&gt;&lt;rec-number&gt;62&lt;/rec-number&gt;&lt;foreign-keys&gt;&lt;key app="EN" db-id="vd59wwa9htw29oe595kv20ty9zftzwsdrwvp"&gt;62&lt;/key&gt;&lt;/foreign-keys&gt;&lt;ref-type name="Journal Article"&gt;17&lt;/ref-type&gt;&lt;contributors&gt;&lt;authors&gt;&lt;author&gt;Oner, O.&lt;/author&gt;&lt;author&gt;Aslim, B.&lt;/author&gt;&lt;author&gt;Aydas, S. B.&lt;/author&gt;&lt;/authors&gt;&lt;/contributors&gt;&lt;auth-address&gt;Gazi University Faculty of Science, Department of Biology, Biotechnology Laboratory, Ankara, Turkey.&lt;/auth-address&gt;&lt;titles&gt;&lt;title&gt;Mechanisms of cholesterol-lowering effects of lactobacilli and bifidobacteria strains as potential probiotics with their bsh gene analysis&lt;/title&gt;&lt;secondary-title&gt;J Mol Microbiol Biotechnol&lt;/secondary-title&gt;&lt;/titles&gt;&lt;pages&gt;12-8&lt;/pages&gt;&lt;volume&gt;24&lt;/volume&gt;&lt;number&gt;1&lt;/number&gt;&lt;edition&gt;2013/10/26&lt;/edition&gt;&lt;keywords&gt;&lt;keyword&gt;Amidohydrolases/ metabolism&lt;/keyword&gt;&lt;keyword&gt;Anticholesteremic Agents/ pharmacology&lt;/keyword&gt;&lt;keyword&gt;Bifidobacterium/drug effects/ enzymology/growth &amp;amp; development&lt;/keyword&gt;&lt;keyword&gt;Cholesterol/ metabolism&lt;/keyword&gt;&lt;keyword&gt;Cholic Acid/metabolism&lt;/keyword&gt;&lt;keyword&gt;Humans&lt;/keyword&gt;&lt;keyword&gt;Lactobacillus plantarum/drug effects/ enzymology/growth &amp;amp; development&lt;/keyword&gt;&lt;keyword&gt;Microbial Viability/drug effects&lt;/keyword&gt;&lt;keyword&gt;Probiotics/ pharmacology&lt;/keyword&gt;&lt;/keywords&gt;&lt;dates&gt;&lt;year&gt;2014&lt;/year&gt;&lt;/dates&gt;&lt;isbn&gt;1660-2412 (Electronic)&amp;#xD;1464-1801 (Linking)&lt;/isbn&gt;&lt;accession-num&gt;24158048&lt;/accession-num&gt;&lt;urls&gt;&lt;/urls&gt;&lt;electronic-resource-num&gt;10.1159/000354316&lt;/electronic-resource-num&gt;&lt;remote-database-provider&gt;NLM&lt;/remote-database-provider&gt;&lt;language&gt;eng&lt;/language&gt;&lt;/record&gt;&lt;/Cite&gt;&lt;/EndNote&gt;</w:instrText>
      </w:r>
      <w:r w:rsidR="00EC7D3C" w:rsidRPr="00FC1D7A">
        <w:fldChar w:fldCharType="separate"/>
      </w:r>
      <w:r w:rsidR="00EC7D3C" w:rsidRPr="00FC1D7A">
        <w:rPr>
          <w:noProof/>
        </w:rPr>
        <w:t>(Oner et al., 2014)</w:t>
      </w:r>
      <w:r w:rsidR="00EC7D3C" w:rsidRPr="00FC1D7A">
        <w:fldChar w:fldCharType="end"/>
      </w:r>
      <w:r w:rsidR="008F7209" w:rsidRPr="00FC1D7A">
        <w:t xml:space="preserve">. There are </w:t>
      </w:r>
      <w:r w:rsidR="003E3A02" w:rsidRPr="00FC1D7A">
        <w:t>several survival-promoting</w:t>
      </w:r>
      <w:r w:rsidR="008F7209" w:rsidRPr="00FC1D7A">
        <w:t xml:space="preserve"> </w:t>
      </w:r>
      <w:r w:rsidR="00541F61" w:rsidRPr="00FC1D7A">
        <w:t>motives</w:t>
      </w:r>
      <w:r w:rsidR="008F7209" w:rsidRPr="00FC1D7A">
        <w:t xml:space="preserve"> </w:t>
      </w:r>
      <w:r w:rsidR="00541F61" w:rsidRPr="00FC1D7A">
        <w:t xml:space="preserve">for </w:t>
      </w:r>
      <w:r w:rsidR="008F7209" w:rsidRPr="00FC1D7A">
        <w:t>bacteria</w:t>
      </w:r>
      <w:r w:rsidR="00541F61" w:rsidRPr="00FC1D7A">
        <w:t xml:space="preserve"> to</w:t>
      </w:r>
      <w:r w:rsidR="008F7209" w:rsidRPr="00FC1D7A">
        <w:t xml:space="preserve"> </w:t>
      </w:r>
      <w:r w:rsidR="00C61E8F" w:rsidRPr="00FC1D7A">
        <w:t>respond in this way;</w:t>
      </w:r>
      <w:r w:rsidR="008F7209" w:rsidRPr="00FC1D7A">
        <w:t xml:space="preserve"> </w:t>
      </w:r>
      <w:r w:rsidR="003E3A02" w:rsidRPr="00FC1D7A">
        <w:t xml:space="preserve">these include providing a nutrition source and </w:t>
      </w:r>
      <w:r w:rsidR="00541F61" w:rsidRPr="00FC1D7A">
        <w:t xml:space="preserve">bile acid </w:t>
      </w:r>
      <w:r w:rsidR="003E3A02" w:rsidRPr="00FC1D7A">
        <w:t>detoxification</w:t>
      </w:r>
      <w:r w:rsidR="00541F61" w:rsidRPr="00FC1D7A">
        <w:t xml:space="preserve"> </w:t>
      </w:r>
      <w:r w:rsidR="003E3A02" w:rsidRPr="00FC1D7A">
        <w:fldChar w:fldCharType="begin"/>
      </w:r>
      <w:r w:rsidR="002424DC" w:rsidRPr="00FC1D7A">
        <w:instrText xml:space="preserve"> ADDIN EN.CITE &lt;EndNote&gt;&lt;Cite&gt;&lt;Author&gt;Begley&lt;/Author&gt;&lt;Year&gt;2006&lt;/Year&gt;&lt;RecNum&gt;45&lt;/RecNum&gt;&lt;DisplayText&gt;(Begley et al., 2006)&lt;/DisplayText&gt;&lt;record&gt;&lt;rec-number&gt;45&lt;/rec-number&gt;&lt;foreign-keys&gt;&lt;key app="EN" db-id="vd59wwa9htw29oe595kv20ty9zftzwsdrwvp"&gt;45&lt;/key&gt;&lt;/foreign-keys&gt;&lt;ref-type name="Journal Article"&gt;17&lt;/ref-type&gt;&lt;contributors&gt;&lt;authors&gt;&lt;author&gt;Begley, Máire&lt;/author&gt;&lt;author&gt;Hill, Colin&lt;/author&gt;&lt;author&gt;Gahan, Cormac G. M.&lt;/author&gt;&lt;/authors&gt;&lt;/contributors&gt;&lt;titles&gt;&lt;title&gt;Bile Salt Hydrolase Activity in Probiotics&lt;/title&gt;&lt;secondary-title&gt;Applied and Environmental Microbiology&lt;/secondary-title&gt;&lt;/titles&gt;&lt;pages&gt;1729-1738&lt;/pages&gt;&lt;volume&gt;72&lt;/volume&gt;&lt;number&gt;3&lt;/number&gt;&lt;dates&gt;&lt;year&gt;2006&lt;/year&gt;&lt;/dates&gt;&lt;publisher&gt;American Society for Microbiology&lt;/publisher&gt;&lt;isbn&gt;0099-2240&amp;#xD;1098-5336&lt;/isbn&gt;&lt;accession-num&gt;PMC1393245&lt;/accession-num&gt;&lt;urls&gt;&lt;related-urls&gt;&lt;url&gt;http://www.ncbi.nlm.nih.gov/pmc/articles/PMC1393245/&lt;/url&gt;&lt;/related-urls&gt;&lt;/urls&gt;&lt;electronic-resource-num&gt;10.1128/AEM.72.3.1729-1738.2006&lt;/electronic-resource-num&gt;&lt;remote-database-name&gt;PMC&lt;/remote-database-name&gt;&lt;/record&gt;&lt;/Cite&gt;&lt;/EndNote&gt;</w:instrText>
      </w:r>
      <w:r w:rsidR="003E3A02" w:rsidRPr="00FC1D7A">
        <w:fldChar w:fldCharType="separate"/>
      </w:r>
      <w:r w:rsidR="003E3A02" w:rsidRPr="00FC1D7A">
        <w:rPr>
          <w:noProof/>
        </w:rPr>
        <w:t>(Begley et al., 2006)</w:t>
      </w:r>
      <w:r w:rsidR="003E3A02" w:rsidRPr="00FC1D7A">
        <w:fldChar w:fldCharType="end"/>
      </w:r>
      <w:r w:rsidR="006E7708" w:rsidRPr="00FC1D7A">
        <w:t>. This modulation of bile acid circulation indicates that the gut microbiome also plays an important role in maintaining cholesterol metabolism</w:t>
      </w:r>
      <w:r w:rsidR="00956232" w:rsidRPr="00FC1D7A">
        <w:t xml:space="preserve">. Collectively the mechanisms we have discussed coordinate together to maintain whole body cholesterol balance and </w:t>
      </w:r>
      <w:r w:rsidR="006E7708" w:rsidRPr="00FC1D7A">
        <w:t xml:space="preserve">age-related </w:t>
      </w:r>
      <w:r w:rsidR="00956232" w:rsidRPr="00FC1D7A">
        <w:t xml:space="preserve">changes to </w:t>
      </w:r>
      <w:r w:rsidR="009B353C" w:rsidRPr="00FC1D7A">
        <w:t>such mechanisms have</w:t>
      </w:r>
      <w:r w:rsidR="00956232" w:rsidRPr="00FC1D7A">
        <w:t xml:space="preserve"> important implications for health. </w:t>
      </w:r>
    </w:p>
    <w:p w14:paraId="7CC45497" w14:textId="77777777" w:rsidR="00A2448E" w:rsidRPr="00FC1D7A" w:rsidRDefault="00A2448E" w:rsidP="00FA3CF8">
      <w:pPr>
        <w:spacing w:line="276" w:lineRule="auto"/>
        <w:jc w:val="both"/>
        <w:rPr>
          <w:b/>
        </w:rPr>
      </w:pPr>
    </w:p>
    <w:p w14:paraId="55FA9E34" w14:textId="1486D59A" w:rsidR="008C1F23" w:rsidRPr="00FC1D7A" w:rsidRDefault="00CC51C3" w:rsidP="00FA3CF8">
      <w:pPr>
        <w:spacing w:line="276" w:lineRule="auto"/>
        <w:jc w:val="both"/>
        <w:rPr>
          <w:b/>
        </w:rPr>
      </w:pPr>
      <w:r w:rsidRPr="00FC1D7A">
        <w:rPr>
          <w:b/>
        </w:rPr>
        <w:t>3.0 I</w:t>
      </w:r>
      <w:r w:rsidR="00CA6509" w:rsidRPr="00FC1D7A">
        <w:rPr>
          <w:b/>
        </w:rPr>
        <w:t xml:space="preserve">mpact of Ageing on Cholesterol </w:t>
      </w:r>
      <w:r w:rsidR="009B353C" w:rsidRPr="00FC1D7A">
        <w:rPr>
          <w:b/>
        </w:rPr>
        <w:t>M</w:t>
      </w:r>
      <w:r w:rsidR="00CA6509" w:rsidRPr="00FC1D7A">
        <w:rPr>
          <w:b/>
        </w:rPr>
        <w:t>etabolism</w:t>
      </w:r>
    </w:p>
    <w:p w14:paraId="0D87DC3E" w14:textId="634F91FF" w:rsidR="006211C2" w:rsidRPr="00FC1D7A" w:rsidRDefault="00CA6509" w:rsidP="00FA3CF8">
      <w:pPr>
        <w:spacing w:line="276" w:lineRule="auto"/>
        <w:jc w:val="both"/>
        <w:rPr>
          <w:b/>
        </w:rPr>
      </w:pPr>
      <w:r w:rsidRPr="00FC1D7A">
        <w:rPr>
          <w:b/>
        </w:rPr>
        <w:t>3</w:t>
      </w:r>
      <w:r w:rsidR="006211C2" w:rsidRPr="00FC1D7A">
        <w:rPr>
          <w:b/>
        </w:rPr>
        <w:t xml:space="preserve">.1 </w:t>
      </w:r>
      <w:r w:rsidR="00DF0BF8" w:rsidRPr="00FC1D7A">
        <w:rPr>
          <w:b/>
        </w:rPr>
        <w:t>L</w:t>
      </w:r>
      <w:r w:rsidR="002516D3" w:rsidRPr="00FC1D7A">
        <w:rPr>
          <w:b/>
        </w:rPr>
        <w:t>ipoprotein Dynamic</w:t>
      </w:r>
      <w:r w:rsidR="00DF0BF8" w:rsidRPr="00FC1D7A">
        <w:rPr>
          <w:b/>
        </w:rPr>
        <w:t>s and Ageing</w:t>
      </w:r>
    </w:p>
    <w:p w14:paraId="3D51C616" w14:textId="4276E3CC" w:rsidR="002B3D58" w:rsidRPr="00FC1D7A" w:rsidRDefault="00AB2E34" w:rsidP="006427F2">
      <w:pPr>
        <w:spacing w:line="276" w:lineRule="auto"/>
        <w:jc w:val="both"/>
      </w:pPr>
      <w:r w:rsidRPr="00FC1D7A">
        <w:t xml:space="preserve">It is well established that LDL-C levels </w:t>
      </w:r>
      <w:r w:rsidR="00F16691" w:rsidRPr="00FC1D7A">
        <w:t>rise with age</w:t>
      </w:r>
      <w:r w:rsidR="00D870C4" w:rsidRPr="00FC1D7A">
        <w:t xml:space="preserve"> </w:t>
      </w:r>
      <w:r w:rsidR="00D870C4" w:rsidRPr="00FC1D7A">
        <w:fldChar w:fldCharType="begin"/>
      </w:r>
      <w:r w:rsidR="002424DC" w:rsidRPr="00FC1D7A">
        <w:instrText xml:space="preserve"> ADDIN EN.CITE &lt;EndNote&gt;&lt;Cite&gt;&lt;Author&gt;Abbott&lt;/Author&gt;&lt;Year&gt;1983&lt;/Year&gt;&lt;RecNum&gt;181&lt;/RecNum&gt;&lt;DisplayText&gt;(Abbott et al., 1983)&lt;/DisplayText&gt;&lt;record&gt;&lt;rec-number&gt;181&lt;/rec-number&gt;&lt;foreign-keys&gt;&lt;key app="EN" db-id="vd59wwa9htw29oe595kv20ty9zftzwsdrwvp"&gt;181&lt;/key&gt;&lt;/foreign-keys&gt;&lt;ref-type name="Journal Article"&gt;17&lt;/ref-type&gt;&lt;contributors&gt;&lt;authors&gt;&lt;author&gt;Abbott, R D&lt;/author&gt;&lt;author&gt;Garrison, R J&lt;/author&gt;&lt;author&gt;Wilson, P W&lt;/author&gt;&lt;author&gt;Epstein, F H&lt;/author&gt;&lt;author&gt;Castelli, W P&lt;/author&gt;&lt;author&gt;Feinleib, M&lt;/author&gt;&lt;author&gt;LaRue, C&lt;/author&gt;&lt;/authors&gt;&lt;/contributors&gt;&lt;titles&gt;&lt;title&gt;Joint distribution of lipoprotein cholesterol classes. The Framingham study&lt;/title&gt;&lt;secondary-title&gt;Arteriosclerosis, Thrombosis, and Vascular Biology&lt;/secondary-title&gt;&lt;/titles&gt;&lt;pages&gt;260-72&lt;/pages&gt;&lt;volume&gt;3&lt;/volume&gt;&lt;number&gt;3&lt;/number&gt;&lt;dates&gt;&lt;year&gt;1983&lt;/year&gt;&lt;pub-dates&gt;&lt;date&gt;May 1, 1983&lt;/date&gt;&lt;/pub-dates&gt;&lt;/dates&gt;&lt;urls&gt;&lt;related-urls&gt;&lt;url&gt;http://atvb.ahajournals.org/content/3/3/260.abstract&lt;/url&gt;&lt;/related-urls&gt;&lt;/urls&gt;&lt;electronic-resource-num&gt;10.1161/01.atv.3.3.260&lt;/electronic-resource-num&gt;&lt;/record&gt;&lt;/Cite&gt;&lt;/EndNote&gt;</w:instrText>
      </w:r>
      <w:r w:rsidR="00D870C4" w:rsidRPr="00FC1D7A">
        <w:fldChar w:fldCharType="separate"/>
      </w:r>
      <w:r w:rsidR="00D870C4" w:rsidRPr="00FC1D7A">
        <w:rPr>
          <w:noProof/>
        </w:rPr>
        <w:t>(Abbott et al., 1983)</w:t>
      </w:r>
      <w:r w:rsidR="00D870C4" w:rsidRPr="00FC1D7A">
        <w:fldChar w:fldCharType="end"/>
      </w:r>
      <w:r w:rsidR="005052F5" w:rsidRPr="00FC1D7A">
        <w:t xml:space="preserve">. </w:t>
      </w:r>
      <w:r w:rsidR="00EA3721" w:rsidRPr="00FC1D7A">
        <w:t>Ev</w:t>
      </w:r>
      <w:r w:rsidR="006E7708" w:rsidRPr="00FC1D7A">
        <w:t>idence from the Framingham</w:t>
      </w:r>
      <w:r w:rsidR="00EA3721" w:rsidRPr="00FC1D7A">
        <w:t xml:space="preserve"> </w:t>
      </w:r>
      <w:r w:rsidR="005902D2" w:rsidRPr="00FC1D7A">
        <w:t>S</w:t>
      </w:r>
      <w:r w:rsidR="00EA3721" w:rsidRPr="00FC1D7A">
        <w:t xml:space="preserve">tudy demonstrates </w:t>
      </w:r>
      <w:r w:rsidR="004A7F16" w:rsidRPr="00FC1D7A">
        <w:t>LDL-C steadily rises from 97.08 and 100.44mg/dL in 15-19 year olds</w:t>
      </w:r>
      <w:r w:rsidR="005902D2" w:rsidRPr="00FC1D7A">
        <w:t>,</w:t>
      </w:r>
      <w:r w:rsidR="004A7F16" w:rsidRPr="00FC1D7A">
        <w:t xml:space="preserve"> to 132.25 and 156.91</w:t>
      </w:r>
      <w:r w:rsidR="00E21000" w:rsidRPr="00FC1D7A">
        <w:t>mg/dL</w:t>
      </w:r>
      <w:r w:rsidR="004A7F16" w:rsidRPr="00FC1D7A">
        <w:t xml:space="preserve"> in 75-79 year olds in males and females</w:t>
      </w:r>
      <w:r w:rsidR="009B353C" w:rsidRPr="00FC1D7A">
        <w:t>,</w:t>
      </w:r>
      <w:r w:rsidR="004A7F16" w:rsidRPr="00FC1D7A">
        <w:t xml:space="preserve"> respectively </w:t>
      </w:r>
      <w:r w:rsidR="004A7F16" w:rsidRPr="00FC1D7A">
        <w:fldChar w:fldCharType="begin"/>
      </w:r>
      <w:r w:rsidR="002424DC" w:rsidRPr="00FC1D7A">
        <w:instrText xml:space="preserve"> ADDIN EN.CITE &lt;EndNote&gt;&lt;Cite&gt;&lt;Author&gt;Abbott&lt;/Author&gt;&lt;Year&gt;1983&lt;/Year&gt;&lt;RecNum&gt;181&lt;/RecNum&gt;&lt;DisplayText&gt;(Abbott et al., 1983)&lt;/DisplayText&gt;&lt;record&gt;&lt;rec-number&gt;181&lt;/rec-number&gt;&lt;foreign-keys&gt;&lt;key app="EN" db-id="vd59wwa9htw29oe595kv20ty9zftzwsdrwvp"&gt;181&lt;/key&gt;&lt;/foreign-keys&gt;&lt;ref-type name="Journal Article"&gt;17&lt;/ref-type&gt;&lt;contributors&gt;&lt;authors&gt;&lt;author&gt;Abbott, R D&lt;/author&gt;&lt;author&gt;Garrison, R J&lt;/author&gt;&lt;author&gt;Wilson, P W&lt;/author&gt;&lt;author&gt;Epstein, F H&lt;/author&gt;&lt;author&gt;Castelli, W P&lt;/author&gt;&lt;author&gt;Feinleib, M&lt;/author&gt;&lt;author&gt;LaRue, C&lt;/author&gt;&lt;/authors&gt;&lt;/contributors&gt;&lt;titles&gt;&lt;title&gt;Joint distribution of lipoprotein cholesterol classes. The Framingham study&lt;/title&gt;&lt;secondary-title&gt;Arteriosclerosis, Thrombosis, and Vascular Biology&lt;/secondary-title&gt;&lt;/titles&gt;&lt;pages&gt;260-72&lt;/pages&gt;&lt;volume&gt;3&lt;/volume&gt;&lt;number&gt;3&lt;/number&gt;&lt;dates&gt;&lt;year&gt;1983&lt;/year&gt;&lt;pub-dates&gt;&lt;date&gt;May 1, 1983&lt;/date&gt;&lt;/pub-dates&gt;&lt;/dates&gt;&lt;urls&gt;&lt;related-urls&gt;&lt;url&gt;http://atvb.ahajournals.org/content/3/3/260.abstract&lt;/url&gt;&lt;/related-urls&gt;&lt;/urls&gt;&lt;electronic-resource-num&gt;10.1161/01.atv.3.3.260&lt;/electronic-resource-num&gt;&lt;/record&gt;&lt;/Cite&gt;&lt;/EndNote&gt;</w:instrText>
      </w:r>
      <w:r w:rsidR="004A7F16" w:rsidRPr="00FC1D7A">
        <w:fldChar w:fldCharType="separate"/>
      </w:r>
      <w:r w:rsidR="004A7F16" w:rsidRPr="00FC1D7A">
        <w:rPr>
          <w:noProof/>
        </w:rPr>
        <w:t>(Abbott et al., 1983)</w:t>
      </w:r>
      <w:r w:rsidR="004A7F16" w:rsidRPr="00FC1D7A">
        <w:fldChar w:fldCharType="end"/>
      </w:r>
      <w:r w:rsidR="004A7F16" w:rsidRPr="00FC1D7A">
        <w:t>.</w:t>
      </w:r>
      <w:r w:rsidR="009B353C" w:rsidRPr="00FC1D7A">
        <w:t xml:space="preserve"> An increase in LDL-C is correlated with an increased risk of CVD; every 1mmol/L of LDL-C is associated with a 28% increased risk of coronary heart disease (CHD)-mortality </w:t>
      </w:r>
      <w:r w:rsidRPr="00FC1D7A">
        <w:fldChar w:fldCharType="begin"/>
      </w:r>
      <w:r w:rsidR="002424DC" w:rsidRPr="00FC1D7A">
        <w:instrText xml:space="preserve"> ADDIN EN.CITE &lt;EndNote&gt;&lt;Cite&gt;&lt;Author&gt;Gould&lt;/Author&gt;&lt;Year&gt;2007&lt;/Year&gt;&lt;RecNum&gt;79&lt;/RecNum&gt;&lt;DisplayText&gt;(Gould et al., 2007)&lt;/DisplayText&gt;&lt;record&gt;&lt;rec-number&gt;79&lt;/rec-number&gt;&lt;foreign-keys&gt;&lt;key app="EN" db-id="vd59wwa9htw29oe595kv20ty9zftzwsdrwvp"&gt;79&lt;/key&gt;&lt;/foreign-keys&gt;&lt;ref-type name="Journal Article"&gt;17&lt;/ref-type&gt;&lt;contributors&gt;&lt;authors&gt;&lt;author&gt;Gould, A. Lawrence&lt;/author&gt;&lt;author&gt;Davies, Glenn M.&lt;/author&gt;&lt;author&gt;Alemao, Evo&lt;/author&gt;&lt;author&gt;Yin, Donald D.&lt;/author&gt;&lt;author&gt;Cook, John R.&lt;/author&gt;&lt;/authors&gt;&lt;/contributors&gt;&lt;titles&gt;&lt;title&gt;Cholesterol reduction yields clinical benefits: meta-analysis including recent trials&lt;/title&gt;&lt;secondary-title&gt;Clinical Therapeutics&lt;/secondary-title&gt;&lt;/titles&gt;&lt;pages&gt;778-794&lt;/pages&gt;&lt;volume&gt;29&lt;/volume&gt;&lt;number&gt;5&lt;/number&gt;&lt;keywords&gt;&lt;keyword&gt;cholesterol&lt;/keyword&gt;&lt;keyword&gt;coronary disease&lt;/keyword&gt;&lt;keyword&gt;3-hydroxy-3-methylglutaryl coenzyme A reductase inhibitors&lt;/keyword&gt;&lt;keyword&gt;hypercholesterolemia&lt;/keyword&gt;&lt;keyword&gt;meta-analysis&lt;/keyword&gt;&lt;/keywords&gt;&lt;dates&gt;&lt;year&gt;2007&lt;/year&gt;&lt;pub-dates&gt;&lt;date&gt;5//&lt;/date&gt;&lt;/pub-dates&gt;&lt;/dates&gt;&lt;isbn&gt;0149-2918&lt;/isbn&gt;&lt;urls&gt;&lt;related-urls&gt;&lt;url&gt;http://www.sciencedirect.com/science/article/pii/S0149291807001415&lt;/url&gt;&lt;/related-urls&gt;&lt;/urls&gt;&lt;electronic-resource-num&gt;http://dx.doi.org/10.1016/j.clinthera.2007.05.012&lt;/electronic-resource-num&gt;&lt;/record&gt;&lt;/Cite&gt;&lt;/EndNote&gt;</w:instrText>
      </w:r>
      <w:r w:rsidRPr="00FC1D7A">
        <w:fldChar w:fldCharType="separate"/>
      </w:r>
      <w:r w:rsidRPr="00FC1D7A">
        <w:rPr>
          <w:noProof/>
        </w:rPr>
        <w:t>(Gould et al., 2007)</w:t>
      </w:r>
      <w:r w:rsidRPr="00FC1D7A">
        <w:fldChar w:fldCharType="end"/>
      </w:r>
      <w:r w:rsidR="006D7108" w:rsidRPr="00FC1D7A">
        <w:t>.</w:t>
      </w:r>
      <w:r w:rsidR="00165EC1" w:rsidRPr="00FC1D7A">
        <w:t xml:space="preserve"> </w:t>
      </w:r>
      <w:r w:rsidR="007108CC" w:rsidRPr="00FC1D7A">
        <w:t>Paradoxically</w:t>
      </w:r>
      <w:r w:rsidR="009B353C" w:rsidRPr="00FC1D7A">
        <w:t xml:space="preserve">, this is not always the case, as </w:t>
      </w:r>
      <w:r w:rsidR="00D74C34" w:rsidRPr="00FC1D7A">
        <w:t>higher level</w:t>
      </w:r>
      <w:r w:rsidR="009B353C" w:rsidRPr="00FC1D7A">
        <w:t>s</w:t>
      </w:r>
      <w:r w:rsidR="00D74C34" w:rsidRPr="00FC1D7A">
        <w:t xml:space="preserve"> of LDL-C was associated with a lower risk of all causes of mortality in </w:t>
      </w:r>
      <w:r w:rsidR="009B353C" w:rsidRPr="00FC1D7A">
        <w:t>a</w:t>
      </w:r>
      <w:r w:rsidR="00D74C34" w:rsidRPr="00FC1D7A">
        <w:t xml:space="preserve"> Chinese cohort of 935 ≥80 year old males and females. </w:t>
      </w:r>
      <w:r w:rsidR="009B353C" w:rsidRPr="00FC1D7A">
        <w:t>In this cohort</w:t>
      </w:r>
      <w:r w:rsidR="006C3702" w:rsidRPr="00FC1D7A">
        <w:t xml:space="preserve"> each 1mmol/L increase in LDL-C reflected a </w:t>
      </w:r>
      <w:r w:rsidR="00397D69" w:rsidRPr="00FC1D7A">
        <w:t>19% decrease in mortality</w:t>
      </w:r>
      <w:r w:rsidR="0004153A" w:rsidRPr="00FC1D7A">
        <w:t xml:space="preserve"> </w:t>
      </w:r>
      <w:r w:rsidR="0004153A" w:rsidRPr="00FC1D7A">
        <w:fldChar w:fldCharType="begin"/>
      </w:r>
      <w:r w:rsidR="00CA7B92" w:rsidRPr="00FC1D7A">
        <w:instrText xml:space="preserve"> ADDIN EN.CITE &lt;EndNote&gt;&lt;Cite&gt;&lt;Author&gt;Lv&lt;/Author&gt;&lt;Year&gt;2015&lt;/Year&gt;&lt;RecNum&gt;21&lt;/RecNum&gt;&lt;DisplayText&gt;(Lv et al., 2015)&lt;/DisplayText&gt;&lt;record&gt;&lt;rec-number&gt;21&lt;/rec-number&gt;&lt;foreign-keys&gt;&lt;key app="EN" db-id="vd59wwa9htw29oe595kv20ty9zftzwsdrwvp"&gt;21&lt;/key&gt;&lt;/foreign-keys&gt;&lt;ref-type name="Journal Article"&gt;17&lt;/ref-type&gt;&lt;contributors&gt;&lt;authors&gt;&lt;author&gt;Lv, Yue-Bin&lt;/author&gt;&lt;author&gt;Yin, Zhao-Xue&lt;/author&gt;&lt;author&gt;Chei, Choy-Lye&lt;/author&gt;&lt;author&gt;Qian, Han-Zhu&lt;/author&gt;&lt;author&gt;Kraus, Virginia Byers&lt;/author&gt;&lt;author&gt;Zhang, Juan&lt;/author&gt;&lt;author&gt;Brasher, Melanie Sereny&lt;/author&gt;&lt;author&gt;Shi, Xiao-Ming&lt;/author&gt;&lt;author&gt;Matchar, David Bruce&lt;/author&gt;&lt;author&gt;Zeng, Yi&lt;/author&gt;&lt;/authors&gt;&lt;/contributors&gt;&lt;titles&gt;&lt;title&gt;Low-density lipoprotein cholesterol was inversely associated with 3-year all-cause mortality among Chinese oldest old: Data from the Chinese Longitudinal Healthy Longevity Survey&lt;/title&gt;&lt;secondary-title&gt;Atherosclerosis&lt;/secondary-title&gt;&lt;/titles&gt;&lt;periodical&gt;&lt;full-title&gt;Atherosclerosis&lt;/full-title&gt;&lt;abbr-1&gt;Atherosclerosis&lt;/abbr-1&gt;&lt;/periodical&gt;&lt;pages&gt;137-142&lt;/pages&gt;&lt;volume&gt;239&lt;/volume&gt;&lt;number&gt;1&lt;/number&gt;&lt;keywords&gt;&lt;keyword&gt;LDL-C&lt;/keyword&gt;&lt;keyword&gt;Mortality&lt;/keyword&gt;&lt;keyword&gt;Oldest old&lt;/keyword&gt;&lt;keyword&gt;Epidemiology&lt;/keyword&gt;&lt;keyword&gt;China&lt;/keyword&gt;&lt;/keywords&gt;&lt;dates&gt;&lt;year&gt;2015&lt;/year&gt;&lt;pub-dates&gt;&lt;date&gt;3//&lt;/date&gt;&lt;/pub-dates&gt;&lt;/dates&gt;&lt;isbn&gt;0021-9150&lt;/isbn&gt;&lt;urls&gt;&lt;related-urls&gt;&lt;url&gt;http://www.sciencedirect.com/science/article/pii/S0021915015000313&lt;/url&gt;&lt;/related-urls&gt;&lt;/urls&gt;&lt;electronic-resource-num&gt;http://dx.doi.org/10.1016/j.atherosclerosis.2015.01.002&lt;/electronic-resource-num&gt;&lt;/record&gt;&lt;/Cite&gt;&lt;/EndNote&gt;</w:instrText>
      </w:r>
      <w:r w:rsidR="0004153A" w:rsidRPr="00FC1D7A">
        <w:fldChar w:fldCharType="separate"/>
      </w:r>
      <w:r w:rsidR="0004153A" w:rsidRPr="00FC1D7A">
        <w:rPr>
          <w:noProof/>
        </w:rPr>
        <w:t>(Lv et al., 2015)</w:t>
      </w:r>
      <w:r w:rsidR="0004153A" w:rsidRPr="00FC1D7A">
        <w:fldChar w:fldCharType="end"/>
      </w:r>
      <w:r w:rsidR="00397D69" w:rsidRPr="00FC1D7A">
        <w:t>. Furthermore,</w:t>
      </w:r>
      <w:r w:rsidR="00D878AF" w:rsidRPr="00FC1D7A">
        <w:t xml:space="preserve"> abnormally high LDL-C (≥3.37mmol) resulted in a 40% reduction in mortality risk.</w:t>
      </w:r>
      <w:r w:rsidR="00397D69" w:rsidRPr="00FC1D7A">
        <w:t xml:space="preserve"> </w:t>
      </w:r>
      <w:r w:rsidR="00D74C34" w:rsidRPr="00FC1D7A">
        <w:t>Pa</w:t>
      </w:r>
      <w:r w:rsidR="006C3702" w:rsidRPr="00FC1D7A">
        <w:t>r</w:t>
      </w:r>
      <w:r w:rsidR="005364D3" w:rsidRPr="00FC1D7A">
        <w:t>ticipants that survived the three</w:t>
      </w:r>
      <w:r w:rsidR="00D74C34" w:rsidRPr="00FC1D7A">
        <w:t xml:space="preserve"> year survey-based study were also found to have a higher prevalence </w:t>
      </w:r>
      <w:r w:rsidR="00397D69" w:rsidRPr="00FC1D7A">
        <w:t xml:space="preserve">(39.0% </w:t>
      </w:r>
      <w:r w:rsidR="003B3D3C" w:rsidRPr="00FC1D7A">
        <w:t>vs.</w:t>
      </w:r>
      <w:r w:rsidR="00397D69" w:rsidRPr="00FC1D7A">
        <w:t xml:space="preserve"> 27.7%) </w:t>
      </w:r>
      <w:r w:rsidR="00D74C34" w:rsidRPr="00FC1D7A">
        <w:t>of central obesity</w:t>
      </w:r>
      <w:r w:rsidR="00397D69" w:rsidRPr="00FC1D7A">
        <w:t xml:space="preserve"> </w:t>
      </w:r>
      <w:r w:rsidR="00397D69" w:rsidRPr="00FC1D7A">
        <w:fldChar w:fldCharType="begin"/>
      </w:r>
      <w:r w:rsidR="00CA7B92" w:rsidRPr="00FC1D7A">
        <w:instrText xml:space="preserve"> ADDIN EN.CITE &lt;EndNote&gt;&lt;Cite&gt;&lt;Author&gt;Lv&lt;/Author&gt;&lt;Year&gt;2015&lt;/Year&gt;&lt;RecNum&gt;21&lt;/RecNum&gt;&lt;DisplayText&gt;(Lv et al., 2015)&lt;/DisplayText&gt;&lt;record&gt;&lt;rec-number&gt;21&lt;/rec-number&gt;&lt;foreign-keys&gt;&lt;key app="EN" db-id="vd59wwa9htw29oe595kv20ty9zftzwsdrwvp"&gt;21&lt;/key&gt;&lt;/foreign-keys&gt;&lt;ref-type name="Journal Article"&gt;17&lt;/ref-type&gt;&lt;contributors&gt;&lt;authors&gt;&lt;author&gt;Lv, Yue-Bin&lt;/author&gt;&lt;author&gt;Yin, Zhao-Xue&lt;/author&gt;&lt;author&gt;Chei, Choy-Lye&lt;/author&gt;&lt;author&gt;Qian, Han-Zhu&lt;/author&gt;&lt;author&gt;Kraus, Virginia Byers&lt;/author&gt;&lt;author&gt;Zhang, Juan&lt;/author&gt;&lt;author&gt;Brasher, Melanie Sereny&lt;/author&gt;&lt;author&gt;Shi, Xiao-Ming&lt;/author&gt;&lt;author&gt;Matchar, David Bruce&lt;/author&gt;&lt;author&gt;Zeng, Yi&lt;/author&gt;&lt;/authors&gt;&lt;/contributors&gt;&lt;titles&gt;&lt;title&gt;Low-density lipoprotein cholesterol was inversely associated with 3-year all-cause mortality among Chinese oldest old: Data from the Chinese Longitudinal Healthy Longevity Survey&lt;/title&gt;&lt;secondary-title&gt;Atherosclerosis&lt;/secondary-title&gt;&lt;/titles&gt;&lt;periodical&gt;&lt;full-title&gt;Atherosclerosis&lt;/full-title&gt;&lt;abbr-1&gt;Atherosclerosis&lt;/abbr-1&gt;&lt;/periodical&gt;&lt;pages&gt;137-142&lt;/pages&gt;&lt;volume&gt;239&lt;/volume&gt;&lt;number&gt;1&lt;/number&gt;&lt;keywords&gt;&lt;keyword&gt;LDL-C&lt;/keyword&gt;&lt;keyword&gt;Mortality&lt;/keyword&gt;&lt;keyword&gt;Oldest old&lt;/keyword&gt;&lt;keyword&gt;Epidemiology&lt;/keyword&gt;&lt;keyword&gt;China&lt;/keyword&gt;&lt;/keywords&gt;&lt;dates&gt;&lt;year&gt;2015&lt;/year&gt;&lt;pub-dates&gt;&lt;date&gt;3//&lt;/date&gt;&lt;/pub-dates&gt;&lt;/dates&gt;&lt;isbn&gt;0021-9150&lt;/isbn&gt;&lt;urls&gt;&lt;related-urls&gt;&lt;url&gt;http://www.sciencedirect.com/science/article/pii/S0021915015000313&lt;/url&gt;&lt;/related-urls&gt;&lt;/urls&gt;&lt;electronic-resource-num&gt;http://dx.doi.org/10.1016/j.atherosclerosis.2015.01.002&lt;/electronic-resource-num&gt;&lt;/record&gt;&lt;/Cite&gt;&lt;/EndNote&gt;</w:instrText>
      </w:r>
      <w:r w:rsidR="00397D69" w:rsidRPr="00FC1D7A">
        <w:fldChar w:fldCharType="separate"/>
      </w:r>
      <w:r w:rsidR="00397D69" w:rsidRPr="00FC1D7A">
        <w:rPr>
          <w:noProof/>
        </w:rPr>
        <w:t>(Lv et al., 2015)</w:t>
      </w:r>
      <w:r w:rsidR="00397D69" w:rsidRPr="00FC1D7A">
        <w:fldChar w:fldCharType="end"/>
      </w:r>
      <w:r w:rsidR="00397D69" w:rsidRPr="00FC1D7A">
        <w:t>.</w:t>
      </w:r>
      <w:r w:rsidR="00D878AF" w:rsidRPr="00FC1D7A">
        <w:t xml:space="preserve"> This phenomenon in the oldest old could be explained by several factors. Firstly</w:t>
      </w:r>
      <w:r w:rsidR="002B3D58" w:rsidRPr="00FC1D7A">
        <w:t>,</w:t>
      </w:r>
      <w:r w:rsidR="00D878AF" w:rsidRPr="00FC1D7A">
        <w:t xml:space="preserve"> </w:t>
      </w:r>
      <w:r w:rsidR="000F59AF" w:rsidRPr="00FC1D7A">
        <w:t>it is possible that individuals susceptible to the ef</w:t>
      </w:r>
      <w:r w:rsidR="002B3D58" w:rsidRPr="00FC1D7A">
        <w:t xml:space="preserve">fects of increased LDL-C levels </w:t>
      </w:r>
      <w:r w:rsidR="000F59AF" w:rsidRPr="00FC1D7A">
        <w:t xml:space="preserve">had already died before the age of 80 years, and are consequently not included in studies of the oldest old. </w:t>
      </w:r>
      <w:r w:rsidR="00982534" w:rsidRPr="00FC1D7A">
        <w:t xml:space="preserve">It has also been suggested increased LDL-C enhances the immune response to pathogens </w:t>
      </w:r>
      <w:r w:rsidR="00E0380A" w:rsidRPr="00FC1D7A">
        <w:fldChar w:fldCharType="begin">
          <w:fldData xml:space="preserve">PEVuZE5vdGU+PENpdGU+PEF1dGhvcj5CaXN3YXM8L0F1dGhvcj48WWVhcj4yMDE1PC9ZZWFyPjxS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</w:fldData>
        </w:fldChar>
      </w:r>
      <w:r w:rsidR="007347B0" w:rsidRPr="00FC1D7A">
        <w:instrText xml:space="preserve"> ADDIN EN.CITE </w:instrText>
      </w:r>
      <w:r w:rsidR="007347B0" w:rsidRPr="00FC1D7A">
        <w:fldChar w:fldCharType="begin">
          <w:fldData xml:space="preserve">PEVuZE5vdGU+PENpdGU+PEF1dGhvcj5CaXN3YXM8L0F1dGhvcj48WWVhcj4yMDE1PC9ZZWFyPjxS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</w:fldData>
        </w:fldChar>
      </w:r>
      <w:r w:rsidR="007347B0" w:rsidRPr="00FC1D7A">
        <w:instrText xml:space="preserve"> ADDIN EN.CITE.DATA </w:instrText>
      </w:r>
      <w:r w:rsidR="007347B0" w:rsidRPr="00FC1D7A">
        <w:fldChar w:fldCharType="end"/>
      </w:r>
      <w:r w:rsidR="00E0380A" w:rsidRPr="00FC1D7A">
        <w:fldChar w:fldCharType="separate"/>
      </w:r>
      <w:r w:rsidR="00935B8A" w:rsidRPr="00FC1D7A">
        <w:rPr>
          <w:noProof/>
        </w:rPr>
        <w:t>(Biswas et al., 2015; Netea et al., 1996)</w:t>
      </w:r>
      <w:r w:rsidR="00E0380A" w:rsidRPr="00FC1D7A">
        <w:fldChar w:fldCharType="end"/>
      </w:r>
      <w:r w:rsidR="002B3D58" w:rsidRPr="00FC1D7A">
        <w:t>.</w:t>
      </w:r>
    </w:p>
    <w:p w14:paraId="133CE20E" w14:textId="44695BC1" w:rsidR="002516D3" w:rsidRPr="00E04168" w:rsidRDefault="002B3D58" w:rsidP="006427F2">
      <w:pPr>
        <w:spacing w:line="276" w:lineRule="auto"/>
        <w:jc w:val="both"/>
      </w:pPr>
      <w:r w:rsidRPr="00FC1D7A">
        <w:t>A mechanistic explanation for the correlation between advancing age and increased LDL-C is that over</w:t>
      </w:r>
      <w:r w:rsidR="00AA5205" w:rsidRPr="00FC1D7A">
        <w:t xml:space="preserve"> </w:t>
      </w:r>
      <w:r w:rsidRPr="00FC1D7A">
        <w:t xml:space="preserve">time there is a reduction </w:t>
      </w:r>
      <w:r w:rsidR="00AA5205" w:rsidRPr="00FC1D7A">
        <w:t xml:space="preserve">in </w:t>
      </w:r>
      <w:r w:rsidRPr="00FC1D7A">
        <w:t xml:space="preserve">its rate of clearance from the circulation. </w:t>
      </w:r>
      <w:r w:rsidR="002516D3" w:rsidRPr="00FC1D7A">
        <w:t>Under normal circumstances, apo B-100 containing lipoproteins, LDL-C and VLDL-C, are removed from</w:t>
      </w:r>
      <w:r w:rsidR="001776B4" w:rsidRPr="00FC1D7A">
        <w:t xml:space="preserve"> the</w:t>
      </w:r>
      <w:r w:rsidR="002516D3" w:rsidRPr="00FC1D7A">
        <w:t xml:space="preserve"> circulation by hepatic LDLr </w:t>
      </w:r>
      <w:r w:rsidR="002516D3" w:rsidRPr="00FC1D7A">
        <w:fldChar w:fldCharType="begin">
          <w:fldData xml:space="preserve">PEVuZE5vdGU+PENpdGU+PEF1dGhvcj5WZW5pYW50PC9BdXRob3I+PFllYXI+MTk5ODwvWWVhcj48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=
</w:fldData>
        </w:fldChar>
      </w:r>
      <w:r w:rsidR="007347B0" w:rsidRPr="00FC1D7A">
        <w:instrText xml:space="preserve"> ADDIN EN.CITE </w:instrText>
      </w:r>
      <w:r w:rsidR="007347B0" w:rsidRPr="00FC1D7A">
        <w:fldChar w:fldCharType="begin">
          <w:fldData xml:space="preserve">PEVuZE5vdGU+PENpdGU+PEF1dGhvcj5WZW5pYW50PC9BdXRob3I+PFllYXI+MTk5ODwvWWVhcj48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=
</w:fldData>
        </w:fldChar>
      </w:r>
      <w:r w:rsidR="007347B0" w:rsidRPr="00FC1D7A">
        <w:instrText xml:space="preserve"> ADDIN EN.CITE.DATA </w:instrText>
      </w:r>
      <w:r w:rsidR="007347B0" w:rsidRPr="00FC1D7A">
        <w:fldChar w:fldCharType="end"/>
      </w:r>
      <w:r w:rsidR="002516D3" w:rsidRPr="00FC1D7A">
        <w:fldChar w:fldCharType="separate"/>
      </w:r>
      <w:r w:rsidR="002516D3" w:rsidRPr="00FC1D7A">
        <w:rPr>
          <w:noProof/>
        </w:rPr>
        <w:t>(Veniant et al., 1998)</w:t>
      </w:r>
      <w:r w:rsidR="002516D3" w:rsidRPr="00FC1D7A">
        <w:fldChar w:fldCharType="end"/>
      </w:r>
      <w:r w:rsidR="002516D3" w:rsidRPr="00FC1D7A">
        <w:t xml:space="preserve">. From the hepatic pool, cholesterol can be directly effluxed to the small intestine for excretion, or first be converted to bile acids. This process occurs in order to maintain the levels of circulating cholesterol, by counteracting the synthesis and ingestion </w:t>
      </w:r>
      <w:r w:rsidR="002516D3" w:rsidRPr="00FC1D7A">
        <w:lastRenderedPageBreak/>
        <w:t xml:space="preserve">of cholesterol. Deficiency in LDLr results in severe hypercholesterolaemia (type II), as cholesterol cannot be removed from the plasma and into the liver for excretion </w:t>
      </w:r>
      <w:r w:rsidR="002516D3" w:rsidRPr="00FC1D7A">
        <w:fldChar w:fldCharType="begin">
          <w:fldData xml:space="preserve">PEVuZE5vdGU+PENpdGU+PEF1dGhvcj5Lb3dhbGE8L0F1dGhvcj48WWVhcj4yMDAwPC9ZZWFyPjxS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</w:fldData>
        </w:fldChar>
      </w:r>
      <w:r w:rsidR="00CA7B92" w:rsidRPr="00FC1D7A">
        <w:instrText xml:space="preserve"> ADDIN EN.CITE </w:instrText>
      </w:r>
      <w:r w:rsidR="00CA7B92" w:rsidRPr="00FC1D7A">
        <w:fldChar w:fldCharType="begin">
          <w:fldData xml:space="preserve">PEVuZE5vdGU+PENpdGU+PEF1dGhvcj5Lb3dhbGE8L0F1dGhvcj48WWVhcj4yMDAwPC9ZZWFyPjxS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</w:fldData>
        </w:fldChar>
      </w:r>
      <w:r w:rsidR="00CA7B92" w:rsidRPr="00FC1D7A">
        <w:instrText xml:space="preserve"> ADDIN EN.CITE.DATA </w:instrText>
      </w:r>
      <w:r w:rsidR="00CA7B92" w:rsidRPr="00FC1D7A">
        <w:fldChar w:fldCharType="end"/>
      </w:r>
      <w:r w:rsidR="002516D3" w:rsidRPr="00FC1D7A">
        <w:fldChar w:fldCharType="separate"/>
      </w:r>
      <w:r w:rsidR="002516D3" w:rsidRPr="00FC1D7A">
        <w:rPr>
          <w:noProof/>
        </w:rPr>
        <w:t>(Hasan et al., 2014; Kowala et al., 2000)</w:t>
      </w:r>
      <w:r w:rsidR="002516D3" w:rsidRPr="00FC1D7A">
        <w:fldChar w:fldCharType="end"/>
      </w:r>
      <w:r w:rsidR="002516D3" w:rsidRPr="00FC1D7A">
        <w:t xml:space="preserve">. Murine models have shown LDLr deficiency increases the residence time of LDL-C and VLDL-C by decreasing the </w:t>
      </w:r>
      <w:r w:rsidR="00AA5205" w:rsidRPr="00FC1D7A">
        <w:t xml:space="preserve">clearance rate </w:t>
      </w:r>
      <w:r w:rsidR="002516D3" w:rsidRPr="00FC1D7A">
        <w:fldChar w:fldCharType="begin"/>
      </w:r>
      <w:r w:rsidR="002516D3" w:rsidRPr="00FC1D7A">
        <w:instrText xml:space="preserve"> ADDIN EN.CITE &lt;EndNote&gt;&lt;Cite&gt;&lt;Author&gt;Ishibashi&lt;/Author&gt;&lt;Year&gt;1993&lt;/Year&gt;&lt;RecNum&gt;83&lt;/RecNum&gt;&lt;DisplayText&gt;(Ishibashi et al., 1993)&lt;/DisplayText&gt;&lt;record&gt;&lt;rec-number&gt;83&lt;/rec-number&gt;&lt;foreign-keys&gt;&lt;key app="EN" db-id="vd59wwa9htw29oe595kv20ty9zftzwsdrwvp"&gt;83&lt;/key&gt;&lt;/foreign-keys&gt;&lt;ref-type name="Journal Article"&gt;17&lt;/ref-type&gt;&lt;contributors&gt;&lt;authors&gt;&lt;author&gt;Ishibashi, S.&lt;/author&gt;&lt;author&gt;Brown, M. S.&lt;/author&gt;&lt;author&gt;Goldstein, J. L.&lt;/author&gt;&lt;author&gt;Gerard, R. D.&lt;/author&gt;&lt;author&gt;Hammer, R. E.&lt;/author&gt;&lt;author&gt;Herz, J.&lt;/author&gt;&lt;/authors&gt;&lt;/contributors&gt;&lt;titles&gt;&lt;title&gt;Hypercholesterolemia in low density lipoprotein receptor knockout mice and its reversal by adenovirus-mediated gene delivery&lt;/title&gt;&lt;secondary-title&gt;Journal of Clinical Investigation&lt;/secondary-title&gt;&lt;/titles&gt;&lt;pages&gt;883-893&lt;/pages&gt;&lt;volume&gt;92&lt;/volume&gt;&lt;number&gt;2&lt;/number&gt;&lt;dates&gt;&lt;year&gt;1993&lt;/year&gt;&lt;/dates&gt;&lt;isbn&gt;0021-9738&lt;/isbn&gt;&lt;accession-num&gt;PMC294927&lt;/accession-num&gt;&lt;urls&gt;&lt;related-urls&gt;&lt;url&gt;http://www.ncbi.nlm.nih.gov/pmc/articles/PMC294927/&lt;/url&gt;&lt;/related-urls&gt;&lt;/urls&gt;&lt;remote-database-name&gt;PMC&lt;/remote-database-name&gt;&lt;/record&gt;&lt;/Cite&gt;&lt;/EndNote&gt;</w:instrText>
      </w:r>
      <w:r w:rsidR="002516D3" w:rsidRPr="00FC1D7A">
        <w:fldChar w:fldCharType="separate"/>
      </w:r>
      <w:r w:rsidR="002516D3" w:rsidRPr="00FC1D7A">
        <w:rPr>
          <w:noProof/>
        </w:rPr>
        <w:t>(Ishibashi et al., 1993)</w:t>
      </w:r>
      <w:r w:rsidR="002516D3" w:rsidRPr="00FC1D7A">
        <w:fldChar w:fldCharType="end"/>
      </w:r>
      <w:r w:rsidR="002516D3" w:rsidRPr="00FC1D7A">
        <w:t xml:space="preserve">. </w:t>
      </w:r>
      <w:r w:rsidR="00DF19F1" w:rsidRPr="00FC1D7A">
        <w:t xml:space="preserve">For example, Ishibashi et al. (1993) demonstrated LDLr deficiency increased the half-life of </w:t>
      </w:r>
      <w:r w:rsidR="00DF19F1" w:rsidRPr="00FC1D7A">
        <w:rPr>
          <w:i/>
          <w:vertAlign w:val="superscript"/>
        </w:rPr>
        <w:t>125</w:t>
      </w:r>
      <w:r w:rsidR="00DF19F1" w:rsidRPr="00FC1D7A">
        <w:t xml:space="preserve">I-LDL and </w:t>
      </w:r>
      <w:r w:rsidR="00DF19F1" w:rsidRPr="00FC1D7A">
        <w:rPr>
          <w:i/>
          <w:vertAlign w:val="superscript"/>
        </w:rPr>
        <w:t>125</w:t>
      </w:r>
      <w:r w:rsidR="00DF19F1" w:rsidRPr="00FC1D7A">
        <w:t xml:space="preserve">I-VLDL by 2.5- and 30-fold respectively, while the half-life of </w:t>
      </w:r>
      <w:r w:rsidR="00DF19F1" w:rsidRPr="00FC1D7A">
        <w:rPr>
          <w:i/>
          <w:vertAlign w:val="superscript"/>
        </w:rPr>
        <w:t>125</w:t>
      </w:r>
      <w:r w:rsidR="00DF19F1" w:rsidRPr="00FC1D7A">
        <w:t>I-HDL was unaffected</w:t>
      </w:r>
      <w:r w:rsidR="002516D3" w:rsidRPr="00FC1D7A">
        <w:t xml:space="preserve">. Furthermore, LDLr deficiency induced a 2-fold increase in total cholesterol, a 7- and 9-fold increase in IDL-C, and LDL-C respectively, in addition to a modest 1.3-fold rise in HDL-C </w:t>
      </w:r>
      <w:r w:rsidR="002516D3" w:rsidRPr="00FC1D7A">
        <w:fldChar w:fldCharType="begin"/>
      </w:r>
      <w:r w:rsidR="002516D3" w:rsidRPr="00FC1D7A">
        <w:instrText xml:space="preserve"> ADDIN EN.CITE &lt;EndNote&gt;&lt;Cite&gt;&lt;Author&gt;Ishibashi&lt;/Author&gt;&lt;Year&gt;1993&lt;/Year&gt;&lt;RecNum&gt;83&lt;/RecNum&gt;&lt;DisplayText&gt;(Ishibashi et al., 1993)&lt;/DisplayText&gt;&lt;record&gt;&lt;rec-number&gt;83&lt;/rec-number&gt;&lt;foreign-keys&gt;&lt;key app="EN" db-id="vd59wwa9htw29oe595kv20ty9zftzwsdrwvp"&gt;83&lt;/key&gt;&lt;/foreign-keys&gt;&lt;ref-type name="Journal Article"&gt;17&lt;/ref-type&gt;&lt;contributors&gt;&lt;authors&gt;&lt;author&gt;Ishibashi, S.&lt;/author&gt;&lt;author&gt;Brown, M. S.&lt;/author&gt;&lt;author&gt;Goldstein, J. L.&lt;/author&gt;&lt;author&gt;Gerard, R. D.&lt;/author&gt;&lt;author&gt;Hammer, R. E.&lt;/author&gt;&lt;author&gt;Herz, J.&lt;/author&gt;&lt;/authors&gt;&lt;/contributors&gt;&lt;titles&gt;&lt;title&gt;Hypercholesterolemia in low density lipoprotein receptor knockout mice and its reversal by adenovirus-mediated gene delivery&lt;/title&gt;&lt;secondary-title&gt;Journal of Clinical Investigation&lt;/secondary-title&gt;&lt;/titles&gt;&lt;pages&gt;883-893&lt;/pages&gt;&lt;volume&gt;92&lt;/volume&gt;&lt;number&gt;2&lt;/number&gt;&lt;dates&gt;&lt;year&gt;1993&lt;/year&gt;&lt;/dates&gt;&lt;isbn&gt;0021-9738&lt;/isbn&gt;&lt;accession-num&gt;PMC294927&lt;/accession-num&gt;&lt;urls&gt;&lt;related-urls&gt;&lt;url&gt;http://www.ncbi.nlm.nih.gov/pmc/articles/PMC294927/&lt;/url&gt;&lt;/related-urls&gt;&lt;/urls&gt;&lt;remote-database-name&gt;PMC&lt;/remote-database-name&gt;&lt;/record&gt;&lt;/Cite&gt;&lt;/EndNote&gt;</w:instrText>
      </w:r>
      <w:r w:rsidR="002516D3" w:rsidRPr="00FC1D7A">
        <w:fldChar w:fldCharType="separate"/>
      </w:r>
      <w:r w:rsidR="002516D3" w:rsidRPr="00FC1D7A">
        <w:rPr>
          <w:noProof/>
        </w:rPr>
        <w:t>(Ishibashi et al., 1993)</w:t>
      </w:r>
      <w:r w:rsidR="002516D3" w:rsidRPr="00FC1D7A">
        <w:fldChar w:fldCharType="end"/>
      </w:r>
      <w:r w:rsidR="002516D3" w:rsidRPr="00FC1D7A">
        <w:t xml:space="preserve">. </w:t>
      </w:r>
      <w:r w:rsidR="00AA5205" w:rsidRPr="00FC1D7A">
        <w:t>I</w:t>
      </w:r>
      <w:r w:rsidR="001776B4" w:rsidRPr="00FC1D7A">
        <w:t xml:space="preserve">n humans </w:t>
      </w:r>
      <w:r w:rsidR="002516D3" w:rsidRPr="00FC1D7A">
        <w:t>the number of hepatic LDLr decrease</w:t>
      </w:r>
      <w:r w:rsidR="00AA5205" w:rsidRPr="00FC1D7A">
        <w:t xml:space="preserve"> with age</w:t>
      </w:r>
      <w:r w:rsidR="002516D3" w:rsidRPr="00FC1D7A">
        <w:t xml:space="preserve">, thus </w:t>
      </w:r>
      <w:r w:rsidR="00AA5205" w:rsidRPr="00FC1D7A">
        <w:t>reducing</w:t>
      </w:r>
      <w:r w:rsidR="002516D3" w:rsidRPr="00FC1D7A">
        <w:t xml:space="preserve"> the rate of LDL-C clearance, and </w:t>
      </w:r>
      <w:r w:rsidR="00AA5205" w:rsidRPr="00FC1D7A">
        <w:t>augmenting</w:t>
      </w:r>
      <w:r w:rsidR="002516D3" w:rsidRPr="00FC1D7A">
        <w:t xml:space="preserve"> LDL-C residence time </w:t>
      </w:r>
      <w:r w:rsidR="002516D3" w:rsidRPr="00FC1D7A">
        <w:fldChar w:fldCharType="begin">
          <w:fldData xml:space="preserve">PEVuZE5vdGU+PENpdGU+PEF1dGhvcj5NaWxsYXI8L0F1dGhvcj48WWVhcj4xOTk1PC9ZZWFyPjxS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</w:fldData>
        </w:fldChar>
      </w:r>
      <w:r w:rsidR="00B62720" w:rsidRPr="00FC1D7A">
        <w:instrText xml:space="preserve"> ADDIN EN.CITE </w:instrText>
      </w:r>
      <w:r w:rsidR="00B62720" w:rsidRPr="00FC1D7A">
        <w:fldChar w:fldCharType="begin">
          <w:fldData xml:space="preserve">PEVuZE5vdGU+PENpdGU+PEF1dGhvcj5NaWxsYXI8L0F1dGhvcj48WWVhcj4xOTk1PC9ZZWFyPjxS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</w:fldData>
        </w:fldChar>
      </w:r>
      <w:r w:rsidR="00B62720" w:rsidRPr="00FC1D7A">
        <w:instrText xml:space="preserve"> ADDIN EN.CITE.DATA </w:instrText>
      </w:r>
      <w:r w:rsidR="00B62720" w:rsidRPr="00FC1D7A">
        <w:fldChar w:fldCharType="end"/>
      </w:r>
      <w:r w:rsidR="002516D3" w:rsidRPr="00FC1D7A">
        <w:fldChar w:fldCharType="separate"/>
      </w:r>
      <w:r w:rsidR="002516D3" w:rsidRPr="00FC1D7A">
        <w:rPr>
          <w:noProof/>
        </w:rPr>
        <w:t>(Millar et al., 1995)</w:t>
      </w:r>
      <w:r w:rsidR="002516D3" w:rsidRPr="00FC1D7A">
        <w:fldChar w:fldCharType="end"/>
      </w:r>
      <w:r w:rsidR="002516D3" w:rsidRPr="00FC1D7A">
        <w:t xml:space="preserve">. Furthermore, the rate of VLDL apo B-100 synthesis increases </w:t>
      </w:r>
      <w:r w:rsidR="002516D3" w:rsidRPr="00FC1D7A">
        <w:fldChar w:fldCharType="begin">
          <w:fldData xml:space="preserve">PEVuZE5vdGU+PENpdGU+PEF1dGhvcj5NaWxsYXI8L0F1dGhvcj48WWVhcj4xOTk1PC9ZZWFyPjxS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</w:fldData>
        </w:fldChar>
      </w:r>
      <w:r w:rsidR="00B62720" w:rsidRPr="00FC1D7A">
        <w:instrText xml:space="preserve"> ADDIN EN.CITE </w:instrText>
      </w:r>
      <w:r w:rsidR="00B62720" w:rsidRPr="00FC1D7A">
        <w:fldChar w:fldCharType="begin">
          <w:fldData xml:space="preserve">PEVuZE5vdGU+PENpdGU+PEF1dGhvcj5NaWxsYXI8L0F1dGhvcj48WWVhcj4xOTk1PC9ZZWFyPjxS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</w:fldData>
        </w:fldChar>
      </w:r>
      <w:r w:rsidR="00B62720" w:rsidRPr="00FC1D7A">
        <w:instrText xml:space="preserve"> ADDIN EN.CITE.DATA </w:instrText>
      </w:r>
      <w:r w:rsidR="00B62720" w:rsidRPr="00FC1D7A">
        <w:fldChar w:fldCharType="end"/>
      </w:r>
      <w:r w:rsidR="002516D3" w:rsidRPr="00FC1D7A">
        <w:fldChar w:fldCharType="separate"/>
      </w:r>
      <w:r w:rsidR="002516D3" w:rsidRPr="00FC1D7A">
        <w:rPr>
          <w:noProof/>
        </w:rPr>
        <w:t>(Millar et al., 1995)</w:t>
      </w:r>
      <w:r w:rsidR="002516D3" w:rsidRPr="00FC1D7A">
        <w:fldChar w:fldCharType="end"/>
      </w:r>
      <w:r w:rsidR="002516D3" w:rsidRPr="00FC1D7A">
        <w:t xml:space="preserve">. This age-related decline in LDLr is possibly a contributing factor </w:t>
      </w:r>
      <w:r w:rsidR="00AA5205" w:rsidRPr="00FC1D7A">
        <w:t>to</w:t>
      </w:r>
      <w:r w:rsidR="002516D3" w:rsidRPr="00FC1D7A">
        <w:t xml:space="preserve"> LDL-C accumulation</w:t>
      </w:r>
      <w:r w:rsidR="00DF19F1" w:rsidRPr="00FC1D7A">
        <w:t>. It is likely there are several factors influencing the decline in LDLr with age, the primary factor being the decline in the rate of bile acid synthesis, as discussed in section 3.2.</w:t>
      </w:r>
      <w:r w:rsidR="002516D3" w:rsidRPr="00FC1D7A">
        <w:t xml:space="preserve"> Briefly, a decline in bile acid synthesis, results in a decline in cholesterol utilisation from the hepatic pool. </w:t>
      </w:r>
      <w:r w:rsidR="00DF19F1" w:rsidRPr="00FC1D7A">
        <w:t>Thus, less cholesterol is required to maintain the hepatic pool, resulting in down regulation of LDLr and plasma cholesterol accumulation</w:t>
      </w:r>
      <w:r w:rsidR="002516D3" w:rsidRPr="00FC1D7A">
        <w:t>.</w:t>
      </w:r>
      <w:r w:rsidR="00035E27" w:rsidRPr="00FC1D7A">
        <w:t xml:space="preserve"> </w:t>
      </w:r>
      <w:r w:rsidR="00035E27" w:rsidRPr="00E04168">
        <w:t>More recently, proprotein conv</w:t>
      </w:r>
      <w:r w:rsidR="0013755C" w:rsidRPr="00E04168">
        <w:t>ertase subtilisin kexin-9 (PSCK</w:t>
      </w:r>
      <w:r w:rsidR="00035E27" w:rsidRPr="00E04168">
        <w:t>9) has</w:t>
      </w:r>
      <w:r w:rsidR="00DF19F1" w:rsidRPr="00E04168">
        <w:t xml:space="preserve"> also</w:t>
      </w:r>
      <w:r w:rsidR="00035E27" w:rsidRPr="00E04168">
        <w:t xml:space="preserve"> been associated with LDLr</w:t>
      </w:r>
      <w:r w:rsidR="0013755C" w:rsidRPr="00E04168">
        <w:t xml:space="preserve"> degradation. PCSK9, regulated by SREBP-2, acts by binding to the epidermal growth factor like repeat A domain of LDLr leading to receptor degradation. Levels of PCSK9 </w:t>
      </w:r>
      <w:r w:rsidR="005D7DC4" w:rsidRPr="00E04168">
        <w:t xml:space="preserve">have been shown to rise with age, and may account for the age-related reduction in LDLr and LDL-C clearance </w:t>
      </w:r>
      <w:r w:rsidR="005D7DC4" w:rsidRPr="00E04168">
        <w:fldChar w:fldCharType="begin">
          <w:fldData xml:space="preserve">PEVuZE5vdGU+PENpdGU+PEF1dGhvcj5EdWJ1YzwvQXV0aG9yPjxZZWFyPjIwMTA8L1llYXI+PFJl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</w:fldData>
        </w:fldChar>
      </w:r>
      <w:r w:rsidR="00032CA4" w:rsidRPr="00E04168">
        <w:instrText xml:space="preserve"> ADDIN EN.CITE </w:instrText>
      </w:r>
      <w:r w:rsidR="00032CA4" w:rsidRPr="00E04168">
        <w:fldChar w:fldCharType="begin">
          <w:fldData xml:space="preserve">PEVuZE5vdGU+PENpdGU+PEF1dGhvcj5EdWJ1YzwvQXV0aG9yPjxZZWFyPjIwMTA8L1llYXI+PFJl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</w:fldData>
        </w:fldChar>
      </w:r>
      <w:r w:rsidR="00032CA4" w:rsidRPr="00E04168">
        <w:instrText xml:space="preserve"> ADDIN EN.CITE.DATA </w:instrText>
      </w:r>
      <w:r w:rsidR="00032CA4" w:rsidRPr="00E04168">
        <w:fldChar w:fldCharType="end"/>
      </w:r>
      <w:r w:rsidR="005D7DC4" w:rsidRPr="00E04168">
        <w:fldChar w:fldCharType="separate"/>
      </w:r>
      <w:r w:rsidR="00032CA4" w:rsidRPr="00E04168">
        <w:rPr>
          <w:noProof/>
        </w:rPr>
        <w:t>(Cui et al., 2010; Dubuc et al., 2010)</w:t>
      </w:r>
      <w:r w:rsidR="005D7DC4" w:rsidRPr="00E04168">
        <w:fldChar w:fldCharType="end"/>
      </w:r>
      <w:r w:rsidR="005D7DC4" w:rsidRPr="00E04168">
        <w:t>.</w:t>
      </w:r>
    </w:p>
    <w:p w14:paraId="3CBB53E4" w14:textId="7CD4F2AF" w:rsidR="00AB0B90" w:rsidRPr="00E04168" w:rsidRDefault="0004153A" w:rsidP="006427F2">
      <w:pPr>
        <w:spacing w:line="276" w:lineRule="auto"/>
        <w:jc w:val="both"/>
      </w:pPr>
      <w:r w:rsidRPr="00E04168">
        <w:t>HDL-C</w:t>
      </w:r>
      <w:r w:rsidR="00C670D5" w:rsidRPr="00E04168">
        <w:t xml:space="preserve"> levels are</w:t>
      </w:r>
      <w:r w:rsidRPr="00E04168">
        <w:t xml:space="preserve"> also affected by the ageing process</w:t>
      </w:r>
      <w:r w:rsidR="0050611C" w:rsidRPr="00E04168">
        <w:t xml:space="preserve"> </w:t>
      </w:r>
      <w:r w:rsidR="0050611C" w:rsidRPr="00E04168">
        <w:fldChar w:fldCharType="begin"/>
      </w:r>
      <w:r w:rsidR="000E2CD4" w:rsidRPr="00E04168">
        <w:instrText xml:space="preserve"> ADDIN EN.CITE &lt;EndNote&gt;&lt;Cite&gt;&lt;Author&gt;Wilson&lt;/Author&gt;&lt;Year&gt;1994&lt;/Year&gt;&lt;RecNum&gt;183&lt;/RecNum&gt;&lt;DisplayText&gt;(Wilson et al., 1994)&lt;/DisplayText&gt;&lt;record&gt;&lt;rec-number&gt;183&lt;/rec-number&gt;&lt;foreign-keys&gt;&lt;key app="EN" db-id="vd59wwa9htw29oe595kv20ty9zftzwsdrwvp"&gt;183&lt;/key&gt;&lt;/foreign-keys&gt;&lt;ref-type name="Journal Article"&gt;17&lt;/ref-type&gt;&lt;contributors&gt;&lt;authors&gt;&lt;author&gt;Wilson, P. W.&lt;/author&gt;&lt;author&gt;Anderson, K. M.&lt;/author&gt;&lt;author&gt;Harris, T.&lt;/author&gt;&lt;author&gt;Kannel, W. B.&lt;/author&gt;&lt;author&gt;Castelli, W. P.&lt;/author&gt;&lt;/authors&gt;&lt;/contributors&gt;&lt;auth-address&gt;Framingham Heart Study, Massachusetts.&lt;/auth-address&gt;&lt;titles&gt;&lt;title&gt;Determinants of change in total cholesterol and HDL-C with age: the Framingham Study&lt;/title&gt;&lt;secondary-title&gt;J Gerontol&lt;/secondary-title&gt;&lt;/titles&gt;&lt;periodical&gt;&lt;full-title&gt;J Gerontol&lt;/full-title&gt;&lt;abbr-1&gt;Journal of gerontology&lt;/abbr-1&gt;&lt;/periodical&gt;&lt;pages&gt;M252-7&lt;/pages&gt;&lt;volume&gt;49&lt;/volume&gt;&lt;number&gt;6&lt;/number&gt;&lt;edition&gt;1994/11/01&lt;/edition&gt;&lt;keywords&gt;&lt;keyword&gt;Adult&lt;/keyword&gt;&lt;keyword&gt;Age Factors&lt;/keyword&gt;&lt;keyword&gt;Aged&lt;/keyword&gt;&lt;keyword&gt;Aging/ metabolism&lt;/keyword&gt;&lt;keyword&gt;Alcohol Drinking&lt;/keyword&gt;&lt;keyword&gt;Body Mass Index&lt;/keyword&gt;&lt;keyword&gt;Cholesterol/ blood&lt;/keyword&gt;&lt;keyword&gt;Cholesterol, HDL/ blood&lt;/keyword&gt;&lt;keyword&gt;Cohort Studies&lt;/keyword&gt;&lt;keyword&gt;Cross-Sectional Studies&lt;/keyword&gt;&lt;keyword&gt;Diuretics/therapeutic use&lt;/keyword&gt;&lt;keyword&gt;Estrogens/therapeutic use&lt;/keyword&gt;&lt;keyword&gt;Female&lt;/keyword&gt;&lt;keyword&gt;Follow-Up Studies&lt;/keyword&gt;&lt;keyword&gt;Humans&lt;/keyword&gt;&lt;keyword&gt;Longitudinal Studies&lt;/keyword&gt;&lt;keyword&gt;Male&lt;/keyword&gt;&lt;keyword&gt;Middle Aged&lt;/keyword&gt;&lt;keyword&gt;Prospective Studies&lt;/keyword&gt;&lt;keyword&gt;Sex Factors&lt;/keyword&gt;&lt;keyword&gt;Smoking&lt;/keyword&gt;&lt;/keywords&gt;&lt;dates&gt;&lt;year&gt;1994&lt;/year&gt;&lt;pub-dates&gt;&lt;date&gt;Nov&lt;/date&gt;&lt;/pub-dates&gt;&lt;/dates&gt;&lt;isbn&gt;0022-1422 (Print)&amp;#xD;0022-1422 (Linking)&lt;/isbn&gt;&lt;accession-num&gt;7963277&lt;/accession-num&gt;&lt;urls&gt;&lt;/urls&gt;&lt;remote-database-provider&gt;NLM&lt;/remote-database-provider&gt;&lt;language&gt;eng&lt;/language&gt;&lt;/record&gt;&lt;/Cite&gt;&lt;/EndNote&gt;</w:instrText>
      </w:r>
      <w:r w:rsidR="0050611C" w:rsidRPr="00E04168">
        <w:fldChar w:fldCharType="separate"/>
      </w:r>
      <w:r w:rsidR="0050611C" w:rsidRPr="00E04168">
        <w:rPr>
          <w:noProof/>
        </w:rPr>
        <w:t>(Wilson et al., 1994)</w:t>
      </w:r>
      <w:r w:rsidR="0050611C" w:rsidRPr="00E04168">
        <w:fldChar w:fldCharType="end"/>
      </w:r>
      <w:r w:rsidRPr="00E04168">
        <w:t xml:space="preserve">. Typically, HDL-C is observed to decrease by 1% per year </w:t>
      </w:r>
      <w:r w:rsidRPr="00E04168">
        <w:fldChar w:fldCharType="begin"/>
      </w:r>
      <w:r w:rsidR="002424DC" w:rsidRPr="00E04168">
        <w:instrText xml:space="preserve"> ADDIN EN.CITE &lt;EndNote&gt;&lt;Cite&gt;&lt;Author&gt;Ferrara&lt;/Author&gt;&lt;Year&gt;1997&lt;/Year&gt;&lt;RecNum&gt;180&lt;/RecNum&gt;&lt;DisplayText&gt;(Ferrara et al., 1997)&lt;/DisplayText&gt;&lt;record&gt;&lt;rec-number&gt;180&lt;/rec-number&gt;&lt;foreign-keys&gt;&lt;key app="EN" db-id="vd59wwa9htw29oe595kv20ty9zftzwsdrwvp"&gt;180&lt;/key&gt;&lt;/foreign-keys&gt;&lt;ref-type name="Journal Article"&gt;17&lt;/ref-type&gt;&lt;contributors&gt;&lt;authors&gt;&lt;author&gt;Ferrara, A.&lt;/author&gt;&lt;author&gt;Barrett-Connor, E.&lt;/author&gt;&lt;author&gt;Shan, J.&lt;/author&gt;&lt;/authors&gt;&lt;/contributors&gt;&lt;auth-address&gt;Department of Family and Preventive Medicine, University of California, San Diego, School of Medicine, La Jolla 92093-0607, USA.&lt;/auth-address&gt;&lt;titles&gt;&lt;title&gt;Total, LDL, and HDL cholesterol decrease with age in older men and women. The Rancho Bernardo Study 1984-1994&lt;/title&gt;&lt;secondary-title&gt;Circulation&lt;/secondary-title&gt;&lt;/titles&gt;&lt;pages&gt;37-43&lt;/pages&gt;&lt;volume&gt;96&lt;/volume&gt;&lt;number&gt;1&lt;/number&gt;&lt;edition&gt;1997/07/01&lt;/edition&gt;&lt;keywords&gt;&lt;keyword&gt;Aged&lt;/keyword&gt;&lt;keyword&gt;Aged, 80 and over&lt;/keyword&gt;&lt;keyword&gt;Aging/ physiology&lt;/keyword&gt;&lt;keyword&gt;Alcohol Drinking/adverse effects&lt;/keyword&gt;&lt;keyword&gt;Body Weight/physiology&lt;/keyword&gt;&lt;keyword&gt;California/epidemiology&lt;/keyword&gt;&lt;keyword&gt;Cholesterol/ blood&lt;/keyword&gt;&lt;keyword&gt;Cholesterol, HDL/ blood/drug effects&lt;/keyword&gt;&lt;keyword&gt;Cholesterol, LDL/ blood/drug effects&lt;/keyword&gt;&lt;keyword&gt;Cross-Sectional Studies&lt;/keyword&gt;&lt;keyword&gt;Estrogen Replacement Therapy&lt;/keyword&gt;&lt;keyword&gt;Female&lt;/keyword&gt;&lt;keyword&gt;Follow-Up Studies&lt;/keyword&gt;&lt;keyword&gt;Humans&lt;/keyword&gt;&lt;keyword&gt;Linear Models&lt;/keyword&gt;&lt;keyword&gt;Longitudinal Studies&lt;/keyword&gt;&lt;keyword&gt;Male&lt;/keyword&gt;&lt;keyword&gt;Middle Aged&lt;/keyword&gt;&lt;keyword&gt;Prospective Studies&lt;/keyword&gt;&lt;keyword&gt;Reference Values&lt;/keyword&gt;&lt;keyword&gt;Smoking/adverse effects&lt;/keyword&gt;&lt;keyword&gt;Thyroid Hormones/pharmacology&lt;/keyword&gt;&lt;/keywords&gt;&lt;dates&gt;&lt;year&gt;1997&lt;/year&gt;&lt;pub-dates&gt;&lt;date&gt;Jul 1&lt;/date&gt;&lt;/pub-dates&gt;&lt;/dates&gt;&lt;isbn&gt;0009-7322 (Print)&amp;#xD;0009-7322 (Linking)&lt;/isbn&gt;&lt;accession-num&gt;9236414&lt;/accession-num&gt;&lt;urls&gt;&lt;/urls&gt;&lt;remote-database-provider&gt;NLM&lt;/remote-database-provider&gt;&lt;language&gt;eng&lt;/language&gt;&lt;/record&gt;&lt;/Cite&gt;&lt;/EndNote&gt;</w:instrText>
      </w:r>
      <w:r w:rsidRPr="00E04168">
        <w:fldChar w:fldCharType="separate"/>
      </w:r>
      <w:r w:rsidRPr="00E04168">
        <w:rPr>
          <w:noProof/>
        </w:rPr>
        <w:t>(Ferrara et al., 1997)</w:t>
      </w:r>
      <w:r w:rsidRPr="00E04168">
        <w:fldChar w:fldCharType="end"/>
      </w:r>
      <w:r w:rsidRPr="00E04168">
        <w:t>.</w:t>
      </w:r>
      <w:r w:rsidR="00A605C0" w:rsidRPr="00E04168">
        <w:t xml:space="preserve"> </w:t>
      </w:r>
      <w:r w:rsidR="0050611C" w:rsidRPr="00E04168">
        <w:t>The</w:t>
      </w:r>
      <w:r w:rsidR="00A2448E" w:rsidRPr="00E04168">
        <w:t xml:space="preserve"> age-related</w:t>
      </w:r>
      <w:r w:rsidR="0050611C" w:rsidRPr="00E04168">
        <w:t xml:space="preserve"> </w:t>
      </w:r>
      <w:r w:rsidRPr="00E04168">
        <w:t>decline</w:t>
      </w:r>
      <w:r w:rsidR="0050611C" w:rsidRPr="00E04168">
        <w:t xml:space="preserve"> of </w:t>
      </w:r>
      <w:r w:rsidR="00A2448E" w:rsidRPr="00E04168">
        <w:t xml:space="preserve">the </w:t>
      </w:r>
      <w:r w:rsidR="001E4772" w:rsidRPr="00E04168">
        <w:t xml:space="preserve">atheroprotective </w:t>
      </w:r>
      <w:r w:rsidR="0050611C" w:rsidRPr="00E04168">
        <w:t xml:space="preserve">HDL-C </w:t>
      </w:r>
      <w:r w:rsidRPr="00E04168">
        <w:t xml:space="preserve">is linked with the pathogenesis of </w:t>
      </w:r>
      <w:r w:rsidR="00AB0B90" w:rsidRPr="00E04168">
        <w:t xml:space="preserve">CVD </w:t>
      </w:r>
      <w:r w:rsidR="00AB0B90" w:rsidRPr="00E04168">
        <w:fldChar w:fldCharType="begin">
          <w:fldData xml:space="preserve">PEVuZE5vdGU+PENpdGU+PEF1dGhvcj5Db29uZXk8L0F1dGhvcj48WWVhcj4yMDA5PC9ZZWFyPjxS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==
</w:fldData>
        </w:fldChar>
      </w:r>
      <w:r w:rsidR="00CA7B92" w:rsidRPr="00E04168">
        <w:instrText xml:space="preserve"> ADDIN EN.CITE </w:instrText>
      </w:r>
      <w:r w:rsidR="00CA7B92" w:rsidRPr="00E04168">
        <w:fldChar w:fldCharType="begin">
          <w:fldData xml:space="preserve">PEVuZE5vdGU+PENpdGU+PEF1dGhvcj5Db29uZXk8L0F1dGhvcj48WWVhcj4yMDA5PC9ZZWFyPjxS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==
</w:fldData>
        </w:fldChar>
      </w:r>
      <w:r w:rsidR="00CA7B92" w:rsidRPr="00E04168">
        <w:instrText xml:space="preserve"> ADDIN EN.CITE.DATA </w:instrText>
      </w:r>
      <w:r w:rsidR="00CA7B92" w:rsidRPr="00E04168">
        <w:fldChar w:fldCharType="end"/>
      </w:r>
      <w:r w:rsidR="00AB0B90" w:rsidRPr="00E04168">
        <w:fldChar w:fldCharType="separate"/>
      </w:r>
      <w:r w:rsidR="00AB0B90" w:rsidRPr="00E04168">
        <w:rPr>
          <w:noProof/>
        </w:rPr>
        <w:t>(Cooney et al., 2009)</w:t>
      </w:r>
      <w:r w:rsidR="00AB0B90" w:rsidRPr="00E04168">
        <w:fldChar w:fldCharType="end"/>
      </w:r>
      <w:r w:rsidR="00AB0B90" w:rsidRPr="00E04168">
        <w:t>.</w:t>
      </w:r>
      <w:r w:rsidR="00834C0F" w:rsidRPr="00E04168">
        <w:t xml:space="preserve"> </w:t>
      </w:r>
      <w:r w:rsidR="00DF19F1" w:rsidRPr="00E04168">
        <w:t>For instance, a f</w:t>
      </w:r>
      <w:r w:rsidR="00834C0F" w:rsidRPr="00E04168">
        <w:t>avour</w:t>
      </w:r>
      <w:r w:rsidR="000F0BBA" w:rsidRPr="00E04168">
        <w:t xml:space="preserve">able </w:t>
      </w:r>
      <w:r w:rsidR="00B435A4" w:rsidRPr="00E04168">
        <w:t>HDL-C</w:t>
      </w:r>
      <w:r w:rsidR="000F0BBA" w:rsidRPr="00E04168">
        <w:t xml:space="preserve"> profile is often observed</w:t>
      </w:r>
      <w:r w:rsidR="00834C0F" w:rsidRPr="00E04168">
        <w:t xml:space="preserve"> in the offspring of centenarians </w:t>
      </w:r>
      <w:r w:rsidR="00834C0F" w:rsidRPr="00E04168">
        <w:fldChar w:fldCharType="begin"/>
      </w:r>
      <w:r w:rsidR="002424DC" w:rsidRPr="00E04168">
        <w:instrText xml:space="preserve"> ADDIN EN.CITE &lt;EndNote&gt;&lt;Cite&gt;&lt;Author&gt;Barzilai&lt;/Author&gt;&lt;Year&gt;2001&lt;/Year&gt;&lt;RecNum&gt;213&lt;/RecNum&gt;&lt;DisplayText&gt;(Barzilai et al., 2001)&lt;/DisplayText&gt;&lt;record&gt;&lt;rec-number&gt;213&lt;/rec-number&gt;&lt;foreign-keys&gt;&lt;key app="EN" db-id="vd59wwa9htw29oe595kv20ty9zftzwsdrwvp"&gt;213&lt;/key&gt;&lt;/foreign-keys&gt;&lt;ref-type name="Journal Article"&gt;17&lt;/ref-type&gt;&lt;contributors&gt;&lt;authors&gt;&lt;author&gt;Barzilai, N.&lt;/author&gt;&lt;author&gt;Gabriely, I.&lt;/author&gt;&lt;author&gt;Gabriely, M.&lt;/author&gt;&lt;author&gt;Iankowitz, N.&lt;/author&gt;&lt;author&gt;Sorkin, J. D.&lt;/author&gt;&lt;/authors&gt;&lt;/contributors&gt;&lt;auth-address&gt;Department of Medicine, Albert Einstein College of Medicine, Bronx, New York 10461, USA.&lt;/auth-address&gt;&lt;titles&gt;&lt;title&gt;Offspring of centenarians have a favorable lipid profile&lt;/title&gt;&lt;secondary-title&gt;J Am Geriatr Soc&lt;/secondary-title&gt;&lt;/titles&gt;&lt;pages&gt;76-9&lt;/pages&gt;&lt;volume&gt;49&lt;/volume&gt;&lt;number&gt;1&lt;/number&gt;&lt;edition&gt;2001/02/24&lt;/edition&gt;&lt;keywords&gt;&lt;keyword&gt;Aged&lt;/keyword&gt;&lt;keyword&gt;Aged, 80 and over&lt;/keyword&gt;&lt;keyword&gt;Cardiovascular Diseases/blood/ epidemiology/genetics&lt;/keyword&gt;&lt;keyword&gt;Cohort Studies&lt;/keyword&gt;&lt;keyword&gt;Female&lt;/keyword&gt;&lt;keyword&gt;Humans&lt;/keyword&gt;&lt;keyword&gt;Jews&lt;/keyword&gt;&lt;keyword&gt;Lipoproteins/ blood/genetics&lt;/keyword&gt;&lt;keyword&gt;Longevity&lt;/keyword&gt;&lt;keyword&gt;Male&lt;/keyword&gt;&lt;keyword&gt;Phenotype&lt;/keyword&gt;&lt;keyword&gt;Prospective Studies&lt;/keyword&gt;&lt;/keywords&gt;&lt;dates&gt;&lt;year&gt;2001&lt;/year&gt;&lt;pub-dates&gt;&lt;date&gt;Jan&lt;/date&gt;&lt;/pub-dates&gt;&lt;/dates&gt;&lt;isbn&gt;0002-8614 (Print)&amp;#xD;0002-8614 (Linking)&lt;/isbn&gt;&lt;accession-num&gt;11207846&lt;/accession-num&gt;&lt;urls&gt;&lt;/urls&gt;&lt;remote-database-provider&gt;NLM&lt;/remote-database-provider&gt;&lt;language&gt;eng&lt;/language&gt;&lt;/record&gt;&lt;/Cite&gt;&lt;/EndNote&gt;</w:instrText>
      </w:r>
      <w:r w:rsidR="00834C0F" w:rsidRPr="00E04168">
        <w:fldChar w:fldCharType="separate"/>
      </w:r>
      <w:r w:rsidR="00834C0F" w:rsidRPr="00E04168">
        <w:rPr>
          <w:noProof/>
        </w:rPr>
        <w:t>(Barzilai et al., 2001)</w:t>
      </w:r>
      <w:r w:rsidR="00834C0F" w:rsidRPr="00E04168">
        <w:fldChar w:fldCharType="end"/>
      </w:r>
      <w:r w:rsidR="00834C0F" w:rsidRPr="00E04168">
        <w:t>.</w:t>
      </w:r>
      <w:r w:rsidR="00AB0B90" w:rsidRPr="00E04168">
        <w:t xml:space="preserve"> </w:t>
      </w:r>
      <w:r w:rsidR="00834C0F" w:rsidRPr="00E04168">
        <w:t xml:space="preserve">Due to the lack of controls, to compare the lipoprotein protein of long lived individuals </w:t>
      </w:r>
      <w:r w:rsidR="00DF19F1" w:rsidRPr="00E04168">
        <w:t xml:space="preserve">with age-matched controls, </w:t>
      </w:r>
      <w:r w:rsidR="00834C0F" w:rsidRPr="00E04168">
        <w:t>offspr</w:t>
      </w:r>
      <w:r w:rsidR="00DF19F1" w:rsidRPr="00E04168">
        <w:t>ing s</w:t>
      </w:r>
      <w:r w:rsidR="00B22D86" w:rsidRPr="00E04168">
        <w:t>tudies are utilised. By using this approach,</w:t>
      </w:r>
      <w:r w:rsidR="00DF19F1" w:rsidRPr="00E04168">
        <w:t xml:space="preserve"> </w:t>
      </w:r>
      <w:r w:rsidR="00A979AD" w:rsidRPr="00E04168">
        <w:t xml:space="preserve">inherited </w:t>
      </w:r>
      <w:r w:rsidR="00DF19F1" w:rsidRPr="00E04168">
        <w:t>elevated HDL-C levels can be</w:t>
      </w:r>
      <w:r w:rsidR="00834C0F" w:rsidRPr="00E04168">
        <w:t xml:space="preserve"> </w:t>
      </w:r>
      <w:r w:rsidR="00B22D86" w:rsidRPr="00E04168">
        <w:t>observed</w:t>
      </w:r>
      <w:r w:rsidR="002D6E22" w:rsidRPr="00E04168">
        <w:t xml:space="preserve"> </w:t>
      </w:r>
      <w:r w:rsidR="002D6E22" w:rsidRPr="00E04168">
        <w:fldChar w:fldCharType="begin"/>
      </w:r>
      <w:r w:rsidR="002424DC" w:rsidRPr="00E04168">
        <w:instrText xml:space="preserve"> ADDIN EN.CITE &lt;EndNote&gt;&lt;Cite&gt;&lt;Author&gt;Barzilai&lt;/Author&gt;&lt;Year&gt;2001&lt;/Year&gt;&lt;RecNum&gt;213&lt;/RecNum&gt;&lt;DisplayText&gt;(Barzilai et al., 2001)&lt;/DisplayText&gt;&lt;record&gt;&lt;rec-number&gt;213&lt;/rec-number&gt;&lt;foreign-keys&gt;&lt;key app="EN" db-id="vd59wwa9htw29oe595kv20ty9zftzwsdrwvp"&gt;213&lt;/key&gt;&lt;/foreign-keys&gt;&lt;ref-type name="Journal Article"&gt;17&lt;/ref-type&gt;&lt;contributors&gt;&lt;authors&gt;&lt;author&gt;Barzilai, N.&lt;/author&gt;&lt;author&gt;Gabriely, I.&lt;/author&gt;&lt;author&gt;Gabriely, M.&lt;/author&gt;&lt;author&gt;Iankowitz, N.&lt;/author&gt;&lt;author&gt;Sorkin, J. D.&lt;/author&gt;&lt;/authors&gt;&lt;/contributors&gt;&lt;auth-address&gt;Department of Medicine, Albert Einstein College of Medicine, Bronx, New York 10461, USA.&lt;/auth-address&gt;&lt;titles&gt;&lt;title&gt;Offspring of centenarians have a favorable lipid profile&lt;/title&gt;&lt;secondary-title&gt;J Am Geriatr Soc&lt;/secondary-title&gt;&lt;/titles&gt;&lt;pages&gt;76-9&lt;/pages&gt;&lt;volume&gt;49&lt;/volume&gt;&lt;number&gt;1&lt;/number&gt;&lt;edition&gt;2001/02/24&lt;/edition&gt;&lt;keywords&gt;&lt;keyword&gt;Aged&lt;/keyword&gt;&lt;keyword&gt;Aged, 80 and over&lt;/keyword&gt;&lt;keyword&gt;Cardiovascular Diseases/blood/ epidemiology/genetics&lt;/keyword&gt;&lt;keyword&gt;Cohort Studies&lt;/keyword&gt;&lt;keyword&gt;Female&lt;/keyword&gt;&lt;keyword&gt;Humans&lt;/keyword&gt;&lt;keyword&gt;Jews&lt;/keyword&gt;&lt;keyword&gt;Lipoproteins/ blood/genetics&lt;/keyword&gt;&lt;keyword&gt;Longevity&lt;/keyword&gt;&lt;keyword&gt;Male&lt;/keyword&gt;&lt;keyword&gt;Phenotype&lt;/keyword&gt;&lt;keyword&gt;Prospective Studies&lt;/keyword&gt;&lt;/keywords&gt;&lt;dates&gt;&lt;year&gt;2001&lt;/year&gt;&lt;pub-dates&gt;&lt;date&gt;Jan&lt;/date&gt;&lt;/pub-dates&gt;&lt;/dates&gt;&lt;isbn&gt;0002-8614 (Print)&amp;#xD;0002-8614 (Linking)&lt;/isbn&gt;&lt;accession-num&gt;11207846&lt;/accession-num&gt;&lt;urls&gt;&lt;/urls&gt;&lt;remote-database-provider&gt;NLM&lt;/remote-database-provider&gt;&lt;language&gt;eng&lt;/language&gt;&lt;/record&gt;&lt;/Cite&gt;&lt;/EndNote&gt;</w:instrText>
      </w:r>
      <w:r w:rsidR="002D6E22" w:rsidRPr="00E04168">
        <w:fldChar w:fldCharType="separate"/>
      </w:r>
      <w:r w:rsidR="002D6E22" w:rsidRPr="00E04168">
        <w:rPr>
          <w:noProof/>
        </w:rPr>
        <w:t>(Barzilai et al., 2001)</w:t>
      </w:r>
      <w:r w:rsidR="002D6E22" w:rsidRPr="00E04168">
        <w:fldChar w:fldCharType="end"/>
      </w:r>
      <w:r w:rsidR="001E4772" w:rsidRPr="00E04168">
        <w:t>. Therefore, i</w:t>
      </w:r>
      <w:r w:rsidR="00A605C0" w:rsidRPr="00E04168">
        <w:t>ncreas</w:t>
      </w:r>
      <w:r w:rsidR="00834C0F" w:rsidRPr="00E04168">
        <w:t>ed</w:t>
      </w:r>
      <w:r w:rsidR="00A605C0" w:rsidRPr="00E04168">
        <w:t xml:space="preserve"> levels of</w:t>
      </w:r>
      <w:r w:rsidR="00A979AD" w:rsidRPr="00E04168">
        <w:t xml:space="preserve"> HDL-C</w:t>
      </w:r>
      <w:r w:rsidR="00AB0B90" w:rsidRPr="00E04168">
        <w:t xml:space="preserve"> </w:t>
      </w:r>
      <w:r w:rsidR="00B22D86" w:rsidRPr="00E04168">
        <w:t xml:space="preserve">have </w:t>
      </w:r>
      <w:r w:rsidR="00AB0B90" w:rsidRPr="00E04168">
        <w:t>been highlighted as a potential mechanism conferring ex</w:t>
      </w:r>
      <w:r w:rsidR="00A2448E" w:rsidRPr="00E04168">
        <w:t>ceptional</w:t>
      </w:r>
      <w:r w:rsidR="00AB0B90" w:rsidRPr="00E04168">
        <w:t xml:space="preserve"> longevity.</w:t>
      </w:r>
      <w:r w:rsidR="00A979AD" w:rsidRPr="00E04168">
        <w:t xml:space="preserve"> This is substantiated by evidence detailing individuals with familial hyperalphalipoproteinaemia, whe</w:t>
      </w:r>
      <w:r w:rsidR="00AF2010" w:rsidRPr="00E04168">
        <w:t>reby the production rate of apo</w:t>
      </w:r>
      <w:r w:rsidR="00202D4E" w:rsidRPr="00E04168">
        <w:t xml:space="preserve"> </w:t>
      </w:r>
      <w:r w:rsidR="00A979AD" w:rsidRPr="00E04168">
        <w:t xml:space="preserve">A-I is markedly increased. These individuals display increased HDL-C levels, and exhibit reduced rates of CHD, which may play a role in promoting exceptional longevity </w:t>
      </w:r>
      <w:r w:rsidR="00A979AD" w:rsidRPr="00E04168">
        <w:fldChar w:fldCharType="begin">
          <w:fldData xml:space="preserve">PEVuZE5vdGU+PENpdGU+PEF1dGhvcj5SYWRlcjwvQXV0aG9yPjxZZWFyPjE5OTM8L1llYXI+PFJl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</w:fldData>
        </w:fldChar>
      </w:r>
      <w:r w:rsidR="002424DC" w:rsidRPr="00E04168">
        <w:instrText xml:space="preserve"> ADDIN EN.CITE </w:instrText>
      </w:r>
      <w:r w:rsidR="002424DC" w:rsidRPr="00E04168">
        <w:fldChar w:fldCharType="begin">
          <w:fldData xml:space="preserve">PEVuZE5vdGU+PENpdGU+PEF1dGhvcj5SYWRlcjwvQXV0aG9yPjxZZWFyPjE5OTM8L1llYXI+PFJl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</w:fldData>
        </w:fldChar>
      </w:r>
      <w:r w:rsidR="002424DC" w:rsidRPr="00E04168">
        <w:instrText xml:space="preserve"> ADDIN EN.CITE.DATA </w:instrText>
      </w:r>
      <w:r w:rsidR="002424DC" w:rsidRPr="00E04168">
        <w:fldChar w:fldCharType="end"/>
      </w:r>
      <w:r w:rsidR="00A979AD" w:rsidRPr="00E04168">
        <w:fldChar w:fldCharType="separate"/>
      </w:r>
      <w:r w:rsidR="00A979AD" w:rsidRPr="00E04168">
        <w:rPr>
          <w:noProof/>
        </w:rPr>
        <w:t>(Rader et al., 1993)</w:t>
      </w:r>
      <w:r w:rsidR="00A979AD" w:rsidRPr="00E04168">
        <w:fldChar w:fldCharType="end"/>
      </w:r>
      <w:r w:rsidR="00A979AD" w:rsidRPr="00E04168">
        <w:t>.</w:t>
      </w:r>
    </w:p>
    <w:p w14:paraId="4FF4D00A" w14:textId="77777777" w:rsidR="00DF0BF8" w:rsidRPr="00E04168" w:rsidRDefault="00DF0BF8" w:rsidP="00FA3CF8">
      <w:pPr>
        <w:spacing w:line="276" w:lineRule="auto"/>
        <w:jc w:val="both"/>
        <w:rPr>
          <w:b/>
        </w:rPr>
      </w:pPr>
    </w:p>
    <w:p w14:paraId="249B9114" w14:textId="3F162013" w:rsidR="006211C2" w:rsidRPr="00E04168" w:rsidRDefault="00BE5CA0" w:rsidP="00FA3CF8">
      <w:pPr>
        <w:spacing w:line="276" w:lineRule="auto"/>
        <w:jc w:val="both"/>
        <w:rPr>
          <w:b/>
        </w:rPr>
      </w:pPr>
      <w:r w:rsidRPr="00E04168">
        <w:rPr>
          <w:b/>
        </w:rPr>
        <w:t>3.</w:t>
      </w:r>
      <w:r w:rsidR="002516D3" w:rsidRPr="00E04168">
        <w:rPr>
          <w:b/>
        </w:rPr>
        <w:t>2</w:t>
      </w:r>
      <w:r w:rsidR="006211C2" w:rsidRPr="00E04168">
        <w:rPr>
          <w:b/>
        </w:rPr>
        <w:t xml:space="preserve"> </w:t>
      </w:r>
      <w:r w:rsidR="004375F1" w:rsidRPr="00E04168">
        <w:rPr>
          <w:b/>
        </w:rPr>
        <w:t>Cholesterol Absorption</w:t>
      </w:r>
      <w:r w:rsidR="002516D3" w:rsidRPr="00E04168">
        <w:rPr>
          <w:b/>
        </w:rPr>
        <w:t xml:space="preserve"> and the Synthesis and Enterohepatic Circulation of Bile Acids</w:t>
      </w:r>
    </w:p>
    <w:p w14:paraId="4DB7828D" w14:textId="23CA90DB" w:rsidR="001C5FE7" w:rsidRPr="00E04168" w:rsidRDefault="007108CC" w:rsidP="00E2571C">
      <w:pPr>
        <w:spacing w:line="276" w:lineRule="auto"/>
        <w:jc w:val="both"/>
      </w:pPr>
      <w:r w:rsidRPr="00E04168">
        <w:t xml:space="preserve">Cholesterol from both the diet and bile is </w:t>
      </w:r>
      <w:r w:rsidR="00D2525B" w:rsidRPr="00E04168">
        <w:t>absorbed in</w:t>
      </w:r>
      <w:r w:rsidRPr="00E04168">
        <w:t xml:space="preserve"> the small intestine</w:t>
      </w:r>
      <w:r w:rsidR="0051459C" w:rsidRPr="00E04168">
        <w:t xml:space="preserve"> </w:t>
      </w:r>
      <w:r w:rsidR="0051459C" w:rsidRPr="00E04168">
        <w:fldChar w:fldCharType="begin"/>
      </w:r>
      <w:r w:rsidR="002424DC" w:rsidRPr="00E04168">
        <w:instrText xml:space="preserve"> ADDIN EN.CITE &lt;EndNote&gt;&lt;Cite&gt;&lt;Author&gt;Repa&lt;/Author&gt;&lt;Year&gt;2002&lt;/Year&gt;&lt;RecNum&gt;61&lt;/RecNum&gt;&lt;DisplayText&gt;(Repa et al., 2002; Tancharoenrat et al., 2014)&lt;/DisplayText&gt;&lt;record&gt;&lt;rec-number&gt;61&lt;/rec-number&gt;&lt;foreign-keys&gt;&lt;key app="EN" db-id="vd59wwa9htw29oe595kv20ty9zftzwsdrwvp"&gt;61&lt;/key&gt;&lt;/foreign-keys&gt;&lt;ref-type name="Journal Article"&gt;17&lt;/ref-type&gt;&lt;contributors&gt;&lt;authors&gt;&lt;author&gt;Repa, Joyce J.&lt;/author&gt;&lt;author&gt;Berge, Knut E.&lt;/author&gt;&lt;author&gt;Pomajzl, Chris&lt;/author&gt;&lt;author&gt;Richardson, James A.&lt;/author&gt;&lt;author&gt;Hobbs, Helen&lt;/author&gt;&lt;author&gt;Mangelsdorf, David J.&lt;/author&gt;&lt;/authors&gt;&lt;/contributors&gt;&lt;titles&gt;&lt;title&gt;Regulation of ATP-binding Cassette Sterol Transporters ABCG5 and ABCG8 by the Liver X Receptors α and β&lt;/title&gt;&lt;secondary-title&gt;Journal of Biological Chemistry&lt;/secondary-title&gt;&lt;/titles&gt;&lt;pages&gt;18793-18800&lt;/pages&gt;&lt;volume&gt;277&lt;/volume&gt;&lt;number&gt;21&lt;/number&gt;&lt;dates&gt;&lt;year&gt;2002&lt;/year&gt;&lt;pub-dates&gt;&lt;date&gt;May 24, 2002&lt;/date&gt;&lt;/pub-dates&gt;&lt;/dates&gt;&lt;urls&gt;&lt;related-urls&gt;&lt;url&gt;http://www.jbc.org/content/277/21/18793.abstract&lt;/url&gt;&lt;/related-urls&gt;&lt;/urls&gt;&lt;electronic-resource-num&gt;10.1074/jbc.M109927200&lt;/electronic-resource-num&gt;&lt;/record&gt;&lt;/Cite&gt;&lt;Cite&gt;&lt;Author&gt;Tancharoenrat&lt;/Author&gt;&lt;Year&gt;2014&lt;/Year&gt;&lt;RecNum&gt;59&lt;/RecNum&gt;&lt;record&gt;&lt;rec-number&gt;59&lt;/rec-number&gt;&lt;foreign-keys&gt;&lt;key app="EN" db-id="vd59wwa9htw29oe595kv20ty9zftzwsdrwvp"&gt;59&lt;/key&gt;&lt;/foreign-keys&gt;&lt;ref-type name="Journal Article"&gt;17&lt;/ref-type&gt;&lt;contributors&gt;&lt;authors&gt;&lt;author&gt;Tancharoenrat, P.&lt;/author&gt;&lt;author&gt;Ravindran, V.&lt;/author&gt;&lt;author&gt;Zaefarian, F.&lt;/author&gt;&lt;author&gt;Ravindran, G.&lt;/author&gt;&lt;/authors&gt;&lt;/contributors&gt;&lt;titles&gt;&lt;title&gt;Digestion of fat and fatty acids along the gastrointestinal tract of broiler chickens&lt;/title&gt;&lt;secondary-title&gt;Poultry Science&lt;/secondary-title&gt;&lt;/titles&gt;&lt;pages&gt;371-379&lt;/pages&gt;&lt;volume&gt;93&lt;/volume&gt;&lt;number&gt;2&lt;/number&gt;&lt;dates&gt;&lt;year&gt;2014&lt;/year&gt;&lt;pub-dates&gt;&lt;date&gt;February 1, 2014&lt;/date&gt;&lt;/pub-dates&gt;&lt;/dates&gt;&lt;urls&gt;&lt;related-urls&gt;&lt;url&gt;http://ps.oxfordjournals.org/content/93/2/371.abstract&lt;/url&gt;&lt;/related-urls&gt;&lt;/urls&gt;&lt;electronic-resource-num&gt;10.3382/ps.2013-03344&lt;/electronic-resource-num&gt;&lt;/record&gt;&lt;/Cite&gt;&lt;/EndNote&gt;</w:instrText>
      </w:r>
      <w:r w:rsidR="0051459C" w:rsidRPr="00E04168">
        <w:fldChar w:fldCharType="separate"/>
      </w:r>
      <w:r w:rsidR="0051459C" w:rsidRPr="00E04168">
        <w:rPr>
          <w:noProof/>
        </w:rPr>
        <w:t>(Repa et al., 2002; Tancharoenrat et al., 2014)</w:t>
      </w:r>
      <w:r w:rsidR="0051459C" w:rsidRPr="00E04168">
        <w:fldChar w:fldCharType="end"/>
      </w:r>
      <w:r w:rsidR="0017316B" w:rsidRPr="00E04168">
        <w:t xml:space="preserve">. </w:t>
      </w:r>
      <w:r w:rsidR="00A870E0" w:rsidRPr="00E04168">
        <w:t xml:space="preserve">Cholesterol absorption is regulated by </w:t>
      </w:r>
      <w:r w:rsidR="00DB3B82" w:rsidRPr="00E04168">
        <w:t xml:space="preserve">two </w:t>
      </w:r>
      <w:r w:rsidR="00A870E0" w:rsidRPr="00E04168">
        <w:t>receptors</w:t>
      </w:r>
      <w:r w:rsidR="00C517E8" w:rsidRPr="00E04168">
        <w:t xml:space="preserve"> on the apical membrane</w:t>
      </w:r>
      <w:r w:rsidR="008A5BB1" w:rsidRPr="00E04168">
        <w:t>, NPC1L1 and ABCG5/G8</w:t>
      </w:r>
      <w:r w:rsidR="00A870E0" w:rsidRPr="00E04168">
        <w:t xml:space="preserve">. </w:t>
      </w:r>
      <w:r w:rsidR="00C517E8" w:rsidRPr="00E04168">
        <w:t xml:space="preserve">NPC1L1 is </w:t>
      </w:r>
      <w:r w:rsidR="00963742" w:rsidRPr="00E04168">
        <w:t xml:space="preserve">predominantly </w:t>
      </w:r>
      <w:r w:rsidR="00C517E8" w:rsidRPr="00E04168">
        <w:t>located</w:t>
      </w:r>
      <w:r w:rsidR="00963742" w:rsidRPr="00E04168">
        <w:t xml:space="preserve"> </w:t>
      </w:r>
      <w:r w:rsidR="00671738" w:rsidRPr="00E04168">
        <w:t>in the jejun</w:t>
      </w:r>
      <w:r w:rsidR="00963742" w:rsidRPr="00E04168">
        <w:t xml:space="preserve">um, although </w:t>
      </w:r>
      <w:r w:rsidR="0017316B" w:rsidRPr="00E04168">
        <w:t xml:space="preserve">this </w:t>
      </w:r>
      <w:r w:rsidR="00963742" w:rsidRPr="00E04168">
        <w:t>is found</w:t>
      </w:r>
      <w:r w:rsidR="00C517E8" w:rsidRPr="00E04168">
        <w:t xml:space="preserve"> </w:t>
      </w:r>
      <w:r w:rsidR="00963742" w:rsidRPr="00E04168">
        <w:t>the length of the small intestine,</w:t>
      </w:r>
      <w:r w:rsidR="001915D6" w:rsidRPr="00E04168">
        <w:t xml:space="preserve"> and is responsible for </w:t>
      </w:r>
      <w:r w:rsidR="00C517E8" w:rsidRPr="00E04168">
        <w:t>the</w:t>
      </w:r>
      <w:r w:rsidR="001915D6" w:rsidRPr="00E04168">
        <w:t xml:space="preserve"> absorption </w:t>
      </w:r>
      <w:r w:rsidR="00C517E8" w:rsidRPr="00E04168">
        <w:t xml:space="preserve">of sterols </w:t>
      </w:r>
      <w:r w:rsidR="00C07D3A" w:rsidRPr="00E04168">
        <w:t>from the intestinal lumen into the enterocytes</w:t>
      </w:r>
      <w:r w:rsidR="00671738" w:rsidRPr="00E04168">
        <w:t xml:space="preserve"> </w:t>
      </w:r>
      <w:r w:rsidR="00671738" w:rsidRPr="00E04168">
        <w:fldChar w:fldCharType="begin">
          <w:fldData xml:space="preserve">PEVuZE5vdGU+PENpdGU+PEF1dGhvcj5TYW5lPC9BdXRob3I+PFllYXI+MjAwNjwvWWVhcj48UmVj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</w:fldData>
        </w:fldChar>
      </w:r>
      <w:r w:rsidR="00B62720" w:rsidRPr="00E04168">
        <w:instrText xml:space="preserve"> ADDIN EN.CITE </w:instrText>
      </w:r>
      <w:r w:rsidR="00B62720" w:rsidRPr="00E04168">
        <w:fldChar w:fldCharType="begin">
          <w:fldData xml:space="preserve">PEVuZE5vdGU+PENpdGU+PEF1dGhvcj5TYW5lPC9BdXRob3I+PFllYXI+MjAwNjwvWWVhcj48UmVj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</w:fldData>
        </w:fldChar>
      </w:r>
      <w:r w:rsidR="00B62720" w:rsidRPr="00E04168">
        <w:instrText xml:space="preserve"> ADDIN EN.CITE.DATA </w:instrText>
      </w:r>
      <w:r w:rsidR="00B62720" w:rsidRPr="00E04168">
        <w:fldChar w:fldCharType="end"/>
      </w:r>
      <w:r w:rsidR="00671738" w:rsidRPr="00E04168">
        <w:fldChar w:fldCharType="separate"/>
      </w:r>
      <w:r w:rsidR="00153FEE" w:rsidRPr="00E04168">
        <w:rPr>
          <w:noProof/>
        </w:rPr>
        <w:t>(Masson et al., 2010; Sane et al., 2006)</w:t>
      </w:r>
      <w:r w:rsidR="00671738" w:rsidRPr="00E04168">
        <w:fldChar w:fldCharType="end"/>
      </w:r>
      <w:r w:rsidR="001915D6" w:rsidRPr="00E04168">
        <w:t xml:space="preserve">. </w:t>
      </w:r>
      <w:r w:rsidR="00964624" w:rsidRPr="00E04168">
        <w:t xml:space="preserve">ABCG5/G8 is </w:t>
      </w:r>
      <w:r w:rsidR="005E56D8" w:rsidRPr="00E04168">
        <w:t>located primarily in the jejunum and ileum and to a lesser extent, the duodenum,</w:t>
      </w:r>
      <w:r w:rsidR="00C517E8" w:rsidRPr="00E04168">
        <w:t xml:space="preserve"> and is </w:t>
      </w:r>
      <w:r w:rsidR="00964624" w:rsidRPr="00E04168">
        <w:t xml:space="preserve">responsible for the efflux of </w:t>
      </w:r>
      <w:r w:rsidR="00C517E8" w:rsidRPr="00E04168">
        <w:t xml:space="preserve">non-cholesterol </w:t>
      </w:r>
      <w:r w:rsidR="00964624" w:rsidRPr="00E04168">
        <w:t xml:space="preserve">sterols from </w:t>
      </w:r>
      <w:r w:rsidR="008A5BB1" w:rsidRPr="00E04168">
        <w:t xml:space="preserve">the </w:t>
      </w:r>
      <w:r w:rsidR="00964624" w:rsidRPr="00E04168">
        <w:t>enterocyte into the intestinal lumen</w:t>
      </w:r>
      <w:r w:rsidR="005E56D8" w:rsidRPr="00E04168">
        <w:t xml:space="preserve"> </w:t>
      </w:r>
      <w:r w:rsidR="005E56D8" w:rsidRPr="00E04168">
        <w:fldChar w:fldCharType="begin">
          <w:fldData xml:space="preserve">PEVuZE5vdGU+PENpdGU+PEF1dGhvcj5XYW5nPC9BdXRob3I+PFllYXI+MjAwNzwvWWVhcj48UmVj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</w:fldData>
        </w:fldChar>
      </w:r>
      <w:r w:rsidR="002424DC" w:rsidRPr="00E04168">
        <w:instrText xml:space="preserve"> ADDIN EN.CITE </w:instrText>
      </w:r>
      <w:r w:rsidR="002424DC" w:rsidRPr="00E04168">
        <w:fldChar w:fldCharType="begin">
          <w:fldData xml:space="preserve">PEVuZE5vdGU+PENpdGU+PEF1dGhvcj5XYW5nPC9BdXRob3I+PFllYXI+MjAwNzwvWWVhcj48UmVj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</w:fldData>
        </w:fldChar>
      </w:r>
      <w:r w:rsidR="002424DC" w:rsidRPr="00E04168">
        <w:instrText xml:space="preserve"> ADDIN EN.CITE.DATA </w:instrText>
      </w:r>
      <w:r w:rsidR="002424DC" w:rsidRPr="00E04168">
        <w:fldChar w:fldCharType="end"/>
      </w:r>
      <w:r w:rsidR="005E56D8" w:rsidRPr="00E04168">
        <w:fldChar w:fldCharType="separate"/>
      </w:r>
      <w:r w:rsidR="00153FEE" w:rsidRPr="00E04168">
        <w:rPr>
          <w:noProof/>
        </w:rPr>
        <w:t>(Masson et al., 2010; Wang et al., 2007)</w:t>
      </w:r>
      <w:r w:rsidR="005E56D8" w:rsidRPr="00E04168">
        <w:fldChar w:fldCharType="end"/>
      </w:r>
      <w:r w:rsidR="0017316B" w:rsidRPr="00E04168">
        <w:t xml:space="preserve">. </w:t>
      </w:r>
      <w:r w:rsidR="00397898" w:rsidRPr="00E04168">
        <w:t>M</w:t>
      </w:r>
      <w:r w:rsidR="004375F1" w:rsidRPr="00E04168">
        <w:t xml:space="preserve">urine models have demonstrated that NPC1L1 </w:t>
      </w:r>
      <w:r w:rsidR="001C6F5C" w:rsidRPr="00E04168">
        <w:t xml:space="preserve">expression significantly </w:t>
      </w:r>
      <w:r w:rsidR="004375F1" w:rsidRPr="00E04168">
        <w:t xml:space="preserve">increases in the duodenum and jejunum </w:t>
      </w:r>
      <w:r w:rsidR="001C6F5C" w:rsidRPr="00E04168">
        <w:t>with age, while ABCG5/G8 expression is</w:t>
      </w:r>
      <w:r w:rsidR="005D7A12" w:rsidRPr="00E04168">
        <w:t xml:space="preserve"> suppressed</w:t>
      </w:r>
      <w:r w:rsidR="004375F1" w:rsidRPr="00E04168">
        <w:t xml:space="preserve">. </w:t>
      </w:r>
      <w:r w:rsidR="005D7A12" w:rsidRPr="00E04168">
        <w:t>These age-related changes to receptor expression represented a</w:t>
      </w:r>
      <w:r w:rsidR="001C6F5C" w:rsidRPr="00E04168">
        <w:t xml:space="preserve"> </w:t>
      </w:r>
      <w:r w:rsidR="00D01D21" w:rsidRPr="00E04168">
        <w:t>19-40</w:t>
      </w:r>
      <w:r w:rsidR="001C6F5C" w:rsidRPr="00E04168">
        <w:t>% increase in cholesterol absorption</w:t>
      </w:r>
      <w:r w:rsidR="00F860F5" w:rsidRPr="00E04168">
        <w:t xml:space="preserve"> </w:t>
      </w:r>
      <w:r w:rsidR="00F860F5" w:rsidRPr="00E04168">
        <w:lastRenderedPageBreak/>
        <w:t>between young adult</w:t>
      </w:r>
      <w:r w:rsidR="00DB3B82" w:rsidRPr="00E04168">
        <w:t xml:space="preserve"> </w:t>
      </w:r>
      <w:r w:rsidR="00F860F5" w:rsidRPr="00E04168">
        <w:t>and aged adult</w:t>
      </w:r>
      <w:r w:rsidR="00D2525B" w:rsidRPr="00E04168">
        <w:t xml:space="preserve"> mice</w:t>
      </w:r>
      <w:r w:rsidR="001C6F5C" w:rsidRPr="00E04168">
        <w:t xml:space="preserve">. </w:t>
      </w:r>
      <w:r w:rsidR="004375F1" w:rsidRPr="00E04168">
        <w:t xml:space="preserve">This effect was amplified in response to high levels of oestrogen </w:t>
      </w:r>
      <w:r w:rsidR="004375F1" w:rsidRPr="00E04168">
        <w:fldChar w:fldCharType="begin">
          <w:fldData xml:space="preserve">PEVuZE5vdGU+PENpdGU+PEF1dGhvcj5EdWFuPC9BdXRob3I+PFllYXI+MjAwNjwvWWVhcj48UmVj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</w:fldData>
        </w:fldChar>
      </w:r>
      <w:r w:rsidR="002424DC" w:rsidRPr="00E04168">
        <w:instrText xml:space="preserve"> ADDIN EN.CITE </w:instrText>
      </w:r>
      <w:r w:rsidR="002424DC" w:rsidRPr="00E04168">
        <w:fldChar w:fldCharType="begin">
          <w:fldData xml:space="preserve">PEVuZE5vdGU+PENpdGU+PEF1dGhvcj5EdWFuPC9BdXRob3I+PFllYXI+MjAwNjwvWWVhcj48UmVj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</w:fldData>
        </w:fldChar>
      </w:r>
      <w:r w:rsidR="002424DC" w:rsidRPr="00E04168">
        <w:instrText xml:space="preserve"> ADDIN EN.CITE.DATA </w:instrText>
      </w:r>
      <w:r w:rsidR="002424DC" w:rsidRPr="00E04168">
        <w:fldChar w:fldCharType="end"/>
      </w:r>
      <w:r w:rsidR="004375F1" w:rsidRPr="00E04168">
        <w:fldChar w:fldCharType="separate"/>
      </w:r>
      <w:r w:rsidR="004375F1" w:rsidRPr="00E04168">
        <w:rPr>
          <w:noProof/>
        </w:rPr>
        <w:t>(Duan et al., 2006)</w:t>
      </w:r>
      <w:r w:rsidR="004375F1" w:rsidRPr="00E04168">
        <w:fldChar w:fldCharType="end"/>
      </w:r>
      <w:r w:rsidR="004375F1" w:rsidRPr="00E04168">
        <w:t xml:space="preserve">. </w:t>
      </w:r>
      <w:r w:rsidR="00B435A4" w:rsidRPr="00E04168">
        <w:t>These findings are intriguing</w:t>
      </w:r>
      <w:r w:rsidR="00DB3B82" w:rsidRPr="00E04168">
        <w:t>,</w:t>
      </w:r>
      <w:r w:rsidR="00E2571C" w:rsidRPr="00E04168">
        <w:t xml:space="preserve"> as it has long been suggested that </w:t>
      </w:r>
      <w:r w:rsidR="00B435A4" w:rsidRPr="00E04168">
        <w:t>an</w:t>
      </w:r>
      <w:r w:rsidR="00941C64" w:rsidRPr="00E04168">
        <w:t xml:space="preserve"> increase in cholesterol absorption </w:t>
      </w:r>
      <w:r w:rsidR="00E2571C" w:rsidRPr="00E04168">
        <w:t>is an</w:t>
      </w:r>
      <w:r w:rsidR="00B435A4" w:rsidRPr="00E04168">
        <w:t xml:space="preserve"> important</w:t>
      </w:r>
      <w:r w:rsidR="00AE7780" w:rsidRPr="00E04168">
        <w:t xml:space="preserve"> </w:t>
      </w:r>
      <w:r w:rsidR="00E2571C" w:rsidRPr="00E04168">
        <w:t>factor in the rise in</w:t>
      </w:r>
      <w:r w:rsidR="00C7378A" w:rsidRPr="00E04168">
        <w:t xml:space="preserve"> LDL-C</w:t>
      </w:r>
      <w:r w:rsidR="00E2571C" w:rsidRPr="00E04168">
        <w:t xml:space="preserve"> which accompanies ageing </w:t>
      </w:r>
      <w:r w:rsidR="00E2571C" w:rsidRPr="00E04168">
        <w:fldChar w:fldCharType="begin"/>
      </w:r>
      <w:r w:rsidR="00E2571C" w:rsidRPr="00E04168">
        <w:instrText xml:space="preserve"> ADDIN EN.CITE &lt;EndNote&gt;&lt;Cite&gt;&lt;Author&gt;Hollander&lt;/Author&gt;&lt;Year&gt;1979&lt;/Year&gt;&lt;RecNum&gt;215&lt;/RecNum&gt;&lt;DisplayText&gt;(Hollander and Morgan, 1979)&lt;/DisplayText&gt;&lt;record&gt;&lt;rec-number&gt;215&lt;/rec-number&gt;&lt;foreign-keys&gt;&lt;key app="EN" db-id="vd59wwa9htw29oe595kv20ty9zftzwsdrwvp"&gt;215&lt;/key&gt;&lt;/foreign-keys&gt;&lt;ref-type name="Journal Article"&gt;17&lt;/ref-type&gt;&lt;contributors&gt;&lt;authors&gt;&lt;author&gt;Hollander, D.&lt;/author&gt;&lt;author&gt;Morgan, D.&lt;/author&gt;&lt;/authors&gt;&lt;/contributors&gt;&lt;titles&gt;&lt;title&gt;Increase in cholesterol intestinal absorption with aging in the rat&lt;/title&gt;&lt;secondary-title&gt;Exp Gerontol&lt;/secondary-title&gt;&lt;/titles&gt;&lt;pages&gt;201-4&lt;/pages&gt;&lt;volume&gt;14&lt;/volume&gt;&lt;number&gt;4&lt;/number&gt;&lt;edition&gt;1979/01/01&lt;/edition&gt;&lt;keywords&gt;&lt;keyword&gt;Aging&lt;/keyword&gt;&lt;keyword&gt;Animals&lt;/keyword&gt;&lt;keyword&gt;Cholesterol/ metabolism&lt;/keyword&gt;&lt;keyword&gt;Intestinal Absorption&lt;/keyword&gt;&lt;keyword&gt;Intestine, Small/metabolism&lt;/keyword&gt;&lt;keyword&gt;Male&lt;/keyword&gt;&lt;keyword&gt;Rats&lt;/keyword&gt;&lt;/keywords&gt;&lt;dates&gt;&lt;year&gt;1979&lt;/year&gt;&lt;/dates&gt;&lt;isbn&gt;0531-5565 (Print)&amp;#xD;0531-5565 (Linking)&lt;/isbn&gt;&lt;accession-num&gt;477764&lt;/accession-num&gt;&lt;urls&gt;&lt;/urls&gt;&lt;remote-database-provider&gt;NLM&lt;/remote-database-provider&gt;&lt;language&gt;eng&lt;/language&gt;&lt;/record&gt;&lt;/Cite&gt;&lt;/EndNote&gt;</w:instrText>
      </w:r>
      <w:r w:rsidR="00E2571C" w:rsidRPr="00E04168">
        <w:fldChar w:fldCharType="separate"/>
      </w:r>
      <w:r w:rsidR="00E2571C" w:rsidRPr="00E04168">
        <w:rPr>
          <w:noProof/>
        </w:rPr>
        <w:t>(Hollander and Morgan, 1979)</w:t>
      </w:r>
      <w:r w:rsidR="00E2571C" w:rsidRPr="00E04168">
        <w:fldChar w:fldCharType="end"/>
      </w:r>
      <w:r w:rsidR="00E2571C" w:rsidRPr="00E04168">
        <w:t>.</w:t>
      </w:r>
    </w:p>
    <w:p w14:paraId="52242390" w14:textId="77777777" w:rsidR="006E4BB0" w:rsidRPr="00E04168" w:rsidRDefault="002D3CDD" w:rsidP="006427F2">
      <w:pPr>
        <w:spacing w:line="276" w:lineRule="auto"/>
        <w:jc w:val="both"/>
      </w:pPr>
      <w:r w:rsidRPr="00E04168">
        <w:t>Bile acid synthesis declines with age</w:t>
      </w:r>
      <w:r w:rsidR="005370C6" w:rsidRPr="00E04168">
        <w:t xml:space="preserve"> in humans</w:t>
      </w:r>
      <w:r w:rsidR="00445BD7" w:rsidRPr="00E04168">
        <w:t xml:space="preserve"> </w:t>
      </w:r>
      <w:r w:rsidRPr="00E04168">
        <w:fldChar w:fldCharType="begin">
          <w:fldData xml:space="preserve">PEVuZE5vdGU+PENpdGU+PEF1dGhvcj5FaW5hcnNzb248L0F1dGhvcj48WWVhcj4xOTg1PC9ZZWFy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</w:fldData>
        </w:fldChar>
      </w:r>
      <w:r w:rsidR="002424DC" w:rsidRPr="00E04168">
        <w:instrText xml:space="preserve"> ADDIN EN.CITE </w:instrText>
      </w:r>
      <w:r w:rsidR="002424DC" w:rsidRPr="00E04168">
        <w:fldChar w:fldCharType="begin">
          <w:fldData xml:space="preserve">PEVuZE5vdGU+PENpdGU+PEF1dGhvcj5FaW5hcnNzb248L0F1dGhvcj48WWVhcj4xOTg1PC9ZZWFy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</w:fldData>
        </w:fldChar>
      </w:r>
      <w:r w:rsidR="002424DC" w:rsidRPr="00E04168">
        <w:instrText xml:space="preserve"> ADDIN EN.CITE.DATA </w:instrText>
      </w:r>
      <w:r w:rsidR="002424DC" w:rsidRPr="00E04168">
        <w:fldChar w:fldCharType="end"/>
      </w:r>
      <w:r w:rsidRPr="00E04168">
        <w:fldChar w:fldCharType="separate"/>
      </w:r>
      <w:r w:rsidR="00136F09" w:rsidRPr="00E04168">
        <w:rPr>
          <w:noProof/>
        </w:rPr>
        <w:t>(Bertolotti et al., 2007; Einarsson et al., 1985)</w:t>
      </w:r>
      <w:r w:rsidRPr="00E04168">
        <w:fldChar w:fldCharType="end"/>
      </w:r>
      <w:r w:rsidRPr="00E04168">
        <w:t xml:space="preserve">. This is due to a reduction in the hepatic expression </w:t>
      </w:r>
      <w:r w:rsidR="00C05B66" w:rsidRPr="00E04168">
        <w:t xml:space="preserve">of the rate limiting enzyme </w:t>
      </w:r>
      <w:r w:rsidRPr="00E04168">
        <w:t xml:space="preserve">for bile acid synthesis, CYP7AI </w:t>
      </w:r>
      <w:r w:rsidR="00F740CF" w:rsidRPr="00E04168">
        <w:fldChar w:fldCharType="begin">
          <w:fldData xml:space="preserve">PEVuZE5vdGU+PENpdGU+PEF1dGhvcj5CZXJ0b2xvdHRpPC9BdXRob3I+PFllYXI+MjAwNzwvWWVh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</w:fldData>
        </w:fldChar>
      </w:r>
      <w:r w:rsidR="002424DC" w:rsidRPr="00E04168">
        <w:instrText xml:space="preserve"> ADDIN EN.CITE </w:instrText>
      </w:r>
      <w:r w:rsidR="002424DC" w:rsidRPr="00E04168">
        <w:fldChar w:fldCharType="begin">
          <w:fldData xml:space="preserve">PEVuZE5vdGU+PENpdGU+PEF1dGhvcj5CZXJ0b2xvdHRpPC9BdXRob3I+PFllYXI+MjAwNzwvWWVh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</w:fldData>
        </w:fldChar>
      </w:r>
      <w:r w:rsidR="002424DC" w:rsidRPr="00E04168">
        <w:instrText xml:space="preserve"> ADDIN EN.CITE.DATA </w:instrText>
      </w:r>
      <w:r w:rsidR="002424DC" w:rsidRPr="00E04168">
        <w:fldChar w:fldCharType="end"/>
      </w:r>
      <w:r w:rsidR="00F740CF" w:rsidRPr="00E04168">
        <w:fldChar w:fldCharType="separate"/>
      </w:r>
      <w:r w:rsidR="00F740CF" w:rsidRPr="00E04168">
        <w:rPr>
          <w:noProof/>
        </w:rPr>
        <w:t>(Bertolotti et al., 2007)</w:t>
      </w:r>
      <w:r w:rsidR="00F740CF" w:rsidRPr="00E04168">
        <w:fldChar w:fldCharType="end"/>
      </w:r>
      <w:r w:rsidR="00C05B66" w:rsidRPr="00E04168">
        <w:t>. Thi</w:t>
      </w:r>
      <w:r w:rsidR="00F740CF" w:rsidRPr="00E04168">
        <w:t xml:space="preserve">s in turn reduces </w:t>
      </w:r>
      <w:r w:rsidR="00430B55" w:rsidRPr="00E04168">
        <w:t xml:space="preserve">cholesterol utilisation, which is accompanied by a </w:t>
      </w:r>
      <w:r w:rsidR="00C05B66" w:rsidRPr="00E04168">
        <w:t>rise in plasma cholesterol</w:t>
      </w:r>
      <w:r w:rsidR="00430B55" w:rsidRPr="00E04168">
        <w:t xml:space="preserve"> </w:t>
      </w:r>
      <w:r w:rsidR="00136F09" w:rsidRPr="00E04168">
        <w:fldChar w:fldCharType="begin"/>
      </w:r>
      <w:r w:rsidR="002424DC" w:rsidRPr="00E04168">
        <w:instrText xml:space="preserve"> ADDIN EN.CITE &lt;EndNote&gt;&lt;Cite&gt;&lt;Author&gt;Uchida&lt;/Author&gt;&lt;Year&gt;1996&lt;/Year&gt;&lt;RecNum&gt;130&lt;/RecNum&gt;&lt;DisplayText&gt;(Uchida et al., 1996)&lt;/DisplayText&gt;&lt;record&gt;&lt;rec-number&gt;130&lt;/rec-number&gt;&lt;foreign-keys&gt;&lt;key app="EN" db-id="vd59wwa9htw29oe595kv20ty9zftzwsdrwvp"&gt;130&lt;/key&gt;&lt;/foreign-keys&gt;&lt;ref-type name="Journal Article"&gt;17&lt;/ref-type&gt;&lt;contributors&gt;&lt;authors&gt;&lt;author&gt;Uchida, K.&lt;/author&gt;&lt;author&gt;Satoh, T.&lt;/author&gt;&lt;author&gt;Chikai, T.&lt;/author&gt;&lt;author&gt;Takase, H.&lt;/author&gt;&lt;author&gt;Nomura, Y.&lt;/author&gt;&lt;author&gt;Nakao, H.&lt;/author&gt;&lt;author&gt;Takeuchi, N.&lt;/author&gt;&lt;/authors&gt;&lt;/contributors&gt;&lt;auth-address&gt;Strategic Information Unit, Shionogi &amp;amp; Co., Ltd., Tokyo, Japan.&lt;/auth-address&gt;&lt;titles&gt;&lt;title&gt;Influence of cholesterol feeding on bile acid metabolism in young and aged germ-free rats&lt;/title&gt;&lt;secondary-title&gt;Jpn J Pharmacol&lt;/secondary-title&gt;&lt;/titles&gt;&lt;pages&gt;113-8&lt;/pages&gt;&lt;volume&gt;71&lt;/volume&gt;&lt;number&gt;2&lt;/number&gt;&lt;edition&gt;1996/06/01&lt;/edition&gt;&lt;keywords&gt;&lt;keyword&gt;Aging&lt;/keyword&gt;&lt;keyword&gt;Animals&lt;/keyword&gt;&lt;keyword&gt;Bile Acids and Salts/ metabolism&lt;/keyword&gt;&lt;keyword&gt;Chenodeoxycholic Acid/metabolism&lt;/keyword&gt;&lt;keyword&gt;Cholesterol/analysis&lt;/keyword&gt;&lt;keyword&gt;Cholesterol, Dietary/ administration &amp;amp; dosage&lt;/keyword&gt;&lt;keyword&gt;Cholic Acid&lt;/keyword&gt;&lt;keyword&gt;Cholic Acids/metabolism&lt;/keyword&gt;&lt;keyword&gt;Feces/ chemistry&lt;/keyword&gt;&lt;keyword&gt;Germ-Free Life/ physiology&lt;/keyword&gt;&lt;keyword&gt;Intestine, Large/ metabolism&lt;/keyword&gt;&lt;keyword&gt;Intestine, Small/ metabolism&lt;/keyword&gt;&lt;keyword&gt;Liver/metabolism&lt;/keyword&gt;&lt;keyword&gt;Male&lt;/keyword&gt;&lt;keyword&gt;Rats&lt;/keyword&gt;&lt;/keywords&gt;&lt;dates&gt;&lt;year&gt;1996&lt;/year&gt;&lt;pub-dates&gt;&lt;date&gt;Jun&lt;/date&gt;&lt;/pub-dates&gt;&lt;/dates&gt;&lt;isbn&gt;0021-5198 (Print)&amp;#xD;0021-5198 (Linking)&lt;/isbn&gt;&lt;accession-num&gt;8835637&lt;/accession-num&gt;&lt;urls&gt;&lt;/urls&gt;&lt;remote-database-provider&gt;NLM&lt;/remote-database-provider&gt;&lt;language&gt;eng&lt;/language&gt;&lt;/record&gt;&lt;/Cite&gt;&lt;/EndNote&gt;</w:instrText>
      </w:r>
      <w:r w:rsidR="00136F09" w:rsidRPr="00E04168">
        <w:fldChar w:fldCharType="separate"/>
      </w:r>
      <w:r w:rsidR="00136F09" w:rsidRPr="00E04168">
        <w:rPr>
          <w:noProof/>
        </w:rPr>
        <w:t>(Uchida et al., 1996)</w:t>
      </w:r>
      <w:r w:rsidR="00136F09" w:rsidRPr="00E04168">
        <w:fldChar w:fldCharType="end"/>
      </w:r>
      <w:r w:rsidR="00C05B66" w:rsidRPr="00E04168">
        <w:t xml:space="preserve">. </w:t>
      </w:r>
      <w:r w:rsidR="00430B55" w:rsidRPr="00E04168">
        <w:t>Significantly, it has been</w:t>
      </w:r>
      <w:r w:rsidR="00C05B66" w:rsidRPr="00E04168">
        <w:t xml:space="preserve"> estimated that with every 10 years, there is a decrease of 60m</w:t>
      </w:r>
      <w:r w:rsidR="00430B55" w:rsidRPr="00E04168">
        <w:t>g/day in cholesterol converted to bile acids</w:t>
      </w:r>
      <w:r w:rsidR="00F740CF" w:rsidRPr="00E04168">
        <w:t xml:space="preserve"> </w:t>
      </w:r>
      <w:r w:rsidR="00F740CF" w:rsidRPr="00E04168">
        <w:fldChar w:fldCharType="begin"/>
      </w:r>
      <w:r w:rsidR="00B62720" w:rsidRPr="00E04168">
        <w:instrText xml:space="preserve"> ADDIN EN.CITE &lt;EndNote&gt;&lt;Cite&gt;&lt;Author&gt;Bertolotti&lt;/Author&gt;&lt;Year&gt;1993&lt;/Year&gt;&lt;RecNum&gt;84&lt;/RecNum&gt;&lt;DisplayText&gt;(Bertolotti et al., 1993)&lt;/DisplayText&gt;&lt;record&gt;&lt;rec-number&gt;84&lt;/rec-number&gt;&lt;foreign-keys&gt;&lt;key app="EN" db-id="vd59wwa9htw29oe595kv20ty9zftzwsdrwvp"&gt;84&lt;/key&gt;&lt;/foreign-keys&gt;&lt;ref-type name="Journal Article"&gt;17&lt;/ref-type&gt;&lt;contributors&gt;&lt;authors&gt;&lt;author&gt;Bertolotti, M.&lt;/author&gt;&lt;author&gt;Abate, N.&lt;/author&gt;&lt;author&gt;Bertolotti, S.&lt;/author&gt;&lt;author&gt;Loria, P.&lt;/author&gt;&lt;author&gt;Concari, M.&lt;/author&gt;&lt;author&gt;Messora, R.&lt;/author&gt;&lt;author&gt;Carubbi, F.&lt;/author&gt;&lt;author&gt;Pinetti, A.&lt;/author&gt;&lt;author&gt;Carulli, N.&lt;/author&gt;&lt;/authors&gt;&lt;/contributors&gt;&lt;auth-address&gt;Istituto di Patologia Medica, Universita di Modena, Italy.&lt;/auth-address&gt;&lt;titles&gt;&lt;title&gt;Effect of aging on cholesterol 7 alpha-hydroxylation in humans&lt;/title&gt;&lt;secondary-title&gt;J Lipid Res&lt;/secondary-title&gt;&lt;/titles&gt;&lt;periodical&gt;&lt;full-title&gt;J Lipid Res&lt;/full-title&gt;&lt;abbr-1&gt;Journal of lipid research&lt;/abbr-1&gt;&lt;/periodical&gt;&lt;pages&gt;1001-7&lt;/pages&gt;&lt;volume&gt;34&lt;/volume&gt;&lt;number&gt;6&lt;/number&gt;&lt;edition&gt;1993/06/01&lt;/edition&gt;&lt;keywords&gt;&lt;keyword&gt;Adult&lt;/keyword&gt;&lt;keyword&gt;Aged&lt;/keyword&gt;&lt;keyword&gt;Aged, 80 and over&lt;/keyword&gt;&lt;keyword&gt;Aging/ metabolism&lt;/keyword&gt;&lt;keyword&gt;Bile Acids and Salts/metabolism&lt;/keyword&gt;&lt;keyword&gt;Cholesterol 7-alpha-Hydroxylase/ metabolism&lt;/keyword&gt;&lt;keyword&gt;Female&lt;/keyword&gt;&lt;keyword&gt;Humans&lt;/keyword&gt;&lt;keyword&gt;Lipids/blood&lt;/keyword&gt;&lt;keyword&gt;Male&lt;/keyword&gt;&lt;keyword&gt;Middle Aged&lt;/keyword&gt;&lt;/keywords&gt;&lt;dates&gt;&lt;year&gt;1993&lt;/year&gt;&lt;pub-dates&gt;&lt;date&gt;Jun&lt;/date&gt;&lt;/pub-dates&gt;&lt;/dates&gt;&lt;isbn&gt;0022-2275 (Print)&amp;#xD;0022-2275 (Linking)&lt;/isbn&gt;&lt;accession-num&gt;8354947&lt;/accession-num&gt;&lt;urls&gt;&lt;/urls&gt;&lt;remote-database-provider&gt;NLM&lt;/remote-database-provider&gt;&lt;language&gt;eng&lt;/language&gt;&lt;/record&gt;&lt;/Cite&gt;&lt;/EndNote&gt;</w:instrText>
      </w:r>
      <w:r w:rsidR="00F740CF" w:rsidRPr="00E04168">
        <w:fldChar w:fldCharType="separate"/>
      </w:r>
      <w:r w:rsidR="00F740CF" w:rsidRPr="00E04168">
        <w:rPr>
          <w:noProof/>
        </w:rPr>
        <w:t>(Bertolotti et al., 1993)</w:t>
      </w:r>
      <w:r w:rsidR="00F740CF" w:rsidRPr="00E04168">
        <w:fldChar w:fldCharType="end"/>
      </w:r>
      <w:r w:rsidR="00C05B66" w:rsidRPr="00E04168">
        <w:t>. Thus</w:t>
      </w:r>
      <w:r w:rsidR="00A83933" w:rsidRPr="00E04168">
        <w:t>,</w:t>
      </w:r>
      <w:r w:rsidR="00C05B66" w:rsidRPr="00E04168">
        <w:t xml:space="preserve"> </w:t>
      </w:r>
      <w:r w:rsidR="00F242CF" w:rsidRPr="00E04168">
        <w:t xml:space="preserve">a </w:t>
      </w:r>
      <w:r w:rsidR="00F740CF" w:rsidRPr="00E04168">
        <w:t>decli</w:t>
      </w:r>
      <w:r w:rsidR="00F242CF" w:rsidRPr="00E04168">
        <w:t>ne in bile acid synthesis is another</w:t>
      </w:r>
      <w:r w:rsidR="00F740CF" w:rsidRPr="00E04168">
        <w:t xml:space="preserve"> factor</w:t>
      </w:r>
      <w:r w:rsidR="00F242CF" w:rsidRPr="00E04168">
        <w:t xml:space="preserve"> which could </w:t>
      </w:r>
      <w:r w:rsidR="00A83933" w:rsidRPr="00E04168">
        <w:t xml:space="preserve">contribute </w:t>
      </w:r>
      <w:r w:rsidR="006E4BB0" w:rsidRPr="00E04168">
        <w:t>to the dysregulation of whole body cholesterol metabolism with age</w:t>
      </w:r>
      <w:r w:rsidR="00132E4E" w:rsidRPr="00E04168">
        <w:t>.</w:t>
      </w:r>
      <w:r w:rsidR="00A15D7B" w:rsidRPr="00E04168">
        <w:t xml:space="preserve"> </w:t>
      </w:r>
    </w:p>
    <w:p w14:paraId="43D698A7" w14:textId="57EC7D2D" w:rsidR="00445BD7" w:rsidRPr="00E04168" w:rsidRDefault="0036057F" w:rsidP="006427F2">
      <w:pPr>
        <w:spacing w:line="276" w:lineRule="auto"/>
        <w:jc w:val="both"/>
      </w:pPr>
      <w:r w:rsidRPr="00E04168">
        <w:t xml:space="preserve">In rodents a </w:t>
      </w:r>
      <w:r w:rsidR="006E4BB0" w:rsidRPr="00E04168">
        <w:t xml:space="preserve">mechanistic explanation for </w:t>
      </w:r>
      <w:r w:rsidR="00A15D7B" w:rsidRPr="00E04168">
        <w:t>t</w:t>
      </w:r>
      <w:r w:rsidR="006E4BB0" w:rsidRPr="00E04168">
        <w:t xml:space="preserve">he decline in CYP7AI activity has been postulated. It is suggested the reduction in its activity is </w:t>
      </w:r>
      <w:r w:rsidR="00A15D7B" w:rsidRPr="00E04168">
        <w:t>in part</w:t>
      </w:r>
      <w:r w:rsidR="00E71D39" w:rsidRPr="00E04168">
        <w:t>,</w:t>
      </w:r>
      <w:r w:rsidR="00A15D7B" w:rsidRPr="00E04168">
        <w:t xml:space="preserve"> </w:t>
      </w:r>
      <w:r w:rsidR="00EF12F1" w:rsidRPr="00E04168">
        <w:t xml:space="preserve">due to </w:t>
      </w:r>
      <w:r w:rsidR="00A15D7B" w:rsidRPr="00E04168">
        <w:t>neuroendocrine dysfunction</w:t>
      </w:r>
      <w:r w:rsidR="006E4BB0" w:rsidRPr="00E04168">
        <w:t xml:space="preserve"> which causes </w:t>
      </w:r>
      <w:r w:rsidR="00EF12F1" w:rsidRPr="00E04168">
        <w:t xml:space="preserve">an age dependent </w:t>
      </w:r>
      <w:r w:rsidR="00A15D7B" w:rsidRPr="00E04168">
        <w:t>decrease in growth hormone</w:t>
      </w:r>
      <w:r w:rsidR="00E71D39" w:rsidRPr="00E04168">
        <w:t>,</w:t>
      </w:r>
      <w:r w:rsidR="00EF12F1" w:rsidRPr="00E04168">
        <w:t xml:space="preserve"> which is known to act </w:t>
      </w:r>
      <w:r w:rsidR="006E4BB0" w:rsidRPr="00E04168">
        <w:t xml:space="preserve">pleiotropically </w:t>
      </w:r>
      <w:r w:rsidR="00AA1C6B" w:rsidRPr="00E04168">
        <w:t>on lipoprotein metabolism</w:t>
      </w:r>
      <w:r w:rsidR="005D0DCA" w:rsidRPr="00E04168">
        <w:t xml:space="preserve"> </w:t>
      </w:r>
      <w:r w:rsidR="005D0DCA" w:rsidRPr="00E04168">
        <w:fldChar w:fldCharType="begin"/>
      </w:r>
      <w:r w:rsidR="002424DC" w:rsidRPr="00E04168">
        <w:instrText xml:space="preserve"> ADDIN EN.CITE &lt;EndNote&gt;&lt;Cite&gt;&lt;Author&gt;Parini&lt;/Author&gt;&lt;Year&gt;1999&lt;/Year&gt;&lt;RecNum&gt;88&lt;/RecNum&gt;&lt;DisplayText&gt;(Parini et al., 1999)&lt;/DisplayText&gt;&lt;record&gt;&lt;rec-number&gt;88&lt;/rec-number&gt;&lt;foreign-keys&gt;&lt;key app="EN" db-id="vd59wwa9htw29oe595kv20ty9zftzwsdrwvp"&gt;88&lt;/key&gt;&lt;/foreign-keys&gt;&lt;ref-type name="Journal Article"&gt;17&lt;/ref-type&gt;&lt;contributors&gt;&lt;authors&gt;&lt;author&gt;Parini, P.&lt;/author&gt;&lt;author&gt;Angelin, B.&lt;/author&gt;&lt;author&gt;Rudling, M.&lt;/author&gt;&lt;/authors&gt;&lt;/contributors&gt;&lt;auth-address&gt;Metabolism Unit, Center for Metabolism and Endocrinology, Department of Medicine, Karolinska Institute at Huddinge University Hospital, Huddinge, Sweden.&lt;/auth-address&gt;&lt;titles&gt;&lt;title&gt;Cholesterol and lipoprotein metabolism in aging: reversal of hypercholesterolemia by growth hormone treatment in old rats&lt;/title&gt;&lt;secondary-title&gt;Arterioscler Thromb Vasc Biol&lt;/secondary-title&gt;&lt;/titles&gt;&lt;pages&gt;832-9&lt;/pages&gt;&lt;volume&gt;19&lt;/volume&gt;&lt;number&gt;4&lt;/number&gt;&lt;edition&gt;1999/04/09&lt;/edition&gt;&lt;keywords&gt;&lt;keyword&gt;Aging/ metabolism&lt;/keyword&gt;&lt;keyword&gt;Animals&lt;/keyword&gt;&lt;keyword&gt;Cholesterol/blood/ metabolism&lt;/keyword&gt;&lt;keyword&gt;Human Growth Hormone/ therapeutic use&lt;/keyword&gt;&lt;keyword&gt;Hypercholesterolemia/ drug therapy&lt;/keyword&gt;&lt;keyword&gt;Infusion Pumps, Implantable&lt;/keyword&gt;&lt;keyword&gt;Lipoproteins/blood/ metabolism&lt;/keyword&gt;&lt;keyword&gt;Male&lt;/keyword&gt;&lt;keyword&gt;Rats&lt;/keyword&gt;&lt;keyword&gt;Rats, Sprague-Dawley&lt;/keyword&gt;&lt;keyword&gt;Receptors, LDL/biosynthesis/genetics&lt;/keyword&gt;&lt;/keywords&gt;&lt;dates&gt;&lt;year&gt;1999&lt;/year&gt;&lt;pub-dates&gt;&lt;date&gt;Apr&lt;/date&gt;&lt;/pub-dates&gt;&lt;/dates&gt;&lt;isbn&gt;1079-5642 (Print)&amp;#xD;1079-5642 (Linking)&lt;/isbn&gt;&lt;accession-num&gt;10195906&lt;/accession-num&gt;&lt;urls&gt;&lt;/urls&gt;&lt;remote-database-provider&gt;NLM&lt;/remote-database-provider&gt;&lt;language&gt;eng&lt;/language&gt;&lt;/record&gt;&lt;/Cite&gt;&lt;/EndNote&gt;</w:instrText>
      </w:r>
      <w:r w:rsidR="005D0DCA" w:rsidRPr="00E04168">
        <w:fldChar w:fldCharType="separate"/>
      </w:r>
      <w:r w:rsidR="005D0DCA" w:rsidRPr="00E04168">
        <w:rPr>
          <w:noProof/>
        </w:rPr>
        <w:t>(Parini et al., 1999)</w:t>
      </w:r>
      <w:r w:rsidR="005D0DCA" w:rsidRPr="00E04168">
        <w:fldChar w:fldCharType="end"/>
      </w:r>
      <w:r w:rsidR="005D0DCA" w:rsidRPr="00E04168">
        <w:t xml:space="preserve">. </w:t>
      </w:r>
      <w:r w:rsidR="002F1F25" w:rsidRPr="00E04168">
        <w:t xml:space="preserve">Synthesised bile acids are effluxed from the liver </w:t>
      </w:r>
      <w:r w:rsidR="00A37B4A" w:rsidRPr="00E04168">
        <w:t xml:space="preserve">primarily </w:t>
      </w:r>
      <w:r w:rsidR="002F1F25" w:rsidRPr="00E04168">
        <w:t>by BSEP, a</w:t>
      </w:r>
      <w:r w:rsidR="00011BA9" w:rsidRPr="00E04168">
        <w:t>nd stored in</w:t>
      </w:r>
      <w:r w:rsidR="00A37B4A" w:rsidRPr="00E04168">
        <w:t xml:space="preserve"> the gall bladder, with BSEP </w:t>
      </w:r>
      <w:r w:rsidR="0048098C" w:rsidRPr="00E04168">
        <w:t>expression remaining fairly</w:t>
      </w:r>
      <w:r w:rsidR="00A37B4A" w:rsidRPr="00E04168">
        <w:t xml:space="preserve"> consistent with age</w:t>
      </w:r>
      <w:r w:rsidR="005370C6" w:rsidRPr="00E04168">
        <w:t xml:space="preserve"> in mice</w:t>
      </w:r>
      <w:r w:rsidR="0048098C" w:rsidRPr="00E04168">
        <w:t xml:space="preserve"> </w:t>
      </w:r>
      <w:r w:rsidR="0048098C" w:rsidRPr="00E04168">
        <w:fldChar w:fldCharType="begin"/>
      </w:r>
      <w:r w:rsidR="002424DC" w:rsidRPr="00E04168">
        <w:instrText xml:space="preserve"> ADDIN EN.CITE &lt;EndNote&gt;&lt;Cite&gt;&lt;Author&gt;Fu&lt;/Author&gt;&lt;Year&gt;2012&lt;/Year&gt;&lt;RecNum&gt;100&lt;/RecNum&gt;&lt;DisplayText&gt;(Fu et al., 2012)&lt;/DisplayText&gt;&lt;record&gt;&lt;rec-number&gt;100&lt;/rec-number&gt;&lt;foreign-keys&gt;&lt;key app="EN" db-id="vd59wwa9htw29oe595kv20ty9zftzwsdrwvp"&gt;100&lt;/key&gt;&lt;/foreign-keys&gt;&lt;ref-type name="Journal Article"&gt;17&lt;/ref-type&gt;&lt;contributors&gt;&lt;authors&gt;&lt;author&gt;Fu, Zidong Donna&lt;/author&gt;&lt;author&gt;Csanaky, Iván L.&lt;/author&gt;&lt;author&gt;Klaassen, Curtis D.&lt;/author&gt;&lt;/authors&gt;&lt;/contributors&gt;&lt;titles&gt;&lt;title&gt;Gender-Divergent Profile of Bile Acid Homeostasis during Aging of Mice&lt;/title&gt;&lt;secondary-title&gt;PLoS ONE&lt;/secondary-title&gt;&lt;/titles&gt;&lt;pages&gt;e32551&lt;/pages&gt;&lt;volume&gt;7&lt;/volume&gt;&lt;number&gt;3&lt;/number&gt;&lt;dates&gt;&lt;year&gt;2012&lt;/year&gt;&lt;/dates&gt;&lt;publisher&gt;Public Library of Science&lt;/publisher&gt;&lt;urls&gt;&lt;related-urls&gt;&lt;url&gt;http://dx.doi.org/10.1371%2Fjournal.pone.0032551&lt;/url&gt;&lt;/related-urls&gt;&lt;/urls&gt;&lt;electronic-resource-num&gt;10.1371/journal.pone.0032551&lt;/electronic-resource-num&gt;&lt;/record&gt;&lt;/Cite&gt;&lt;/EndNote&gt;</w:instrText>
      </w:r>
      <w:r w:rsidR="0048098C" w:rsidRPr="00E04168">
        <w:fldChar w:fldCharType="separate"/>
      </w:r>
      <w:r w:rsidR="0048098C" w:rsidRPr="00E04168">
        <w:rPr>
          <w:noProof/>
        </w:rPr>
        <w:t>(Fu et al., 2012)</w:t>
      </w:r>
      <w:r w:rsidR="0048098C" w:rsidRPr="00E04168">
        <w:fldChar w:fldCharType="end"/>
      </w:r>
      <w:r w:rsidR="00A37B4A" w:rsidRPr="00E04168">
        <w:t>.</w:t>
      </w:r>
      <w:r w:rsidR="002F1F25" w:rsidRPr="00E04168">
        <w:t xml:space="preserve"> </w:t>
      </w:r>
      <w:r w:rsidR="00445BD7" w:rsidRPr="00E04168">
        <w:t>Following release into the small intestine postprandially, bile acids aid in the absorption of dietary lipids</w:t>
      </w:r>
      <w:r w:rsidR="00011BA9" w:rsidRPr="00E04168">
        <w:t>,</w:t>
      </w:r>
      <w:r w:rsidR="00445BD7" w:rsidRPr="00E04168">
        <w:t xml:space="preserve"> and undergo bacterial modification before being reabsorbed or excreted.</w:t>
      </w:r>
      <w:r w:rsidR="00C92CF8" w:rsidRPr="00E04168">
        <w:t xml:space="preserve"> Therefore</w:t>
      </w:r>
      <w:r w:rsidR="00DB3B82" w:rsidRPr="00E04168">
        <w:t xml:space="preserve">, </w:t>
      </w:r>
      <w:r w:rsidR="00C92CF8" w:rsidRPr="00E04168">
        <w:t>any age related</w:t>
      </w:r>
      <w:r w:rsidR="002639A8" w:rsidRPr="00E04168">
        <w:t xml:space="preserve"> alterations to these processes will have consequences for whole body cholesterol metabolism. </w:t>
      </w:r>
    </w:p>
    <w:p w14:paraId="16400FF9" w14:textId="3991052B" w:rsidR="00A2448E" w:rsidRPr="00E04168" w:rsidRDefault="00D95F92" w:rsidP="006427F2">
      <w:pPr>
        <w:spacing w:line="276" w:lineRule="auto"/>
        <w:jc w:val="both"/>
      </w:pPr>
      <w:r w:rsidRPr="00E04168">
        <w:t>D</w:t>
      </w:r>
      <w:r w:rsidR="0039578E" w:rsidRPr="00E04168">
        <w:t>igestive microflora play a vital role in the enterohepatic circulation of bile acids</w:t>
      </w:r>
      <w:r w:rsidR="00F73DE9" w:rsidRPr="00E04168">
        <w:t xml:space="preserve">, by </w:t>
      </w:r>
      <w:r w:rsidR="003405B6" w:rsidRPr="00E04168">
        <w:t>m</w:t>
      </w:r>
      <w:r w:rsidR="00F73DE9" w:rsidRPr="00E04168">
        <w:t>odif</w:t>
      </w:r>
      <w:r w:rsidR="003405B6" w:rsidRPr="00E04168">
        <w:t>y</w:t>
      </w:r>
      <w:r w:rsidR="00F73DE9" w:rsidRPr="00E04168">
        <w:t>in</w:t>
      </w:r>
      <w:r w:rsidR="003405B6" w:rsidRPr="00E04168">
        <w:t xml:space="preserve">g </w:t>
      </w:r>
      <w:r w:rsidR="00F73DE9" w:rsidRPr="00E04168">
        <w:t xml:space="preserve">bile acids </w:t>
      </w:r>
      <w:r w:rsidR="0039578E" w:rsidRPr="00E04168">
        <w:t xml:space="preserve">and </w:t>
      </w:r>
      <w:r w:rsidR="003405B6" w:rsidRPr="00E04168">
        <w:t xml:space="preserve">influencing </w:t>
      </w:r>
      <w:r w:rsidR="0039578E" w:rsidRPr="00E04168">
        <w:t xml:space="preserve">feedback mechanisms. </w:t>
      </w:r>
      <w:r w:rsidR="00E71D39" w:rsidRPr="00E04168">
        <w:t>For example, c</w:t>
      </w:r>
      <w:r w:rsidRPr="00E04168">
        <w:t xml:space="preserve">onventionally grown mice have a 71% reduction in the size of their bile acid pool compared to germ free mice. Furthermore, these conventionally grown mice </w:t>
      </w:r>
      <w:r w:rsidR="003405B6" w:rsidRPr="00E04168">
        <w:t>excrete</w:t>
      </w:r>
      <w:r w:rsidRPr="00E04168">
        <w:t xml:space="preserve"> over 4 times the amount of bile acid</w:t>
      </w:r>
      <w:r w:rsidR="00E71D39" w:rsidRPr="00E04168">
        <w:t>s</w:t>
      </w:r>
      <w:r w:rsidRPr="00E04168">
        <w:t xml:space="preserve"> </w:t>
      </w:r>
      <w:r w:rsidRPr="00E04168">
        <w:fldChar w:fldCharType="begin"/>
      </w:r>
      <w:r w:rsidR="002424DC" w:rsidRPr="00E04168">
        <w:instrText xml:space="preserve"> ADDIN EN.CITE &lt;EndNote&gt;&lt;Cite&gt;&lt;Author&gt;Sayin&lt;/Author&gt;&lt;Year&gt;2013&lt;/Year&gt;&lt;RecNum&gt;96&lt;/RecNum&gt;&lt;DisplayText&gt;(Sayin et al., 2013)&lt;/DisplayText&gt;&lt;record&gt;&lt;rec-number&gt;96&lt;/rec-number&gt;&lt;foreign-keys&gt;&lt;key app="EN" db-id="vd59wwa9htw29oe595kv20ty9zftzwsdrwvp"&gt;96&lt;/key&gt;&lt;/foreign-keys&gt;&lt;ref-type name="Journal Article"&gt;17&lt;/ref-type&gt;&lt;contributors&gt;&lt;authors&gt;&lt;author&gt;Sayin, Sama I&lt;/author&gt;&lt;author&gt;Wahlström, Annika&lt;/author&gt;&lt;author&gt;Felin, Jenny&lt;/author&gt;&lt;author&gt;Jäntti, Sirkku&lt;/author&gt;&lt;author&gt;Marschall, Hanns-Ulrich&lt;/author&gt;&lt;author&gt;Bamberg, Krister&lt;/author&gt;&lt;author&gt;Angelin, Bo&lt;/author&gt;&lt;author&gt;Hyötyläinen, Tuulia&lt;/author&gt;&lt;author&gt;Orešič, Matej&lt;/author&gt;&lt;author&gt;Bäckhed, Fredrik&lt;/author&gt;&lt;/authors&gt;&lt;/contributors&gt;&lt;titles&gt;&lt;title&gt;Gut Microbiota Regulates Bile Acid Metabolism by Reducing the Levels of Tauro-beta-muricholic Acid, a Naturally Occurring FXR Antagonist&lt;/title&gt;&lt;secondary-title&gt;Cell Metabolism&lt;/secondary-title&gt;&lt;/titles&gt;&lt;periodical&gt;&lt;full-title&gt;Cell Metab&lt;/full-title&gt;&lt;abbr-1&gt;Cell metabolism&lt;/abbr-1&gt;&lt;/periodical&gt;&lt;pages&gt;225-235&lt;/pages&gt;&lt;volume&gt;17&lt;/volume&gt;&lt;number&gt;2&lt;/number&gt;&lt;dates&gt;&lt;year&gt;2013&lt;/year&gt;&lt;pub-dates&gt;&lt;date&gt;2/5/&lt;/date&gt;&lt;/pub-dates&gt;&lt;/dates&gt;&lt;isbn&gt;1550-4131&lt;/isbn&gt;&lt;urls&gt;&lt;related-urls&gt;&lt;url&gt;http://www.sciencedirect.com/science/article/pii/S1550413113000119&lt;/url&gt;&lt;/related-urls&gt;&lt;/urls&gt;&lt;electronic-resource-num&gt;http://dx.doi.org/10.1016/j.cmet.2013.01.003&lt;/electronic-resource-num&gt;&lt;/record&gt;&lt;/Cite&gt;&lt;/EndNote&gt;</w:instrText>
      </w:r>
      <w:r w:rsidRPr="00E04168">
        <w:fldChar w:fldCharType="separate"/>
      </w:r>
      <w:r w:rsidRPr="00E04168">
        <w:rPr>
          <w:noProof/>
        </w:rPr>
        <w:t>(Sayin et al., 2013)</w:t>
      </w:r>
      <w:r w:rsidRPr="00E04168">
        <w:fldChar w:fldCharType="end"/>
      </w:r>
      <w:r w:rsidRPr="00E04168">
        <w:t>. This</w:t>
      </w:r>
      <w:r w:rsidR="00A51A0D" w:rsidRPr="00E04168">
        <w:t xml:space="preserve"> emphasises</w:t>
      </w:r>
      <w:r w:rsidRPr="00E04168">
        <w:t xml:space="preserve"> the </w:t>
      </w:r>
      <w:r w:rsidR="00A51A0D" w:rsidRPr="00E04168">
        <w:t>comprehensive role</w:t>
      </w:r>
      <w:r w:rsidR="00011BA9" w:rsidRPr="00E04168">
        <w:t xml:space="preserve"> of</w:t>
      </w:r>
      <w:r w:rsidRPr="00E04168">
        <w:t xml:space="preserve"> the gut microbiota in regulating enterohepatic circulation. </w:t>
      </w:r>
      <w:r w:rsidR="00C92CF8" w:rsidRPr="00E04168">
        <w:t>It is therefore logical c</w:t>
      </w:r>
      <w:r w:rsidRPr="00E04168">
        <w:t>hanges to the gut micro</w:t>
      </w:r>
      <w:r w:rsidR="00011BA9" w:rsidRPr="00E04168">
        <w:t xml:space="preserve">biota with age </w:t>
      </w:r>
      <w:r w:rsidR="00C92CF8" w:rsidRPr="00E04168">
        <w:t xml:space="preserve">will have an </w:t>
      </w:r>
      <w:r w:rsidR="00011BA9" w:rsidRPr="00E04168">
        <w:t xml:space="preserve">impact </w:t>
      </w:r>
      <w:r w:rsidRPr="00E04168">
        <w:t>on overall cholesterol metabolism. Within the digestive tract, bile acids are metabolised by the digestive microbiota and converted to secondary bile acids. Deconjugation of primary bile acids by bacterial BSH is essential for this conversion to secondary bile acids. Deconjugated bile acids are more readily excreted than conjugated bile acids</w:t>
      </w:r>
      <w:r w:rsidR="00757DE8" w:rsidRPr="00E04168">
        <w:t>,</w:t>
      </w:r>
      <w:r w:rsidRPr="00E04168">
        <w:t xml:space="preserve"> as they are less readily reabsorbed by the apical sodium dependent bile acid transporter (ASBT)</w:t>
      </w:r>
      <w:r w:rsidR="0071046E" w:rsidRPr="00E04168">
        <w:t xml:space="preserve"> </w:t>
      </w:r>
      <w:r w:rsidR="0071046E" w:rsidRPr="00E04168">
        <w:fldChar w:fldCharType="begin"/>
      </w:r>
      <w:r w:rsidR="00E31DF0" w:rsidRPr="00E04168">
        <w:instrText xml:space="preserve"> ADDIN EN.CITE &lt;EndNote&gt;&lt;Cite&gt;&lt;Author&gt;Dawson&lt;/Author&gt;&lt;Year&gt;2011&lt;/Year&gt;&lt;RecNum&gt;131&lt;/RecNum&gt;&lt;DisplayText&gt;(Dawson, 2011)&lt;/DisplayText&gt;&lt;record&gt;&lt;rec-number&gt;131&lt;/rec-number&gt;&lt;foreign-keys&gt;&lt;key app="EN" db-id="vd59wwa9htw29oe595kv20ty9zftzwsdrwvp"&gt;131&lt;/key&gt;&lt;/foreign-keys&gt;&lt;ref-type name="Journal Article"&gt;17&lt;/ref-type&gt;&lt;contributors&gt;&lt;authors&gt;&lt;author&gt;Dawson, Paul A.&lt;/author&gt;&lt;/authors&gt;&lt;/contributors&gt;&lt;titles&gt;&lt;title&gt;Role of the Intestinal Bile Acid Transporters in Bile Acid and Drug Disposition&lt;/title&gt;&lt;secondary-title&gt;Handbook of experimental pharmacology&lt;/secondary-title&gt;&lt;/titles&gt;&lt;periodical&gt;&lt;full-title&gt;Handb Exp Pharmacol&lt;/full-title&gt;&lt;abbr-1&gt;Handbook of experimental pharmacology&lt;/abbr-1&gt;&lt;/periodical&gt;&lt;pages&gt;169-203&lt;/pages&gt;&lt;number&gt;201&lt;/number&gt;&lt;dates&gt;&lt;year&gt;2011&lt;/year&gt;&lt;/dates&gt;&lt;isbn&gt;0171-2004&lt;/isbn&gt;&lt;accession-num&gt;PMC3249407&lt;/accession-num&gt;&lt;urls&gt;&lt;related-urls&gt;&lt;url&gt;http://www.ncbi.nlm.nih.gov/pmc/articles/PMC3249407/&lt;/url&gt;&lt;/related-urls&gt;&lt;/urls&gt;&lt;electronic-resource-num&gt;10.1007/978-3-642-14541-4_4&lt;/electronic-resource-num&gt;&lt;remote-database-name&gt;PMC&lt;/remote-database-name&gt;&lt;/record&gt;&lt;/Cite&gt;&lt;/EndNote&gt;</w:instrText>
      </w:r>
      <w:r w:rsidR="0071046E" w:rsidRPr="00E04168">
        <w:fldChar w:fldCharType="separate"/>
      </w:r>
      <w:r w:rsidR="0071046E" w:rsidRPr="00E04168">
        <w:rPr>
          <w:noProof/>
        </w:rPr>
        <w:t>(Dawson, 2011)</w:t>
      </w:r>
      <w:r w:rsidR="0071046E" w:rsidRPr="00E04168">
        <w:fldChar w:fldCharType="end"/>
      </w:r>
      <w:r w:rsidRPr="00E04168">
        <w:t xml:space="preserve">. The </w:t>
      </w:r>
      <w:r w:rsidR="00011BA9" w:rsidRPr="00E04168">
        <w:t>excreted</w:t>
      </w:r>
      <w:r w:rsidRPr="00E04168">
        <w:t xml:space="preserve"> bile acids</w:t>
      </w:r>
      <w:r w:rsidR="00A51A0D" w:rsidRPr="00E04168">
        <w:t xml:space="preserve"> need to be replenished</w:t>
      </w:r>
      <w:r w:rsidRPr="00E04168">
        <w:t xml:space="preserve"> from the conversion of cholesterol</w:t>
      </w:r>
      <w:r w:rsidR="00C6146B" w:rsidRPr="00E04168">
        <w:t xml:space="preserve"> </w:t>
      </w:r>
      <w:r w:rsidR="00C6146B" w:rsidRPr="00E04168">
        <w:fldChar w:fldCharType="begin"/>
      </w:r>
      <w:r w:rsidR="004F6BBA" w:rsidRPr="00E04168">
        <w:instrText xml:space="preserve"> ADDIN EN.CITE &lt;EndNote&gt;&lt;Cite&gt;&lt;Author&gt;Joyce&lt;/Author&gt;&lt;Year&gt;2014&lt;/Year&gt;&lt;RecNum&gt;125&lt;/RecNum&gt;&lt;DisplayText&gt;(Joyce et al., 2014)&lt;/DisplayText&gt;&lt;record&gt;&lt;rec-number&gt;125&lt;/rec-number&gt;&lt;foreign-keys&gt;&lt;key app="EN" db-id="vd59wwa9htw29oe595kv20ty9zftzwsdrwvp"&gt;125&lt;/key&gt;&lt;/foreign-keys&gt;&lt;ref-type name="Journal Article"&gt;17&lt;/ref-type&gt;&lt;contributors&gt;&lt;authors&gt;&lt;author&gt;Joyce, Susan A.&lt;/author&gt;&lt;author&gt;MacSharry, John&lt;/author&gt;&lt;author&gt;Casey, Patrick G.&lt;/author&gt;&lt;author&gt;Kinsella, Michael&lt;/author&gt;&lt;author&gt;Murphy, Eileen F.&lt;/author&gt;&lt;author&gt;Shanahan, Fergus&lt;/author&gt;&lt;author&gt;Hill, Colin&lt;/author&gt;&lt;author&gt;Gahan, Cormac G. M.&lt;/author&gt;&lt;/authors&gt;&lt;/contributors&gt;&lt;titles&gt;&lt;title&gt;Regulation of host weight gain and lipid metabolism by bacterial bile acid modification in the gut&lt;/title&gt;&lt;secondary-title&gt;Proceedings of the National Academy of Sciences&lt;/secondary-title&gt;&lt;/titles&gt;&lt;periodical&gt;&lt;full-title&gt;Proceedings of the National Academy of Sciences&lt;/full-title&gt;&lt;/periodical&gt;&lt;pages&gt;7421-7426&lt;/pages&gt;&lt;volume&gt;111&lt;/volume&gt;&lt;number&gt;20&lt;/number&gt;&lt;dates&gt;&lt;year&gt;2014&lt;/year&gt;&lt;pub-dates&gt;&lt;date&gt;May 20, 2014&lt;/date&gt;&lt;/pub-dates&gt;&lt;/dates&gt;&lt;urls&gt;&lt;related-urls&gt;&lt;url&gt;http://www.pnas.org/content/111/20/7421.abstract&lt;/url&gt;&lt;/related-urls&gt;&lt;/urls&gt;&lt;electronic-resource-num&gt;10.1073/pnas.1323599111&lt;/electronic-resource-num&gt;&lt;/record&gt;&lt;/Cite&gt;&lt;/EndNote&gt;</w:instrText>
      </w:r>
      <w:r w:rsidR="00C6146B" w:rsidRPr="00E04168">
        <w:fldChar w:fldCharType="separate"/>
      </w:r>
      <w:r w:rsidR="00C6146B" w:rsidRPr="00E04168">
        <w:rPr>
          <w:noProof/>
        </w:rPr>
        <w:t>(Joyce et al., 2014)</w:t>
      </w:r>
      <w:r w:rsidR="00C6146B" w:rsidRPr="00E04168">
        <w:fldChar w:fldCharType="end"/>
      </w:r>
      <w:r w:rsidRPr="00E04168">
        <w:t>. With age, the rise in LDL-C can in part be explained by the decline in BSH</w:t>
      </w:r>
      <w:r w:rsidRPr="00E04168">
        <w:rPr>
          <w:vertAlign w:val="superscript"/>
        </w:rPr>
        <w:t>+</w:t>
      </w:r>
      <w:r w:rsidRPr="00E04168">
        <w:t xml:space="preserve"> species, such as </w:t>
      </w:r>
      <w:r w:rsidRPr="00E04168">
        <w:rPr>
          <w:i/>
        </w:rPr>
        <w:t>Lactobacillus</w:t>
      </w:r>
      <w:r w:rsidRPr="00E04168">
        <w:t xml:space="preserve"> and </w:t>
      </w:r>
      <w:r w:rsidRPr="00E04168">
        <w:rPr>
          <w:i/>
        </w:rPr>
        <w:t>Bifidobacterium</w:t>
      </w:r>
      <w:r w:rsidRPr="00E04168">
        <w:t xml:space="preserve"> species</w:t>
      </w:r>
      <w:r w:rsidR="0071046E" w:rsidRPr="00E04168">
        <w:t xml:space="preserve"> </w:t>
      </w:r>
      <w:r w:rsidR="0071046E" w:rsidRPr="00E04168">
        <w:fldChar w:fldCharType="begin"/>
      </w:r>
      <w:r w:rsidR="002424DC" w:rsidRPr="00E04168">
        <w:instrText xml:space="preserve"> ADDIN EN.CITE &lt;EndNote&gt;&lt;Cite&gt;&lt;Author&gt;Hopkins&lt;/Author&gt;&lt;Year&gt;2002&lt;/Year&gt;&lt;RecNum&gt;44&lt;/RecNum&gt;&lt;DisplayText&gt;(Hopkins and Macfarlane, 2002)&lt;/DisplayText&gt;&lt;record&gt;&lt;rec-number&gt;44&lt;/rec-number&gt;&lt;foreign-keys&gt;&lt;key app="EN" db-id="vd59wwa9htw29oe595kv20ty9zftzwsdrwvp"&gt;44&lt;/key&gt;&lt;/foreign-keys&gt;&lt;ref-type name="Journal Article"&gt;17&lt;/ref-type&gt;&lt;contributors&gt;&lt;authors&gt;&lt;author&gt;Hopkins, M. J.&lt;/author&gt;&lt;author&gt;Macfarlane, G. T.&lt;/author&gt;&lt;/authors&gt;&lt;/contributors&gt;&lt;auth-address&gt;MRC Microbiology and Gut Biology Group, University of Dundee Medical School. m.j.hopkins@dundee.ac.uk&lt;/auth-address&gt;&lt;titles&gt;&lt;title&gt;Changes in predominant bacterial populations in human faeces with age and with Clostridium difficile infection&lt;/title&gt;&lt;secondary-title&gt;J Med Microbiol&lt;/secondary-title&gt;&lt;/titles&gt;&lt;pages&gt;448-54&lt;/pages&gt;&lt;volume&gt;51&lt;/volume&gt;&lt;number&gt;5&lt;/number&gt;&lt;edition&gt;2002/05/07&lt;/edition&gt;&lt;keywords&gt;&lt;keyword&gt;Adult&lt;/keyword&gt;&lt;keyword&gt;Age Factors&lt;/keyword&gt;&lt;keyword&gt;Aged&lt;/keyword&gt;&lt;keyword&gt;Aged, 80 and over&lt;/keyword&gt;&lt;keyword&gt;Bacteroides/isolation &amp;amp; purification&lt;/keyword&gt;&lt;keyword&gt;Bifidobacterium/isolation &amp;amp; purification&lt;/keyword&gt;&lt;keyword&gt;Clostridium/isolation &amp;amp; purification&lt;/keyword&gt;&lt;keyword&gt;Clostridium Infections/ microbiology&lt;/keyword&gt;&lt;keyword&gt;Clostridium difficile/isolation &amp;amp; purification&lt;/keyword&gt;&lt;keyword&gt;Diarrhea/ microbiology&lt;/keyword&gt;&lt;keyword&gt;Enterobacteriaceae/isolation &amp;amp; purification&lt;/keyword&gt;&lt;keyword&gt;Enterococcus/isolation &amp;amp; purification&lt;/keyword&gt;&lt;keyword&gt;Eubacterium/isolation &amp;amp; purification&lt;/keyword&gt;&lt;keyword&gt;Feces/ microbiology&lt;/keyword&gt;&lt;keyword&gt;Humans&lt;/keyword&gt;&lt;keyword&gt;Lactobacillus/isolation &amp;amp; purification&lt;/keyword&gt;&lt;keyword&gt;Prevotella/isolation &amp;amp; purification&lt;/keyword&gt;&lt;/keywords&gt;&lt;dates&gt;&lt;year&gt;2002&lt;/year&gt;&lt;pub-dates&gt;&lt;date&gt;May&lt;/date&gt;&lt;/pub-dates&gt;&lt;/dates&gt;&lt;isbn&gt;0022-2615 (Print)&amp;#xD;0022-2615 (Linking)&lt;/isbn&gt;&lt;accession-num&gt;11990498&lt;/accession-num&gt;&lt;urls&gt;&lt;/urls&gt;&lt;electronic-resource-num&gt;10.1099/0022-1317-51-5-448&lt;/electronic-resource-num&gt;&lt;remote-database-provider&gt;NLM&lt;/remote-database-provider&gt;&lt;language&gt;eng&lt;/language&gt;&lt;/record&gt;&lt;/Cite&gt;&lt;/EndNote&gt;</w:instrText>
      </w:r>
      <w:r w:rsidR="0071046E" w:rsidRPr="00E04168">
        <w:fldChar w:fldCharType="separate"/>
      </w:r>
      <w:r w:rsidR="0071046E" w:rsidRPr="00E04168">
        <w:rPr>
          <w:noProof/>
        </w:rPr>
        <w:t>(Hopkins and Macfarlane, 2002)</w:t>
      </w:r>
      <w:r w:rsidR="0071046E" w:rsidRPr="00E04168">
        <w:fldChar w:fldCharType="end"/>
      </w:r>
      <w:r w:rsidRPr="00E04168">
        <w:t>. A decline</w:t>
      </w:r>
      <w:r w:rsidR="00A51A0D" w:rsidRPr="00E04168">
        <w:t xml:space="preserve"> in</w:t>
      </w:r>
      <w:r w:rsidRPr="00E04168">
        <w:t xml:space="preserve"> BSH results in fewer bile acids being deconjugated, and thus more are reabsorbed, and fewer are excreted. This results in </w:t>
      </w:r>
      <w:r w:rsidR="00A51A0D" w:rsidRPr="00E04168">
        <w:t>a</w:t>
      </w:r>
      <w:r w:rsidRPr="00E04168">
        <w:t xml:space="preserve"> decline in the need for bile acid</w:t>
      </w:r>
      <w:r w:rsidR="00011BA9" w:rsidRPr="00E04168">
        <w:t xml:space="preserve"> synthesis</w:t>
      </w:r>
      <w:r w:rsidR="00C92CF8" w:rsidRPr="00E04168">
        <w:t>,</w:t>
      </w:r>
      <w:r w:rsidRPr="00E04168">
        <w:t xml:space="preserve"> and thus cholesterol </w:t>
      </w:r>
      <w:r w:rsidR="00011BA9" w:rsidRPr="00E04168">
        <w:t>utilisation is reduced</w:t>
      </w:r>
      <w:r w:rsidR="0071046E" w:rsidRPr="00E04168">
        <w:t xml:space="preserve"> </w:t>
      </w:r>
      <w:r w:rsidR="0071046E" w:rsidRPr="00E04168">
        <w:fldChar w:fldCharType="begin"/>
      </w:r>
      <w:r w:rsidR="004F6BBA" w:rsidRPr="00E04168">
        <w:instrText xml:space="preserve"> ADDIN EN.CITE &lt;EndNote&gt;&lt;Cite&gt;&lt;Author&gt;Joyce&lt;/Author&gt;&lt;Year&gt;2014&lt;/Year&gt;&lt;RecNum&gt;125&lt;/RecNum&gt;&lt;DisplayText&gt;(Joyce et al., 2014)&lt;/DisplayText&gt;&lt;record&gt;&lt;rec-number&gt;125&lt;/rec-number&gt;&lt;foreign-keys&gt;&lt;key app="EN" db-id="vd59wwa9htw29oe595kv20ty9zftzwsdrwvp"&gt;125&lt;/key&gt;&lt;/foreign-keys&gt;&lt;ref-type name="Journal Article"&gt;17&lt;/ref-type&gt;&lt;contributors&gt;&lt;authors&gt;&lt;author&gt;Joyce, Susan A.&lt;/author&gt;&lt;author&gt;MacSharry, John&lt;/author&gt;&lt;author&gt;Casey, Patrick G.&lt;/author&gt;&lt;author&gt;Kinsella, Michael&lt;/author&gt;&lt;author&gt;Murphy, Eileen F.&lt;/author&gt;&lt;author&gt;Shanahan, Fergus&lt;/author&gt;&lt;author&gt;Hill, Colin&lt;/author&gt;&lt;author&gt;Gahan, Cormac G. M.&lt;/author&gt;&lt;/authors&gt;&lt;/contributors&gt;&lt;titles&gt;&lt;title&gt;Regulation of host weight gain and lipid metabolism by bacterial bile acid modification in the gut&lt;/title&gt;&lt;secondary-title&gt;Proceedings of the National Academy of Sciences&lt;/secondary-title&gt;&lt;/titles&gt;&lt;periodical&gt;&lt;full-title&gt;Proceedings of the National Academy of Sciences&lt;/full-title&gt;&lt;/periodical&gt;&lt;pages&gt;7421-7426&lt;/pages&gt;&lt;volume&gt;111&lt;/volume&gt;&lt;number&gt;20&lt;/number&gt;&lt;dates&gt;&lt;year&gt;2014&lt;/year&gt;&lt;pub-dates&gt;&lt;date&gt;May 20, 2014&lt;/date&gt;&lt;/pub-dates&gt;&lt;/dates&gt;&lt;urls&gt;&lt;related-urls&gt;&lt;url&gt;http://www.pnas.org/content/111/20/7421.abstract&lt;/url&gt;&lt;/related-urls&gt;&lt;/urls&gt;&lt;electronic-resource-num&gt;10.1073/pnas.1323599111&lt;/electronic-resource-num&gt;&lt;/record&gt;&lt;/Cite&gt;&lt;/EndNote&gt;</w:instrText>
      </w:r>
      <w:r w:rsidR="0071046E" w:rsidRPr="00E04168">
        <w:fldChar w:fldCharType="separate"/>
      </w:r>
      <w:r w:rsidR="0071046E" w:rsidRPr="00E04168">
        <w:rPr>
          <w:noProof/>
        </w:rPr>
        <w:t>(Joyce et al., 2014)</w:t>
      </w:r>
      <w:r w:rsidR="0071046E" w:rsidRPr="00E04168">
        <w:fldChar w:fldCharType="end"/>
      </w:r>
      <w:r w:rsidRPr="00E04168">
        <w:t xml:space="preserve">. </w:t>
      </w:r>
      <w:r w:rsidR="00A51A0D" w:rsidRPr="00E04168">
        <w:t xml:space="preserve">One way to combat this decline in BSH is via the administration of probiotic strains </w:t>
      </w:r>
      <w:r w:rsidR="002C1DA7" w:rsidRPr="00E04168">
        <w:fldChar w:fldCharType="begin"/>
      </w:r>
      <w:r w:rsidR="002424DC" w:rsidRPr="00E04168">
        <w:instrText xml:space="preserve"> ADDIN EN.CITE &lt;EndNote&gt;&lt;Cite&gt;&lt;Author&gt;Al-Sheraji&lt;/Author&gt;&lt;Year&gt;2012&lt;/Year&gt;&lt;RecNum&gt;94&lt;/RecNum&gt;&lt;DisplayText&gt;(Al-Sheraji et al., 2012)&lt;/DisplayText&gt;&lt;record&gt;&lt;rec-number&gt;94&lt;/rec-number&gt;&lt;foreign-keys&gt;&lt;key app="EN" db-id="vd59wwa9htw29oe595kv20ty9zftzwsdrwvp"&gt;94&lt;/key&gt;&lt;/foreign-keys&gt;&lt;ref-type name="Journal Article"&gt;17&lt;/ref-type&gt;&lt;contributors&gt;&lt;authors&gt;&lt;author&gt;Al-Sheraji, S. H.&lt;/author&gt;&lt;author&gt;Ismail, A.&lt;/author&gt;&lt;author&gt;Manap, M. Y.&lt;/author&gt;&lt;author&gt;Mustafa, S.&lt;/author&gt;&lt;author&gt;Yusof, R. M.&lt;/author&gt;&lt;author&gt;Hassan, F. A.&lt;/author&gt;&lt;/authors&gt;&lt;/contributors&gt;&lt;auth-address&gt;Department of Nutrition and Dietetics, Faculty of Medicine and Health Sciences, Universiti Putra Malaysia, 43400 UPM Serdang, Selangor, Malaysia.&lt;/auth-address&gt;&lt;titles&gt;&lt;title&gt;Hypocholesterolaemic effect of yoghurt containing Bifidobacterium pseudocatenulatum G4 or Bifidobacterium longum BB536&lt;/title&gt;&lt;secondary-title&gt;Food Chem&lt;/secondary-title&gt;&lt;/titles&gt;&lt;pages&gt;356-61&lt;/pages&gt;&lt;volume&gt;135&lt;/volume&gt;&lt;number&gt;2&lt;/number&gt;&lt;edition&gt;2012/08/08&lt;/edition&gt;&lt;keywords&gt;&lt;keyword&gt;Animals&lt;/keyword&gt;&lt;keyword&gt;Anticholesteremic Agents/ metabolism&lt;/keyword&gt;&lt;keyword&gt;Bifidobacterium/ metabolism&lt;/keyword&gt;&lt;keyword&gt;Cholesterol/blood/metabolism&lt;/keyword&gt;&lt;keyword&gt;Humans&lt;/keyword&gt;&lt;keyword&gt;Hypercholesterolemia/ diet therapy/metabolism/microbiology&lt;/keyword&gt;&lt;keyword&gt;Male&lt;/keyword&gt;&lt;keyword&gt;Probiotics/metabolism/ therapeutic use&lt;/keyword&gt;&lt;keyword&gt;Rats&lt;/keyword&gt;&lt;keyword&gt;Rats, Sprague-Dawley&lt;/keyword&gt;&lt;keyword&gt;Yogurt/analysis/ microbiology&lt;/keyword&gt;&lt;/keywords&gt;&lt;dates&gt;&lt;year&gt;2012&lt;/year&gt;&lt;pub-dates&gt;&lt;date&gt;Nov 15&lt;/date&gt;&lt;/pub-dates&gt;&lt;/dates&gt;&lt;isbn&gt;0308-8146 (Print)&amp;#xD;0308-8146 (Linking)&lt;/isbn&gt;&lt;accession-num&gt;22868099&lt;/accession-num&gt;&lt;urls&gt;&lt;/urls&gt;&lt;electronic-resource-num&gt;10.1016/j.foodchem.2012.04.120&lt;/electronic-resource-num&gt;&lt;remote-database-provider&gt;NLM&lt;/remote-database-provider&gt;&lt;language&gt;eng&lt;/language&gt;&lt;/record&gt;&lt;/Cite&gt;&lt;/EndNote&gt;</w:instrText>
      </w:r>
      <w:r w:rsidR="002C1DA7" w:rsidRPr="00E04168">
        <w:fldChar w:fldCharType="separate"/>
      </w:r>
      <w:r w:rsidR="002C1DA7" w:rsidRPr="00E04168">
        <w:rPr>
          <w:noProof/>
        </w:rPr>
        <w:t>(Al-Sheraji et al., 2012)</w:t>
      </w:r>
      <w:r w:rsidR="002C1DA7" w:rsidRPr="00E04168">
        <w:fldChar w:fldCharType="end"/>
      </w:r>
      <w:r w:rsidR="002C1DA7" w:rsidRPr="00E04168">
        <w:t>.</w:t>
      </w:r>
      <w:r w:rsidRPr="00E04168">
        <w:t xml:space="preserve"> </w:t>
      </w:r>
      <w:r w:rsidR="00DB3B82" w:rsidRPr="00E04168">
        <w:t xml:space="preserve">However, caution is needed when suggesting this strategy as a therapeutic intervention for the treatment of hypercholesterolaemia, as increased concentrations of secondary bile acids can increase inflammation and cancer risk in the colon </w:t>
      </w:r>
      <w:r w:rsidR="003102F3" w:rsidRPr="00E04168">
        <w:fldChar w:fldCharType="begin"/>
      </w:r>
      <w:r w:rsidR="002424DC" w:rsidRPr="00E04168">
        <w:instrText xml:space="preserve"> ADDIN EN.CITE &lt;EndNote&gt;&lt;Cite&gt;&lt;Author&gt;Salemans&lt;/Author&gt;&lt;Year&gt;1993&lt;/Year&gt;&lt;RecNum&gt;97&lt;/RecNum&gt;&lt;DisplayText&gt;(Salemans et al., 1993)&lt;/DisplayText&gt;&lt;record&gt;&lt;rec-number&gt;97&lt;/rec-number&gt;&lt;foreign-keys&gt;&lt;key app="EN" db-id="vd59wwa9htw29oe595kv20ty9zftzwsdrwvp"&gt;97&lt;/key&gt;&lt;/foreign-keys&gt;&lt;ref-type name="Journal Article"&gt;17&lt;/ref-type&gt;&lt;contributors&gt;&lt;authors&gt;&lt;author&gt;Salemans, J. M.&lt;/author&gt;&lt;author&gt;Nagengast, F. M.&lt;/author&gt;&lt;author&gt;Tangerman, A.&lt;/author&gt;&lt;author&gt;van Schaik, A.&lt;/author&gt;&lt;author&gt;Hopman, W. P.&lt;/author&gt;&lt;author&gt;de Haan, A. F.&lt;/author&gt;&lt;author&gt;Jansen, J. B.&lt;/author&gt;&lt;/authors&gt;&lt;/contributors&gt;&lt;auth-address&gt;Department of Medicine, University Hospital Nijmegen, The Netherlands.&lt;/auth-address&gt;&lt;titles&gt;&lt;title&gt;Effect of ageing on postprandial conjugated and unconjugated serum bile acid levels in healthy subjects&lt;/title&gt;&lt;secondary-title&gt;Eur J Clin Invest&lt;/secondary-title&gt;&lt;/titles&gt;&lt;pages&gt;192-8&lt;/pages&gt;&lt;volume&gt;23&lt;/volume&gt;&lt;number&gt;3&lt;/number&gt;&lt;edition&gt;1993/03/01&lt;/edition&gt;&lt;keywords&gt;&lt;keyword&gt;Adult&lt;/keyword&gt;&lt;keyword&gt;Aged&lt;/keyword&gt;&lt;keyword&gt;Aged, 80 and over&lt;/keyword&gt;&lt;keyword&gt;Aging/ blood/physiology&lt;/keyword&gt;&lt;keyword&gt;Bile Acids and Salts/ blood/metabolism&lt;/keyword&gt;&lt;keyword&gt;Chenodeoxycholic Acid/blood&lt;/keyword&gt;&lt;keyword&gt;Cholic Acid&lt;/keyword&gt;&lt;keyword&gt;Cholic Acids/blood&lt;/keyword&gt;&lt;keyword&gt;Colorectal Neoplasms/etiology&lt;/keyword&gt;&lt;keyword&gt;Deoxycholic Acid/blood&lt;/keyword&gt;&lt;keyword&gt;Eating/physiology&lt;/keyword&gt;&lt;keyword&gt;Fasting/physiology&lt;/keyword&gt;&lt;keyword&gt;Female&lt;/keyword&gt;&lt;keyword&gt;Gastrointestinal Transit&lt;/keyword&gt;&lt;keyword&gt;Humans&lt;/keyword&gt;&lt;keyword&gt;Intestinal Absorption&lt;/keyword&gt;&lt;keyword&gt;Jejunum/metabolism/microbiology&lt;/keyword&gt;&lt;keyword&gt;Male&lt;/keyword&gt;&lt;keyword&gt;Middle Aged&lt;/keyword&gt;&lt;/keywords&gt;&lt;dates&gt;&lt;year&gt;1993&lt;/year&gt;&lt;pub-dates&gt;&lt;date&gt;Mar&lt;/date&gt;&lt;/pub-dates&gt;&lt;/dates&gt;&lt;isbn&gt;0014-2972 (Print)&amp;#xD;0014-2972 (Linking)&lt;/isbn&gt;&lt;accession-num&gt;8477795&lt;/accession-num&gt;&lt;urls&gt;&lt;/urls&gt;&lt;remote-database-provider&gt;NLM&lt;/remote-database-provider&gt;&lt;language&gt;eng&lt;/language&gt;&lt;/record&gt;&lt;/Cite&gt;&lt;/EndNote&gt;</w:instrText>
      </w:r>
      <w:r w:rsidR="003102F3" w:rsidRPr="00E04168">
        <w:fldChar w:fldCharType="separate"/>
      </w:r>
      <w:r w:rsidR="003102F3" w:rsidRPr="00E04168">
        <w:rPr>
          <w:noProof/>
        </w:rPr>
        <w:t>(Salemans et al., 1993)</w:t>
      </w:r>
      <w:r w:rsidR="003102F3" w:rsidRPr="00E04168">
        <w:fldChar w:fldCharType="end"/>
      </w:r>
      <w:r w:rsidR="0022221D" w:rsidRPr="00E04168">
        <w:t>.</w:t>
      </w:r>
      <w:r w:rsidR="00DB3B82" w:rsidRPr="00E04168">
        <w:t xml:space="preserve"> This is emphasized i</w:t>
      </w:r>
      <w:r w:rsidR="002E3C3A" w:rsidRPr="00E04168">
        <w:t xml:space="preserve">n older individuals, </w:t>
      </w:r>
      <w:r w:rsidR="00DB3B82" w:rsidRPr="00E04168">
        <w:t xml:space="preserve">where </w:t>
      </w:r>
      <w:r w:rsidR="002E3C3A" w:rsidRPr="00E04168">
        <w:t xml:space="preserve">intestinal transit time is elevated, and reabsorption of conjugated bile acids is decreased, thus increasing the exposure of the intestinal mucosa to bile acids </w:t>
      </w:r>
      <w:r w:rsidR="002E3C3A" w:rsidRPr="00E04168">
        <w:fldChar w:fldCharType="begin"/>
      </w:r>
      <w:r w:rsidR="002424DC" w:rsidRPr="00E04168">
        <w:instrText xml:space="preserve"> ADDIN EN.CITE &lt;EndNote&gt;&lt;Cite&gt;&lt;Author&gt;Salemans&lt;/Author&gt;&lt;Year&gt;1993&lt;/Year&gt;&lt;RecNum&gt;97&lt;/RecNum&gt;&lt;DisplayText&gt;(Salemans et al., 1993)&lt;/DisplayText&gt;&lt;record&gt;&lt;rec-number&gt;97&lt;/rec-number&gt;&lt;foreign-keys&gt;&lt;key app="EN" db-id="vd59wwa9htw29oe595kv20ty9zftzwsdrwvp"&gt;97&lt;/key&gt;&lt;/foreign-keys&gt;&lt;ref-type name="Journal Article"&gt;17&lt;/ref-type&gt;&lt;contributors&gt;&lt;authors&gt;&lt;author&gt;Salemans, J. M.&lt;/author&gt;&lt;author&gt;Nagengast, F. M.&lt;/author&gt;&lt;author&gt;Tangerman, A.&lt;/author&gt;&lt;author&gt;van Schaik, A.&lt;/author&gt;&lt;author&gt;Hopman, W. P.&lt;/author&gt;&lt;author&gt;de Haan, A. F.&lt;/author&gt;&lt;author&gt;Jansen, J. B.&lt;/author&gt;&lt;/authors&gt;&lt;/contributors&gt;&lt;auth-address&gt;Department of Medicine, University Hospital Nijmegen, The Netherlands.&lt;/auth-address&gt;&lt;titles&gt;&lt;title&gt;Effect of ageing on postprandial conjugated and unconjugated serum bile acid levels in healthy subjects&lt;/title&gt;&lt;secondary-title&gt;Eur J Clin Invest&lt;/secondary-title&gt;&lt;/titles&gt;&lt;pages&gt;192-8&lt;/pages&gt;&lt;volume&gt;23&lt;/volume&gt;&lt;number&gt;3&lt;/number&gt;&lt;edition&gt;1993/03/01&lt;/edition&gt;&lt;keywords&gt;&lt;keyword&gt;Adult&lt;/keyword&gt;&lt;keyword&gt;Aged&lt;/keyword&gt;&lt;keyword&gt;Aged, 80 and over&lt;/keyword&gt;&lt;keyword&gt;Aging/ blood/physiology&lt;/keyword&gt;&lt;keyword&gt;Bile Acids and Salts/ blood/metabolism&lt;/keyword&gt;&lt;keyword&gt;Chenodeoxycholic Acid/blood&lt;/keyword&gt;&lt;keyword&gt;Cholic Acid&lt;/keyword&gt;&lt;keyword&gt;Cholic Acids/blood&lt;/keyword&gt;&lt;keyword&gt;Colorectal Neoplasms/etiology&lt;/keyword&gt;&lt;keyword&gt;Deoxycholic Acid/blood&lt;/keyword&gt;&lt;keyword&gt;Eating/physiology&lt;/keyword&gt;&lt;keyword&gt;Fasting/physiology&lt;/keyword&gt;&lt;keyword&gt;Female&lt;/keyword&gt;&lt;keyword&gt;Gastrointestinal Transit&lt;/keyword&gt;&lt;keyword&gt;Humans&lt;/keyword&gt;&lt;keyword&gt;Intestinal Absorption&lt;/keyword&gt;&lt;keyword&gt;Jejunum/metabolism/microbiology&lt;/keyword&gt;&lt;keyword&gt;Male&lt;/keyword&gt;&lt;keyword&gt;Middle Aged&lt;/keyword&gt;&lt;/keywords&gt;&lt;dates&gt;&lt;year&gt;1993&lt;/year&gt;&lt;pub-dates&gt;&lt;date&gt;Mar&lt;/date&gt;&lt;/pub-dates&gt;&lt;/dates&gt;&lt;isbn&gt;0014-2972 (Print)&amp;#xD;0014-2972 (Linking)&lt;/isbn&gt;&lt;accession-num&gt;8477795&lt;/accession-num&gt;&lt;urls&gt;&lt;/urls&gt;&lt;remote-database-provider&gt;NLM&lt;/remote-database-provider&gt;&lt;language&gt;eng&lt;/language&gt;&lt;/record&gt;&lt;/Cite&gt;&lt;/EndNote&gt;</w:instrText>
      </w:r>
      <w:r w:rsidR="002E3C3A" w:rsidRPr="00E04168">
        <w:fldChar w:fldCharType="separate"/>
      </w:r>
      <w:r w:rsidR="002E3C3A" w:rsidRPr="00E04168">
        <w:rPr>
          <w:noProof/>
        </w:rPr>
        <w:t xml:space="preserve">(Salemans et al., </w:t>
      </w:r>
      <w:r w:rsidR="002E3C3A" w:rsidRPr="00E04168">
        <w:rPr>
          <w:noProof/>
        </w:rPr>
        <w:lastRenderedPageBreak/>
        <w:t>1993)</w:t>
      </w:r>
      <w:r w:rsidR="002E3C3A" w:rsidRPr="00E04168">
        <w:fldChar w:fldCharType="end"/>
      </w:r>
      <w:r w:rsidR="002E3C3A" w:rsidRPr="00E04168">
        <w:t xml:space="preserve">. This elevated exposure time results in the promotion of colorectal cancer in the elderly </w:t>
      </w:r>
      <w:r w:rsidR="002E3C3A" w:rsidRPr="00E04168">
        <w:fldChar w:fldCharType="begin"/>
      </w:r>
      <w:r w:rsidR="002424DC" w:rsidRPr="00E04168">
        <w:instrText xml:space="preserve"> ADDIN EN.CITE &lt;EndNote&gt;&lt;Cite&gt;&lt;Author&gt;Ajouz&lt;/Author&gt;&lt;Year&gt;2014&lt;/Year&gt;&lt;RecNum&gt;99&lt;/RecNum&gt;&lt;DisplayText&gt;(Ajouz et al., 2014)&lt;/DisplayText&gt;&lt;record&gt;&lt;rec-number&gt;99&lt;/rec-number&gt;&lt;foreign-keys&gt;&lt;key app="EN" db-id="vd59wwa9htw29oe595kv20ty9zftzwsdrwvp"&gt;99&lt;/key&gt;&lt;/foreign-keys&gt;&lt;ref-type name="Journal Article"&gt;17&lt;/ref-type&gt;&lt;contributors&gt;&lt;authors&gt;&lt;author&gt;Ajouz, Hana&lt;/author&gt;&lt;author&gt;Mukherji, Deborah&lt;/author&gt;&lt;author&gt;Shamseddine, Ali&lt;/author&gt;&lt;/authors&gt;&lt;/contributors&gt;&lt;titles&gt;&lt;title&gt;Secondary bile acids: an underrecognized cause of colon cancer&lt;/title&gt;&lt;secondary-title&gt;World Journal of Surgical Oncology&lt;/secondary-title&gt;&lt;/titles&gt;&lt;pages&gt;164-164&lt;/pages&gt;&lt;volume&gt;12&lt;/volume&gt;&lt;dates&gt;&lt;year&gt;2014&lt;/year&gt;&lt;pub-dates&gt;&lt;date&gt;05/24&amp;#xD;08/06/received&amp;#xD;05/09/accepted&lt;/date&gt;&lt;/pub-dates&gt;&lt;/dates&gt;&lt;publisher&gt;BioMed Central&lt;/publisher&gt;&lt;isbn&gt;1477-7819&lt;/isbn&gt;&lt;accession-num&gt;PMC4041630&lt;/accession-num&gt;&lt;urls&gt;&lt;related-urls&gt;&lt;url&gt;http://www.ncbi.nlm.nih.gov/pmc/articles/PMC4041630/&lt;/url&gt;&lt;/related-urls&gt;&lt;/urls&gt;&lt;electronic-resource-num&gt;10.1186/1477-7819-12-164&lt;/electronic-resource-num&gt;&lt;remote-database-name&gt;PMC&lt;/remote-database-name&gt;&lt;/record&gt;&lt;/Cite&gt;&lt;/EndNote&gt;</w:instrText>
      </w:r>
      <w:r w:rsidR="002E3C3A" w:rsidRPr="00E04168">
        <w:fldChar w:fldCharType="separate"/>
      </w:r>
      <w:r w:rsidR="002E3C3A" w:rsidRPr="00E04168">
        <w:rPr>
          <w:noProof/>
        </w:rPr>
        <w:t>(Ajouz et al., 2014)</w:t>
      </w:r>
      <w:r w:rsidR="002E3C3A" w:rsidRPr="00E04168">
        <w:fldChar w:fldCharType="end"/>
      </w:r>
      <w:r w:rsidR="002E3C3A" w:rsidRPr="00E04168">
        <w:t>.</w:t>
      </w:r>
    </w:p>
    <w:p w14:paraId="087F96FD" w14:textId="77777777" w:rsidR="00B647AF" w:rsidRPr="00E04168" w:rsidRDefault="00B647AF" w:rsidP="006427F2">
      <w:pPr>
        <w:spacing w:line="276" w:lineRule="auto"/>
        <w:jc w:val="both"/>
      </w:pPr>
    </w:p>
    <w:p w14:paraId="5E2C54FC" w14:textId="77777777" w:rsidR="00A2448E" w:rsidRPr="00E04168" w:rsidRDefault="00A2448E" w:rsidP="00A2448E">
      <w:pPr>
        <w:spacing w:line="276" w:lineRule="auto"/>
        <w:ind w:firstLine="720"/>
        <w:jc w:val="both"/>
        <w:rPr>
          <w:b/>
        </w:rPr>
      </w:pPr>
    </w:p>
    <w:p w14:paraId="3A4BCF2C" w14:textId="32B17D9A" w:rsidR="00CA6509" w:rsidRPr="00E04168" w:rsidRDefault="00CA6509" w:rsidP="00A2448E">
      <w:pPr>
        <w:spacing w:line="276" w:lineRule="auto"/>
        <w:jc w:val="both"/>
        <w:rPr>
          <w:b/>
        </w:rPr>
      </w:pPr>
      <w:r w:rsidRPr="00E04168">
        <w:rPr>
          <w:b/>
        </w:rPr>
        <w:t>4.</w:t>
      </w:r>
      <w:r w:rsidR="0071046E" w:rsidRPr="00E04168">
        <w:rPr>
          <w:b/>
        </w:rPr>
        <w:t>0</w:t>
      </w:r>
      <w:r w:rsidRPr="00E04168">
        <w:rPr>
          <w:b/>
        </w:rPr>
        <w:t xml:space="preserve"> </w:t>
      </w:r>
      <w:r w:rsidR="0058686A" w:rsidRPr="00E04168">
        <w:rPr>
          <w:b/>
        </w:rPr>
        <w:t>I</w:t>
      </w:r>
      <w:r w:rsidRPr="00E04168">
        <w:rPr>
          <w:b/>
        </w:rPr>
        <w:t>mpact of Genetic Variation on Cholesterol Metabolism</w:t>
      </w:r>
      <w:r w:rsidR="00AB4D32" w:rsidRPr="00E04168">
        <w:rPr>
          <w:b/>
        </w:rPr>
        <w:t xml:space="preserve"> and Healthy Ageing</w:t>
      </w:r>
    </w:p>
    <w:p w14:paraId="769A5149" w14:textId="46AE5A18" w:rsidR="00ED2A6B" w:rsidRPr="00E04168" w:rsidRDefault="00595E64" w:rsidP="006427F2">
      <w:pPr>
        <w:spacing w:line="276" w:lineRule="auto"/>
        <w:jc w:val="both"/>
      </w:pPr>
      <w:r w:rsidRPr="00E04168">
        <w:t>There are several key genes involved in cholesterol metabolism; mutation</w:t>
      </w:r>
      <w:r w:rsidR="00E120E7" w:rsidRPr="00E04168">
        <w:t>s</w:t>
      </w:r>
      <w:r w:rsidRPr="00E04168">
        <w:t xml:space="preserve"> to th</w:t>
      </w:r>
      <w:r w:rsidR="00E56A4A" w:rsidRPr="00E04168">
        <w:t xml:space="preserve">ese genes can impact on plasma </w:t>
      </w:r>
      <w:r w:rsidRPr="00E04168">
        <w:t>cholesterol levels</w:t>
      </w:r>
      <w:r w:rsidR="00DB3B82" w:rsidRPr="00E04168">
        <w:t>;</w:t>
      </w:r>
      <w:r w:rsidRPr="00E04168">
        <w:t xml:space="preserve"> </w:t>
      </w:r>
      <w:r w:rsidR="00DB3B82" w:rsidRPr="00E04168">
        <w:t xml:space="preserve">the </w:t>
      </w:r>
      <w:r w:rsidRPr="00E04168">
        <w:t>response to pharmaceutical intervention</w:t>
      </w:r>
      <w:r w:rsidR="00DB3B82" w:rsidRPr="00E04168">
        <w:t>;</w:t>
      </w:r>
      <w:r w:rsidRPr="00E04168">
        <w:t xml:space="preserve"> </w:t>
      </w:r>
      <w:r w:rsidR="00DB3B82" w:rsidRPr="00E04168">
        <w:t xml:space="preserve">and </w:t>
      </w:r>
      <w:r w:rsidRPr="00E04168">
        <w:t>the pathogenesis of age-related disease. In this section we will discuss several of the key genetic polymorphisms responsible for the dysfunction of cholesterol metabolism, as well as those promoting exceptional longevity.</w:t>
      </w:r>
      <w:r w:rsidR="008D604A" w:rsidRPr="00E04168">
        <w:t xml:space="preserve"> </w:t>
      </w:r>
      <w:r w:rsidR="00ED2A6B" w:rsidRPr="00E04168">
        <w:t xml:space="preserve">Asselbergs et al. (2012) describe </w:t>
      </w:r>
      <w:r w:rsidR="00ED184D" w:rsidRPr="00E04168">
        <w:t>122</w:t>
      </w:r>
      <w:r w:rsidR="00757DE8" w:rsidRPr="00E04168">
        <w:t xml:space="preserve"> single nucleotide polymorphisms</w:t>
      </w:r>
      <w:r w:rsidR="00ED184D" w:rsidRPr="00E04168">
        <w:t xml:space="preserve"> </w:t>
      </w:r>
      <w:r w:rsidR="00757DE8" w:rsidRPr="00E04168">
        <w:t>(</w:t>
      </w:r>
      <w:r w:rsidR="00ED184D" w:rsidRPr="00E04168">
        <w:t>SNPs</w:t>
      </w:r>
      <w:r w:rsidR="00757DE8" w:rsidRPr="00E04168">
        <w:t>)</w:t>
      </w:r>
      <w:r w:rsidR="00ED184D" w:rsidRPr="00E04168">
        <w:t xml:space="preserve"> </w:t>
      </w:r>
      <w:r w:rsidR="00E120E7" w:rsidRPr="00E04168">
        <w:t>which could account for</w:t>
      </w:r>
      <w:r w:rsidR="00ED184D" w:rsidRPr="00E04168">
        <w:t xml:space="preserve"> </w:t>
      </w:r>
      <w:r w:rsidR="00E120E7" w:rsidRPr="00E04168">
        <w:t>~</w:t>
      </w:r>
      <w:r w:rsidR="00ED184D" w:rsidRPr="00E04168">
        <w:t xml:space="preserve">9.9% </w:t>
      </w:r>
      <w:r w:rsidR="00E120E7" w:rsidRPr="00E04168">
        <w:t>of the variance in HDL-C levels. Furthermore,</w:t>
      </w:r>
      <w:r w:rsidR="00ED184D" w:rsidRPr="00E04168">
        <w:t xml:space="preserve"> 104 SNPs could explain </w:t>
      </w:r>
      <w:r w:rsidR="00E120E7" w:rsidRPr="00E04168">
        <w:t>~</w:t>
      </w:r>
      <w:r w:rsidR="00ED184D" w:rsidRPr="00E04168">
        <w:t xml:space="preserve">9.5% of the variance in LDL-C, </w:t>
      </w:r>
      <w:r w:rsidR="008D604A" w:rsidRPr="00E04168">
        <w:t xml:space="preserve">142 SNPs could explain 10.3% of variance in total cholesterol, while 110 SNPs could explain 8.0% of the variance associated with triglyceride levels </w:t>
      </w:r>
      <w:r w:rsidR="008D604A" w:rsidRPr="00E04168">
        <w:fldChar w:fldCharType="begin">
          <w:fldData xml:space="preserve">PEVuZE5vdGU+PENpdGU+PEF1dGhvcj5Bc3NlbGJlcmdzPC9BdXRob3I+PFllYXI+MjAxMjwvWWVh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</w:fldData>
        </w:fldChar>
      </w:r>
      <w:r w:rsidR="002424DC" w:rsidRPr="00E04168">
        <w:instrText xml:space="preserve"> ADDIN EN.CITE </w:instrText>
      </w:r>
      <w:r w:rsidR="002424DC" w:rsidRPr="00E04168">
        <w:fldChar w:fldCharType="begin">
          <w:fldData xml:space="preserve">PEVuZE5vdGU+PENpdGU+PEF1dGhvcj5Bc3NlbGJlcmdzPC9BdXRob3I+PFllYXI+MjAxMjwvWWVh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</w:fldData>
        </w:fldChar>
      </w:r>
      <w:r w:rsidR="002424DC" w:rsidRPr="00E04168">
        <w:instrText xml:space="preserve"> ADDIN EN.CITE.DATA </w:instrText>
      </w:r>
      <w:r w:rsidR="002424DC" w:rsidRPr="00E04168">
        <w:fldChar w:fldCharType="end"/>
      </w:r>
      <w:r w:rsidR="008D604A" w:rsidRPr="00E04168">
        <w:fldChar w:fldCharType="separate"/>
      </w:r>
      <w:r w:rsidR="008D604A" w:rsidRPr="00E04168">
        <w:rPr>
          <w:noProof/>
        </w:rPr>
        <w:t>(Asselbergs et al., 2012)</w:t>
      </w:r>
      <w:r w:rsidR="008D604A" w:rsidRPr="00E04168">
        <w:fldChar w:fldCharType="end"/>
      </w:r>
      <w:r w:rsidR="008D604A" w:rsidRPr="00E04168">
        <w:t>.</w:t>
      </w:r>
      <w:r w:rsidR="00730E74" w:rsidRPr="00E04168">
        <w:t xml:space="preserve"> In addition</w:t>
      </w:r>
      <w:r w:rsidR="00DB3B82" w:rsidRPr="00E04168">
        <w:t>,</w:t>
      </w:r>
      <w:r w:rsidR="00730E74" w:rsidRPr="00E04168">
        <w:t xml:space="preserve"> genetic factors can </w:t>
      </w:r>
      <w:r w:rsidR="008D604A" w:rsidRPr="00E04168">
        <w:t xml:space="preserve">also influence the </w:t>
      </w:r>
      <w:r w:rsidR="00747C45" w:rsidRPr="00E04168">
        <w:t xml:space="preserve">lipoprotein response to </w:t>
      </w:r>
      <w:r w:rsidR="00560CCE" w:rsidRPr="00E04168">
        <w:t>extrinsic factors, such as</w:t>
      </w:r>
      <w:r w:rsidR="007B3372" w:rsidRPr="00E04168">
        <w:t xml:space="preserve"> pharmaceutical intervention or diet. </w:t>
      </w:r>
      <w:r w:rsidR="00DB3B82" w:rsidRPr="00E04168">
        <w:t xml:space="preserve">For example, in response to increases in dietary cholesterol, individuals can be categorised as either a hypo-responder, where plasma total cholesterol increases &lt;0.05mmol/L, or as hyper-responders, where there is an increase of ≥0.06mmol/L per each additional 100mg dietary cholesterol, respectively </w:t>
      </w:r>
      <w:r w:rsidR="00010EBB" w:rsidRPr="00E04168">
        <w:fldChar w:fldCharType="begin"/>
      </w:r>
      <w:r w:rsidR="002424DC" w:rsidRPr="00E04168">
        <w:instrText xml:space="preserve"> ADDIN EN.CITE &lt;EndNote&gt;&lt;Cite&gt;&lt;Author&gt;Herron&lt;/Author&gt;&lt;Year&gt;2003&lt;/Year&gt;&lt;RecNum&gt;89&lt;/RecNum&gt;&lt;DisplayText&gt;(Herron et al., 2003)&lt;/DisplayText&gt;&lt;record&gt;&lt;rec-number&gt;89&lt;/rec-number&gt;&lt;foreign-keys&gt;&lt;key app="EN" db-id="vd59wwa9htw29oe595kv20ty9zftzwsdrwvp"&gt;89&lt;/key&gt;&lt;/foreign-keys&gt;&lt;ref-type name="Journal Article"&gt;17&lt;/ref-type&gt;&lt;contributors&gt;&lt;authors&gt;&lt;author&gt;Herron, K. L.&lt;/author&gt;&lt;author&gt;Vega-Lopez, S.&lt;/author&gt;&lt;author&gt;Conde, K.&lt;/author&gt;&lt;author&gt;Ramjiganesh, T.&lt;/author&gt;&lt;author&gt;Shachter, N. S.&lt;/author&gt;&lt;author&gt;Fernandez, M. L.&lt;/author&gt;&lt;/authors&gt;&lt;/contributors&gt;&lt;auth-address&gt;Department of Nutritional Sciences, University of Connecticut, Storrs 06269, USA. kristin.herron@uconn.edu&lt;/auth-address&gt;&lt;titles&gt;&lt;title&gt;Men classified as hypo- or hyperresponders to dietary cholesterol feeding exhibit differences in lipoprotein metabolism&lt;/title&gt;&lt;secondary-title&gt;J Nutr&lt;/secondary-title&gt;&lt;/titles&gt;&lt;pages&gt;1036-42&lt;/pages&gt;&lt;volume&gt;133&lt;/volume&gt;&lt;number&gt;4&lt;/number&gt;&lt;edition&gt;2003/04/04&lt;/edition&gt;&lt;keywords&gt;&lt;keyword&gt;Adolescent&lt;/keyword&gt;&lt;keyword&gt;Adult&lt;/keyword&gt;&lt;keyword&gt;Cholesterol/ blood&lt;/keyword&gt;&lt;keyword&gt;Cholesterol, Dietary/ administration &amp;amp; dosage&lt;/keyword&gt;&lt;keyword&gt;Cross-Over Studies&lt;/keyword&gt;&lt;keyword&gt;Humans&lt;/keyword&gt;&lt;keyword&gt;Male&lt;/keyword&gt;&lt;keyword&gt;Middle Aged&lt;/keyword&gt;&lt;/keywords&gt;&lt;dates&gt;&lt;year&gt;2003&lt;/year&gt;&lt;pub-dates&gt;&lt;date&gt;Apr&lt;/date&gt;&lt;/pub-dates&gt;&lt;/dates&gt;&lt;isbn&gt;0022-3166 (Print)&amp;#xD;0022-3166 (Linking)&lt;/isbn&gt;&lt;accession-num&gt;12672915&lt;/accession-num&gt;&lt;urls&gt;&lt;/urls&gt;&lt;remote-database-provider&gt;NLM&lt;/remote-database-provider&gt;&lt;language&gt;eng&lt;/language&gt;&lt;/record&gt;&lt;/Cite&gt;&lt;/EndNote&gt;</w:instrText>
      </w:r>
      <w:r w:rsidR="00010EBB" w:rsidRPr="00E04168">
        <w:fldChar w:fldCharType="separate"/>
      </w:r>
      <w:r w:rsidR="00010EBB" w:rsidRPr="00E04168">
        <w:rPr>
          <w:noProof/>
        </w:rPr>
        <w:t>(Herron et al., 2003)</w:t>
      </w:r>
      <w:r w:rsidR="00010EBB" w:rsidRPr="00E04168">
        <w:fldChar w:fldCharType="end"/>
      </w:r>
      <w:r w:rsidRPr="00E04168">
        <w:t xml:space="preserve">. </w:t>
      </w:r>
      <w:r w:rsidR="00A62D3C" w:rsidRPr="00E04168">
        <w:t>Likewise, Herron et al. (2003) demonstrated ingestion of ~640mg/day resulted in a 30% increase in LDL-C and an 8% increase in HDL-C in individuals classified as hyper-responders, whereas LDL-C and HDL-C were unaffected in individuals classed as hypo-responders. Thus, it is not surprising</w:t>
      </w:r>
      <w:r w:rsidR="004737E0" w:rsidRPr="00E04168">
        <w:t xml:space="preserve"> that previously</w:t>
      </w:r>
      <w:r w:rsidR="00A62D3C" w:rsidRPr="00E04168">
        <w:t xml:space="preserve"> </w:t>
      </w:r>
      <w:r w:rsidR="00573E75" w:rsidRPr="00E04168">
        <w:t>Bosner et al. (1999) demonstrat</w:t>
      </w:r>
      <w:r w:rsidR="004737E0" w:rsidRPr="00E04168">
        <w:t>ed cholesterol absorption varies</w:t>
      </w:r>
      <w:r w:rsidR="00573E75" w:rsidRPr="00E04168">
        <w:t xml:space="preserve"> from 29.0 to 80.1% in healthy subjects aged between 17 and 80 years of age. </w:t>
      </w:r>
      <w:r w:rsidR="008D604A" w:rsidRPr="00E04168">
        <w:t>Ethnicity</w:t>
      </w:r>
      <w:r w:rsidR="004737E0" w:rsidRPr="00E04168">
        <w:t xml:space="preserve"> also</w:t>
      </w:r>
      <w:r w:rsidR="008D604A" w:rsidRPr="00E04168">
        <w:t xml:space="preserve"> plays</w:t>
      </w:r>
      <w:r w:rsidR="00ED2A6B" w:rsidRPr="00E04168">
        <w:t xml:space="preserve"> a role in this variation, with African-Americans </w:t>
      </w:r>
      <w:r w:rsidR="00434F35" w:rsidRPr="00E04168">
        <w:t xml:space="preserve">on average </w:t>
      </w:r>
      <w:r w:rsidR="00ED2A6B" w:rsidRPr="00E04168">
        <w:t>absorbing larger amounts of cholesterol</w:t>
      </w:r>
      <w:r w:rsidR="00434F35" w:rsidRPr="00E04168">
        <w:t xml:space="preserve"> than Caucasians or those from Asian descent</w:t>
      </w:r>
      <w:r w:rsidR="00ED2A6B" w:rsidRPr="00E04168">
        <w:t xml:space="preserve"> (63.4% vs. 56.2%). Although, dietary intake, rather than absorption efficiency, </w:t>
      </w:r>
      <w:r w:rsidR="00E56A4A" w:rsidRPr="00E04168">
        <w:t>appeared to be</w:t>
      </w:r>
      <w:r w:rsidR="00ED2A6B" w:rsidRPr="00E04168">
        <w:t xml:space="preserve"> the dominant factor in cholesterol absorption </w:t>
      </w:r>
      <w:r w:rsidR="00ED2A6B" w:rsidRPr="00E04168">
        <w:fldChar w:fldCharType="begin"/>
      </w:r>
      <w:r w:rsidR="00B62720" w:rsidRPr="00E04168">
        <w:instrText xml:space="preserve"> ADDIN EN.CITE &lt;EndNote&gt;&lt;Cite&gt;&lt;Author&gt;Bosner&lt;/Author&gt;&lt;Year&gt;1999&lt;/Year&gt;&lt;RecNum&gt;151&lt;/RecNum&gt;&lt;DisplayText&gt;(Bosner et al., 1999)&lt;/DisplayText&gt;&lt;record&gt;&lt;rec-number&gt;151&lt;/rec-number&gt;&lt;foreign-keys&gt;&lt;key app="EN" db-id="vd59wwa9htw29oe595kv20ty9zftzwsdrwvp"&gt;151&lt;/key&gt;&lt;/foreign-keys&gt;&lt;ref-type name="Journal Article"&gt;17&lt;/ref-type&gt;&lt;contributors&gt;&lt;authors&gt;&lt;author&gt;Bosner, Matthew S.&lt;/author&gt;&lt;author&gt;Lange, Louis G.&lt;/author&gt;&lt;author&gt;Stenson, William F.&lt;/author&gt;&lt;author&gt;Ostlund, Richard E.&lt;/author&gt;&lt;/authors&gt;&lt;/contributors&gt;&lt;titles&gt;&lt;title&gt;Percent cholesterol absorption in normal women and men quantified with dual stable isotopic tracers and negative ion mass spectrometry&lt;/title&gt;&lt;secondary-title&gt;Journal of Lipid Research&lt;/secondary-title&gt;&lt;/titles&gt;&lt;periodical&gt;&lt;full-title&gt;J Lipid Res&lt;/full-title&gt;&lt;abbr-1&gt;Journal of lipid research&lt;/abbr-1&gt;&lt;/periodical&gt;&lt;pages&gt;302-308&lt;/pages&gt;&lt;volume&gt;40&lt;/volume&gt;&lt;number&gt;2&lt;/number&gt;&lt;dates&gt;&lt;year&gt;1999&lt;/year&gt;&lt;pub-dates&gt;&lt;date&gt;February 1, 1999&lt;/date&gt;&lt;/pub-dates&gt;&lt;/dates&gt;&lt;urls&gt;&lt;related-urls&gt;&lt;url&gt;http://www.jlr.org/content/40/2/302.abstract&lt;/url&gt;&lt;/related-urls&gt;&lt;/urls&gt;&lt;/record&gt;&lt;/Cite&gt;&lt;/EndNote&gt;</w:instrText>
      </w:r>
      <w:r w:rsidR="00ED2A6B" w:rsidRPr="00E04168">
        <w:fldChar w:fldCharType="separate"/>
      </w:r>
      <w:r w:rsidR="00ED2A6B" w:rsidRPr="00E04168">
        <w:rPr>
          <w:noProof/>
        </w:rPr>
        <w:t>(Bosner et al., 1999)</w:t>
      </w:r>
      <w:r w:rsidR="00ED2A6B" w:rsidRPr="00E04168">
        <w:fldChar w:fldCharType="end"/>
      </w:r>
      <w:r w:rsidR="00ED2A6B" w:rsidRPr="00E04168">
        <w:t xml:space="preserve">. </w:t>
      </w:r>
      <w:r w:rsidR="00577020" w:rsidRPr="00E04168">
        <w:t>In addition,</w:t>
      </w:r>
      <w:r w:rsidR="003B4023" w:rsidRPr="00E04168">
        <w:t xml:space="preserve"> the response to pharmaceutical intervention, such as the administration of cholesterol biosynthesis</w:t>
      </w:r>
      <w:r w:rsidR="00757DE8" w:rsidRPr="00E04168">
        <w:t xml:space="preserve"> inhibitors</w:t>
      </w:r>
      <w:r w:rsidR="007F7F99" w:rsidRPr="00E04168">
        <w:t xml:space="preserve"> </w:t>
      </w:r>
      <w:r w:rsidR="003B4023" w:rsidRPr="00E04168">
        <w:t>or cholesterol absorption inhibitors</w:t>
      </w:r>
      <w:r w:rsidR="001E77FD" w:rsidRPr="00E04168">
        <w:t xml:space="preserve"> </w:t>
      </w:r>
      <w:r w:rsidR="00577020" w:rsidRPr="00E04168">
        <w:t>is highly variable</w:t>
      </w:r>
      <w:r w:rsidR="00434F35" w:rsidRPr="00E04168">
        <w:t xml:space="preserve"> </w:t>
      </w:r>
      <w:r w:rsidR="00434F35" w:rsidRPr="00E04168">
        <w:fldChar w:fldCharType="begin">
          <w:fldData xml:space="preserve">PEVuZE5vdGU+PENpdGU+PEF1dGhvcj5TaW1vbjwvQXV0aG9yPjxZZWFyPjIwMDU8L1llYXI+PFJl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</w:fldData>
        </w:fldChar>
      </w:r>
      <w:r w:rsidR="002424DC" w:rsidRPr="00E04168">
        <w:instrText xml:space="preserve"> ADDIN EN.CITE </w:instrText>
      </w:r>
      <w:r w:rsidR="002424DC" w:rsidRPr="00E04168">
        <w:fldChar w:fldCharType="begin">
          <w:fldData xml:space="preserve">PEVuZE5vdGU+PENpdGU+PEF1dGhvcj5TaW1vbjwvQXV0aG9yPjxZZWFyPjIwMDU8L1llYXI+PFJl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</w:fldData>
        </w:fldChar>
      </w:r>
      <w:r w:rsidR="002424DC" w:rsidRPr="00E04168">
        <w:instrText xml:space="preserve"> ADDIN EN.CITE.DATA </w:instrText>
      </w:r>
      <w:r w:rsidR="002424DC" w:rsidRPr="00E04168">
        <w:fldChar w:fldCharType="end"/>
      </w:r>
      <w:r w:rsidR="00434F35" w:rsidRPr="00E04168">
        <w:fldChar w:fldCharType="separate"/>
      </w:r>
      <w:r w:rsidR="00434F35" w:rsidRPr="00E04168">
        <w:rPr>
          <w:noProof/>
        </w:rPr>
        <w:t>(Barber et al., 2010; Simon et al., 2005)</w:t>
      </w:r>
      <w:r w:rsidR="00434F35" w:rsidRPr="00E04168">
        <w:fldChar w:fldCharType="end"/>
      </w:r>
      <w:r w:rsidR="00577020" w:rsidRPr="00E04168">
        <w:t xml:space="preserve">. </w:t>
      </w:r>
      <w:r w:rsidR="00AE56D5" w:rsidRPr="00E04168">
        <w:t>For example, t</w:t>
      </w:r>
      <w:r w:rsidR="00577020" w:rsidRPr="00E04168">
        <w:t>he presence of at least 1 minor allele at g.-18C</w:t>
      </w:r>
      <w:r w:rsidR="00AE56D5" w:rsidRPr="00E04168">
        <w:t xml:space="preserve"> resulted in a 15% improved reduction in LDL-C in response to ezetimibe + statin therapy </w:t>
      </w:r>
      <w:r w:rsidR="00AE56D5" w:rsidRPr="00E04168">
        <w:fldChar w:fldCharType="begin"/>
      </w:r>
      <w:r w:rsidR="002424DC" w:rsidRPr="00E04168">
        <w:instrText xml:space="preserve"> ADDIN EN.CITE &lt;EndNote&gt;&lt;Cite&gt;&lt;Author&gt;Simon&lt;/Author&gt;&lt;Year&gt;2005&lt;/Year&gt;&lt;RecNum&gt;91&lt;/RecNum&gt;&lt;DisplayText&gt;(Simon et al., 2005)&lt;/DisplayText&gt;&lt;record&gt;&lt;rec-number&gt;91&lt;/rec-number&gt;&lt;foreign-keys&gt;&lt;key app="EN" db-id="vd59wwa9htw29oe595kv20ty9zftzwsdrwvp"&gt;91&lt;/key&gt;&lt;/foreign-keys&gt;&lt;ref-type name="Journal Article"&gt;17&lt;/ref-type&gt;&lt;contributors&gt;&lt;authors&gt;&lt;author&gt;Simon, Jason S.&lt;/author&gt;&lt;author&gt;Karnoub, Maha C.&lt;/author&gt;&lt;author&gt;Devlin, David J.&lt;/author&gt;&lt;author&gt;Arreaza, Maria G.&lt;/author&gt;&lt;author&gt;Qiu, Ping&lt;/author&gt;&lt;author&gt;Monks, Stephanie A.&lt;/author&gt;&lt;author&gt;Severino, Michael E.&lt;/author&gt;&lt;author&gt;Deutsch, Paul&lt;/author&gt;&lt;author&gt;Palmisano, Joanne&lt;/author&gt;&lt;author&gt;Sachs, Alan B.&lt;/author&gt;&lt;author&gt;Bayne, Marvin L.&lt;/author&gt;&lt;author&gt;Plump, Andrew S.&lt;/author&gt;&lt;author&gt;Schadt, Eric E.&lt;/author&gt;&lt;/authors&gt;&lt;/contributors&gt;&lt;titles&gt;&lt;title&gt;Sequence variation in NPC1L1 and association with improved LDL-cholesterol lowering in response to ezetimibe treatment&lt;/title&gt;&lt;secondary-title&gt;Genomics&lt;/secondary-title&gt;&lt;/titles&gt;&lt;pages&gt;648-656&lt;/pages&gt;&lt;volume&gt;86&lt;/volume&gt;&lt;number&gt;6&lt;/number&gt;&lt;keywords&gt;&lt;keyword&gt;Target of ezetimibe&lt;/keyword&gt;&lt;keyword&gt;NPC1L1&lt;/keyword&gt;&lt;keyword&gt;Drug response&lt;/keyword&gt;&lt;keyword&gt;Genetic association&lt;/keyword&gt;&lt;keyword&gt;Clinical trial&lt;/keyword&gt;&lt;keyword&gt;Cholesterol&lt;/keyword&gt;&lt;/keywords&gt;&lt;dates&gt;&lt;year&gt;2005&lt;/year&gt;&lt;pub-dates&gt;&lt;date&gt;12//&lt;/date&gt;&lt;/pub-dates&gt;&lt;/dates&gt;&lt;isbn&gt;0888-7543&lt;/isbn&gt;&lt;urls&gt;&lt;related-urls&gt;&lt;url&gt;http://www.sciencedirect.com/science/article/pii/S0888754305002375&lt;/url&gt;&lt;/related-urls&gt;&lt;/urls&gt;&lt;electronic-resource-num&gt;http://dx.doi.org/10.1016/j.ygeno.2005.08.007&lt;/electronic-resource-num&gt;&lt;/record&gt;&lt;/Cite&gt;&lt;/EndNote&gt;</w:instrText>
      </w:r>
      <w:r w:rsidR="00AE56D5" w:rsidRPr="00E04168">
        <w:fldChar w:fldCharType="separate"/>
      </w:r>
      <w:r w:rsidR="00AE56D5" w:rsidRPr="00E04168">
        <w:rPr>
          <w:noProof/>
        </w:rPr>
        <w:t>(Simon et al., 2005)</w:t>
      </w:r>
      <w:r w:rsidR="00AE56D5" w:rsidRPr="00E04168">
        <w:fldChar w:fldCharType="end"/>
      </w:r>
      <w:r w:rsidR="00AE56D5" w:rsidRPr="00E04168">
        <w:t xml:space="preserve">. </w:t>
      </w:r>
    </w:p>
    <w:p w14:paraId="733A08B2" w14:textId="066DAAE4" w:rsidR="00147BEE" w:rsidRPr="00E04168" w:rsidRDefault="0005190A" w:rsidP="00147BEE">
      <w:pPr>
        <w:spacing w:line="276" w:lineRule="auto"/>
        <w:jc w:val="both"/>
        <w:rPr>
          <w:b/>
        </w:rPr>
      </w:pPr>
      <w:r w:rsidRPr="00E04168">
        <w:rPr>
          <w:b/>
        </w:rPr>
        <w:t xml:space="preserve">4.1 </w:t>
      </w:r>
      <w:r w:rsidR="00FA021D" w:rsidRPr="00E04168">
        <w:rPr>
          <w:b/>
        </w:rPr>
        <w:t>Cholesteryl Ester Transfer Protein</w:t>
      </w:r>
    </w:p>
    <w:p w14:paraId="23673378" w14:textId="77777777" w:rsidR="00AE46E4" w:rsidRPr="00E04168" w:rsidRDefault="00CA6509" w:rsidP="00CA6509">
      <w:pPr>
        <w:spacing w:line="276" w:lineRule="auto"/>
        <w:jc w:val="both"/>
      </w:pPr>
      <w:r w:rsidRPr="00E04168">
        <w:t>Mutations to the gene encoding for the CETP enzyme can influence</w:t>
      </w:r>
      <w:r w:rsidR="008D604A" w:rsidRPr="00E04168">
        <w:t xml:space="preserve"> CETP activity and size </w:t>
      </w:r>
      <w:r w:rsidR="008D604A" w:rsidRPr="00E04168">
        <w:fldChar w:fldCharType="begin">
          <w:fldData xml:space="preserve">PEVuZE5vdGU+PENpdGU+PEF1dGhvcj5DZWZhbHU8L0F1dGhvcj48WWVhcj4yMDA5PC9ZZWFyPjxS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</w:fldData>
        </w:fldChar>
      </w:r>
      <w:r w:rsidR="00CA7B92" w:rsidRPr="00E04168">
        <w:instrText xml:space="preserve"> ADDIN EN.CITE </w:instrText>
      </w:r>
      <w:r w:rsidR="00CA7B92" w:rsidRPr="00E04168">
        <w:fldChar w:fldCharType="begin">
          <w:fldData xml:space="preserve">PEVuZE5vdGU+PENpdGU+PEF1dGhvcj5DZWZhbHU8L0F1dGhvcj48WWVhcj4yMDA5PC9ZZWFyPjxS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</w:fldData>
        </w:fldChar>
      </w:r>
      <w:r w:rsidR="00CA7B92" w:rsidRPr="00E04168">
        <w:instrText xml:space="preserve"> ADDIN EN.CITE.DATA </w:instrText>
      </w:r>
      <w:r w:rsidR="00CA7B92" w:rsidRPr="00E04168">
        <w:fldChar w:fldCharType="end"/>
      </w:r>
      <w:r w:rsidR="008D604A" w:rsidRPr="00E04168">
        <w:fldChar w:fldCharType="separate"/>
      </w:r>
      <w:r w:rsidR="008D604A" w:rsidRPr="00E04168">
        <w:rPr>
          <w:noProof/>
        </w:rPr>
        <w:t>(Cefalu et al., 2009)</w:t>
      </w:r>
      <w:r w:rsidR="008D604A" w:rsidRPr="00E04168">
        <w:fldChar w:fldCharType="end"/>
      </w:r>
      <w:r w:rsidR="008D604A" w:rsidRPr="00E04168">
        <w:t xml:space="preserve">. This </w:t>
      </w:r>
      <w:r w:rsidR="00135D65" w:rsidRPr="00E04168">
        <w:t>a</w:t>
      </w:r>
      <w:r w:rsidR="008D604A" w:rsidRPr="00E04168">
        <w:t>ffects</w:t>
      </w:r>
      <w:r w:rsidRPr="00E04168">
        <w:t xml:space="preserve"> both the amount of esterified cholesterol transported from HDL to LDL and VLDL, as well as lipoprotein size and number</w:t>
      </w:r>
      <w:r w:rsidR="00385195" w:rsidRPr="00E04168">
        <w:t xml:space="preserve"> </w:t>
      </w:r>
      <w:r w:rsidR="00385195" w:rsidRPr="00E04168">
        <w:fldChar w:fldCharType="begin"/>
      </w:r>
      <w:r w:rsidR="002424DC" w:rsidRPr="00E04168">
        <w:instrText xml:space="preserve"> ADDIN EN.CITE &lt;EndNote&gt;&lt;Cite&gt;&lt;Author&gt;Wang&lt;/Author&gt;&lt;Year&gt;2002&lt;/Year&gt;&lt;RecNum&gt;146&lt;/RecNum&gt;&lt;DisplayText&gt;(Wang et al., 2002)&lt;/DisplayText&gt;&lt;record&gt;&lt;rec-number&gt;146&lt;/rec-number&gt;&lt;foreign-keys&gt;&lt;key app="EN" db-id="vd59wwa9htw29oe595kv20ty9zftzwsdrwvp"&gt;146&lt;/key&gt;&lt;/foreign-keys&gt;&lt;ref-type name="Journal Article"&gt;17&lt;/ref-type&gt;&lt;contributors&gt;&lt;authors&gt;&lt;author&gt;Wang, J.&lt;/author&gt;&lt;author&gt;Qiang, H.&lt;/author&gt;&lt;author&gt;Chen, D.&lt;/author&gt;&lt;author&gt;Zhang, C.&lt;/author&gt;&lt;author&gt;Zhuang, Y.&lt;/author&gt;&lt;/authors&gt;&lt;/contributors&gt;&lt;auth-address&gt;Department of Biochemistry, Jinling Hospital, Clinical School of Medical College, Nanjing University, 305#, East Zhong Shan Road, Nanjing 210002, PR China. wangjj@jlonline.com&lt;/auth-address&gt;&lt;titles&gt;&lt;title&gt;CETP gene mutation (D442G) increases low-density lipoprotein particle size in patients with coronary heart disease&lt;/title&gt;&lt;secondary-title&gt;Clin Chim Acta&lt;/secondary-title&gt;&lt;/titles&gt;&lt;pages&gt;85-90&lt;/pages&gt;&lt;volume&gt;322&lt;/volume&gt;&lt;number&gt;1-2&lt;/number&gt;&lt;edition&gt;2002/07/10&lt;/edition&gt;&lt;keywords&gt;&lt;keyword&gt;Aged&lt;/keyword&gt;&lt;keyword&gt;Carrier Proteins/ genetics&lt;/keyword&gt;&lt;keyword&gt;Cholesterol Ester Transfer Proteins&lt;/keyword&gt;&lt;keyword&gt;Coronary Disease/ genetics/ metabolism&lt;/keyword&gt;&lt;keyword&gt;DNA Mutational Analysis&lt;/keyword&gt;&lt;keyword&gt;Female&lt;/keyword&gt;&lt;keyword&gt;Gene Frequency&lt;/keyword&gt;&lt;keyword&gt;Glycoproteins&lt;/keyword&gt;&lt;keyword&gt;Humans&lt;/keyword&gt;&lt;keyword&gt;Lipoproteins, LDL/ chemistry&lt;/keyword&gt;&lt;keyword&gt;Male&lt;/keyword&gt;&lt;keyword&gt;Middle Aged&lt;/keyword&gt;&lt;keyword&gt;Mutation/ genetics&lt;/keyword&gt;&lt;keyword&gt;Particle Size&lt;/keyword&gt;&lt;keyword&gt;Polymerase Chain Reaction&lt;/keyword&gt;&lt;keyword&gt;Polymorphism, Restriction Fragment Length&lt;/keyword&gt;&lt;/keywords&gt;&lt;dates&gt;&lt;year&gt;2002&lt;/year&gt;&lt;pub-dates&gt;&lt;date&gt;Aug&lt;/date&gt;&lt;/pub-dates&gt;&lt;/dates&gt;&lt;isbn&gt;0009-8981 (Print)&amp;#xD;0009-8981 (Linking)&lt;/isbn&gt;&lt;accession-num&gt;12104085&lt;/accession-num&gt;&lt;urls&gt;&lt;/urls&gt;&lt;remote-database-provider&gt;NLM&lt;/remote-database-provider&gt;&lt;language&gt;eng&lt;/language&gt;&lt;/record&gt;&lt;/Cite&gt;&lt;/EndNote&gt;</w:instrText>
      </w:r>
      <w:r w:rsidR="00385195" w:rsidRPr="00E04168">
        <w:fldChar w:fldCharType="separate"/>
      </w:r>
      <w:r w:rsidR="00385195" w:rsidRPr="00E04168">
        <w:rPr>
          <w:noProof/>
        </w:rPr>
        <w:t>(Wang et al., 2002)</w:t>
      </w:r>
      <w:r w:rsidR="00385195" w:rsidRPr="00E04168">
        <w:fldChar w:fldCharType="end"/>
      </w:r>
      <w:r w:rsidRPr="00E04168">
        <w:t xml:space="preserve">. There are </w:t>
      </w:r>
      <w:r w:rsidR="001D4560" w:rsidRPr="00E04168">
        <w:t>several</w:t>
      </w:r>
      <w:r w:rsidRPr="00E04168">
        <w:t xml:space="preserve"> mutations </w:t>
      </w:r>
      <w:r w:rsidR="000A798E" w:rsidRPr="00E04168">
        <w:t>within</w:t>
      </w:r>
      <w:r w:rsidRPr="00E04168">
        <w:t xml:space="preserve"> the CETP </w:t>
      </w:r>
      <w:r w:rsidR="00434F35" w:rsidRPr="00E04168">
        <w:t xml:space="preserve">gene </w:t>
      </w:r>
      <w:r w:rsidRPr="00E04168">
        <w:t xml:space="preserve">that have been discovered. Of these polymorphisms, several have been </w:t>
      </w:r>
      <w:r w:rsidR="00717947" w:rsidRPr="00E04168">
        <w:t>associated with</w:t>
      </w:r>
      <w:r w:rsidR="00F70A5F" w:rsidRPr="00E04168">
        <w:t xml:space="preserve"> lower CETP levels, </w:t>
      </w:r>
      <w:r w:rsidRPr="00E04168">
        <w:t>reduced r</w:t>
      </w:r>
      <w:r w:rsidR="00717947" w:rsidRPr="00E04168">
        <w:t>isk</w:t>
      </w:r>
      <w:r w:rsidRPr="00E04168">
        <w:t xml:space="preserve"> o</w:t>
      </w:r>
      <w:r w:rsidR="00147BEE" w:rsidRPr="00E04168">
        <w:t>f CVD, and increased longevity.</w:t>
      </w:r>
      <w:r w:rsidR="00F70A5F" w:rsidRPr="00E04168">
        <w:t xml:space="preserve"> Murine models transfected with CETP </w:t>
      </w:r>
      <w:r w:rsidR="00CE1AFC" w:rsidRPr="00E04168">
        <w:t xml:space="preserve">undergo extensive lipid profile remodelling </w:t>
      </w:r>
      <w:r w:rsidR="00600DB9" w:rsidRPr="00E04168">
        <w:t xml:space="preserve">resulting in an </w:t>
      </w:r>
      <w:r w:rsidR="00F70A5F" w:rsidRPr="00E04168">
        <w:t xml:space="preserve">increased risk for CVD </w:t>
      </w:r>
      <w:r w:rsidR="00F70A5F" w:rsidRPr="00E04168">
        <w:fldChar w:fldCharType="begin"/>
      </w:r>
      <w:r w:rsidR="002424DC" w:rsidRPr="00E04168">
        <w:instrText xml:space="preserve"> ADDIN EN.CITE &lt;EndNote&gt;&lt;Cite&gt;&lt;Author&gt;Westerterp&lt;/Author&gt;&lt;Year&gt;2006&lt;/Year&gt;&lt;RecNum&gt;150&lt;/RecNum&gt;&lt;DisplayText&gt;(Westerterp et al., 2006)&lt;/DisplayText&gt;&lt;record&gt;&lt;rec-number&gt;150&lt;/rec-number&gt;&lt;foreign-keys&gt;&lt;key app="EN" db-id="vd59wwa9htw29oe595kv20ty9zftzwsdrwvp"&gt;150&lt;/key&gt;&lt;/foreign-keys&gt;&lt;ref-type name="Journal Article"&gt;17&lt;/ref-type&gt;&lt;contributors&gt;&lt;authors&gt;&lt;author&gt;Westerterp, Marit&lt;/author&gt;&lt;author&gt;van der Hoogt, Caroline C.&lt;/author&gt;&lt;author&gt;de Haan, Willeke&lt;/author&gt;&lt;author&gt;Offerman, Erik H.&lt;/author&gt;&lt;author&gt;Dallinga-Thie, Geesje M.&lt;/author&gt;&lt;author&gt;Jukema, J. Wouter&lt;/author&gt;&lt;author&gt;Havekes, Louis M.&lt;/author&gt;&lt;author&gt;Rensen, Patrick C.N.&lt;/author&gt;&lt;/authors&gt;&lt;/contributors&gt;&lt;titles&gt;&lt;title&gt;Cholesteryl Ester Transfer Protein Decreases High-Density Lipoprotein and Severely Aggravates Atherosclerosis in APOE*3-Leiden Mice&lt;/title&gt;&lt;secondary-title&gt;Arteriosclerosis, Thrombosis, and Vascular Biology&lt;/secondary-title&gt;&lt;/titles&gt;&lt;pages&gt;2552-2559&lt;/pages&gt;&lt;volume&gt;26&lt;/volume&gt;&lt;number&gt;11&lt;/number&gt;&lt;dates&gt;&lt;year&gt;2006&lt;/year&gt;&lt;pub-dates&gt;&lt;date&gt;November 1, 2006&lt;/date&gt;&lt;/pub-dates&gt;&lt;/dates&gt;&lt;urls&gt;&lt;related-urls&gt;&lt;url&gt;http://atvb.ahajournals.org/content/26/11/2552.abstract&lt;/url&gt;&lt;/related-urls&gt;&lt;/urls&gt;&lt;electronic-resource-num&gt;10.1161/01.ATV.0000243925.65265.3c&lt;/electronic-resource-num&gt;&lt;/record&gt;&lt;/Cite&gt;&lt;/EndNote&gt;</w:instrText>
      </w:r>
      <w:r w:rsidR="00F70A5F" w:rsidRPr="00E04168">
        <w:fldChar w:fldCharType="separate"/>
      </w:r>
      <w:r w:rsidR="00F70A5F" w:rsidRPr="00E04168">
        <w:rPr>
          <w:noProof/>
        </w:rPr>
        <w:t>(Westerterp et al., 2006)</w:t>
      </w:r>
      <w:r w:rsidR="00F70A5F" w:rsidRPr="00E04168">
        <w:fldChar w:fldCharType="end"/>
      </w:r>
      <w:r w:rsidR="00F70A5F" w:rsidRPr="00E04168">
        <w:t>. Therefore,</w:t>
      </w:r>
      <w:r w:rsidR="0068306C" w:rsidRPr="00E04168">
        <w:t xml:space="preserve"> any</w:t>
      </w:r>
      <w:r w:rsidR="00F70A5F" w:rsidRPr="00E04168">
        <w:t xml:space="preserve"> mutation resulting in decreased CETP, is </w:t>
      </w:r>
      <w:r w:rsidR="00600DB9" w:rsidRPr="00E04168">
        <w:t>thought</w:t>
      </w:r>
      <w:r w:rsidR="00F70A5F" w:rsidRPr="00E04168">
        <w:t xml:space="preserve"> to reduce CVD risk and increase life-span.</w:t>
      </w:r>
      <w:r w:rsidR="00147BEE" w:rsidRPr="00E04168">
        <w:t xml:space="preserve"> </w:t>
      </w:r>
      <w:r w:rsidRPr="00E04168">
        <w:t>For example, homozygosity for the common I405V polymorphism is associated exceptional longevity</w:t>
      </w:r>
      <w:r w:rsidR="00CE1AFC" w:rsidRPr="00E04168">
        <w:t xml:space="preserve"> </w:t>
      </w:r>
      <w:r w:rsidR="00CE1AFC" w:rsidRPr="00E04168">
        <w:fldChar w:fldCharType="begin">
          <w:fldData xml:space="preserve">PEVuZE5vdGU+PENpdGU+PEF1dGhvcj5CYXJ6aWxhaTwvQXV0aG9yPjxZZWFyPjIwMDM8L1llYXI+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</w:fldData>
        </w:fldChar>
      </w:r>
      <w:r w:rsidR="002424DC" w:rsidRPr="00E04168">
        <w:instrText xml:space="preserve"> ADDIN EN.CITE </w:instrText>
      </w:r>
      <w:r w:rsidR="002424DC" w:rsidRPr="00E04168">
        <w:fldChar w:fldCharType="begin">
          <w:fldData xml:space="preserve">PEVuZE5vdGU+PENpdGU+PEF1dGhvcj5CYXJ6aWxhaTwvQXV0aG9yPjxZZWFyPjIwMDM8L1llYXI+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</w:fldData>
        </w:fldChar>
      </w:r>
      <w:r w:rsidR="002424DC" w:rsidRPr="00E04168">
        <w:instrText xml:space="preserve"> ADDIN EN.CITE.DATA </w:instrText>
      </w:r>
      <w:r w:rsidR="002424DC" w:rsidRPr="00E04168">
        <w:fldChar w:fldCharType="end"/>
      </w:r>
      <w:r w:rsidR="00CE1AFC" w:rsidRPr="00E04168">
        <w:fldChar w:fldCharType="separate"/>
      </w:r>
      <w:r w:rsidR="00CE1AFC" w:rsidRPr="00E04168">
        <w:rPr>
          <w:noProof/>
        </w:rPr>
        <w:t>(Barzilai et al., 2003)</w:t>
      </w:r>
      <w:r w:rsidR="00CE1AFC" w:rsidRPr="00E04168">
        <w:fldChar w:fldCharType="end"/>
      </w:r>
      <w:r w:rsidRPr="00E04168">
        <w:t xml:space="preserve">. In one </w:t>
      </w:r>
      <w:r w:rsidR="00A34FD8" w:rsidRPr="00E04168">
        <w:t>case</w:t>
      </w:r>
      <w:r w:rsidRPr="00E04168">
        <w:t xml:space="preserve">, a </w:t>
      </w:r>
      <w:r w:rsidR="004737E0" w:rsidRPr="00E04168">
        <w:t>three-</w:t>
      </w:r>
      <w:r w:rsidRPr="00E04168">
        <w:t xml:space="preserve">fold increase </w:t>
      </w:r>
      <w:r w:rsidR="00434F35" w:rsidRPr="00E04168">
        <w:t>in homozygo</w:t>
      </w:r>
      <w:r w:rsidRPr="00E04168">
        <w:t>s</w:t>
      </w:r>
      <w:r w:rsidR="00434F35" w:rsidRPr="00E04168">
        <w:t>ity for the</w:t>
      </w:r>
      <w:r w:rsidRPr="00E04168">
        <w:t xml:space="preserve"> </w:t>
      </w:r>
      <w:r w:rsidR="004737E0" w:rsidRPr="00E04168">
        <w:t>I405V genotype was observed in</w:t>
      </w:r>
      <w:r w:rsidRPr="00E04168">
        <w:t xml:space="preserve"> long lived individuals (24.8% vs. 8.6%). This homozygous amino acid substitution of 405 isoleucine for valine reflected a 17% reduction in CETP </w:t>
      </w:r>
      <w:r w:rsidRPr="00E04168">
        <w:lastRenderedPageBreak/>
        <w:t xml:space="preserve">levels, elevated HDL concentrations </w:t>
      </w:r>
      <w:r w:rsidR="00D42282" w:rsidRPr="00E04168">
        <w:t>by</w:t>
      </w:r>
      <w:r w:rsidRPr="00E04168">
        <w:t xml:space="preserve"> 3.63%, and decreased LDL levels </w:t>
      </w:r>
      <w:r w:rsidR="00D42282" w:rsidRPr="00E04168">
        <w:t>by</w:t>
      </w:r>
      <w:r w:rsidRPr="00E04168">
        <w:t xml:space="preserve"> 7.31%, in comparison to individuals homozygous for the isoleucine codon. Furthermore, LDL and HDL particles were significantly larger </w:t>
      </w:r>
      <w:r w:rsidRPr="00E04168">
        <w:fldChar w:fldCharType="begin">
          <w:fldData xml:space="preserve">PEVuZE5vdGU+PENpdGU+PEF1dGhvcj5CYXJ6aWxhaTwvQXV0aG9yPjxZZWFyPjIwMDM8L1llYXI+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</w:fldData>
        </w:fldChar>
      </w:r>
      <w:r w:rsidR="002424DC" w:rsidRPr="00E04168">
        <w:instrText xml:space="preserve"> ADDIN EN.CITE </w:instrText>
      </w:r>
      <w:r w:rsidR="002424DC" w:rsidRPr="00E04168">
        <w:fldChar w:fldCharType="begin">
          <w:fldData xml:space="preserve">PEVuZE5vdGU+PENpdGU+PEF1dGhvcj5CYXJ6aWxhaTwvQXV0aG9yPjxZZWFyPjIwMDM8L1llYXI+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</w:fldData>
        </w:fldChar>
      </w:r>
      <w:r w:rsidR="002424DC" w:rsidRPr="00E04168">
        <w:instrText xml:space="preserve"> ADDIN EN.CITE.DATA </w:instrText>
      </w:r>
      <w:r w:rsidR="002424DC" w:rsidRPr="00E04168">
        <w:fldChar w:fldCharType="end"/>
      </w:r>
      <w:r w:rsidRPr="00E04168">
        <w:fldChar w:fldCharType="separate"/>
      </w:r>
      <w:r w:rsidRPr="00E04168">
        <w:rPr>
          <w:noProof/>
        </w:rPr>
        <w:t>(Barzilai et al., 2003)</w:t>
      </w:r>
      <w:r w:rsidRPr="00E04168">
        <w:fldChar w:fldCharType="end"/>
      </w:r>
      <w:r w:rsidRPr="00E04168">
        <w:t xml:space="preserve">. These larger lipoproteins have been associated with a decreased incidence of CVD, hypertension, metabolic syndrome and neurodegeneration </w:t>
      </w:r>
      <w:r w:rsidRPr="00E04168">
        <w:fldChar w:fldCharType="begin">
          <w:fldData xml:space="preserve">PEVuZE5vdGU+PENpdGU+PEF1dGhvcj5CYXJ6aWxhaTwvQXV0aG9yPjxZZWFyPjIwMDM8L1llYXI+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</w:fldData>
        </w:fldChar>
      </w:r>
      <w:r w:rsidR="002424DC" w:rsidRPr="00E04168">
        <w:instrText xml:space="preserve"> ADDIN EN.CITE </w:instrText>
      </w:r>
      <w:r w:rsidR="002424DC" w:rsidRPr="00E04168">
        <w:fldChar w:fldCharType="begin">
          <w:fldData xml:space="preserve">PEVuZE5vdGU+PENpdGU+PEF1dGhvcj5CYXJ6aWxhaTwvQXV0aG9yPjxZZWFyPjIwMDM8L1llYXI+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</w:fldData>
        </w:fldChar>
      </w:r>
      <w:r w:rsidR="002424DC" w:rsidRPr="00E04168">
        <w:instrText xml:space="preserve"> ADDIN EN.CITE.DATA </w:instrText>
      </w:r>
      <w:r w:rsidR="002424DC" w:rsidRPr="00E04168">
        <w:fldChar w:fldCharType="end"/>
      </w:r>
      <w:r w:rsidRPr="00E04168">
        <w:fldChar w:fldCharType="separate"/>
      </w:r>
      <w:r w:rsidRPr="00E04168">
        <w:rPr>
          <w:noProof/>
        </w:rPr>
        <w:t>(Barzilai et al., 2006; Barzilai et al., 2003)</w:t>
      </w:r>
      <w:r w:rsidRPr="00E04168">
        <w:fldChar w:fldCharType="end"/>
      </w:r>
      <w:r w:rsidRPr="00E04168">
        <w:t>. It is likely that larger LDL molecules are less readily able to penetrate the arterial tissue, and theref</w:t>
      </w:r>
      <w:r w:rsidR="00434F35" w:rsidRPr="00E04168">
        <w:t xml:space="preserve">ore result in a decreased risk </w:t>
      </w:r>
      <w:r w:rsidRPr="00E04168">
        <w:t>f</w:t>
      </w:r>
      <w:r w:rsidR="00434F35" w:rsidRPr="00E04168">
        <w:t>or</w:t>
      </w:r>
      <w:r w:rsidRPr="00E04168">
        <w:t xml:space="preserve"> atherosclerosis pathogenesis </w:t>
      </w:r>
      <w:r w:rsidRPr="00E04168">
        <w:fldChar w:fldCharType="begin">
          <w:fldData xml:space="preserve">PEVuZE5vdGU+PENpdGU+PEF1dGhvcj5CYXJ6aWxhaTwvQXV0aG9yPjxZZWFyPjIwMDM8L1llYXI+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</w:fldData>
        </w:fldChar>
      </w:r>
      <w:r w:rsidR="002424DC" w:rsidRPr="00E04168">
        <w:instrText xml:space="preserve"> ADDIN EN.CITE </w:instrText>
      </w:r>
      <w:r w:rsidR="002424DC" w:rsidRPr="00E04168">
        <w:fldChar w:fldCharType="begin">
          <w:fldData xml:space="preserve">PEVuZE5vdGU+PENpdGU+PEF1dGhvcj5CYXJ6aWxhaTwvQXV0aG9yPjxZZWFyPjIwMDM8L1llYXI+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</w:fldData>
        </w:fldChar>
      </w:r>
      <w:r w:rsidR="002424DC" w:rsidRPr="00E04168">
        <w:instrText xml:space="preserve"> ADDIN EN.CITE.DATA </w:instrText>
      </w:r>
      <w:r w:rsidR="002424DC" w:rsidRPr="00E04168">
        <w:fldChar w:fldCharType="end"/>
      </w:r>
      <w:r w:rsidRPr="00E04168">
        <w:fldChar w:fldCharType="separate"/>
      </w:r>
      <w:r w:rsidRPr="00E04168">
        <w:rPr>
          <w:noProof/>
        </w:rPr>
        <w:t>(Barzilai et al., 2003)</w:t>
      </w:r>
      <w:r w:rsidRPr="00E04168">
        <w:fldChar w:fldCharType="end"/>
      </w:r>
      <w:r w:rsidRPr="00E04168">
        <w:t xml:space="preserve">. Homozygosity for the I405V polymorphism is therefore regarded as a protective phenotype for healthy ageing </w:t>
      </w:r>
      <w:r w:rsidRPr="00E04168">
        <w:fldChar w:fldCharType="begin">
          <w:fldData xml:space="preserve">PEVuZE5vdGU+PENpdGU+PEF1dGhvcj5CYXJ6aWxhaTwvQXV0aG9yPjxZZWFyPjIwMDY8L1llYXI+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</w:fldData>
        </w:fldChar>
      </w:r>
      <w:r w:rsidR="002424DC" w:rsidRPr="00E04168">
        <w:instrText xml:space="preserve"> ADDIN EN.CITE </w:instrText>
      </w:r>
      <w:r w:rsidR="002424DC" w:rsidRPr="00E04168">
        <w:fldChar w:fldCharType="begin">
          <w:fldData xml:space="preserve">PEVuZE5vdGU+PENpdGU+PEF1dGhvcj5CYXJ6aWxhaTwvQXV0aG9yPjxZZWFyPjIwMDY8L1llYXI+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</w:fldData>
        </w:fldChar>
      </w:r>
      <w:r w:rsidR="002424DC" w:rsidRPr="00E04168">
        <w:instrText xml:space="preserve"> ADDIN EN.CITE.DATA </w:instrText>
      </w:r>
      <w:r w:rsidR="002424DC" w:rsidRPr="00E04168">
        <w:fldChar w:fldCharType="end"/>
      </w:r>
      <w:r w:rsidRPr="00E04168">
        <w:fldChar w:fldCharType="separate"/>
      </w:r>
      <w:r w:rsidRPr="00E04168">
        <w:rPr>
          <w:noProof/>
        </w:rPr>
        <w:t>(Atzmon et al., 2005; Barzilai et al., 2006)</w:t>
      </w:r>
      <w:r w:rsidRPr="00E04168">
        <w:fldChar w:fldCharType="end"/>
      </w:r>
      <w:r w:rsidRPr="00E04168">
        <w:t>.</w:t>
      </w:r>
      <w:r w:rsidR="00FC6384" w:rsidRPr="00E04168">
        <w:t xml:space="preserve"> </w:t>
      </w:r>
    </w:p>
    <w:p w14:paraId="50C03619" w14:textId="77777777" w:rsidR="00AE46E4" w:rsidRPr="00E04168" w:rsidRDefault="00AE46E4" w:rsidP="00CA6509">
      <w:pPr>
        <w:spacing w:line="276" w:lineRule="auto"/>
        <w:jc w:val="both"/>
      </w:pPr>
    </w:p>
    <w:p w14:paraId="303287B4" w14:textId="77777777" w:rsidR="00AE46E4" w:rsidRPr="00E04168" w:rsidRDefault="00AE46E4" w:rsidP="00CA6509">
      <w:pPr>
        <w:spacing w:line="276" w:lineRule="auto"/>
        <w:jc w:val="both"/>
      </w:pPr>
    </w:p>
    <w:p w14:paraId="35192BB8" w14:textId="793E1A59" w:rsidR="00F70A5F" w:rsidRPr="00E04168" w:rsidRDefault="00AE46E4" w:rsidP="00CA6509">
      <w:pPr>
        <w:spacing w:line="276" w:lineRule="auto"/>
        <w:jc w:val="both"/>
      </w:pPr>
      <w:r w:rsidRPr="00E04168">
        <w:t xml:space="preserve">The D442G mutation has also been described as an atheroprotective genotype, as the D442G mutation has been shown to increase LDL-C particle size, and HDL-C levels </w:t>
      </w:r>
      <w:r w:rsidR="00147BEE" w:rsidRPr="00E04168">
        <w:fldChar w:fldCharType="begin"/>
      </w:r>
      <w:r w:rsidR="002424DC" w:rsidRPr="00E04168">
        <w:instrText xml:space="preserve"> ADDIN EN.CITE &lt;EndNote&gt;&lt;Cite&gt;&lt;Author&gt;Wang&lt;/Author&gt;&lt;Year&gt;2002&lt;/Year&gt;&lt;RecNum&gt;146&lt;/RecNum&gt;&lt;DisplayText&gt;(Wang et al., 2002)&lt;/DisplayText&gt;&lt;record&gt;&lt;rec-number&gt;146&lt;/rec-number&gt;&lt;foreign-keys&gt;&lt;key app="EN" db-id="vd59wwa9htw29oe595kv20ty9zftzwsdrwvp"&gt;146&lt;/key&gt;&lt;/foreign-keys&gt;&lt;ref-type name="Journal Article"&gt;17&lt;/ref-type&gt;&lt;contributors&gt;&lt;authors&gt;&lt;author&gt;Wang, J.&lt;/author&gt;&lt;author&gt;Qiang, H.&lt;/author&gt;&lt;author&gt;Chen, D.&lt;/author&gt;&lt;author&gt;Zhang, C.&lt;/author&gt;&lt;author&gt;Zhuang, Y.&lt;/author&gt;&lt;/authors&gt;&lt;/contributors&gt;&lt;auth-address&gt;Department of Biochemistry, Jinling Hospital, Clinical School of Medical College, Nanjing University, 305#, East Zhong Shan Road, Nanjing 210002, PR China. wangjj@jlonline.com&lt;/auth-address&gt;&lt;titles&gt;&lt;title&gt;CETP gene mutation (D442G) increases low-density lipoprotein particle size in patients with coronary heart disease&lt;/title&gt;&lt;secondary-title&gt;Clin Chim Acta&lt;/secondary-title&gt;&lt;/titles&gt;&lt;pages&gt;85-90&lt;/pages&gt;&lt;volume&gt;322&lt;/volume&gt;&lt;number&gt;1-2&lt;/number&gt;&lt;edition&gt;2002/07/10&lt;/edition&gt;&lt;keywords&gt;&lt;keyword&gt;Aged&lt;/keyword&gt;&lt;keyword&gt;Carrier Proteins/ genetics&lt;/keyword&gt;&lt;keyword&gt;Cholesterol Ester Transfer Proteins&lt;/keyword&gt;&lt;keyword&gt;Coronary Disease/ genetics/ metabolism&lt;/keyword&gt;&lt;keyword&gt;DNA Mutational Analysis&lt;/keyword&gt;&lt;keyword&gt;Female&lt;/keyword&gt;&lt;keyword&gt;Gene Frequency&lt;/keyword&gt;&lt;keyword&gt;Glycoproteins&lt;/keyword&gt;&lt;keyword&gt;Humans&lt;/keyword&gt;&lt;keyword&gt;Lipoproteins, LDL/ chemistry&lt;/keyword&gt;&lt;keyword&gt;Male&lt;/keyword&gt;&lt;keyword&gt;Middle Aged&lt;/keyword&gt;&lt;keyword&gt;Mutation/ genetics&lt;/keyword&gt;&lt;keyword&gt;Particle Size&lt;/keyword&gt;&lt;keyword&gt;Polymerase Chain Reaction&lt;/keyword&gt;&lt;keyword&gt;Polymorphism, Restriction Fragment Length&lt;/keyword&gt;&lt;/keywords&gt;&lt;dates&gt;&lt;year&gt;2002&lt;/year&gt;&lt;pub-dates&gt;&lt;date&gt;Aug&lt;/date&gt;&lt;/pub-dates&gt;&lt;/dates&gt;&lt;isbn&gt;0009-8981 (Print)&amp;#xD;0009-8981 (Linking)&lt;/isbn&gt;&lt;accession-num&gt;12104085&lt;/accession-num&gt;&lt;urls&gt;&lt;/urls&gt;&lt;remote-database-provider&gt;NLM&lt;/remote-database-provider&gt;&lt;language&gt;eng&lt;/language&gt;&lt;/record&gt;&lt;/Cite&gt;&lt;/EndNote&gt;</w:instrText>
      </w:r>
      <w:r w:rsidR="00147BEE" w:rsidRPr="00E04168">
        <w:fldChar w:fldCharType="separate"/>
      </w:r>
      <w:r w:rsidR="00147BEE" w:rsidRPr="00E04168">
        <w:rPr>
          <w:noProof/>
        </w:rPr>
        <w:t>(Wang et al., 2002)</w:t>
      </w:r>
      <w:r w:rsidR="00147BEE" w:rsidRPr="00E04168">
        <w:fldChar w:fldCharType="end"/>
      </w:r>
      <w:r w:rsidR="00147BEE" w:rsidRPr="00E04168">
        <w:t>,</w:t>
      </w:r>
      <w:r w:rsidR="000F4E8B" w:rsidRPr="00E04168">
        <w:t xml:space="preserve"> in addition to decreasing</w:t>
      </w:r>
      <w:r w:rsidR="009C3E72" w:rsidRPr="00E04168">
        <w:t xml:space="preserve"> the risk for CVD mortality</w:t>
      </w:r>
      <w:r w:rsidR="00147BEE" w:rsidRPr="00E04168">
        <w:t xml:space="preserve"> </w:t>
      </w:r>
      <w:r w:rsidR="00147BEE" w:rsidRPr="00E04168">
        <w:fldChar w:fldCharType="begin"/>
      </w:r>
      <w:r w:rsidR="009923A6" w:rsidRPr="00E04168">
        <w:instrText xml:space="preserve"> ADDIN EN.CITE &lt;EndNote&gt;&lt;Cite&gt;&lt;Author&gt;Koropatnick&lt;/Author&gt;&lt;Year&gt;2008&lt;/Year&gt;&lt;RecNum&gt;148&lt;/RecNum&gt;&lt;DisplayText&gt;(Koropatnick et al., 2008)&lt;/DisplayText&gt;&lt;record&gt;&lt;rec-number&gt;148&lt;/rec-number&gt;&lt;foreign-keys&gt;&lt;key app="EN" db-id="vd59wwa9htw29oe595kv20ty9zftzwsdrwvp"&gt;148&lt;/key&gt;&lt;/foreign-keys&gt;&lt;ref-type name="Journal Article"&gt;17&lt;/ref-type&gt;&lt;contributors&gt;&lt;authors&gt;&lt;author&gt;Koropatnick, T. A.&lt;/author&gt;&lt;author&gt;Kimbell, J.&lt;/author&gt;&lt;author&gt;Chen, R.&lt;/author&gt;&lt;author&gt;Grove, J. S.&lt;/author&gt;&lt;author&gt;Donlon, T. A.&lt;/author&gt;&lt;author&gt;Masaki, K. H.&lt;/author&gt;&lt;author&gt;Rodriguez, B. L.&lt;/author&gt;&lt;author&gt;Willcox, B. J.&lt;/author&gt;&lt;author&gt;Yano, K.&lt;/author&gt;&lt;author&gt;Curb, J. D.&lt;/author&gt;&lt;/authors&gt;&lt;/contributors&gt;&lt;auth-address&gt;Pacific Health Research Institute, 846 South Hotel St., Suite 301, Honolulu, Hawaii 96813, USA.&lt;/auth-address&gt;&lt;titles&gt;&lt;title&gt;A prospective study of high-density lipoprotein cholesterol, cholesteryl ester transfer protein gene variants, and healthy aging in very old Japanese-american men&lt;/title&gt;&lt;secondary-title&gt;J Gerontol A Biol Sci Med Sci&lt;/secondary-title&gt;&lt;/titles&gt;&lt;periodical&gt;&lt;full-title&gt;J Gerontol A Biol Sci Med Sci&lt;/full-title&gt;&lt;abbr-1&gt;The journals of gerontology. Series A, Biological sciences and medical sciences&lt;/abbr-1&gt;&lt;/periodical&gt;&lt;pages&gt;1235-40&lt;/pages&gt;&lt;volume&gt;63&lt;/volume&gt;&lt;number&gt;11&lt;/number&gt;&lt;edition&gt;2008/11/29&lt;/edition&gt;&lt;keywords&gt;&lt;keyword&gt;Aged&lt;/keyword&gt;&lt;keyword&gt;Aged, 80 and over&lt;/keyword&gt;&lt;keyword&gt;Cardiovascular Diseases/mortality&lt;/keyword&gt;&lt;keyword&gt;Cholesterol Ester Transfer Proteins/ genetics&lt;/keyword&gt;&lt;keyword&gt;Hawaii&lt;/keyword&gt;&lt;keyword&gt;Humans&lt;/keyword&gt;&lt;keyword&gt;Japan/ethnology&lt;/keyword&gt;&lt;keyword&gt;Lipoproteins, HDL/ blood&lt;/keyword&gt;&lt;keyword&gt;Longevity/ physiology&lt;/keyword&gt;&lt;keyword&gt;Male&lt;/keyword&gt;&lt;/keywords&gt;&lt;dates&gt;&lt;year&gt;2008&lt;/year&gt;&lt;pub-dates&gt;&lt;date&gt;Nov&lt;/date&gt;&lt;/pub-dates&gt;&lt;/dates&gt;&lt;isbn&gt;1079-5006 (Print)&amp;#xD;1079-5006 (Linking)&lt;/isbn&gt;&lt;accession-num&gt;19038839&lt;/accession-num&gt;&lt;urls&gt;&lt;/urls&gt;&lt;remote-database-provider&gt;NLM&lt;/remote-database-provider&gt;&lt;language&gt;eng&lt;/language&gt;&lt;/record&gt;&lt;/Cite&gt;&lt;/EndNote&gt;</w:instrText>
      </w:r>
      <w:r w:rsidR="00147BEE" w:rsidRPr="00E04168">
        <w:fldChar w:fldCharType="separate"/>
      </w:r>
      <w:r w:rsidR="00147BEE" w:rsidRPr="00E04168">
        <w:rPr>
          <w:noProof/>
        </w:rPr>
        <w:t>(Koropatnick et al., 2008)</w:t>
      </w:r>
      <w:r w:rsidR="00147BEE" w:rsidRPr="00E04168">
        <w:fldChar w:fldCharType="end"/>
      </w:r>
      <w:r w:rsidR="009C3E72" w:rsidRPr="00E04168">
        <w:t xml:space="preserve">. </w:t>
      </w:r>
      <w:r w:rsidR="00CE1AFC" w:rsidRPr="00E04168">
        <w:t>However,</w:t>
      </w:r>
      <w:r w:rsidR="009C3E72" w:rsidRPr="00E04168">
        <w:t xml:space="preserve"> Zhong et al. (199</w:t>
      </w:r>
      <w:r w:rsidR="00496981" w:rsidRPr="00E04168">
        <w:t>6)</w:t>
      </w:r>
      <w:r w:rsidR="00600DB9" w:rsidRPr="00E04168">
        <w:t xml:space="preserve"> demonstrated </w:t>
      </w:r>
      <w:r w:rsidRPr="00E04168">
        <w:t>an</w:t>
      </w:r>
      <w:r w:rsidR="009C3E72" w:rsidRPr="00E04168">
        <w:t xml:space="preserve"> increase in HDL-C </w:t>
      </w:r>
      <w:r w:rsidR="00147BEE" w:rsidRPr="00E04168">
        <w:t>associated with this genotype</w:t>
      </w:r>
      <w:r w:rsidR="00B6192C" w:rsidRPr="00E04168">
        <w:t>,</w:t>
      </w:r>
      <w:r w:rsidR="00147BEE" w:rsidRPr="00E04168">
        <w:t xml:space="preserve"> </w:t>
      </w:r>
      <w:r w:rsidR="009C3E72" w:rsidRPr="00E04168">
        <w:t xml:space="preserve">was correlated with an increase in CHD risk </w:t>
      </w:r>
      <w:r w:rsidR="009C3E72" w:rsidRPr="00E04168">
        <w:fldChar w:fldCharType="begin"/>
      </w:r>
      <w:r w:rsidR="007347B0" w:rsidRPr="00E04168">
        <w:instrText xml:space="preserve"> ADDIN EN.CITE &lt;EndNote&gt;&lt;Cite&gt;&lt;Author&gt;Zhong&lt;/Author&gt;&lt;Year&gt;1996&lt;/Year&gt;&lt;RecNum&gt;147&lt;/RecNum&gt;&lt;DisplayText&gt;(Zhong et al., 1996)&lt;/DisplayText&gt;&lt;record&gt;&lt;rec-number&gt;147&lt;/rec-number&gt;&lt;foreign-keys&gt;&lt;key app="EN" db-id="vd59wwa9htw29oe595kv20ty9zftzwsdrwvp"&gt;147&lt;/key&gt;&lt;/foreign-keys&gt;&lt;ref-type name="Journal Article"&gt;17&lt;/ref-type&gt;&lt;contributors&gt;&lt;authors&gt;&lt;author&gt;Zhong, S.&lt;/author&gt;&lt;author&gt;Sharp, D. S.&lt;/author&gt;&lt;author&gt;Grove, J. S.&lt;/author&gt;&lt;author&gt;Bruce, C.&lt;/author&gt;&lt;author&gt;Yano, K.&lt;/author&gt;&lt;author&gt;Curb, J. D.&lt;/author&gt;&lt;author&gt;Tall, A. R.&lt;/author&gt;&lt;/authors&gt;&lt;/contributors&gt;&lt;auth-address&gt;Department of Medicine, Columbia University, New York 10032, USA.&lt;/auth-address&gt;&lt;titles&gt;&lt;title&gt;Increased coronary heart disease in Japanese-American men with mutation in the cholesteryl ester transfer protein gene despite increased HDL levels&lt;/title&gt;&lt;secondary-title&gt;J Clin Invest&lt;/secondary-title&gt;&lt;/titles&gt;&lt;periodical&gt;&lt;full-title&gt;J Clin Invest&lt;/full-title&gt;&lt;abbr-1&gt;The Journal of clinical investigation&lt;/abbr-1&gt;&lt;/periodical&gt;&lt;pages&gt;2917-23&lt;/pages&gt;&lt;volume&gt;97&lt;/volume&gt;&lt;number&gt;12&lt;/number&gt;&lt;edition&gt;1996/06/15&lt;/edition&gt;&lt;keywords&gt;&lt;keyword&gt;Aged&lt;/keyword&gt;&lt;keyword&gt;Asian Americans&lt;/keyword&gt;&lt;keyword&gt;Carrier Proteins/ genetics/physiology&lt;/keyword&gt;&lt;keyword&gt;Cholesterol Ester Transfer Proteins&lt;/keyword&gt;&lt;keyword&gt;Cholesterol Esters/ metabolism&lt;/keyword&gt;&lt;keyword&gt;Cholesterol, HDL/ blood&lt;/keyword&gt;&lt;keyword&gt;Coronary Disease/blood/ etiology&lt;/keyword&gt;&lt;keyword&gt;Glycoproteins&lt;/keyword&gt;&lt;keyword&gt;Humans&lt;/keyword&gt;&lt;keyword&gt;Japan/ethnology&lt;/keyword&gt;&lt;keyword&gt;Male&lt;/keyword&gt;&lt;keyword&gt;Mutation&lt;/keyword&gt;&lt;/keywords&gt;&lt;dates&gt;&lt;year&gt;1996&lt;/year&gt;&lt;pub-dates&gt;&lt;date&gt;Jun 15&lt;/date&gt;&lt;/pub-dates&gt;&lt;/dates&gt;&lt;isbn&gt;0021-9738 (Print)&amp;#xD;0021-9738 (Linking)&lt;/isbn&gt;&lt;accession-num&gt;8675707&lt;/accession-num&gt;&lt;urls&gt;&lt;/urls&gt;&lt;custom2&gt;PMC507389&lt;/custom2&gt;&lt;electronic-resource-num&gt;10.1172/jci118751&lt;/electronic-resource-num&gt;&lt;remote-database-provider&gt;NLM&lt;/remote-database-provider&gt;&lt;language&gt;eng&lt;/language&gt;&lt;/record&gt;&lt;/Cite&gt;&lt;/EndNote&gt;</w:instrText>
      </w:r>
      <w:r w:rsidR="009C3E72" w:rsidRPr="00E04168">
        <w:fldChar w:fldCharType="separate"/>
      </w:r>
      <w:r w:rsidR="009C3E72" w:rsidRPr="00E04168">
        <w:rPr>
          <w:noProof/>
        </w:rPr>
        <w:t>(Zhong et al., 1996)</w:t>
      </w:r>
      <w:r w:rsidR="009C3E72" w:rsidRPr="00E04168">
        <w:fldChar w:fldCharType="end"/>
      </w:r>
      <w:r w:rsidR="009C3E72" w:rsidRPr="00E04168">
        <w:t>.</w:t>
      </w:r>
      <w:r w:rsidR="00AA618A" w:rsidRPr="00E04168">
        <w:t xml:space="preserve"> </w:t>
      </w:r>
      <w:r w:rsidR="00CE1AFC" w:rsidRPr="00E04168">
        <w:t>Alternatively</w:t>
      </w:r>
      <w:r w:rsidR="00F70A5F" w:rsidRPr="00E04168">
        <w:t>,</w:t>
      </w:r>
      <w:r w:rsidR="00AE7780" w:rsidRPr="00E04168">
        <w:t xml:space="preserve"> Hirano et al. (1997)</w:t>
      </w:r>
      <w:r w:rsidR="001D4560" w:rsidRPr="00E04168">
        <w:t xml:space="preserve"> demonstrated that </w:t>
      </w:r>
      <w:r w:rsidR="00CE1AFC" w:rsidRPr="00E04168">
        <w:t>a G to A mutation in intron 14, which</w:t>
      </w:r>
      <w:r w:rsidR="00F70A5F" w:rsidRPr="00E04168">
        <w:t xml:space="preserve"> induced a rise in HDL-C exhibited a U-shaped curve of the incidence risk of ischemic change </w:t>
      </w:r>
      <w:r w:rsidR="00AA618A" w:rsidRPr="00E04168">
        <w:fldChar w:fldCharType="begin"/>
      </w:r>
      <w:r w:rsidR="002424DC" w:rsidRPr="00E04168">
        <w:instrText xml:space="preserve"> ADDIN EN.CITE &lt;EndNote&gt;&lt;Cite&gt;&lt;Author&gt;Hirano&lt;/Author&gt;&lt;Year&gt;1997&lt;/Year&gt;&lt;RecNum&gt;149&lt;/RecNum&gt;&lt;DisplayText&gt;(Hirano et al., 1997)&lt;/DisplayText&gt;&lt;record&gt;&lt;rec-number&gt;149&lt;/rec-number&gt;&lt;foreign-keys&gt;&lt;key app="EN" db-id="vd59wwa9htw29oe595kv20ty9zftzwsdrwvp"&gt;149&lt;/key&gt;&lt;/foreign-keys&gt;&lt;ref-type name="Journal Article"&gt;17&lt;/ref-type&gt;&lt;contributors&gt;&lt;authors&gt;&lt;author&gt;Hirano, K.&lt;/author&gt;&lt;author&gt;Yamashita, S.&lt;/author&gt;&lt;author&gt;Nakajima, N.&lt;/author&gt;&lt;author&gt;Arai, T.&lt;/author&gt;&lt;author&gt;Maruyama, T.&lt;/author&gt;&lt;author&gt;Yoshida, Y.&lt;/author&gt;&lt;author&gt;Ishigami, M.&lt;/author&gt;&lt;author&gt;Sakai, N.&lt;/author&gt;&lt;author&gt;Kameda-Takemura, K.&lt;/author&gt;&lt;author&gt;Matsuzawa, Y.&lt;/author&gt;&lt;/authors&gt;&lt;/contributors&gt;&lt;auth-address&gt;Second Department of Internal Medicine, Osaka University Medical School, Japan.&lt;/auth-address&gt;&lt;titles&gt;&lt;title&gt;Genetic cholesteryl ester transfer protein deficiency is extremely frequent in the Omagari area of Japan. Marked hyperalphalipoproteinemia caused by CETP gene mutation is not associated with longevity&lt;/title&gt;&lt;secondary-title&gt;Arterioscler Thromb Vasc Biol&lt;/secondary-title&gt;&lt;/titles&gt;&lt;pages&gt;1053-9&lt;/pages&gt;&lt;volume&gt;17&lt;/volume&gt;&lt;number&gt;6&lt;/number&gt;&lt;edition&gt;1997/06/01&lt;/edition&gt;&lt;keywords&gt;&lt;keyword&gt;Aged&lt;/keyword&gt;&lt;keyword&gt;Carrier Proteins/ genetics&lt;/keyword&gt;&lt;keyword&gt;Cholesterol Ester Transfer Proteins&lt;/keyword&gt;&lt;keyword&gt;Female&lt;/keyword&gt;&lt;keyword&gt;Glycoproteins&lt;/keyword&gt;&lt;keyword&gt;Humans&lt;/keyword&gt;&lt;keyword&gt;Japan&lt;/keyword&gt;&lt;keyword&gt;Lipid Metabolism, Inborn Errors/epidemiology/ physiopathology&lt;/keyword&gt;&lt;keyword&gt;Lipoproteins, HDL/ blood&lt;/keyword&gt;&lt;keyword&gt;Longevity&lt;/keyword&gt;&lt;keyword&gt;Male&lt;/keyword&gt;&lt;keyword&gt;Middle Aged&lt;/keyword&gt;&lt;/keywords&gt;&lt;dates&gt;&lt;year&gt;1997&lt;/year&gt;&lt;pub-dates&gt;&lt;date&gt;Jun&lt;/date&gt;&lt;/pub-dates&gt;&lt;/dates&gt;&lt;isbn&gt;1079-5642 (Print)&amp;#xD;1079-5642 (Linking)&lt;/isbn&gt;&lt;accession-num&gt;9194754&lt;/accession-num&gt;&lt;urls&gt;&lt;/urls&gt;&lt;remote-database-provider&gt;NLM&lt;/remote-database-provider&gt;&lt;language&gt;eng&lt;/language&gt;&lt;/record&gt;&lt;/Cite&gt;&lt;/EndNote&gt;</w:instrText>
      </w:r>
      <w:r w:rsidR="00AA618A" w:rsidRPr="00E04168">
        <w:fldChar w:fldCharType="separate"/>
      </w:r>
      <w:r w:rsidR="00AA618A" w:rsidRPr="00E04168">
        <w:rPr>
          <w:noProof/>
        </w:rPr>
        <w:t>(Hirano et al., 1997)</w:t>
      </w:r>
      <w:r w:rsidR="00AA618A" w:rsidRPr="00E04168">
        <w:fldChar w:fldCharType="end"/>
      </w:r>
      <w:r w:rsidR="00F70A5F" w:rsidRPr="00E04168">
        <w:t xml:space="preserve">. Moreover, </w:t>
      </w:r>
      <w:r w:rsidR="001D7AE7" w:rsidRPr="00E04168">
        <w:t xml:space="preserve">Agerholm-Laren et al. (2000) demonstrated </w:t>
      </w:r>
      <w:r w:rsidR="00AC1A4E" w:rsidRPr="00E04168">
        <w:t>the</w:t>
      </w:r>
      <w:r w:rsidR="0090749A" w:rsidRPr="00E04168">
        <w:t xml:space="preserve"> </w:t>
      </w:r>
      <w:r w:rsidR="00AC1A4E" w:rsidRPr="00E04168">
        <w:t xml:space="preserve">A373P/R451Q </w:t>
      </w:r>
      <w:r w:rsidR="001D7AE7" w:rsidRPr="00E04168">
        <w:t>genotype</w:t>
      </w:r>
      <w:r w:rsidR="00AC1A4E" w:rsidRPr="00E04168">
        <w:t xml:space="preserve"> result</w:t>
      </w:r>
      <w:r w:rsidR="007757D6" w:rsidRPr="00E04168">
        <w:t>ed</w:t>
      </w:r>
      <w:r w:rsidR="00AC1A4E" w:rsidRPr="00E04168">
        <w:t xml:space="preserve"> </w:t>
      </w:r>
      <w:r w:rsidRPr="00E04168">
        <w:t xml:space="preserve">in a decrease </w:t>
      </w:r>
      <w:r w:rsidR="00AC1A4E" w:rsidRPr="00E04168">
        <w:t xml:space="preserve">in HDL-C </w:t>
      </w:r>
      <w:r w:rsidRPr="00E04168">
        <w:t>in</w:t>
      </w:r>
      <w:r w:rsidR="0090749A" w:rsidRPr="00E04168">
        <w:t xml:space="preserve"> both males and females</w:t>
      </w:r>
      <w:r w:rsidR="001D7AE7" w:rsidRPr="00E04168">
        <w:t xml:space="preserve"> from the Danish general population</w:t>
      </w:r>
      <w:r w:rsidR="007757D6" w:rsidRPr="00E04168">
        <w:t xml:space="preserve">. Homozygosity for the </w:t>
      </w:r>
      <w:r w:rsidR="008C11FC" w:rsidRPr="00E04168">
        <w:t>mutation</w:t>
      </w:r>
      <w:r w:rsidR="007757D6" w:rsidRPr="00E04168">
        <w:t xml:space="preserve"> resulted in the effect being more pronounced than in heterozygotes, </w:t>
      </w:r>
      <w:r w:rsidR="008C11FC" w:rsidRPr="00E04168">
        <w:t xml:space="preserve">with HDL-C levels </w:t>
      </w:r>
      <w:r w:rsidR="00600DB9" w:rsidRPr="00E04168">
        <w:t>of 1.19 and 1.38mmol/L</w:t>
      </w:r>
      <w:r w:rsidR="008C11FC" w:rsidRPr="00E04168">
        <w:t xml:space="preserve"> in males and females </w:t>
      </w:r>
      <w:r w:rsidR="00600DB9" w:rsidRPr="00E04168">
        <w:t xml:space="preserve">respectively </w:t>
      </w:r>
      <w:r w:rsidR="008C11FC" w:rsidRPr="00E04168">
        <w:t>compared to 1.26 and 1.62mmol/L</w:t>
      </w:r>
      <w:r w:rsidR="001D7AE7" w:rsidRPr="00E04168">
        <w:t>. Non-carrier</w:t>
      </w:r>
      <w:r w:rsidR="008C11FC" w:rsidRPr="00E04168">
        <w:t xml:space="preserve"> males and females had HDL levels of 1.4 and 1.74mmol/L</w:t>
      </w:r>
      <w:r w:rsidRPr="00E04168">
        <w:t>,</w:t>
      </w:r>
      <w:r w:rsidR="008C11FC" w:rsidRPr="00E04168">
        <w:t xml:space="preserve"> respectively.</w:t>
      </w:r>
      <w:r w:rsidR="00600DB9" w:rsidRPr="00E04168">
        <w:t xml:space="preserve"> Although this CETP genotype induced </w:t>
      </w:r>
      <w:r w:rsidR="008C11FC" w:rsidRPr="00E04168">
        <w:t>reduced HDL-C levels</w:t>
      </w:r>
      <w:r w:rsidR="00600DB9" w:rsidRPr="00E04168">
        <w:t>, they</w:t>
      </w:r>
      <w:r w:rsidR="008C11FC" w:rsidRPr="00E04168">
        <w:t xml:space="preserve"> w</w:t>
      </w:r>
      <w:r w:rsidR="00600DB9" w:rsidRPr="00E04168">
        <w:t>ere</w:t>
      </w:r>
      <w:r w:rsidR="008C11FC" w:rsidRPr="00E04168">
        <w:t xml:space="preserve"> not associated with ischemic heart disease (IHD). Furthermore, when the authors adjusted for a group of risk factors </w:t>
      </w:r>
      <w:r w:rsidRPr="00E04168">
        <w:t xml:space="preserve">in addition to </w:t>
      </w:r>
      <w:r w:rsidR="008C11FC" w:rsidRPr="00E04168">
        <w:t>HDL-C, the mutation resulted in a 36% reduction in risk of IHD</w:t>
      </w:r>
      <w:r w:rsidR="001D7AE7" w:rsidRPr="00E04168">
        <w:t xml:space="preserve"> </w:t>
      </w:r>
      <w:r w:rsidR="001D7AE7" w:rsidRPr="00E04168">
        <w:fldChar w:fldCharType="begin"/>
      </w:r>
      <w:r w:rsidR="002424DC" w:rsidRPr="00E04168">
        <w:instrText xml:space="preserve"> ADDIN EN.CITE &lt;EndNote&gt;&lt;Cite&gt;&lt;Author&gt;Agerholm-Larsen&lt;/Author&gt;&lt;Year&gt;2000&lt;/Year&gt;&lt;RecNum&gt;144&lt;/RecNum&gt;&lt;DisplayText&gt;(Agerholm-Larsen et al., 2000)&lt;/DisplayText&gt;&lt;record&gt;&lt;rec-number&gt;144&lt;/rec-number&gt;&lt;foreign-keys&gt;&lt;key app="EN" db-id="vd59wwa9htw29oe595kv20ty9zftzwsdrwvp"&gt;144&lt;/key&gt;&lt;/foreign-keys&gt;&lt;ref-type name="Journal Article"&gt;17&lt;/ref-type&gt;&lt;contributors&gt;&lt;authors&gt;&lt;author&gt;Agerholm-Larsen, Birgit&lt;/author&gt;&lt;author&gt;Tybjærg-Hansen, Anne&lt;/author&gt;&lt;author&gt;Schnohr, Peter&lt;/author&gt;&lt;author&gt;Steffensen, Rolf&lt;/author&gt;&lt;author&gt;Nordestgaard, Børge G.&lt;/author&gt;&lt;/authors&gt;&lt;/contributors&gt;&lt;titles&gt;&lt;title&gt;Common Cholesteryl Ester Transfer Protein Mutations, Decreased HDL Cholesterol, and Possible Decreased Risk of Ischemic Heart Disease: The Copenhagen City Heart Study&lt;/title&gt;&lt;secondary-title&gt;Circulation&lt;/secondary-title&gt;&lt;/titles&gt;&lt;pages&gt;2197-2203&lt;/pages&gt;&lt;volume&gt;102&lt;/volume&gt;&lt;number&gt;18&lt;/number&gt;&lt;dates&gt;&lt;year&gt;2000&lt;/year&gt;&lt;pub-dates&gt;&lt;date&gt;October 31, 2000&lt;/date&gt;&lt;/pub-dates&gt;&lt;/dates&gt;&lt;urls&gt;&lt;related-urls&gt;&lt;url&gt;http://circ.ahajournals.org/content/102/18/2197.abstract&lt;/url&gt;&lt;/related-urls&gt;&lt;/urls&gt;&lt;electronic-resource-num&gt;10.1161/01.cir.102.18.2197&lt;/electronic-resource-num&gt;&lt;/record&gt;&lt;/Cite&gt;&lt;/EndNote&gt;</w:instrText>
      </w:r>
      <w:r w:rsidR="001D7AE7" w:rsidRPr="00E04168">
        <w:fldChar w:fldCharType="separate"/>
      </w:r>
      <w:r w:rsidR="001D7AE7" w:rsidRPr="00E04168">
        <w:rPr>
          <w:noProof/>
        </w:rPr>
        <w:t>(Agerholm-Larsen et al., 2000)</w:t>
      </w:r>
      <w:r w:rsidR="001D7AE7" w:rsidRPr="00E04168">
        <w:fldChar w:fldCharType="end"/>
      </w:r>
      <w:r w:rsidR="008C11FC" w:rsidRPr="00E04168">
        <w:t>.</w:t>
      </w:r>
    </w:p>
    <w:p w14:paraId="4CC2C90F" w14:textId="77777777" w:rsidR="00FA1E16" w:rsidRPr="00E04168" w:rsidRDefault="00FA1E16" w:rsidP="00CA6509">
      <w:pPr>
        <w:spacing w:line="276" w:lineRule="auto"/>
        <w:jc w:val="both"/>
      </w:pPr>
    </w:p>
    <w:p w14:paraId="15F7218B" w14:textId="1732F046" w:rsidR="005111F7" w:rsidRPr="00E04168" w:rsidRDefault="0005190A" w:rsidP="005111F7">
      <w:pPr>
        <w:spacing w:line="276" w:lineRule="auto"/>
        <w:jc w:val="both"/>
      </w:pPr>
      <w:r w:rsidRPr="00E04168">
        <w:rPr>
          <w:b/>
        </w:rPr>
        <w:t>4.2 N</w:t>
      </w:r>
      <w:r w:rsidR="0085156B" w:rsidRPr="00E04168">
        <w:rPr>
          <w:b/>
        </w:rPr>
        <w:t>iemann-</w:t>
      </w:r>
      <w:r w:rsidRPr="00E04168">
        <w:rPr>
          <w:b/>
        </w:rPr>
        <w:t>P</w:t>
      </w:r>
      <w:r w:rsidR="0085156B" w:rsidRPr="00E04168">
        <w:rPr>
          <w:b/>
        </w:rPr>
        <w:t xml:space="preserve">ick </w:t>
      </w:r>
      <w:r w:rsidRPr="00E04168">
        <w:rPr>
          <w:b/>
        </w:rPr>
        <w:t>C1</w:t>
      </w:r>
      <w:r w:rsidR="0085156B" w:rsidRPr="00E04168">
        <w:rPr>
          <w:b/>
        </w:rPr>
        <w:t>-</w:t>
      </w:r>
      <w:r w:rsidRPr="00E04168">
        <w:rPr>
          <w:b/>
        </w:rPr>
        <w:t>L</w:t>
      </w:r>
      <w:r w:rsidR="0085156B" w:rsidRPr="00E04168">
        <w:rPr>
          <w:b/>
        </w:rPr>
        <w:t xml:space="preserve">ike </w:t>
      </w:r>
      <w:r w:rsidRPr="00E04168">
        <w:rPr>
          <w:b/>
        </w:rPr>
        <w:t>1</w:t>
      </w:r>
      <w:r w:rsidR="005111F7" w:rsidRPr="00E04168">
        <w:t xml:space="preserve"> </w:t>
      </w:r>
    </w:p>
    <w:p w14:paraId="6B8317F7" w14:textId="76C0450A" w:rsidR="00FB0593" w:rsidRPr="00E04168" w:rsidRDefault="00C05B66" w:rsidP="006427F2">
      <w:pPr>
        <w:spacing w:line="276" w:lineRule="auto"/>
        <w:jc w:val="both"/>
      </w:pPr>
      <w:r w:rsidRPr="00E04168">
        <w:t>Intestinal</w:t>
      </w:r>
      <w:r w:rsidR="005111F7" w:rsidRPr="00E04168">
        <w:t xml:space="preserve"> absorption of cholesterol varie</w:t>
      </w:r>
      <w:r w:rsidR="008076EB" w:rsidRPr="00E04168">
        <w:t xml:space="preserve">s </w:t>
      </w:r>
      <w:r w:rsidR="0085156B" w:rsidRPr="00E04168">
        <w:t>significantly</w:t>
      </w:r>
      <w:r w:rsidR="008076EB" w:rsidRPr="00E04168">
        <w:t xml:space="preserve"> from person to person. In healthy individuals, cholesterol absorption can range from 29</w:t>
      </w:r>
      <w:r w:rsidR="00044C39" w:rsidRPr="00E04168">
        <w:t>.0</w:t>
      </w:r>
      <w:r w:rsidR="008076EB" w:rsidRPr="00E04168">
        <w:t>-80</w:t>
      </w:r>
      <w:r w:rsidR="00044C39" w:rsidRPr="00E04168">
        <w:t>.1</w:t>
      </w:r>
      <w:r w:rsidR="008076EB" w:rsidRPr="00E04168">
        <w:t>%</w:t>
      </w:r>
      <w:r w:rsidR="00044C39" w:rsidRPr="00E04168">
        <w:t xml:space="preserve"> </w:t>
      </w:r>
      <w:r w:rsidR="00044C39" w:rsidRPr="00E04168">
        <w:fldChar w:fldCharType="begin"/>
      </w:r>
      <w:r w:rsidR="00B62720" w:rsidRPr="00E04168">
        <w:instrText xml:space="preserve"> ADDIN EN.CITE &lt;EndNote&gt;&lt;Cite&gt;&lt;Author&gt;Bosner&lt;/Author&gt;&lt;Year&gt;1999&lt;/Year&gt;&lt;RecNum&gt;151&lt;/RecNum&gt;&lt;DisplayText&gt;(Bosner et al., 1999)&lt;/DisplayText&gt;&lt;record&gt;&lt;rec-number&gt;151&lt;/rec-number&gt;&lt;foreign-keys&gt;&lt;key app="EN" db-id="vd59wwa9htw29oe595kv20ty9zftzwsdrwvp"&gt;151&lt;/key&gt;&lt;/foreign-keys&gt;&lt;ref-type name="Journal Article"&gt;17&lt;/ref-type&gt;&lt;contributors&gt;&lt;authors&gt;&lt;author&gt;Bosner, Matthew S.&lt;/author&gt;&lt;author&gt;Lange, Louis G.&lt;/author&gt;&lt;author&gt;Stenson, William F.&lt;/author&gt;&lt;author&gt;Ostlund, Richard E.&lt;/author&gt;&lt;/authors&gt;&lt;/contributors&gt;&lt;titles&gt;&lt;title&gt;Percent cholesterol absorption in normal women and men quantified with dual stable isotopic tracers and negative ion mass spectrometry&lt;/title&gt;&lt;secondary-title&gt;Journal of Lipid Research&lt;/secondary-title&gt;&lt;/titles&gt;&lt;periodical&gt;&lt;full-title&gt;J Lipid Res&lt;/full-title&gt;&lt;abbr-1&gt;Journal of lipid research&lt;/abbr-1&gt;&lt;/periodical&gt;&lt;pages&gt;302-308&lt;/pages&gt;&lt;volume&gt;40&lt;/volume&gt;&lt;number&gt;2&lt;/number&gt;&lt;dates&gt;&lt;year&gt;1999&lt;/year&gt;&lt;pub-dates&gt;&lt;date&gt;February 1, 1999&lt;/date&gt;&lt;/pub-dates&gt;&lt;/dates&gt;&lt;urls&gt;&lt;related-urls&gt;&lt;url&gt;http://www.jlr.org/content/40/2/302.abstract&lt;/url&gt;&lt;/related-urls&gt;&lt;/urls&gt;&lt;/record&gt;&lt;/Cite&gt;&lt;/EndNote&gt;</w:instrText>
      </w:r>
      <w:r w:rsidR="00044C39" w:rsidRPr="00E04168">
        <w:fldChar w:fldCharType="separate"/>
      </w:r>
      <w:r w:rsidR="00044C39" w:rsidRPr="00E04168">
        <w:rPr>
          <w:noProof/>
        </w:rPr>
        <w:t>(Bosner et al., 1999)</w:t>
      </w:r>
      <w:r w:rsidR="00044C39" w:rsidRPr="00E04168">
        <w:fldChar w:fldCharType="end"/>
      </w:r>
      <w:r w:rsidR="008076EB" w:rsidRPr="00E04168">
        <w:t>.</w:t>
      </w:r>
      <w:r w:rsidR="008479CA" w:rsidRPr="00E04168">
        <w:t xml:space="preserve"> This is due</w:t>
      </w:r>
      <w:r w:rsidR="00C639E2" w:rsidRPr="00E04168">
        <w:t>,</w:t>
      </w:r>
      <w:r w:rsidR="008479CA" w:rsidRPr="00E04168">
        <w:t xml:space="preserve"> in part to the genetic variation </w:t>
      </w:r>
      <w:r w:rsidR="00C639E2" w:rsidRPr="00E04168">
        <w:t xml:space="preserve">in the genes encoding for </w:t>
      </w:r>
      <w:r w:rsidR="008479CA" w:rsidRPr="00E04168">
        <w:t xml:space="preserve">the NPC1L1 receptor, </w:t>
      </w:r>
      <w:r w:rsidR="00FF3A70" w:rsidRPr="00E04168">
        <w:t xml:space="preserve">which is </w:t>
      </w:r>
      <w:r w:rsidR="008479CA" w:rsidRPr="00E04168">
        <w:t xml:space="preserve">responsible for </w:t>
      </w:r>
      <w:r w:rsidR="00FF3A70" w:rsidRPr="00E04168">
        <w:t>the clathrin-mediated endocytosis of cholesterol from the digestive tract</w:t>
      </w:r>
      <w:r w:rsidR="008479CA" w:rsidRPr="00E04168">
        <w:t>.</w:t>
      </w:r>
      <w:r w:rsidR="005111F7" w:rsidRPr="00E04168">
        <w:t xml:space="preserve"> </w:t>
      </w:r>
      <w:r w:rsidR="008479CA" w:rsidRPr="00E04168">
        <w:t>Cohen et al. (200</w:t>
      </w:r>
      <w:r w:rsidR="00FF3A70" w:rsidRPr="00E04168">
        <w:t>6</w:t>
      </w:r>
      <w:r w:rsidR="008479CA" w:rsidRPr="00E04168">
        <w:t>) discovered</w:t>
      </w:r>
      <w:r w:rsidR="00FF3A70" w:rsidRPr="00E04168">
        <w:t xml:space="preserve"> </w:t>
      </w:r>
      <w:r w:rsidR="005A596D" w:rsidRPr="00E04168">
        <w:t xml:space="preserve">20 </w:t>
      </w:r>
      <w:r w:rsidR="002D3094" w:rsidRPr="00E04168">
        <w:t xml:space="preserve">polymorphisms </w:t>
      </w:r>
      <w:r w:rsidR="00FB0593" w:rsidRPr="00E04168">
        <w:t>within individuals classified as</w:t>
      </w:r>
      <w:r w:rsidR="00DD5825" w:rsidRPr="00E04168">
        <w:t xml:space="preserve"> hypo-absorbers, compared to only 5 for the hyper-absorber category. </w:t>
      </w:r>
      <w:r w:rsidR="0074589B" w:rsidRPr="00E04168">
        <w:t>Of the 20</w:t>
      </w:r>
      <w:r w:rsidR="002D3094" w:rsidRPr="00E04168">
        <w:t xml:space="preserve"> mutations conferring a low cholesterol absorption efficiency, 18 were observed in African-Americans. This reflected the findings that these </w:t>
      </w:r>
      <w:r w:rsidR="00C639E2" w:rsidRPr="00E04168">
        <w:t>hypo-absorber phenotypes</w:t>
      </w:r>
      <w:r w:rsidR="002D3094" w:rsidRPr="00E04168">
        <w:t xml:space="preserve"> were more prevalent in African Americans (6.2%) than white (1.8%) or Hispanic (1.7%) populations. These hypo-absorber </w:t>
      </w:r>
      <w:r w:rsidR="00C639E2" w:rsidRPr="00E04168">
        <w:t>phenotypes</w:t>
      </w:r>
      <w:r w:rsidR="002D3094" w:rsidRPr="00E04168">
        <w:t xml:space="preserve"> </w:t>
      </w:r>
      <w:r w:rsidR="0074589B" w:rsidRPr="00E04168">
        <w:t xml:space="preserve">conferred </w:t>
      </w:r>
      <w:r w:rsidR="002D3094" w:rsidRPr="00E04168">
        <w:t xml:space="preserve">an average 8.6% reduction in LDL-C </w:t>
      </w:r>
      <w:r w:rsidR="002D3094" w:rsidRPr="00E04168">
        <w:fldChar w:fldCharType="begin"/>
      </w:r>
      <w:r w:rsidR="002424DC" w:rsidRPr="00E04168">
        <w:instrText xml:space="preserve"> ADDIN EN.CITE &lt;EndNote&gt;&lt;Cite&gt;&lt;Author&gt;Cohen&lt;/Author&gt;&lt;Year&gt;2006&lt;/Year&gt;&lt;RecNum&gt;154&lt;/RecNum&gt;&lt;DisplayText&gt;(Cohen et al., 2006)&lt;/DisplayText&gt;&lt;record&gt;&lt;rec-number&gt;154&lt;/rec-number&gt;&lt;foreign-keys&gt;&lt;key app="EN" db-id="vd59wwa9htw29oe595kv20ty9zftzwsdrwvp"&gt;154&lt;/key&gt;&lt;/foreign-keys&gt;&lt;ref-type name="Journal Article"&gt;17&lt;/ref-type&gt;&lt;contributors&gt;&lt;authors&gt;&lt;author&gt;Cohen, J. C.&lt;/author&gt;&lt;author&gt;Pertsemlidis, A.&lt;/author&gt;&lt;author&gt;Fahmi, S.&lt;/author&gt;&lt;author&gt;Esmail, S.&lt;/author&gt;&lt;author&gt;Vega, G. L.&lt;/author&gt;&lt;author&gt;Grundy, S. M.&lt;/author&gt;&lt;author&gt;Hobbs, H. H.&lt;/author&gt;&lt;/authors&gt;&lt;/contributors&gt;&lt;auth-address&gt;Donald W. Reynolds Cardiovascular Clinical Research Center, Department of Molecular Genetics, University of Texas Southwestern Medical Center, Dallas, TX 75390-9052, USA. jonathan.cohen@utsouthwestern.edu&lt;/auth-address&gt;&lt;titles&gt;&lt;title&gt;Multiple rare variants in NPC1L1 associated with reduced sterol absorption and plasma low-density lipoprotein levels&lt;/title&gt;&lt;secondary-title&gt;Proc Natl Acad Sci U S A&lt;/secondary-title&gt;&lt;/titles&gt;&lt;pages&gt;1810-5&lt;/pages&gt;&lt;volume&gt;103&lt;/volume&gt;&lt;number&gt;6&lt;/number&gt;&lt;edition&gt;2006/02/02&lt;/edition&gt;&lt;keywords&gt;&lt;keyword&gt;Absorption&lt;/keyword&gt;&lt;keyword&gt;Adult&lt;/keyword&gt;&lt;keyword&gt;Ethnic Groups/genetics&lt;/keyword&gt;&lt;keyword&gt;Female&lt;/keyword&gt;&lt;keyword&gt;Genetic Variation/ genetics&lt;/keyword&gt;&lt;keyword&gt;Haplotypes&lt;/keyword&gt;&lt;keyword&gt;Humans&lt;/keyword&gt;&lt;keyword&gt;Lipoproteins, LDL/ blood&lt;/keyword&gt;&lt;keyword&gt;Male&lt;/keyword&gt;&lt;keyword&gt;Membrane Proteins/ genetics/ metabolism&lt;/keyword&gt;&lt;keyword&gt;Middle Aged&lt;/keyword&gt;&lt;keyword&gt;Proteins/ genetics/ metabolism&lt;/keyword&gt;&lt;keyword&gt;Sterols/ metabolism/pharmacokinetics&lt;/keyword&gt;&lt;keyword&gt;Texas&lt;/keyword&gt;&lt;/keywords&gt;&lt;dates&gt;&lt;year&gt;2006&lt;/year&gt;&lt;pub-dates&gt;&lt;date&gt;Feb 7&lt;/date&gt;&lt;/pub-dates&gt;&lt;/dates&gt;&lt;isbn&gt;0027-8424 (Print)&amp;#xD;0027-8424 (Linking)&lt;/isbn&gt;&lt;accession-num&gt;16449388&lt;/accession-num&gt;&lt;urls&gt;&lt;/urls&gt;&lt;custom2&gt;PMC1413637&lt;/custom2&gt;&lt;electronic-resource-num&gt;10.1073/pnas.0508483103&lt;/electronic-resource-num&gt;&lt;remote-database-provider&gt;NLM&lt;/remote-database-provider&gt;&lt;language&gt;eng&lt;/language&gt;&lt;/record&gt;&lt;/Cite&gt;&lt;/EndNote&gt;</w:instrText>
      </w:r>
      <w:r w:rsidR="002D3094" w:rsidRPr="00E04168">
        <w:fldChar w:fldCharType="separate"/>
      </w:r>
      <w:r w:rsidR="002D3094" w:rsidRPr="00E04168">
        <w:rPr>
          <w:noProof/>
        </w:rPr>
        <w:t>(Cohen et al., 2006)</w:t>
      </w:r>
      <w:r w:rsidR="002D3094" w:rsidRPr="00E04168">
        <w:fldChar w:fldCharType="end"/>
      </w:r>
      <w:r w:rsidR="002D3094" w:rsidRPr="00E04168">
        <w:t>.</w:t>
      </w:r>
      <w:r w:rsidR="00C052B9" w:rsidRPr="00E04168">
        <w:t xml:space="preserve"> </w:t>
      </w:r>
    </w:p>
    <w:p w14:paraId="4603F4E8" w14:textId="38A1F541" w:rsidR="00A70755" w:rsidRPr="00E04168" w:rsidRDefault="00971F68" w:rsidP="006427F2">
      <w:pPr>
        <w:spacing w:line="276" w:lineRule="auto"/>
        <w:jc w:val="both"/>
      </w:pPr>
      <w:r w:rsidRPr="00E04168">
        <w:t>In individuals with autosomal domi</w:t>
      </w:r>
      <w:r w:rsidR="0074589B" w:rsidRPr="00E04168">
        <w:t>nant hypercholesterolaemia</w:t>
      </w:r>
      <w:r w:rsidRPr="00E04168">
        <w:t>, lacking LDLr or apo</w:t>
      </w:r>
      <w:r w:rsidR="00756D68" w:rsidRPr="00E04168">
        <w:t xml:space="preserve"> </w:t>
      </w:r>
      <w:r w:rsidRPr="00E04168">
        <w:t xml:space="preserve">B mutations, NPC1L1 mutations may play a role in the hypercholesterolaemic phenotype displayed. </w:t>
      </w:r>
      <w:r w:rsidR="0074589B" w:rsidRPr="00E04168">
        <w:t>For example, i</w:t>
      </w:r>
      <w:r w:rsidRPr="00E04168">
        <w:t xml:space="preserve">t has been </w:t>
      </w:r>
      <w:r w:rsidR="00B62EF7" w:rsidRPr="00E04168">
        <w:t>shown</w:t>
      </w:r>
      <w:r w:rsidRPr="00E04168">
        <w:t xml:space="preserve"> that the -133A&gt;G polymorphism</w:t>
      </w:r>
      <w:r w:rsidR="00FB0593" w:rsidRPr="00E04168">
        <w:t>,</w:t>
      </w:r>
      <w:r w:rsidRPr="00E04168">
        <w:t xml:space="preserve"> significant</w:t>
      </w:r>
      <w:r w:rsidR="00FB0593" w:rsidRPr="00E04168">
        <w:t>ly</w:t>
      </w:r>
      <w:r w:rsidRPr="00E04168">
        <w:t xml:space="preserve"> </w:t>
      </w:r>
      <w:r w:rsidR="00FB0593" w:rsidRPr="00E04168">
        <w:t>increase</w:t>
      </w:r>
      <w:r w:rsidR="0074589B" w:rsidRPr="00E04168">
        <w:t>s</w:t>
      </w:r>
      <w:r w:rsidRPr="00E04168">
        <w:t xml:space="preserve"> NPC1L1 promoter activity</w:t>
      </w:r>
      <w:r w:rsidR="005E2F29" w:rsidRPr="00E04168">
        <w:t xml:space="preserve"> </w:t>
      </w:r>
      <w:r w:rsidR="005E2F29" w:rsidRPr="00E04168">
        <w:fldChar w:fldCharType="begin"/>
      </w:r>
      <w:r w:rsidR="002424DC" w:rsidRPr="00E04168">
        <w:instrText xml:space="preserve"> ADDIN EN.CITE &lt;EndNote&gt;&lt;Cite&gt;&lt;Author&gt;Martín&lt;/Author&gt;&lt;Year&gt;2010&lt;/Year&gt;&lt;RecNum&gt;155&lt;/RecNum&gt;&lt;DisplayText&gt;(Martín et al., 2010)&lt;/DisplayText&gt;&lt;record&gt;&lt;rec-number&gt;155&lt;/rec-number&gt;&lt;foreign-keys&gt;&lt;key app="EN" db-id="vd59wwa9htw29oe595kv20ty9zftzwsdrwvp"&gt;155&lt;/key&gt;&lt;/foreign-keys&gt;&lt;ref-type name="Journal Article"&gt;17&lt;/ref-type&gt;&lt;contributors&gt;&lt;authors&gt;&lt;author&gt;Martín, B.&lt;/author&gt;&lt;author&gt;Solanas-Barca, M.&lt;/author&gt;&lt;author&gt;García-Otín, Á L.&lt;/author&gt;&lt;author&gt;Pampín, S.&lt;/author&gt;&lt;author&gt;Cofán, M.&lt;/author&gt;&lt;author&gt;Ros, E.&lt;/author&gt;&lt;author&gt;Rodríguez-Rey, J. C.&lt;/author&gt;&lt;author&gt;Pocoví, M.&lt;/author&gt;&lt;author&gt;Civeira, F.&lt;/author&gt;&lt;/authors&gt;&lt;/contributors&gt;&lt;titles&gt;&lt;title&gt;An NPC1L1 gene promoter variant is associated with autosomal dominant hypercholesterolemia&lt;/title&gt;&lt;secondary-title&gt;Nutrition, Metabolism and Cardiovascular Diseases&lt;/secondary-title&gt;&lt;/titles&gt;&lt;pages&gt;236-242&lt;/pages&gt;&lt;volume&gt;20&lt;/volume&gt;&lt;number&gt;4&lt;/number&gt;&lt;keywords&gt;&lt;keyword&gt;Familial hypercholesterolemia&lt;/keyword&gt;&lt;keyword&gt;Polymorphisms&lt;/keyword&gt;&lt;keyword&gt;Cholesterol intestinal absorption&lt;/keyword&gt;&lt;/keywords&gt;&lt;dates&gt;&lt;year&gt;2010&lt;/year&gt;&lt;pub-dates&gt;&lt;date&gt;5//&lt;/date&gt;&lt;/pub-dates&gt;&lt;/dates&gt;&lt;isbn&gt;0939-4753&lt;/isbn&gt;&lt;urls&gt;&lt;related-urls&gt;&lt;url&gt;http://www.sciencedirect.com/science/article/pii/S0939475309000817&lt;/url&gt;&lt;/related-urls&gt;&lt;/urls&gt;&lt;electronic-resource-num&gt;http://dx.doi.org/10.1016/j.numecd.2009.03.023&lt;/electronic-resource-num&gt;&lt;/record&gt;&lt;/Cite&gt;&lt;/EndNote&gt;</w:instrText>
      </w:r>
      <w:r w:rsidR="005E2F29" w:rsidRPr="00E04168">
        <w:fldChar w:fldCharType="separate"/>
      </w:r>
      <w:r w:rsidR="005E2F29" w:rsidRPr="00E04168">
        <w:rPr>
          <w:noProof/>
        </w:rPr>
        <w:t>(Martín et al., 2010)</w:t>
      </w:r>
      <w:r w:rsidR="005E2F29" w:rsidRPr="00E04168">
        <w:fldChar w:fldCharType="end"/>
      </w:r>
      <w:r w:rsidRPr="00E04168">
        <w:t>.</w:t>
      </w:r>
      <w:r w:rsidR="00F61B14" w:rsidRPr="00E04168">
        <w:t xml:space="preserve"> More recently, NPC1L1 SNPs have been linked with CVD. For </w:t>
      </w:r>
      <w:r w:rsidR="0074589B" w:rsidRPr="00E04168">
        <w:t>instance</w:t>
      </w:r>
      <w:r w:rsidR="00F61B14" w:rsidRPr="00E04168">
        <w:t xml:space="preserve">, </w:t>
      </w:r>
      <w:r w:rsidR="00661065" w:rsidRPr="00E04168">
        <w:t>Polisecki et al.</w:t>
      </w:r>
      <w:r w:rsidR="00C12F72" w:rsidRPr="00E04168">
        <w:t xml:space="preserve"> (2010)</w:t>
      </w:r>
      <w:r w:rsidR="00661065" w:rsidRPr="00E04168">
        <w:t xml:space="preserve"> demonstrated that</w:t>
      </w:r>
      <w:r w:rsidR="00CE40E3" w:rsidRPr="00E04168">
        <w:t xml:space="preserve"> homozygous carriers for the minor alleles at -18A&gt;C, L272L, V1296V </w:t>
      </w:r>
      <w:r w:rsidR="00400A68" w:rsidRPr="00E04168">
        <w:lastRenderedPageBreak/>
        <w:t>or</w:t>
      </w:r>
      <w:r w:rsidR="00CE40E3" w:rsidRPr="00E04168">
        <w:t xml:space="preserve"> U3_28650A&gt;G </w:t>
      </w:r>
      <w:r w:rsidR="0074589B" w:rsidRPr="00E04168">
        <w:t xml:space="preserve">exhibited a 2-8% increase in LDL-C, while the risk of </w:t>
      </w:r>
      <w:r w:rsidR="00814811" w:rsidRPr="00E04168">
        <w:t xml:space="preserve">developing a fatal or nonfatal CHD event </w:t>
      </w:r>
      <w:r w:rsidR="0074589B" w:rsidRPr="00E04168">
        <w:t xml:space="preserve">escalated </w:t>
      </w:r>
      <w:r w:rsidR="00814811" w:rsidRPr="00E04168">
        <w:t>by</w:t>
      </w:r>
      <w:r w:rsidR="00661065" w:rsidRPr="00E04168">
        <w:t xml:space="preserve"> 50-67%</w:t>
      </w:r>
      <w:r w:rsidR="00FB0593" w:rsidRPr="00E04168">
        <w:t xml:space="preserve"> </w:t>
      </w:r>
      <w:r w:rsidR="00FB0593" w:rsidRPr="00E04168">
        <w:fldChar w:fldCharType="begin"/>
      </w:r>
      <w:r w:rsidR="00B62720" w:rsidRPr="00E04168">
        <w:instrText xml:space="preserve"> ADDIN EN.CITE &lt;EndNote&gt;&lt;Cite&gt;&lt;Author&gt;Polisecki&lt;/Author&gt;&lt;Year&gt;2010&lt;/Year&gt;&lt;RecNum&gt;159&lt;/RecNum&gt;&lt;DisplayText&gt;(Polisecki et al., 2010)&lt;/DisplayText&gt;&lt;record&gt;&lt;rec-number&gt;159&lt;/rec-number&gt;&lt;foreign-keys&gt;&lt;key app="EN" db-id="vd59wwa9htw29oe595kv20ty9zftzwsdrwvp"&gt;159&lt;/key&gt;&lt;/foreign-keys&gt;&lt;ref-type name="Journal Article"&gt;17&lt;/ref-type&gt;&lt;contributors&gt;&lt;authors&gt;&lt;author&gt;Polisecki, Eliana&lt;/author&gt;&lt;author&gt;Peter, Inga&lt;/author&gt;&lt;author&gt;Simon, Jason S.&lt;/author&gt;&lt;author&gt;Hegele, Robert A.&lt;/author&gt;&lt;author&gt;Robertson, Michele&lt;/author&gt;&lt;author&gt;Ford, Ian&lt;/author&gt;&lt;author&gt;Shepherd, James&lt;/author&gt;&lt;author&gt;Packard, Christopher&lt;/author&gt;&lt;author&gt;Jukema, J. Wouter&lt;/author&gt;&lt;author&gt;de Craen, Anton J. M.&lt;/author&gt;&lt;author&gt;Westendorp, Rudi G. J.&lt;/author&gt;&lt;author&gt;Buckley, Brendan M.&lt;/author&gt;&lt;author&gt;Schaefer, Ernst J.&lt;/author&gt;&lt;author&gt;on behalf of the Prospective Study of Pravastatin in the Elderly at Risk, Investigators&lt;/author&gt;&lt;/authors&gt;&lt;/contributors&gt;&lt;titles&gt;&lt;title&gt;Genetic variation at the NPC1L1 gene locus, plasma lipoproteins, and heart disease risk in the elderly&lt;/title&gt;&lt;secondary-title&gt;Journal of Lipid Research&lt;/secondary-title&gt;&lt;/titles&gt;&lt;periodical&gt;&lt;full-title&gt;J Lipid Res&lt;/full-title&gt;&lt;abbr-1&gt;Journal of lipid research&lt;/abbr-1&gt;&lt;/periodical&gt;&lt;pages&gt;1201-1207&lt;/pages&gt;&lt;volume&gt;51&lt;/volume&gt;&lt;number&gt;5&lt;/number&gt;&lt;dates&gt;&lt;year&gt;2010&lt;/year&gt;&lt;pub-dates&gt;&lt;date&gt;09/09/received&amp;#xD;09/14/revised&lt;/date&gt;&lt;/pub-dates&gt;&lt;/dates&gt;&lt;publisher&gt;The American Society for Biochemistry and Molecular Biology&lt;/publisher&gt;&lt;isbn&gt;0022-2275&amp;#xD;1539-7262&lt;/isbn&gt;&lt;accession-num&gt;PMC2853447&lt;/accession-num&gt;&lt;urls&gt;&lt;related-urls&gt;&lt;url&gt;http://www.ncbi.nlm.nih.gov/pmc/articles/PMC2853447/&lt;/url&gt;&lt;/related-urls&gt;&lt;/urls&gt;&lt;electronic-resource-num&gt;10.1194/jlr.P001172&lt;/electronic-resource-num&gt;&lt;remote-database-name&gt;PMC&lt;/remote-database-name&gt;&lt;/record&gt;&lt;/Cite&gt;&lt;/EndNote&gt;</w:instrText>
      </w:r>
      <w:r w:rsidR="00FB0593" w:rsidRPr="00E04168">
        <w:fldChar w:fldCharType="separate"/>
      </w:r>
      <w:r w:rsidR="00FB0593" w:rsidRPr="00E04168">
        <w:rPr>
          <w:noProof/>
        </w:rPr>
        <w:t>(Polisecki et al., 2010)</w:t>
      </w:r>
      <w:r w:rsidR="00FB0593" w:rsidRPr="00E04168">
        <w:fldChar w:fldCharType="end"/>
      </w:r>
      <w:r w:rsidR="00661065" w:rsidRPr="00E04168">
        <w:t>.</w:t>
      </w:r>
      <w:r w:rsidR="00400A68" w:rsidRPr="00E04168">
        <w:t xml:space="preserve"> </w:t>
      </w:r>
      <w:r w:rsidR="00FB0593" w:rsidRPr="00E04168">
        <w:t xml:space="preserve">Muendlein et al. (2015) determined that 24 variants, particularly rs55837134 were associated with future cardiovascular events. Homozygosity for the rare rs55837134 variant was associated with a 3-fold increase in cardiovascular event incidence, compared with carriers homozygous for the common allele </w:t>
      </w:r>
      <w:r w:rsidR="00FB0593" w:rsidRPr="00E04168">
        <w:fldChar w:fldCharType="begin"/>
      </w:r>
      <w:r w:rsidR="00CA7B92" w:rsidRPr="00E04168">
        <w:instrText xml:space="preserve"> ADDIN EN.CITE &lt;EndNote&gt;&lt;Cite&gt;&lt;Author&gt;Muendlein&lt;/Author&gt;&lt;Year&gt;2015&lt;/Year&gt;&lt;RecNum&gt;158&lt;/RecNum&gt;&lt;DisplayText&gt;(Muendlein et al., 2015)&lt;/DisplayText&gt;&lt;record&gt;&lt;rec-number&gt;158&lt;/rec-number&gt;&lt;foreign-keys&gt;&lt;key app="EN" db-id="vd59wwa9htw29oe595kv20ty9zftzwsdrwvp"&gt;158&lt;/key&gt;&lt;/foreign-keys&gt;&lt;ref-type name="Journal Article"&gt;17&lt;/ref-type&gt;&lt;contributors&gt;&lt;authors&gt;&lt;author&gt;Muendlein, Axel&lt;/author&gt;&lt;author&gt;Leiherer, Andreas&lt;/author&gt;&lt;author&gt;Saely, Christoph H.&lt;/author&gt;&lt;author&gt;Rein, Philipp&lt;/author&gt;&lt;author&gt;Zanolin, Daniela&lt;/author&gt;&lt;author&gt;Kinz, Elena&lt;/author&gt;&lt;author&gt;Brandtner, Eva-Maria&lt;/author&gt;&lt;author&gt;Fraunberger, Peter&lt;/author&gt;&lt;author&gt;Drexel, Heinz&lt;/author&gt;&lt;/authors&gt;&lt;/contributors&gt;&lt;titles&gt;&lt;title&gt;Common single nucleotide polymorphisms at the NPC1L1 gene locus significantly predict cardiovascular risk in coronary patients&lt;/title&gt;&lt;secondary-title&gt;Atherosclerosis&lt;/secondary-title&gt;&lt;/titles&gt;&lt;periodical&gt;&lt;full-title&gt;Atherosclerosis&lt;/full-title&gt;&lt;abbr-1&gt;Atherosclerosis&lt;/abbr-1&gt;&lt;/periodical&gt;&lt;pages&gt;340-345&lt;/pages&gt;&lt;volume&gt;242&lt;/volume&gt;&lt;number&gt;1&lt;/number&gt;&lt;keywords&gt;&lt;keyword&gt;Coronary artery disease&lt;/keyword&gt;&lt;keyword&gt;Cardiovascular risk&lt;/keyword&gt;&lt;keyword&gt;Cholesterol&lt;/keyword&gt;&lt;keyword&gt;Single nucleotide polymorphisms&lt;/keyword&gt;&lt;keyword&gt;NPC1L1&lt;/keyword&gt;&lt;/keywords&gt;&lt;dates&gt;&lt;year&gt;2015&lt;/year&gt;&lt;pub-dates&gt;&lt;date&gt;9//&lt;/date&gt;&lt;/pub-dates&gt;&lt;/dates&gt;&lt;isbn&gt;0021-9150&lt;/isbn&gt;&lt;urls&gt;&lt;related-urls&gt;&lt;url&gt;http://www.sciencedirect.com/science/article/pii/S0021915015300319&lt;/url&gt;&lt;/related-urls&gt;&lt;/urls&gt;&lt;electronic-resource-num&gt;http://dx.doi.org/10.1016/j.atherosclerosis.2015.07.011&lt;/electronic-resource-num&gt;&lt;/record&gt;&lt;/Cite&gt;&lt;/EndNote&gt;</w:instrText>
      </w:r>
      <w:r w:rsidR="00FB0593" w:rsidRPr="00E04168">
        <w:fldChar w:fldCharType="separate"/>
      </w:r>
      <w:r w:rsidR="00FB0593" w:rsidRPr="00E04168">
        <w:rPr>
          <w:noProof/>
        </w:rPr>
        <w:t>(Muendlein et al., 2015)</w:t>
      </w:r>
      <w:r w:rsidR="00FB0593" w:rsidRPr="00E04168">
        <w:fldChar w:fldCharType="end"/>
      </w:r>
      <w:r w:rsidR="00FB0593" w:rsidRPr="00E04168">
        <w:t>. In contrast</w:t>
      </w:r>
      <w:r w:rsidR="00202D4E" w:rsidRPr="00E04168">
        <w:t>,</w:t>
      </w:r>
      <w:r w:rsidR="00FB0593" w:rsidRPr="00E04168">
        <w:t xml:space="preserve"> Stitziel et al. (2014) </w:t>
      </w:r>
      <w:r w:rsidR="0074589B" w:rsidRPr="00E04168">
        <w:t>demonstrated</w:t>
      </w:r>
      <w:r w:rsidR="00FB0593" w:rsidRPr="00E04168">
        <w:t xml:space="preserve"> that the presence of 1 of 15 NPC1L1 inactivating mutations, as observed in 1/650 individuals, corresponded to a 12mg/dL decline in LDL-C, and a 53% reduction in cardiovascular event risk </w:t>
      </w:r>
      <w:r w:rsidR="00FB0593" w:rsidRPr="00E04168">
        <w:fldChar w:fldCharType="begin"/>
      </w:r>
      <w:r w:rsidR="002424DC" w:rsidRPr="00E04168">
        <w:instrText xml:space="preserve"> ADDIN EN.CITE &lt;EndNote&gt;&lt;Cite&gt;&lt;Author&gt;Stitziel&lt;/Author&gt;&lt;Year&gt;2014&lt;/Year&gt;&lt;RecNum&gt;157&lt;/RecNum&gt;&lt;DisplayText&gt;(Stitziel et al., 2014)&lt;/DisplayText&gt;&lt;record&gt;&lt;rec-number&gt;157&lt;/rec-number&gt;&lt;foreign-keys&gt;&lt;key app="EN" db-id="vd59wwa9htw29oe595kv20ty9zftzwsdrwvp"&gt;157&lt;/key&gt;&lt;/foreign-keys&gt;&lt;ref-type name="Journal Article"&gt;17&lt;/ref-type&gt;&lt;contributors&gt;&lt;authors&gt;&lt;author&gt;Stitziel, Nathan O&lt;/author&gt;&lt;author&gt;Won, Hong-Hee&lt;/author&gt;&lt;author&gt;Morrison, Alanna C&lt;/author&gt;&lt;author&gt;Peloso, Gina M&lt;/author&gt;&lt;author&gt;Do, Ron&lt;/author&gt;&lt;author&gt;Lange, Leslie A&lt;/author&gt;&lt;author&gt;Fontanillas, Pierre&lt;/author&gt;&lt;author&gt;Gupta, Namrata&lt;/author&gt;&lt;author&gt;Duga, Stefano&lt;/author&gt;&lt;author&gt;Goel, Anuj&lt;/author&gt;&lt;/authors&gt;&lt;/contributors&gt;&lt;titles&gt;&lt;title&gt;Inactivating mutations in NPC1L1 and protection from coronary heart disease&lt;/title&gt;&lt;secondary-title&gt;The New England journal of medicine&lt;/secondary-title&gt;&lt;/titles&gt;&lt;pages&gt;2072-2082&lt;/pages&gt;&lt;volume&gt;371&lt;/volume&gt;&lt;number&gt;22&lt;/number&gt;&lt;dates&gt;&lt;year&gt;2014&lt;/year&gt;&lt;/dates&gt;&lt;isbn&gt;0028-4793&lt;/isbn&gt;&lt;urls&gt;&lt;/urls&gt;&lt;/record&gt;&lt;/Cite&gt;&lt;/EndNote&gt;</w:instrText>
      </w:r>
      <w:r w:rsidR="00FB0593" w:rsidRPr="00E04168">
        <w:fldChar w:fldCharType="separate"/>
      </w:r>
      <w:r w:rsidR="00FB0593" w:rsidRPr="00E04168">
        <w:rPr>
          <w:noProof/>
        </w:rPr>
        <w:t>(Stitziel et al., 2014)</w:t>
      </w:r>
      <w:r w:rsidR="00FB0593" w:rsidRPr="00E04168">
        <w:fldChar w:fldCharType="end"/>
      </w:r>
      <w:r w:rsidR="00AE7780" w:rsidRPr="00E04168">
        <w:t>.</w:t>
      </w:r>
      <w:r w:rsidR="006427F2" w:rsidRPr="00E04168">
        <w:t xml:space="preserve"> </w:t>
      </w:r>
      <w:r w:rsidR="00FB0593" w:rsidRPr="00E04168">
        <w:t xml:space="preserve">In addition to affecting baseline lipoprotein characteristics, mutations to the NPC1L1 gene also </w:t>
      </w:r>
      <w:r w:rsidR="004C339D" w:rsidRPr="00E04168">
        <w:t>influence</w:t>
      </w:r>
      <w:r w:rsidR="00FB0593" w:rsidRPr="00E04168">
        <w:t xml:space="preserve"> the </w:t>
      </w:r>
      <w:r w:rsidR="004C339D" w:rsidRPr="00E04168">
        <w:t xml:space="preserve">lipoprotein profile </w:t>
      </w:r>
      <w:r w:rsidR="00FB0593" w:rsidRPr="00E04168">
        <w:t>response</w:t>
      </w:r>
      <w:r w:rsidR="004C339D" w:rsidRPr="00E04168">
        <w:t xml:space="preserve"> to therapeutic intervention</w:t>
      </w:r>
      <w:r w:rsidR="00FB0593" w:rsidRPr="00E04168">
        <w:t>.</w:t>
      </w:r>
      <w:r w:rsidR="004C339D" w:rsidRPr="00E04168">
        <w:t xml:space="preserve"> For example, Simon et al. (2005) demonstrated that individuals homozygous for the common allele g.-18C&gt;A exhibited a 24.2% decline in LDL-C from baseline levels with ezetimibe </w:t>
      </w:r>
      <w:r w:rsidR="00202D4E" w:rsidRPr="00E04168">
        <w:t>treatment</w:t>
      </w:r>
      <w:r w:rsidR="00F16B5E" w:rsidRPr="00E04168">
        <w:t xml:space="preserve">, compared with 27.8% </w:t>
      </w:r>
      <w:r w:rsidR="004C339D" w:rsidRPr="00E04168">
        <w:t>f</w:t>
      </w:r>
      <w:r w:rsidR="00F16B5E" w:rsidRPr="00E04168">
        <w:t>or</w:t>
      </w:r>
      <w:r w:rsidR="004C339D" w:rsidRPr="00E04168">
        <w:t xml:space="preserve"> individuals heterozygous for the minor allele. Thus</w:t>
      </w:r>
      <w:r w:rsidR="003C4270" w:rsidRPr="00E04168">
        <w:t>,</w:t>
      </w:r>
      <w:r w:rsidR="004C339D" w:rsidRPr="00E04168">
        <w:t xml:space="preserve"> heterozygosity for the minor allele represented a 15% increased response to ezetimibe treatment </w:t>
      </w:r>
      <w:r w:rsidR="004C339D" w:rsidRPr="00E04168">
        <w:fldChar w:fldCharType="begin"/>
      </w:r>
      <w:r w:rsidR="002424DC" w:rsidRPr="00E04168">
        <w:instrText xml:space="preserve"> ADDIN EN.CITE &lt;EndNote&gt;&lt;Cite&gt;&lt;Author&gt;Simon&lt;/Author&gt;&lt;Year&gt;2005&lt;/Year&gt;&lt;RecNum&gt;91&lt;/RecNum&gt;&lt;DisplayText&gt;(Simon et al., 2005)&lt;/DisplayText&gt;&lt;record&gt;&lt;rec-number&gt;91&lt;/rec-number&gt;&lt;foreign-keys&gt;&lt;key app="EN" db-id="vd59wwa9htw29oe595kv20ty9zftzwsdrwvp"&gt;91&lt;/key&gt;&lt;/foreign-keys&gt;&lt;ref-type name="Journal Article"&gt;17&lt;/ref-type&gt;&lt;contributors&gt;&lt;authors&gt;&lt;author&gt;Simon, Jason S.&lt;/author&gt;&lt;author&gt;Karnoub, Maha C.&lt;/author&gt;&lt;author&gt;Devlin, David J.&lt;/author&gt;&lt;author&gt;Arreaza, Maria G.&lt;/author&gt;&lt;author&gt;Qiu, Ping&lt;/author&gt;&lt;author&gt;Monks, Stephanie A.&lt;/author&gt;&lt;author&gt;Severino, Michael E.&lt;/author&gt;&lt;author&gt;Deutsch, Paul&lt;/author&gt;&lt;author&gt;Palmisano, Joanne&lt;/author&gt;&lt;author&gt;Sachs, Alan B.&lt;/author&gt;&lt;author&gt;Bayne, Marvin L.&lt;/author&gt;&lt;author&gt;Plump, Andrew S.&lt;/author&gt;&lt;author&gt;Schadt, Eric E.&lt;/author&gt;&lt;/authors&gt;&lt;/contributors&gt;&lt;titles&gt;&lt;title&gt;Sequence variation in NPC1L1 and association with improved LDL-cholesterol lowering in response to ezetimibe treatment&lt;/title&gt;&lt;secondary-title&gt;Genomics&lt;/secondary-title&gt;&lt;/titles&gt;&lt;pages&gt;648-656&lt;/pages&gt;&lt;volume&gt;86&lt;/volume&gt;&lt;number&gt;6&lt;/number&gt;&lt;keywords&gt;&lt;keyword&gt;Target of ezetimibe&lt;/keyword&gt;&lt;keyword&gt;NPC1L1&lt;/keyword&gt;&lt;keyword&gt;Drug response&lt;/keyword&gt;&lt;keyword&gt;Genetic association&lt;/keyword&gt;&lt;keyword&gt;Clinical trial&lt;/keyword&gt;&lt;keyword&gt;Cholesterol&lt;/keyword&gt;&lt;/keywords&gt;&lt;dates&gt;&lt;year&gt;2005&lt;/year&gt;&lt;pub-dates&gt;&lt;date&gt;12//&lt;/date&gt;&lt;/pub-dates&gt;&lt;/dates&gt;&lt;isbn&gt;0888-7543&lt;/isbn&gt;&lt;urls&gt;&lt;related-urls&gt;&lt;url&gt;http://www.sciencedirect.com/science/article/pii/S0888754305002375&lt;/url&gt;&lt;/related-urls&gt;&lt;/urls&gt;&lt;electronic-resource-num&gt;http://dx.doi.org/10.1016/j.ygeno.2005.08.007&lt;/electronic-resource-num&gt;&lt;/record&gt;&lt;/Cite&gt;&lt;/EndNote&gt;</w:instrText>
      </w:r>
      <w:r w:rsidR="004C339D" w:rsidRPr="00E04168">
        <w:fldChar w:fldCharType="separate"/>
      </w:r>
      <w:r w:rsidR="004C339D" w:rsidRPr="00E04168">
        <w:rPr>
          <w:noProof/>
        </w:rPr>
        <w:t>(Simon et al., 2005)</w:t>
      </w:r>
      <w:r w:rsidR="004C339D" w:rsidRPr="00E04168">
        <w:fldChar w:fldCharType="end"/>
      </w:r>
      <w:r w:rsidR="004C339D" w:rsidRPr="00E04168">
        <w:t xml:space="preserve">. In addition to NPC1L1 mutations leading to </w:t>
      </w:r>
      <w:r w:rsidR="006427F2" w:rsidRPr="00E04168">
        <w:t xml:space="preserve">an </w:t>
      </w:r>
      <w:r w:rsidR="004C339D" w:rsidRPr="00E04168">
        <w:t xml:space="preserve">altered response to </w:t>
      </w:r>
      <w:r w:rsidR="00B32950" w:rsidRPr="00E04168">
        <w:t xml:space="preserve">the </w:t>
      </w:r>
      <w:r w:rsidR="004C339D" w:rsidRPr="00E04168">
        <w:t>NPC1L1 inhibit</w:t>
      </w:r>
      <w:r w:rsidR="00DB5404" w:rsidRPr="00E04168">
        <w:t>or ezetimi</w:t>
      </w:r>
      <w:r w:rsidR="004C339D" w:rsidRPr="00E04168">
        <w:t>be, statin treatme</w:t>
      </w:r>
      <w:r w:rsidR="00DB5404" w:rsidRPr="00E04168">
        <w:t xml:space="preserve">nt efficiency is also affected. Polisecki </w:t>
      </w:r>
      <w:r w:rsidR="00C54087" w:rsidRPr="00E04168">
        <w:t xml:space="preserve">et al. (2010) </w:t>
      </w:r>
      <w:r w:rsidR="00DB5404" w:rsidRPr="00E04168">
        <w:t>demonstrated t</w:t>
      </w:r>
      <w:r w:rsidR="004C339D" w:rsidRPr="00E04168">
        <w:t xml:space="preserve">he </w:t>
      </w:r>
      <w:r w:rsidR="00690BA0" w:rsidRPr="00E04168">
        <w:t xml:space="preserve">-133A&gt;G </w:t>
      </w:r>
      <w:r w:rsidR="004C339D" w:rsidRPr="00E04168">
        <w:t>SNP influenced the</w:t>
      </w:r>
      <w:r w:rsidR="00690BA0" w:rsidRPr="00E04168">
        <w:t xml:space="preserve"> LDL-C response to</w:t>
      </w:r>
      <w:r w:rsidR="00DB5404" w:rsidRPr="00E04168">
        <w:t xml:space="preserve"> Pravastatin treatment. </w:t>
      </w:r>
      <w:r w:rsidR="00FB0593" w:rsidRPr="00E04168">
        <w:t>M</w:t>
      </w:r>
      <w:r w:rsidR="00400A68" w:rsidRPr="00E04168">
        <w:t xml:space="preserve">ales </w:t>
      </w:r>
      <w:r w:rsidR="00FB0593" w:rsidRPr="00E04168">
        <w:t>homozygous for</w:t>
      </w:r>
      <w:r w:rsidR="00400A68" w:rsidRPr="00E04168">
        <w:t xml:space="preserve"> the minor -133A&gt;G allele </w:t>
      </w:r>
      <w:r w:rsidR="00FB0593" w:rsidRPr="00E04168">
        <w:t>had the</w:t>
      </w:r>
      <w:r w:rsidR="00400A68" w:rsidRPr="00E04168">
        <w:t xml:space="preserve"> greate</w:t>
      </w:r>
      <w:r w:rsidR="006A1A5F" w:rsidRPr="00E04168">
        <w:t>st</w:t>
      </w:r>
      <w:r w:rsidR="00400A68" w:rsidRPr="00E04168">
        <w:t xml:space="preserve"> declin</w:t>
      </w:r>
      <w:r w:rsidR="006A1A5F" w:rsidRPr="00E04168">
        <w:t xml:space="preserve">e in LDL-C with pravastatin treatment, </w:t>
      </w:r>
      <w:r w:rsidR="00FB0593" w:rsidRPr="00E04168">
        <w:t xml:space="preserve">while </w:t>
      </w:r>
      <w:r w:rsidR="006A1A5F" w:rsidRPr="00E04168">
        <w:t>females</w:t>
      </w:r>
      <w:r w:rsidR="00690BA0" w:rsidRPr="00E04168">
        <w:t xml:space="preserve"> with the major -133A&gt;G allele</w:t>
      </w:r>
      <w:r w:rsidR="006A1A5F" w:rsidRPr="00E04168">
        <w:t xml:space="preserve"> </w:t>
      </w:r>
      <w:r w:rsidR="00690BA0" w:rsidRPr="00E04168">
        <w:t>exhibited the greatest response to treatment</w:t>
      </w:r>
      <w:r w:rsidR="006A1A5F" w:rsidRPr="00E04168">
        <w:t xml:space="preserve"> </w:t>
      </w:r>
      <w:r w:rsidR="00C12F72" w:rsidRPr="00E04168">
        <w:fldChar w:fldCharType="begin"/>
      </w:r>
      <w:r w:rsidR="00B62720" w:rsidRPr="00E04168">
        <w:instrText xml:space="preserve"> ADDIN EN.CITE &lt;EndNote&gt;&lt;Cite&gt;&lt;Author&gt;Polisecki&lt;/Author&gt;&lt;Year&gt;2010&lt;/Year&gt;&lt;RecNum&gt;159&lt;/RecNum&gt;&lt;DisplayText&gt;(Polisecki et al., 2010)&lt;/DisplayText&gt;&lt;record&gt;&lt;rec-number&gt;159&lt;/rec-number&gt;&lt;foreign-keys&gt;&lt;key app="EN" db-id="vd59wwa9htw29oe595kv20ty9zftzwsdrwvp"&gt;159&lt;/key&gt;&lt;/foreign-keys&gt;&lt;ref-type name="Journal Article"&gt;17&lt;/ref-type&gt;&lt;contributors&gt;&lt;authors&gt;&lt;author&gt;Polisecki, Eliana&lt;/author&gt;&lt;author&gt;Peter, Inga&lt;/author&gt;&lt;author&gt;Simon, Jason S.&lt;/author&gt;&lt;author&gt;Hegele, Robert A.&lt;/author&gt;&lt;author&gt;Robertson, Michele&lt;/author&gt;&lt;author&gt;Ford, Ian&lt;/author&gt;&lt;author&gt;Shepherd, James&lt;/author&gt;&lt;author&gt;Packard, Christopher&lt;/author&gt;&lt;author&gt;Jukema, J. Wouter&lt;/author&gt;&lt;author&gt;de Craen, Anton J. M.&lt;/author&gt;&lt;author&gt;Westendorp, Rudi G. J.&lt;/author&gt;&lt;author&gt;Buckley, Brendan M.&lt;/author&gt;&lt;author&gt;Schaefer, Ernst J.&lt;/author&gt;&lt;author&gt;on behalf of the Prospective Study of Pravastatin in the Elderly at Risk, Investigators&lt;/author&gt;&lt;/authors&gt;&lt;/contributors&gt;&lt;titles&gt;&lt;title&gt;Genetic variation at the NPC1L1 gene locus, plasma lipoproteins, and heart disease risk in the elderly&lt;/title&gt;&lt;secondary-title&gt;Journal of Lipid Research&lt;/secondary-title&gt;&lt;/titles&gt;&lt;periodical&gt;&lt;full-title&gt;J Lipid Res&lt;/full-title&gt;&lt;abbr-1&gt;Journal of lipid research&lt;/abbr-1&gt;&lt;/periodical&gt;&lt;pages&gt;1201-1207&lt;/pages&gt;&lt;volume&gt;51&lt;/volume&gt;&lt;number&gt;5&lt;/number&gt;&lt;dates&gt;&lt;year&gt;2010&lt;/year&gt;&lt;pub-dates&gt;&lt;date&gt;09/09/received&amp;#xD;09/14/revised&lt;/date&gt;&lt;/pub-dates&gt;&lt;/dates&gt;&lt;publisher&gt;The American Society for Biochemistry and Molecular Biology&lt;/publisher&gt;&lt;isbn&gt;0022-2275&amp;#xD;1539-7262&lt;/isbn&gt;&lt;accession-num&gt;PMC2853447&lt;/accession-num&gt;&lt;urls&gt;&lt;related-urls&gt;&lt;url&gt;http://www.ncbi.nlm.nih.gov/pmc/articles/PMC2853447/&lt;/url&gt;&lt;/related-urls&gt;&lt;/urls&gt;&lt;electronic-resource-num&gt;10.1194/jlr.P001172&lt;/electronic-resource-num&gt;&lt;remote-database-name&gt;PMC&lt;/remote-database-name&gt;&lt;/record&gt;&lt;/Cite&gt;&lt;/EndNote&gt;</w:instrText>
      </w:r>
      <w:r w:rsidR="00C12F72" w:rsidRPr="00E04168">
        <w:fldChar w:fldCharType="separate"/>
      </w:r>
      <w:r w:rsidR="00C12F72" w:rsidRPr="00E04168">
        <w:rPr>
          <w:noProof/>
        </w:rPr>
        <w:t>(Polisecki et al., 2010)</w:t>
      </w:r>
      <w:r w:rsidR="00C12F72" w:rsidRPr="00E04168">
        <w:fldChar w:fldCharType="end"/>
      </w:r>
      <w:r w:rsidR="00690BA0" w:rsidRPr="00E04168">
        <w:t>.</w:t>
      </w:r>
    </w:p>
    <w:p w14:paraId="3E11F045" w14:textId="77777777" w:rsidR="002D3094" w:rsidRPr="00E04168" w:rsidRDefault="002D3094" w:rsidP="005111F7">
      <w:pPr>
        <w:spacing w:line="276" w:lineRule="auto"/>
        <w:jc w:val="both"/>
      </w:pPr>
    </w:p>
    <w:p w14:paraId="52B975AE" w14:textId="335E7525" w:rsidR="0005190A" w:rsidRPr="00E04168" w:rsidRDefault="00010EBB" w:rsidP="00FA3CF8">
      <w:pPr>
        <w:spacing w:line="276" w:lineRule="auto"/>
        <w:jc w:val="both"/>
        <w:rPr>
          <w:b/>
        </w:rPr>
      </w:pPr>
      <w:r w:rsidRPr="00E04168">
        <w:rPr>
          <w:b/>
        </w:rPr>
        <w:t>4.3 Apolipoprotein E</w:t>
      </w:r>
    </w:p>
    <w:p w14:paraId="2891DED3" w14:textId="0A2693F6" w:rsidR="002E60A8" w:rsidRPr="00E04168" w:rsidRDefault="00A921D7" w:rsidP="006427F2">
      <w:pPr>
        <w:spacing w:line="276" w:lineRule="auto"/>
        <w:jc w:val="both"/>
      </w:pPr>
      <w:r w:rsidRPr="00E04168">
        <w:t>Apo E is</w:t>
      </w:r>
      <w:r w:rsidR="00A77D66" w:rsidRPr="00E04168">
        <w:t xml:space="preserve"> </w:t>
      </w:r>
      <w:r w:rsidR="008A0163" w:rsidRPr="00E04168">
        <w:t>present on</w:t>
      </w:r>
      <w:r w:rsidR="004A3AA6" w:rsidRPr="00E04168">
        <w:t xml:space="preserve"> chylomicrons, </w:t>
      </w:r>
      <w:r w:rsidR="00A77D66" w:rsidRPr="00E04168">
        <w:t>VLDL,</w:t>
      </w:r>
      <w:r w:rsidR="004A3AA6" w:rsidRPr="00E04168">
        <w:t xml:space="preserve"> IDL, and HDL</w:t>
      </w:r>
      <w:r w:rsidR="00A77D66" w:rsidRPr="00E04168">
        <w:t xml:space="preserve"> and acts as a ligand for </w:t>
      </w:r>
      <w:r w:rsidR="00C15225" w:rsidRPr="00E04168">
        <w:t xml:space="preserve">hepatic </w:t>
      </w:r>
      <w:r w:rsidR="00A77D66" w:rsidRPr="00E04168">
        <w:t>LDLr and LRP</w:t>
      </w:r>
      <w:r w:rsidR="00663669" w:rsidRPr="00E04168">
        <w:t xml:space="preserve"> to enable</w:t>
      </w:r>
      <w:r w:rsidR="00C15225" w:rsidRPr="00E04168">
        <w:t xml:space="preserve"> lipoprotein</w:t>
      </w:r>
      <w:r w:rsidR="00663669" w:rsidRPr="00E04168">
        <w:t xml:space="preserve"> uptake.</w:t>
      </w:r>
      <w:r w:rsidRPr="00E04168">
        <w:t xml:space="preserve"> </w:t>
      </w:r>
      <w:r w:rsidR="002E60A8" w:rsidRPr="00E04168">
        <w:t xml:space="preserve">There are </w:t>
      </w:r>
      <w:r w:rsidR="00AE46E4" w:rsidRPr="00E04168">
        <w:t xml:space="preserve">three </w:t>
      </w:r>
      <w:r w:rsidR="002E60A8" w:rsidRPr="00E04168">
        <w:t>ma</w:t>
      </w:r>
      <w:r w:rsidRPr="00E04168">
        <w:t xml:space="preserve">jor alleles </w:t>
      </w:r>
      <w:r w:rsidR="00C54087" w:rsidRPr="00E04168">
        <w:t>associated with</w:t>
      </w:r>
      <w:r w:rsidRPr="00E04168">
        <w:t xml:space="preserve"> the </w:t>
      </w:r>
      <w:r w:rsidRPr="00E04168">
        <w:rPr>
          <w:i/>
        </w:rPr>
        <w:t>APOE</w:t>
      </w:r>
      <w:r w:rsidR="00C54087" w:rsidRPr="00E04168">
        <w:t xml:space="preserve"> gene. These are,</w:t>
      </w:r>
      <w:r w:rsidRPr="00E04168">
        <w:t xml:space="preserve"> ɛ2, ɛ3, and ɛ</w:t>
      </w:r>
      <w:r w:rsidR="002E60A8" w:rsidRPr="00E04168">
        <w:t xml:space="preserve">4, </w:t>
      </w:r>
      <w:r w:rsidR="00C54087" w:rsidRPr="00E04168">
        <w:t>which have</w:t>
      </w:r>
      <w:r w:rsidR="00A47CCA" w:rsidRPr="00E04168">
        <w:t xml:space="preserve"> a population frequency of 6.9, 76.2 and 16.9%</w:t>
      </w:r>
      <w:r w:rsidR="00AE46E4" w:rsidRPr="00E04168">
        <w:t>,</w:t>
      </w:r>
      <w:r w:rsidR="00A47CCA" w:rsidRPr="00E04168">
        <w:t xml:space="preserve"> respectively</w:t>
      </w:r>
      <w:r w:rsidR="00C15225" w:rsidRPr="00E04168">
        <w:t xml:space="preserve"> in </w:t>
      </w:r>
      <w:r w:rsidR="00AE46E4" w:rsidRPr="00E04168">
        <w:t xml:space="preserve">a </w:t>
      </w:r>
      <w:r w:rsidR="0085156B" w:rsidRPr="00E04168">
        <w:t xml:space="preserve">Belgian cohort </w:t>
      </w:r>
      <w:r w:rsidR="00A47CCA" w:rsidRPr="00E04168">
        <w:fldChar w:fldCharType="begin"/>
      </w:r>
      <w:r w:rsidR="002424DC" w:rsidRPr="00E04168">
        <w:instrText xml:space="preserve"> ADDIN EN.CITE &lt;EndNote&gt;&lt;Cite&gt;&lt;Author&gt;Engelborghs&lt;/Author&gt;&lt;Year&gt;2003&lt;/Year&gt;&lt;RecNum&gt;161&lt;/RecNum&gt;&lt;DisplayText&gt;(Engelborghs et al., 2003)&lt;/DisplayText&gt;&lt;record&gt;&lt;rec-number&gt;161&lt;/rec-number&gt;&lt;foreign-keys&gt;&lt;key app="EN" db-id="vd59wwa9htw29oe595kv20ty9zftzwsdrwvp"&gt;161&lt;/key&gt;&lt;/foreign-keys&gt;&lt;ref-type name="Journal Article"&gt;17&lt;/ref-type&gt;&lt;contributors&gt;&lt;authors&gt;&lt;author&gt;Engelborghs, S.&lt;/author&gt;&lt;author&gt;Dermaut, B.&lt;/author&gt;&lt;author&gt;Goeman, J.&lt;/author&gt;&lt;author&gt;Saerens, J.&lt;/author&gt;&lt;author&gt;Marien, P.&lt;/author&gt;&lt;author&gt;Pickut, B.&lt;/author&gt;&lt;author&gt;Van den Broeck, M.&lt;/author&gt;&lt;author&gt;Serneels, S.&lt;/author&gt;&lt;author&gt;Cruts, M.&lt;/author&gt;&lt;author&gt;Van Broeckhoven, C.&lt;/author&gt;&lt;author&gt;De Deyn, P. P.&lt;/author&gt;&lt;/authors&gt;&lt;/contributors&gt;&lt;titles&gt;&lt;title&gt;Prospective Belgian study of neurodegenerative and vascular dementia: APOE genotype effects&lt;/title&gt;&lt;secondary-title&gt;Journal of Neurology, Neurosurgery, and Psychiatry&lt;/secondary-title&gt;&lt;/titles&gt;&lt;pages&gt;1148-1151&lt;/pages&gt;&lt;volume&gt;74&lt;/volume&gt;&lt;number&gt;8&lt;/number&gt;&lt;dates&gt;&lt;year&gt;2003&lt;/year&gt;&lt;/dates&gt;&lt;publisher&gt;BMJ Group&lt;/publisher&gt;&lt;isbn&gt;0022-3050&amp;#xD;1468-330X&lt;/isbn&gt;&lt;accession-num&gt;PMC1738626&lt;/accession-num&gt;&lt;urls&gt;&lt;related-urls&gt;&lt;url&gt;http://www.ncbi.nlm.nih.gov/pmc/articles/PMC1738626/&lt;/url&gt;&lt;/related-urls&gt;&lt;/urls&gt;&lt;electronic-resource-num&gt;10.1136/jnnp.74.8.1148&lt;/electronic-resource-num&gt;&lt;remote-database-name&gt;PMC&lt;/remote-database-name&gt;&lt;/record&gt;&lt;/Cite&gt;&lt;/EndNote&gt;</w:instrText>
      </w:r>
      <w:r w:rsidR="00A47CCA" w:rsidRPr="00E04168">
        <w:fldChar w:fldCharType="separate"/>
      </w:r>
      <w:r w:rsidR="00A47CCA" w:rsidRPr="00E04168">
        <w:rPr>
          <w:noProof/>
        </w:rPr>
        <w:t>(Engelborghs et al., 2003)</w:t>
      </w:r>
      <w:r w:rsidR="00A47CCA" w:rsidRPr="00E04168">
        <w:fldChar w:fldCharType="end"/>
      </w:r>
      <w:r w:rsidR="00A47CCA" w:rsidRPr="00E04168">
        <w:t xml:space="preserve">. </w:t>
      </w:r>
      <w:r w:rsidR="00C54087" w:rsidRPr="00E04168">
        <w:t xml:space="preserve">The ɛ3 allele is </w:t>
      </w:r>
      <w:r w:rsidR="00C15225" w:rsidRPr="00E04168">
        <w:t xml:space="preserve">most commonly </w:t>
      </w:r>
      <w:r w:rsidR="00FE386C" w:rsidRPr="00E04168">
        <w:t>observed</w:t>
      </w:r>
      <w:r w:rsidR="00C15225" w:rsidRPr="00E04168">
        <w:t xml:space="preserve">, and is </w:t>
      </w:r>
      <w:r w:rsidR="00C54087" w:rsidRPr="00E04168">
        <w:t xml:space="preserve">considered </w:t>
      </w:r>
      <w:r w:rsidR="005755DE" w:rsidRPr="00E04168">
        <w:t>as the ‘neutral’</w:t>
      </w:r>
      <w:r w:rsidR="00E247E8" w:rsidRPr="00E04168">
        <w:t xml:space="preserve"> apo E genotype. Al</w:t>
      </w:r>
      <w:r w:rsidR="005755DE" w:rsidRPr="00E04168">
        <w:t>ong with</w:t>
      </w:r>
      <w:r w:rsidR="00C15225" w:rsidRPr="00E04168">
        <w:t xml:space="preserve"> ɛ2</w:t>
      </w:r>
      <w:r w:rsidR="005755DE" w:rsidRPr="00E04168">
        <w:t>,</w:t>
      </w:r>
      <w:r w:rsidR="00E247E8" w:rsidRPr="00E04168">
        <w:t xml:space="preserve"> ɛ3 </w:t>
      </w:r>
      <w:r w:rsidR="005755DE" w:rsidRPr="00E04168">
        <w:t xml:space="preserve">preferentially binds to HDL-C, while the </w:t>
      </w:r>
      <w:r w:rsidR="00C15225" w:rsidRPr="00E04168">
        <w:t>ɛ4</w:t>
      </w:r>
      <w:r w:rsidR="005755DE" w:rsidRPr="00E04168">
        <w:t xml:space="preserve"> allele</w:t>
      </w:r>
      <w:r w:rsidR="00C15225" w:rsidRPr="00E04168">
        <w:t xml:space="preserve"> </w:t>
      </w:r>
      <w:r w:rsidR="005755DE" w:rsidRPr="00E04168">
        <w:t>has a preference for VLDL-C</w:t>
      </w:r>
      <w:r w:rsidR="00CA7868" w:rsidRPr="00E04168">
        <w:t xml:space="preserve"> </w:t>
      </w:r>
      <w:r w:rsidR="00CA7868" w:rsidRPr="00E04168">
        <w:fldChar w:fldCharType="begin"/>
      </w:r>
      <w:r w:rsidR="002424DC" w:rsidRPr="00E04168">
        <w:instrText xml:space="preserve"> ADDIN EN.CITE &lt;EndNote&gt;&lt;Cite&gt;&lt;Author&gt;Dong&lt;/Author&gt;&lt;Year&gt;1996&lt;/Year&gt;&lt;RecNum&gt;167&lt;/RecNum&gt;&lt;DisplayText&gt;(Dong and Weisgraber, 1996)&lt;/DisplayText&gt;&lt;record&gt;&lt;rec-number&gt;167&lt;/rec-number&gt;&lt;foreign-keys&gt;&lt;key app="EN" db-id="vd59wwa9htw29oe595kv20ty9zftzwsdrwvp"&gt;167&lt;/key&gt;&lt;/foreign-keys&gt;&lt;ref-type name="Journal Article"&gt;17&lt;/ref-type&gt;&lt;contributors&gt;&lt;authors&gt;&lt;author&gt;Dong, L. M.&lt;/author&gt;&lt;author&gt;Weisgraber, K. H.&lt;/author&gt;&lt;/authors&gt;&lt;/contributors&gt;&lt;auth-address&gt;Gladstone Institute of Cardiovascular Disease, University of California, San Francisco, California 94141-9100, USA.&lt;/auth-address&gt;&lt;titles&gt;&lt;title&gt;Human apolipoprotein E4 domain interaction. Arginine 61 and glutamic acid 255 interact to direct the preference for very low density lipoproteins&lt;/title&gt;&lt;secondary-title&gt;J Biol Chem&lt;/secondary-title&gt;&lt;/titles&gt;&lt;pages&gt;19053-7&lt;/pages&gt;&lt;volume&gt;271&lt;/volume&gt;&lt;number&gt;32&lt;/number&gt;&lt;edition&gt;1996/08/09&lt;/edition&gt;&lt;keywords&gt;&lt;keyword&gt;Apolipoprotein E4&lt;/keyword&gt;&lt;keyword&gt;Apolipoproteins E/genetics/ metabolism&lt;/keyword&gt;&lt;keyword&gt;Arginine/ metabolism&lt;/keyword&gt;&lt;keyword&gt;Glutamic Acid/ metabolism&lt;/keyword&gt;&lt;keyword&gt;Humans&lt;/keyword&gt;&lt;keyword&gt;Lipoproteins, VLDL/ metabolism&lt;/keyword&gt;&lt;keyword&gt;Mutagenesis, Site-Directed&lt;/keyword&gt;&lt;keyword&gt;Protein Binding&lt;/keyword&gt;&lt;keyword&gt;Sequence Deletion&lt;/keyword&gt;&lt;/keywords&gt;&lt;dates&gt;&lt;year&gt;1996&lt;/year&gt;&lt;pub-dates&gt;&lt;date&gt;Aug 9&lt;/date&gt;&lt;/pub-dates&gt;&lt;/dates&gt;&lt;isbn&gt;0021-9258 (Print)&amp;#xD;0021-9258 (Linking)&lt;/isbn&gt;&lt;accession-num&gt;8702576&lt;/accession-num&gt;&lt;urls&gt;&lt;/urls&gt;&lt;remote-database-provider&gt;NLM&lt;/remote-database-provider&gt;&lt;language&gt;eng&lt;/language&gt;&lt;/record&gt;&lt;/Cite&gt;&lt;/EndNote&gt;</w:instrText>
      </w:r>
      <w:r w:rsidR="00CA7868" w:rsidRPr="00E04168">
        <w:fldChar w:fldCharType="separate"/>
      </w:r>
      <w:r w:rsidR="00CA7868" w:rsidRPr="00E04168">
        <w:rPr>
          <w:noProof/>
        </w:rPr>
        <w:t>(Dong and Weisgraber, 1996)</w:t>
      </w:r>
      <w:r w:rsidR="00CA7868" w:rsidRPr="00E04168">
        <w:fldChar w:fldCharType="end"/>
      </w:r>
      <w:r w:rsidR="005755DE" w:rsidRPr="00E04168">
        <w:t>.</w:t>
      </w:r>
      <w:r w:rsidR="00C15225" w:rsidRPr="00E04168">
        <w:t xml:space="preserve"> </w:t>
      </w:r>
      <w:r w:rsidR="00C54087" w:rsidRPr="00E04168">
        <w:t>The presence of the ɛ4 allele confers a 15 and 25% decline in plasma apo E in males and females</w:t>
      </w:r>
      <w:r w:rsidR="00AE46E4" w:rsidRPr="00E04168">
        <w:t>,</w:t>
      </w:r>
      <w:r w:rsidR="00C54087" w:rsidRPr="00E04168">
        <w:t xml:space="preserve"> respectively, compared to those with the ɛ3 allele. This decline in apo E </w:t>
      </w:r>
      <w:r w:rsidR="00C15225" w:rsidRPr="00E04168">
        <w:t xml:space="preserve">is </w:t>
      </w:r>
      <w:r w:rsidR="00C54087" w:rsidRPr="00E04168">
        <w:t>associated with a 2 and 5% increase in LDL-C in males and females</w:t>
      </w:r>
      <w:r w:rsidR="00AE46E4" w:rsidRPr="00E04168">
        <w:t>,</w:t>
      </w:r>
      <w:r w:rsidR="00FE386C" w:rsidRPr="00E04168">
        <w:t xml:space="preserve"> respectively</w:t>
      </w:r>
      <w:r w:rsidR="00C54087" w:rsidRPr="00E04168">
        <w:t>. In comparison, those with the ɛ</w:t>
      </w:r>
      <w:r w:rsidR="00C15225" w:rsidRPr="00E04168">
        <w:t>2 allele exhibit</w:t>
      </w:r>
      <w:r w:rsidR="00C54087" w:rsidRPr="00E04168">
        <w:t xml:space="preserve"> a 27 and 32% increase in apo E, which</w:t>
      </w:r>
      <w:r w:rsidR="00C15225" w:rsidRPr="00E04168">
        <w:t xml:space="preserve"> is</w:t>
      </w:r>
      <w:r w:rsidR="00C54087" w:rsidRPr="00E04168">
        <w:t xml:space="preserve"> associated with </w:t>
      </w:r>
      <w:r w:rsidR="0074589B" w:rsidRPr="00E04168">
        <w:t xml:space="preserve">a </w:t>
      </w:r>
      <w:r w:rsidR="00C54087" w:rsidRPr="00E04168">
        <w:t xml:space="preserve">10% </w:t>
      </w:r>
      <w:r w:rsidR="0074589B" w:rsidRPr="00E04168">
        <w:t xml:space="preserve">decrease in </w:t>
      </w:r>
      <w:r w:rsidR="00C54087" w:rsidRPr="00E04168">
        <w:t xml:space="preserve">LDL-C levels </w:t>
      </w:r>
      <w:r w:rsidR="00C54087" w:rsidRPr="00E04168">
        <w:fldChar w:fldCharType="begin"/>
      </w:r>
      <w:r w:rsidR="00CA7B92" w:rsidRPr="00E04168">
        <w:instrText xml:space="preserve"> ADDIN EN.CITE &lt;EndNote&gt;&lt;Cite&gt;&lt;Author&gt;Larson&lt;/Author&gt;&lt;Year&gt;2000&lt;/Year&gt;&lt;RecNum&gt;162&lt;/RecNum&gt;&lt;DisplayText&gt;(Larson et al., 2000)&lt;/DisplayText&gt;&lt;record&gt;&lt;rec-number&gt;162&lt;/rec-number&gt;&lt;foreign-keys&gt;&lt;key app="EN" db-id="vd59wwa9htw29oe595kv20ty9zftzwsdrwvp"&gt;162&lt;/key&gt;&lt;/foreign-keys&gt;&lt;ref-type name="Journal Article"&gt;17&lt;/ref-type&gt;&lt;contributors&gt;&lt;authors&gt;&lt;author&gt;Larson, Ilona A.&lt;/author&gt;&lt;author&gt;Ordovas, Jose M.&lt;/author&gt;&lt;author&gt;DeLuca, Carl&lt;/author&gt;&lt;author&gt;Barnard, James R.&lt;/author&gt;&lt;author&gt;Feussner, Giso&lt;/author&gt;&lt;author&gt;Schaefer, Ernst J.&lt;/author&gt;&lt;/authors&gt;&lt;/contributors&gt;&lt;titles&gt;&lt;title&gt;Association of apolipoprotein (Apo)E genotype with plasma apo E levels&lt;/title&gt;&lt;secondary-title&gt;Atherosclerosis&lt;/secondary-title&gt;&lt;/titles&gt;&lt;periodical&gt;&lt;full-title&gt;Atherosclerosis&lt;/full-title&gt;&lt;abbr-1&gt;Atherosclerosis&lt;/abbr-1&gt;&lt;/periodical&gt;&lt;pages&gt;327-335&lt;/pages&gt;&lt;volume&gt;148&lt;/volume&gt;&lt;number&gt;2&lt;/number&gt;&lt;keywords&gt;&lt;keyword&gt;Apolipoprotein (apo)&lt;/keyword&gt;&lt;keyword&gt;Lipoprotein&lt;/keyword&gt;&lt;keyword&gt;Apo E genotype&lt;/keyword&gt;&lt;/keywords&gt;&lt;dates&gt;&lt;year&gt;2000&lt;/year&gt;&lt;pub-dates&gt;&lt;date&gt;2/1/&lt;/date&gt;&lt;/pub-dates&gt;&lt;/dates&gt;&lt;isbn&gt;0021-9150&lt;/isbn&gt;&lt;urls&gt;&lt;related-urls&gt;&lt;url&gt;http://www.sciencedirect.com/science/article/pii/S0021915099002804&lt;/url&gt;&lt;/related-urls&gt;&lt;/urls&gt;&lt;electronic-resource-num&gt;http://dx.doi.org/10.1016/S0021-9150(99)00280-4&lt;/electronic-resource-num&gt;&lt;/record&gt;&lt;/Cite&gt;&lt;/EndNote&gt;</w:instrText>
      </w:r>
      <w:r w:rsidR="00C54087" w:rsidRPr="00E04168">
        <w:fldChar w:fldCharType="separate"/>
      </w:r>
      <w:r w:rsidR="00C54087" w:rsidRPr="00E04168">
        <w:rPr>
          <w:noProof/>
        </w:rPr>
        <w:t>(Larson et al., 2000)</w:t>
      </w:r>
      <w:r w:rsidR="00C54087" w:rsidRPr="00E04168">
        <w:fldChar w:fldCharType="end"/>
      </w:r>
      <w:r w:rsidR="00C54087" w:rsidRPr="00E04168">
        <w:t>.</w:t>
      </w:r>
      <w:r w:rsidR="0036759F" w:rsidRPr="00E04168">
        <w:t xml:space="preserve"> </w:t>
      </w:r>
      <w:r w:rsidR="00C54087" w:rsidRPr="00E04168">
        <w:t>The</w:t>
      </w:r>
      <w:r w:rsidR="00BC0DE4" w:rsidRPr="00E04168">
        <w:t xml:space="preserve"> </w:t>
      </w:r>
      <w:r w:rsidR="00F26B12" w:rsidRPr="00E04168">
        <w:t xml:space="preserve">presence of an </w:t>
      </w:r>
      <w:r w:rsidRPr="00E04168">
        <w:t>ɛ</w:t>
      </w:r>
      <w:r w:rsidR="00BC0DE4" w:rsidRPr="00E04168">
        <w:t>4</w:t>
      </w:r>
      <w:r w:rsidR="002E60A8" w:rsidRPr="00E04168">
        <w:t xml:space="preserve"> </w:t>
      </w:r>
      <w:r w:rsidR="00C54087" w:rsidRPr="00E04168">
        <w:t xml:space="preserve">allele </w:t>
      </w:r>
      <w:r w:rsidR="00E247E8" w:rsidRPr="00E04168">
        <w:t xml:space="preserve">is considered a risk factor for the development of </w:t>
      </w:r>
      <w:r w:rsidR="00BC0DE4" w:rsidRPr="00E04168">
        <w:t>many</w:t>
      </w:r>
      <w:r w:rsidR="00595607" w:rsidRPr="00E04168">
        <w:t xml:space="preserve"> conditions</w:t>
      </w:r>
      <w:r w:rsidR="00BC0DE4" w:rsidRPr="00E04168">
        <w:t xml:space="preserve"> including atherosclerosis</w:t>
      </w:r>
      <w:r w:rsidR="00595607" w:rsidRPr="00E04168">
        <w:t xml:space="preserve"> </w:t>
      </w:r>
      <w:r w:rsidR="00595607" w:rsidRPr="00E04168">
        <w:fldChar w:fldCharType="begin"/>
      </w:r>
      <w:r w:rsidR="002424DC" w:rsidRPr="00E04168">
        <w:instrText xml:space="preserve"> ADDIN EN.CITE &lt;EndNote&gt;&lt;Cite&gt;&lt;Author&gt;Zende&lt;/Author&gt;&lt;Year&gt;2013&lt;/Year&gt;&lt;RecNum&gt;172&lt;/RecNum&gt;&lt;DisplayText&gt;(Zende et al., 2013)&lt;/DisplayText&gt;&lt;record&gt;&lt;rec-number&gt;172&lt;/rec-number&gt;&lt;foreign-keys&gt;&lt;key app="EN" db-id="vd59wwa9htw29oe595kv20ty9zftzwsdrwvp"&gt;172&lt;/key&gt;&lt;/foreign-keys&gt;&lt;ref-type name="Journal Article"&gt;17&lt;/ref-type&gt;&lt;contributors&gt;&lt;authors&gt;&lt;author&gt;Zende, P. D.&lt;/author&gt;&lt;author&gt;Bankar, M. P.&lt;/author&gt;&lt;author&gt;Kamble, P. S.&lt;/author&gt;&lt;author&gt;Momin, A. A.&lt;/author&gt;&lt;/authors&gt;&lt;/contributors&gt;&lt;auth-address&gt;Assistant Professor, Department of Biochemistry, Institute of Medical Sciences &amp;amp; Research , Mayani, Tal- Khatav, District- Satara, Maharashtra, India .&lt;/auth-address&gt;&lt;titles&gt;&lt;title&gt;Apolipoprotein e gene polymorphism and its effect on plasma lipids in arteriosclerosis&lt;/title&gt;&lt;secondary-title&gt;J Clin Diagn Res&lt;/secondary-title&gt;&lt;/titles&gt;&lt;pages&gt;2149-52&lt;/pages&gt;&lt;volume&gt;7&lt;/volume&gt;&lt;number&gt;10&lt;/number&gt;&lt;edition&gt;2013/12/04&lt;/edition&gt;&lt;keywords&gt;&lt;keyword&gt;Apolipoprotein E&lt;/keyword&gt;&lt;keyword&gt;Arteriosclerosis&lt;/keyword&gt;&lt;keyword&gt;Cerebrovascular Stroke&lt;/keyword&gt;&lt;keyword&gt;Coronary artery disease&lt;/keyword&gt;&lt;keyword&gt;Hyperlipidemia&lt;/keyword&gt;&lt;keyword&gt;Myocardial infarction&lt;/keyword&gt;&lt;/keywords&gt;&lt;dates&gt;&lt;year&gt;2013&lt;/year&gt;&lt;pub-dates&gt;&lt;date&gt;Oct&lt;/date&gt;&lt;/pub-dates&gt;&lt;/dates&gt;&lt;isbn&gt;2249-782X (Print)&amp;#xD;0973-709X (Linking)&lt;/isbn&gt;&lt;accession-num&gt;24298461&lt;/accession-num&gt;&lt;urls&gt;&lt;/urls&gt;&lt;custom2&gt;PMC3843439&lt;/custom2&gt;&lt;electronic-resource-num&gt;10.7860/jcdr/2013/6195.3455&lt;/electronic-resource-num&gt;&lt;remote-database-provider&gt;NLM&lt;/remote-database-provider&gt;&lt;language&gt;eng&lt;/language&gt;&lt;/record&gt;&lt;/Cite&gt;&lt;/EndNote&gt;</w:instrText>
      </w:r>
      <w:r w:rsidR="00595607" w:rsidRPr="00E04168">
        <w:fldChar w:fldCharType="separate"/>
      </w:r>
      <w:r w:rsidR="00595607" w:rsidRPr="00E04168">
        <w:rPr>
          <w:noProof/>
        </w:rPr>
        <w:t>(Zende et al., 2013)</w:t>
      </w:r>
      <w:r w:rsidR="00595607" w:rsidRPr="00E04168">
        <w:fldChar w:fldCharType="end"/>
      </w:r>
      <w:r w:rsidR="00BC0DE4" w:rsidRPr="00E04168">
        <w:t xml:space="preserve">, </w:t>
      </w:r>
      <w:r w:rsidR="00EA0740" w:rsidRPr="00E04168">
        <w:t>Alzheimer’s</w:t>
      </w:r>
      <w:r w:rsidR="00160321" w:rsidRPr="00E04168">
        <w:t xml:space="preserve"> </w:t>
      </w:r>
      <w:r w:rsidR="00EA0740" w:rsidRPr="00E04168">
        <w:t>Disease</w:t>
      </w:r>
      <w:r w:rsidR="00595607" w:rsidRPr="00E04168">
        <w:t xml:space="preserve"> </w:t>
      </w:r>
      <w:r w:rsidR="00595607" w:rsidRPr="00E04168">
        <w:fldChar w:fldCharType="begin"/>
      </w:r>
      <w:r w:rsidR="007347B0" w:rsidRPr="00E04168">
        <w:instrText xml:space="preserve"> ADDIN EN.CITE &lt;EndNote&gt;&lt;Cite&gt;&lt;Author&gt;Rhinn&lt;/Author&gt;&lt;Year&gt;2013&lt;/Year&gt;&lt;RecNum&gt;171&lt;/RecNum&gt;&lt;DisplayText&gt;(Rhinn et al., 2013)&lt;/DisplayText&gt;&lt;record&gt;&lt;rec-number&gt;171&lt;/rec-number&gt;&lt;foreign-keys&gt;&lt;key app="EN" db-id="vd59wwa9htw29oe595kv20ty9zftzwsdrwvp"&gt;171&lt;/key&gt;&lt;/foreign-keys&gt;&lt;ref-type name="Journal Article"&gt;17&lt;/ref-type&gt;&lt;contributors&gt;&lt;authors&gt;&lt;author&gt;Rhinn, Herve&lt;/author&gt;&lt;author&gt;Fujita, Ryousuke&lt;/author&gt;&lt;author&gt;Qiang, Liang&lt;/author&gt;&lt;author&gt;Cheng, Rong&lt;/author&gt;&lt;author&gt;Lee, Joseph H.&lt;/author&gt;&lt;author&gt;Abeliovich, Asa&lt;/author&gt;&lt;/authors&gt;&lt;/contributors&gt;&lt;titles&gt;&lt;title&gt;Integrative genomics identifies APOE ε4 effectors in Alzheimer&amp;apos;s disease&lt;/title&gt;&lt;secondary-title&gt;Nature&lt;/secondary-title&gt;&lt;/titles&gt;&lt;periodical&gt;&lt;full-title&gt;Nature&lt;/full-title&gt;&lt;/periodical&gt;&lt;pages&gt;45-50&lt;/pages&gt;&lt;volume&gt;500&lt;/volume&gt;&lt;number&gt;7460&lt;/number&gt;&lt;dates&gt;&lt;year&gt;2013&lt;/year&gt;&lt;pub-dates&gt;&lt;date&gt;08/01/print&lt;/date&gt;&lt;/pub-dates&gt;&lt;/dates&gt;&lt;publisher&gt;Nature Publishing Group, a division of Macmillan Publishers Limited. All Rights Reserved.&lt;/publisher&gt;&lt;isbn&gt;0028-0836&lt;/isbn&gt;&lt;work-type&gt;Article&lt;/work-type&gt;&lt;urls&gt;&lt;related-urls&gt;&lt;url&gt;http://dx.doi.org/10.1038/nature12415&lt;/url&gt;&lt;/related-urls&gt;&lt;/urls&gt;&lt;electronic-resource-num&gt;10.1038/nature12415&amp;#xD;http://www.nature.com/nature/journal/v500/n7460/abs/nature12415.html#supplementary-information&lt;/electronic-resource-num&gt;&lt;/record&gt;&lt;/Cite&gt;&lt;/EndNote&gt;</w:instrText>
      </w:r>
      <w:r w:rsidR="00595607" w:rsidRPr="00E04168">
        <w:fldChar w:fldCharType="separate"/>
      </w:r>
      <w:r w:rsidR="00595607" w:rsidRPr="00E04168">
        <w:rPr>
          <w:noProof/>
        </w:rPr>
        <w:t>(Rhinn et al., 2013)</w:t>
      </w:r>
      <w:r w:rsidR="00595607" w:rsidRPr="00E04168">
        <w:fldChar w:fldCharType="end"/>
      </w:r>
      <w:r w:rsidR="00BC0DE4" w:rsidRPr="00E04168">
        <w:t>,</w:t>
      </w:r>
      <w:r w:rsidR="00595607" w:rsidRPr="00E04168">
        <w:t xml:space="preserve"> and</w:t>
      </w:r>
      <w:r w:rsidR="00BC0DE4" w:rsidRPr="00E04168">
        <w:t xml:space="preserve"> multiple sclerosis</w:t>
      </w:r>
      <w:r w:rsidR="00160321" w:rsidRPr="00E04168">
        <w:t xml:space="preserve"> </w:t>
      </w:r>
      <w:r w:rsidR="00160321" w:rsidRPr="00E04168">
        <w:fldChar w:fldCharType="begin">
          <w:fldData xml:space="preserve">PEVuZE5vdGU+PENpdGU+PEF1dGhvcj5Ib3Jha292YTwvQXV0aG9yPjxZZWFyPjIwMTA8L1llYXI+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</w:fldData>
        </w:fldChar>
      </w:r>
      <w:r w:rsidR="002424DC" w:rsidRPr="00E04168">
        <w:instrText xml:space="preserve"> ADDIN EN.CITE </w:instrText>
      </w:r>
      <w:r w:rsidR="002424DC" w:rsidRPr="00E04168">
        <w:fldChar w:fldCharType="begin">
          <w:fldData xml:space="preserve">PEVuZE5vdGU+PENpdGU+PEF1dGhvcj5Ib3Jha292YTwvQXV0aG9yPjxZZWFyPjIwMTA8L1llYXI+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</w:fldData>
        </w:fldChar>
      </w:r>
      <w:r w:rsidR="002424DC" w:rsidRPr="00E04168">
        <w:instrText xml:space="preserve"> ADDIN EN.CITE.DATA </w:instrText>
      </w:r>
      <w:r w:rsidR="002424DC" w:rsidRPr="00E04168">
        <w:fldChar w:fldCharType="end"/>
      </w:r>
      <w:r w:rsidR="00160321" w:rsidRPr="00E04168">
        <w:fldChar w:fldCharType="separate"/>
      </w:r>
      <w:r w:rsidR="00160321" w:rsidRPr="00E04168">
        <w:rPr>
          <w:noProof/>
        </w:rPr>
        <w:t>(Horakova et al., 2010)</w:t>
      </w:r>
      <w:r w:rsidR="00160321" w:rsidRPr="00E04168">
        <w:fldChar w:fldCharType="end"/>
      </w:r>
      <w:r w:rsidR="00595607" w:rsidRPr="00E04168">
        <w:t>,</w:t>
      </w:r>
      <w:r w:rsidR="00BC0DE4" w:rsidRPr="00E04168">
        <w:t xml:space="preserve"> in addition to accelerating telomere shortening</w:t>
      </w:r>
      <w:r w:rsidR="00160321" w:rsidRPr="00E04168">
        <w:t xml:space="preserve"> </w:t>
      </w:r>
      <w:r w:rsidR="00160321" w:rsidRPr="00E04168">
        <w:fldChar w:fldCharType="begin"/>
      </w:r>
      <w:r w:rsidR="002424DC" w:rsidRPr="00E04168">
        <w:instrText xml:space="preserve"> ADDIN EN.CITE &lt;EndNote&gt;&lt;Cite&gt;&lt;Author&gt;Wikgren&lt;/Author&gt;&lt;Year&gt;2012&lt;/Year&gt;&lt;RecNum&gt;164&lt;/RecNum&gt;&lt;DisplayText&gt;(Wikgren et al., 2012)&lt;/DisplayText&gt;&lt;record&gt;&lt;rec-number&gt;164&lt;/rec-number&gt;&lt;foreign-keys&gt;&lt;key app="EN" db-id="vd59wwa9htw29oe595kv20ty9zftzwsdrwvp"&gt;164&lt;/key&gt;&lt;/foreign-keys&gt;&lt;ref-type name="Journal Article"&gt;17&lt;/ref-type&gt;&lt;contributors&gt;&lt;authors&gt;&lt;author&gt;Wikgren, M.&lt;/author&gt;&lt;author&gt;Karlsson, T.&lt;/author&gt;&lt;author&gt;Nilbrink, T.&lt;/author&gt;&lt;author&gt;Nordfjall, K.&lt;/author&gt;&lt;author&gt;Hultdin, J.&lt;/author&gt;&lt;author&gt;Sleegers, K.&lt;/author&gt;&lt;author&gt;Van Broeckhoven, C.&lt;/author&gt;&lt;author&gt;Nyberg, L.&lt;/author&gt;&lt;author&gt;Roos, G.&lt;/author&gt;&lt;author&gt;Nilsson, L. G.&lt;/author&gt;&lt;author&gt;Adolfsson, R.&lt;/author&gt;&lt;author&gt;Norrback, K. F.&lt;/author&gt;&lt;/authors&gt;&lt;/contributors&gt;&lt;auth-address&gt;Division of Psychiatry, Department of Clinical Sciences, Umea University, SE-901 87 Umea, Sweden. mikael.wikgren@psychiat.umu.se&lt;/auth-address&gt;&lt;titles&gt;&lt;title&gt;APOE epsilon4 is associated with longer telomeres, and longer telomeres among epsilon4 carriers predicts worse episodic memory&lt;/title&gt;&lt;secondary-title&gt;Neurobiol Aging&lt;/secondary-title&gt;&lt;/titles&gt;&lt;pages&gt;335-44&lt;/pages&gt;&lt;volume&gt;33&lt;/volume&gt;&lt;number&gt;2&lt;/number&gt;&lt;edition&gt;2010/04/17&lt;/edition&gt;&lt;keywords&gt;&lt;keyword&gt;Adult&lt;/keyword&gt;&lt;keyword&gt;Aged&lt;/keyword&gt;&lt;keyword&gt;Apolipoprotein E4/ genetics/ metabolism&lt;/keyword&gt;&lt;keyword&gt;Biological Markers/metabolism&lt;/keyword&gt;&lt;keyword&gt;Brain/ physiopathology&lt;/keyword&gt;&lt;keyword&gt;Female&lt;/keyword&gt;&lt;keyword&gt;Heterozygote&lt;/keyword&gt;&lt;keyword&gt;Humans&lt;/keyword&gt;&lt;keyword&gt;Male&lt;/keyword&gt;&lt;keyword&gt;Memory, Episodic&lt;/keyword&gt;&lt;keyword&gt;Middle Aged&lt;/keyword&gt;&lt;keyword&gt;Statistics as Topic&lt;/keyword&gt;&lt;keyword&gt;Telomere/ genetics&lt;/keyword&gt;&lt;keyword&gt;Telomere Shortening/ genetics&lt;/keyword&gt;&lt;/keywords&gt;&lt;dates&gt;&lt;year&gt;2012&lt;/year&gt;&lt;pub-dates&gt;&lt;date&gt;Feb&lt;/date&gt;&lt;/pub-dates&gt;&lt;/dates&gt;&lt;isbn&gt;1558-1497 (Electronic)&amp;#xD;0197-4580 (Linking)&lt;/isbn&gt;&lt;accession-num&gt;20395015&lt;/accession-num&gt;&lt;urls&gt;&lt;/urls&gt;&lt;electronic-resource-num&gt;10.1016/j.neurobiolaging.2010.03.004&lt;/electronic-resource-num&gt;&lt;remote-database-provider&gt;NLM&lt;/remote-database-provider&gt;&lt;language&gt;eng&lt;/language&gt;&lt;/record&gt;&lt;/Cite&gt;&lt;/EndNote&gt;</w:instrText>
      </w:r>
      <w:r w:rsidR="00160321" w:rsidRPr="00E04168">
        <w:fldChar w:fldCharType="separate"/>
      </w:r>
      <w:r w:rsidR="00160321" w:rsidRPr="00E04168">
        <w:rPr>
          <w:noProof/>
        </w:rPr>
        <w:t>(Wikgren et al., 2012)</w:t>
      </w:r>
      <w:r w:rsidR="00160321" w:rsidRPr="00E04168">
        <w:fldChar w:fldCharType="end"/>
      </w:r>
      <w:r w:rsidR="00BC0DE4" w:rsidRPr="00E04168">
        <w:t xml:space="preserve">. </w:t>
      </w:r>
      <w:r w:rsidR="00E247E8" w:rsidRPr="00E04168">
        <w:t xml:space="preserve">On the other hand, </w:t>
      </w:r>
      <w:r w:rsidR="00BC0DE4" w:rsidRPr="00E04168">
        <w:t>this allele has</w:t>
      </w:r>
      <w:r w:rsidR="00F26B12" w:rsidRPr="00E04168">
        <w:t xml:space="preserve"> been</w:t>
      </w:r>
      <w:r w:rsidR="00BC0DE4" w:rsidRPr="00E04168">
        <w:t xml:space="preserve"> </w:t>
      </w:r>
      <w:r w:rsidR="00971FF0" w:rsidRPr="00E04168">
        <w:t>associated with a higher vitamin D status</w:t>
      </w:r>
      <w:r w:rsidR="00595607" w:rsidRPr="00E04168">
        <w:t xml:space="preserve"> </w:t>
      </w:r>
      <w:r w:rsidR="00595607" w:rsidRPr="00E04168">
        <w:fldChar w:fldCharType="begin"/>
      </w:r>
      <w:r w:rsidR="002424DC" w:rsidRPr="00E04168">
        <w:instrText xml:space="preserve"> ADDIN EN.CITE &lt;EndNote&gt;&lt;Cite&gt;&lt;Author&gt;Huebbe&lt;/Author&gt;&lt;Year&gt;2011&lt;/Year&gt;&lt;RecNum&gt;173&lt;/RecNum&gt;&lt;DisplayText&gt;(Huebbe et al., 2011)&lt;/DisplayText&gt;&lt;record&gt;&lt;rec-number&gt;173&lt;/rec-number&gt;&lt;foreign-keys&gt;&lt;key app="EN" db-id="vd59wwa9htw29oe595kv20ty9zftzwsdrwvp"&gt;173&lt;/key&gt;&lt;/foreign-keys&gt;&lt;ref-type name="Journal Article"&gt;17&lt;/ref-type&gt;&lt;contributors&gt;&lt;authors&gt;&lt;author&gt;Huebbe, P.&lt;/author&gt;&lt;author&gt;Nebel, A.&lt;/author&gt;&lt;author&gt;Siegert, S.&lt;/author&gt;&lt;author&gt;Moehring, J.&lt;/author&gt;&lt;author&gt;Boesch-Saadatmandi, C.&lt;/author&gt;&lt;author&gt;Most, E.&lt;/author&gt;&lt;author&gt;Pallauf, J.&lt;/author&gt;&lt;author&gt;Egert, S.&lt;/author&gt;&lt;author&gt;Muller, M. J.&lt;/author&gt;&lt;author&gt;Schreiber, S.&lt;/author&gt;&lt;author&gt;Nothlings, U.&lt;/author&gt;&lt;author&gt;Rimbach, G.&lt;/author&gt;&lt;/authors&gt;&lt;/contributors&gt;&lt;auth-address&gt;Institute of Human Nutrition and Food Science, Christian-Albrechts-University, Kiel, Germany.&lt;/auth-address&gt;&lt;titles&gt;&lt;title&gt;APOE epsilon4 is associated with higher vitamin D levels in targeted replacement mice and humans&lt;/title&gt;&lt;secondary-title&gt;FASEB J&lt;/secondary-title&gt;&lt;/titles&gt;&lt;pages&gt;3262-70&lt;/pages&gt;&lt;volume&gt;25&lt;/volume&gt;&lt;number&gt;9&lt;/number&gt;&lt;edition&gt;2011/06/11&lt;/edition&gt;&lt;keywords&gt;&lt;keyword&gt;Adult&lt;/keyword&gt;&lt;keyword&gt;Aged&lt;/keyword&gt;&lt;keyword&gt;Alleles&lt;/keyword&gt;&lt;keyword&gt;Animals&lt;/keyword&gt;&lt;keyword&gt;Apolipoprotein E4/genetics/ metabolism&lt;/keyword&gt;&lt;keyword&gt;Calcium/metabolism&lt;/keyword&gt;&lt;keyword&gt;Female&lt;/keyword&gt;&lt;keyword&gt;Genotype&lt;/keyword&gt;&lt;keyword&gt;Homeostasis&lt;/keyword&gt;&lt;keyword&gt;Humans&lt;/keyword&gt;&lt;keyword&gt;Male&lt;/keyword&gt;&lt;keyword&gt;Mice&lt;/keyword&gt;&lt;keyword&gt;Mice, Transgenic&lt;/keyword&gt;&lt;keyword&gt;Middle Aged&lt;/keyword&gt;&lt;keyword&gt;Vitamin D/ blood&lt;/keyword&gt;&lt;/keywords&gt;&lt;dates&gt;&lt;year&gt;2011&lt;/year&gt;&lt;pub-dates&gt;&lt;date&gt;Sep&lt;/date&gt;&lt;/pub-dates&gt;&lt;/dates&gt;&lt;isbn&gt;1530-6860 (Electronic)&amp;#xD;0892-6638 (Linking)&lt;/isbn&gt;&lt;accession-num&gt;21659554&lt;/accession-num&gt;&lt;urls&gt;&lt;/urls&gt;&lt;electronic-resource-num&gt;10.1096/fj.11-180935&lt;/electronic-resource-num&gt;&lt;remote-database-provider&gt;NLM&lt;/remote-database-provider&gt;&lt;language&gt;eng&lt;/language&gt;&lt;/record&gt;&lt;/Cite&gt;&lt;/EndNote&gt;</w:instrText>
      </w:r>
      <w:r w:rsidR="00595607" w:rsidRPr="00E04168">
        <w:fldChar w:fldCharType="separate"/>
      </w:r>
      <w:r w:rsidR="00595607" w:rsidRPr="00E04168">
        <w:rPr>
          <w:noProof/>
        </w:rPr>
        <w:t>(Huebbe et al., 2011)</w:t>
      </w:r>
      <w:r w:rsidR="00595607" w:rsidRPr="00E04168">
        <w:fldChar w:fldCharType="end"/>
      </w:r>
      <w:r w:rsidR="00BC0DE4" w:rsidRPr="00E04168">
        <w:t xml:space="preserve">, and has been </w:t>
      </w:r>
      <w:r w:rsidRPr="00E04168">
        <w:t>identified as a possible protective genotype against macular degeneration</w:t>
      </w:r>
      <w:r w:rsidR="00E247E8" w:rsidRPr="00E04168">
        <w:t xml:space="preserve"> </w:t>
      </w:r>
      <w:r w:rsidR="00E247E8" w:rsidRPr="00E04168">
        <w:fldChar w:fldCharType="begin"/>
      </w:r>
      <w:r w:rsidR="002424DC" w:rsidRPr="00E04168">
        <w:instrText xml:space="preserve"> ADDIN EN.CITE &lt;EndNote&gt;&lt;Cite&gt;&lt;Author&gt;Kovacs&lt;/Author&gt;&lt;Year&gt;2007&lt;/Year&gt;&lt;RecNum&gt;174&lt;/RecNum&gt;&lt;DisplayText&gt;(Kovacs et al., 2007)&lt;/DisplayText&gt;&lt;record&gt;&lt;rec-number&gt;174&lt;/rec-number&gt;&lt;foreign-keys&gt;&lt;key app="EN" db-id="vd59wwa9htw29oe595kv20ty9zftzwsdrwvp"&gt;174&lt;/key&gt;&lt;/foreign-keys&gt;&lt;ref-type name="Journal Article"&gt;17&lt;/ref-type&gt;&lt;contributors&gt;&lt;authors&gt;&lt;author&gt;Kovacs, K. A.&lt;/author&gt;&lt;author&gt;Pamer, Z.&lt;/author&gt;&lt;author&gt;Kovacs, A.&lt;/author&gt;&lt;author&gt;Fekete, S.&lt;/author&gt;&lt;author&gt;Miseta, A.&lt;/author&gt;&lt;author&gt;Kovacs, B.&lt;/author&gt;&lt;author&gt;Kovacs, G. L.&lt;/author&gt;&lt;/authors&gt;&lt;/contributors&gt;&lt;auth-address&gt;Department of Ophthalmology, University of Pecs, Pecs.&lt;/auth-address&gt;&lt;titles&gt;&lt;title&gt;Association of apolipoprotein E polymorphism with age-related macular degeneration and Alzheimer&amp;apos;s disease in south-western Hungary&lt;/title&gt;&lt;secondary-title&gt;Ideggyogy Sz&lt;/secondary-title&gt;&lt;/titles&gt;&lt;pages&gt;169-72&lt;/pages&gt;&lt;volume&gt;60&lt;/volume&gt;&lt;number&gt;3-4&lt;/number&gt;&lt;edition&gt;2007/04/25&lt;/edition&gt;&lt;keywords&gt;&lt;keyword&gt;Aged&lt;/keyword&gt;&lt;keyword&gt;Aged, 80 and over&lt;/keyword&gt;&lt;keyword&gt;Alzheimer Disease/blood/ epidemiology/ genetics&lt;/keyword&gt;&lt;keyword&gt;Apolipoprotein E2/genetics&lt;/keyword&gt;&lt;keyword&gt;Apolipoprotein E4/genetics&lt;/keyword&gt;&lt;keyword&gt;Apolipoproteins E/ genetics&lt;/keyword&gt;&lt;keyword&gt;Cholesterol/blood&lt;/keyword&gt;&lt;keyword&gt;Cholesterol, HDL/blood&lt;/keyword&gt;&lt;keyword&gt;Female&lt;/keyword&gt;&lt;keyword&gt;Genetic Predisposition to Disease&lt;/keyword&gt;&lt;keyword&gt;Humans&lt;/keyword&gt;&lt;keyword&gt;Hungary/epidemiology&lt;/keyword&gt;&lt;keyword&gt;Macular Degeneration/blood/ epidemiology/ genetics&lt;/keyword&gt;&lt;keyword&gt;Male&lt;/keyword&gt;&lt;keyword&gt;Polymorphism, Genetic&lt;/keyword&gt;&lt;keyword&gt;Triglycerides/blood&lt;/keyword&gt;&lt;/keywords&gt;&lt;dates&gt;&lt;year&gt;2007&lt;/year&gt;&lt;pub-dates&gt;&lt;date&gt;Mar 30&lt;/date&gt;&lt;/pub-dates&gt;&lt;/dates&gt;&lt;isbn&gt;0019-1442 (Print)&amp;#xD;0019-1442 (Linking)&lt;/isbn&gt;&lt;accession-num&gt;17451062&lt;/accession-num&gt;&lt;urls&gt;&lt;/urls&gt;&lt;remote-database-provider&gt;NLM&lt;/remote-database-provider&gt;&lt;language&gt;eng&lt;/language&gt;&lt;/record&gt;&lt;/Cite&gt;&lt;/EndNote&gt;</w:instrText>
      </w:r>
      <w:r w:rsidR="00E247E8" w:rsidRPr="00E04168">
        <w:fldChar w:fldCharType="separate"/>
      </w:r>
      <w:r w:rsidR="00E247E8" w:rsidRPr="00E04168">
        <w:rPr>
          <w:noProof/>
        </w:rPr>
        <w:t>(Kovacs et al., 2007)</w:t>
      </w:r>
      <w:r w:rsidR="00E247E8" w:rsidRPr="00E04168">
        <w:fldChar w:fldCharType="end"/>
      </w:r>
      <w:r w:rsidRPr="00E04168">
        <w:t xml:space="preserve">. The ɛ2 allele in contrast has been associated with an increased risk for the disease, or for </w:t>
      </w:r>
      <w:r w:rsidR="00F94C84" w:rsidRPr="00E04168">
        <w:t>its earlier onset</w:t>
      </w:r>
      <w:r w:rsidR="00E247E8" w:rsidRPr="00E04168">
        <w:t xml:space="preserve"> </w:t>
      </w:r>
      <w:r w:rsidR="00E247E8" w:rsidRPr="00E04168">
        <w:fldChar w:fldCharType="begin"/>
      </w:r>
      <w:r w:rsidR="002424DC" w:rsidRPr="00E04168">
        <w:instrText xml:space="preserve"> ADDIN EN.CITE &lt;EndNote&gt;&lt;Cite&gt;&lt;Author&gt;Tikellis&lt;/Author&gt;&lt;Year&gt;2007&lt;/Year&gt;&lt;RecNum&gt;175&lt;/RecNum&gt;&lt;DisplayText&gt;(Tikellis et al., 2007)&lt;/DisplayText&gt;&lt;record&gt;&lt;rec-number&gt;175&lt;/rec-number&gt;&lt;foreign-keys&gt;&lt;key app="EN" db-id="vd59wwa9htw29oe595kv20ty9zftzwsdrwvp"&gt;175&lt;/key&gt;&lt;/foreign-keys&gt;&lt;ref-type name="Journal Article"&gt;17&lt;/ref-type&gt;&lt;contributors&gt;&lt;authors&gt;&lt;author&gt;Tikellis, G.&lt;/author&gt;&lt;author&gt;Sun, C.&lt;/author&gt;&lt;author&gt;Gorin, M. B.&lt;/author&gt;&lt;author&gt;Klein, R.&lt;/author&gt;&lt;author&gt;Klein, B. E.&lt;/author&gt;&lt;author&gt;Larsen, E. K.&lt;/author&gt;&lt;author&gt;Siscovick, D. S.&lt;/author&gt;&lt;author&gt;Hubbard, L. D.&lt;/author&gt;&lt;author&gt;Wong, T. Y.&lt;/author&gt;&lt;/authors&gt;&lt;/contributors&gt;&lt;auth-address&gt;Centre for Eye Research Australia, University of Melbourne, Victoria, Australia.&lt;/auth-address&gt;&lt;titles&gt;&lt;title&gt;Apolipoprotein e gene and age-related maculopathy in older individuals: the cardiovascular health study&lt;/title&gt;&lt;secondary-title&gt;Arch Ophthalmol&lt;/secondary-title&gt;&lt;/titles&gt;&lt;pages&gt;68-73&lt;/pages&gt;&lt;volume&gt;125&lt;/volume&gt;&lt;number&gt;1&lt;/number&gt;&lt;edition&gt;2007/01/11&lt;/edition&gt;&lt;keywords&gt;&lt;keyword&gt;African Americans&lt;/keyword&gt;&lt;keyword&gt;Aged&lt;/keyword&gt;&lt;keyword&gt;Aged, 80 and over&lt;/keyword&gt;&lt;keyword&gt;Alleles&lt;/keyword&gt;&lt;keyword&gt;Apolipoprotein E2/ genetics&lt;/keyword&gt;&lt;keyword&gt;Apolipoprotein E3/ genetics&lt;/keyword&gt;&lt;keyword&gt;Apolipoprotein E4/ genetics&lt;/keyword&gt;&lt;keyword&gt;Cardiovascular Diseases/genetics&lt;/keyword&gt;&lt;keyword&gt;European Continental Ancestry Group&lt;/keyword&gt;&lt;keyword&gt;Female&lt;/keyword&gt;&lt;keyword&gt;Genotype&lt;/keyword&gt;&lt;keyword&gt;Humans&lt;/keyword&gt;&lt;keyword&gt;Macular Degeneration/ genetics&lt;/keyword&gt;&lt;keyword&gt;Male&lt;/keyword&gt;&lt;keyword&gt;Odds Ratio&lt;/keyword&gt;&lt;keyword&gt;Polymorphism, Genetic&lt;/keyword&gt;&lt;keyword&gt;Risk Factors&lt;/keyword&gt;&lt;/keywords&gt;&lt;dates&gt;&lt;year&gt;2007&lt;/year&gt;&lt;pub-dates&gt;&lt;date&gt;Jan&lt;/date&gt;&lt;/pub-dates&gt;&lt;/dates&gt;&lt;isbn&gt;0003-9950 (Print)&amp;#xD;0003-9950 (Linking)&lt;/isbn&gt;&lt;accession-num&gt;17210854&lt;/accession-num&gt;&lt;urls&gt;&lt;/urls&gt;&lt;electronic-resource-num&gt;10.1001/archopht.125.1.68&lt;/electronic-resource-num&gt;&lt;remote-database-provider&gt;NLM&lt;/remote-database-provider&gt;&lt;language&gt;eng&lt;/language&gt;&lt;/record&gt;&lt;/Cite&gt;&lt;/EndNote&gt;</w:instrText>
      </w:r>
      <w:r w:rsidR="00E247E8" w:rsidRPr="00E04168">
        <w:fldChar w:fldCharType="separate"/>
      </w:r>
      <w:r w:rsidR="00E247E8" w:rsidRPr="00E04168">
        <w:rPr>
          <w:noProof/>
        </w:rPr>
        <w:t>(Tikellis et al., 2007)</w:t>
      </w:r>
      <w:r w:rsidR="00E247E8" w:rsidRPr="00E04168">
        <w:fldChar w:fldCharType="end"/>
      </w:r>
      <w:r w:rsidRPr="00E04168">
        <w:t>.</w:t>
      </w:r>
      <w:r w:rsidR="00663669" w:rsidRPr="00E04168">
        <w:t xml:space="preserve"> </w:t>
      </w:r>
      <w:r w:rsidR="00DB7715" w:rsidRPr="00E04168">
        <w:t>Furthermore, h</w:t>
      </w:r>
      <w:r w:rsidRPr="00E04168">
        <w:t xml:space="preserve">omozygosity for the ɛ2 allele is </w:t>
      </w:r>
      <w:r w:rsidR="00F94C84" w:rsidRPr="00E04168">
        <w:t xml:space="preserve">found in 90% of </w:t>
      </w:r>
      <w:r w:rsidRPr="00E04168">
        <w:t>individuals with</w:t>
      </w:r>
      <w:r w:rsidR="005755DE" w:rsidRPr="00E04168">
        <w:t xml:space="preserve"> hyperlipoproteinaemia type III</w:t>
      </w:r>
      <w:r w:rsidR="00A723F7" w:rsidRPr="00E04168">
        <w:t xml:space="preserve"> </w:t>
      </w:r>
      <w:r w:rsidR="00A723F7" w:rsidRPr="00E04168">
        <w:fldChar w:fldCharType="begin"/>
      </w:r>
      <w:r w:rsidR="002424DC" w:rsidRPr="00E04168">
        <w:instrText xml:space="preserve"> ADDIN EN.CITE &lt;EndNote&gt;&lt;Cite&gt;&lt;Author&gt;Mahley&lt;/Author&gt;&lt;Year&gt;2000&lt;/Year&gt;&lt;RecNum&gt;169&lt;/RecNum&gt;&lt;DisplayText&gt;(Mahley and Rall, 2000)&lt;/DisplayText&gt;&lt;record&gt;&lt;rec-number&gt;169&lt;/rec-number&gt;&lt;foreign-keys&gt;&lt;key app="EN" db-id="vd59wwa9htw29oe595kv20ty9zftzwsdrwvp"&gt;169&lt;/key&gt;&lt;/foreign-keys&gt;&lt;ref-type name="Journal Article"&gt;17&lt;/ref-type&gt;&lt;contributors&gt;&lt;authors&gt;&lt;author&gt;Mahley, R. W.&lt;/author&gt;&lt;author&gt;Rall, S. C., Jr.&lt;/author&gt;&lt;/authors&gt;&lt;/contributors&gt;&lt;auth-address&gt;Gladstone Institute of Cardiovascular Disease, University of California at San Francisco, San Francisco, California 94141-9100, USA. rmahley@gladstone.ucsf.edu&lt;/auth-address&gt;&lt;titles&gt;&lt;title&gt;Apolipoprotein E: far more than a lipid transport protein&lt;/title&gt;&lt;secondary-title&gt;Annu Rev Genomics Hum Genet&lt;/secondary-title&gt;&lt;/titles&gt;&lt;pages&gt;507-37&lt;/pages&gt;&lt;volume&gt;1&lt;/volume&gt;&lt;edition&gt;2001/11/10&lt;/edition&gt;&lt;keywords&gt;&lt;keyword&gt;Alleles&lt;/keyword&gt;&lt;keyword&gt;Animals&lt;/keyword&gt;&lt;keyword&gt;Apolipoproteins E/chemistry/ genetics/ metabolism&lt;/keyword&gt;&lt;keyword&gt;Arteriosclerosis/etiology/genetics&lt;/keyword&gt;&lt;keyword&gt;Biological Transport, Active&lt;/keyword&gt;&lt;keyword&gt;Communicable Diseases/etiology/genetics&lt;/keyword&gt;&lt;keyword&gt;Female&lt;/keyword&gt;&lt;keyword&gt;Heart Diseases/etiology/genetics&lt;/keyword&gt;&lt;keyword&gt;Humans&lt;/keyword&gt;&lt;keyword&gt;Hyperlipoproteinemia Type III/genetics/metabolism&lt;/keyword&gt;&lt;keyword&gt;Immunity/genetics&lt;/keyword&gt;&lt;keyword&gt;Lipid Metabolism&lt;/keyword&gt;&lt;keyword&gt;Lipoproteins/metabolism&lt;/keyword&gt;&lt;keyword&gt;Male&lt;/keyword&gt;&lt;keyword&gt;Models, Molecular&lt;/keyword&gt;&lt;keyword&gt;Neurobiology&lt;/keyword&gt;&lt;keyword&gt;Phenotype&lt;/keyword&gt;&lt;keyword&gt;Polymorphism, Genetic&lt;/keyword&gt;&lt;keyword&gt;Protein Isoforms/chemistry/genetics/metabolism&lt;/keyword&gt;&lt;keyword&gt;Reproduction/genetics&lt;/keyword&gt;&lt;keyword&gt;Risk Factors&lt;/keyword&gt;&lt;/keywords&gt;&lt;dates&gt;&lt;year&gt;2000&lt;/year&gt;&lt;/dates&gt;&lt;isbn&gt;1527-8204 (Print)&amp;#xD;1527-8204 (Linking)&lt;/isbn&gt;&lt;accession-num&gt;11701639&lt;/accession-num&gt;&lt;urls&gt;&lt;/urls&gt;&lt;electronic-resource-num&gt;10.1146/annurev.genom.1.1.507&lt;/electronic-resource-num&gt;&lt;remote-database-provider&gt;NLM&lt;/remote-database-provider&gt;&lt;language&gt;eng&lt;/language&gt;&lt;/record&gt;&lt;/Cite&gt;&lt;/EndNote&gt;</w:instrText>
      </w:r>
      <w:r w:rsidR="00A723F7" w:rsidRPr="00E04168">
        <w:fldChar w:fldCharType="separate"/>
      </w:r>
      <w:r w:rsidR="00A723F7" w:rsidRPr="00E04168">
        <w:rPr>
          <w:noProof/>
        </w:rPr>
        <w:t>(Mahley and Rall, 2000)</w:t>
      </w:r>
      <w:r w:rsidR="00A723F7" w:rsidRPr="00E04168">
        <w:fldChar w:fldCharType="end"/>
      </w:r>
      <w:r w:rsidR="00DB7715" w:rsidRPr="00E04168">
        <w:t>.</w:t>
      </w:r>
      <w:r w:rsidR="005755DE" w:rsidRPr="00E04168">
        <w:t xml:space="preserve"> </w:t>
      </w:r>
      <w:r w:rsidR="00DB7715" w:rsidRPr="00E04168">
        <w:t>The</w:t>
      </w:r>
      <w:r w:rsidR="005755DE" w:rsidRPr="00E04168">
        <w:t xml:space="preserve"> ɛ2 isotope </w:t>
      </w:r>
      <w:r w:rsidR="00DB7715" w:rsidRPr="00E04168">
        <w:t>results in</w:t>
      </w:r>
      <w:r w:rsidR="00F94C84" w:rsidRPr="00E04168">
        <w:t xml:space="preserve"> defective</w:t>
      </w:r>
      <w:r w:rsidR="00DB7715" w:rsidRPr="00E04168">
        <w:t xml:space="preserve"> lipoprotein</w:t>
      </w:r>
      <w:r w:rsidR="00F94C84" w:rsidRPr="00E04168">
        <w:t xml:space="preserve"> binding to LDLr</w:t>
      </w:r>
      <w:r w:rsidR="00DB7715" w:rsidRPr="00E04168">
        <w:t xml:space="preserve">, which </w:t>
      </w:r>
      <w:r w:rsidR="005755DE" w:rsidRPr="00E04168">
        <w:t>in turn leads to incomplete catabolism of chylomicrons and VLDL-C</w:t>
      </w:r>
      <w:r w:rsidR="00F94C84" w:rsidRPr="00E04168">
        <w:t xml:space="preserve">, </w:t>
      </w:r>
      <w:r w:rsidR="00DB7715" w:rsidRPr="00E04168">
        <w:t>resulting</w:t>
      </w:r>
      <w:r w:rsidR="00F94C84" w:rsidRPr="00E04168">
        <w:t xml:space="preserve"> in</w:t>
      </w:r>
      <w:r w:rsidR="005755DE" w:rsidRPr="00E04168">
        <w:t xml:space="preserve"> an accumulation of cholesterol rich lipoprotein remnants</w:t>
      </w:r>
      <w:r w:rsidR="00DB7715" w:rsidRPr="00E04168">
        <w:t xml:space="preserve"> </w:t>
      </w:r>
      <w:r w:rsidR="00DB7715" w:rsidRPr="00E04168">
        <w:fldChar w:fldCharType="begin"/>
      </w:r>
      <w:r w:rsidR="002424DC" w:rsidRPr="00E04168">
        <w:instrText xml:space="preserve"> ADDIN EN.CITE &lt;EndNote&gt;&lt;Cite&gt;&lt;Author&gt;Phillips&lt;/Author&gt;&lt;Year&gt;2014&lt;/Year&gt;&lt;RecNum&gt;170&lt;/RecNum&gt;&lt;DisplayText&gt;(Phillips, 2014)&lt;/DisplayText&gt;&lt;record&gt;&lt;rec-number&gt;170&lt;/rec-number&gt;&lt;foreign-keys&gt;&lt;key app="EN" db-id="vd59wwa9htw29oe595kv20ty9zftzwsdrwvp"&gt;170&lt;/key&gt;&lt;/foreign-keys&gt;&lt;ref-type name="Journal Article"&gt;17&lt;/ref-type&gt;&lt;contributors&gt;&lt;authors&gt;&lt;author&gt;Phillips, M. C.&lt;/author&gt;&lt;/authors&gt;&lt;/contributors&gt;&lt;auth-address&gt;Division of Translational Medicine and Human Genetics, Perelman School of Medicine at the University of Pennsylvania, 11-130 Translational Research Center, Philadelphia, PA, USA.&lt;/auth-address&gt;&lt;titles&gt;&lt;title&gt;Apolipoprotein E isoforms and lipoprotein metabolism&lt;/title&gt;&lt;secondary-title&gt;IUBMB Life&lt;/secondary-title&gt;&lt;/titles&gt;&lt;pages&gt;616-23&lt;/pages&gt;&lt;volume&gt;66&lt;/volume&gt;&lt;number&gt;9&lt;/number&gt;&lt;edition&gt;2014/10/21&lt;/edition&gt;&lt;keywords&gt;&lt;keyword&gt;Amino Acid Substitution/genetics&lt;/keyword&gt;&lt;keyword&gt;Apolipoproteins E/ genetics/ metabolism&lt;/keyword&gt;&lt;keyword&gt;Humans&lt;/keyword&gt;&lt;keyword&gt;Lipid Metabolism Disorders/genetics/ metabolism&lt;/keyword&gt;&lt;keyword&gt;Lipoproteins/ metabolism&lt;/keyword&gt;&lt;keyword&gt;Models, Molecular&lt;/keyword&gt;&lt;keyword&gt;Protein Binding&lt;/keyword&gt;&lt;keyword&gt;Protein Isoforms/genetics/ metabolism&lt;/keyword&gt;&lt;keyword&gt;apolipoprotein E&lt;/keyword&gt;&lt;keyword&gt;atherosclerosis&lt;/keyword&gt;&lt;keyword&gt;cholesterol&lt;/keyword&gt;&lt;keyword&gt;high density lipoprotein&lt;/keyword&gt;&lt;keyword&gt;lipoprotein metabolism&lt;/keyword&gt;&lt;keyword&gt;low density lipoprotein receptor&lt;/keyword&gt;&lt;keyword&gt;triglyceride&lt;/keyword&gt;&lt;keyword&gt;very low density lipoprotein&lt;/keyword&gt;&lt;/keywords&gt;&lt;dates&gt;&lt;year&gt;2014&lt;/year&gt;&lt;pub-dates&gt;&lt;date&gt;Sep&lt;/date&gt;&lt;/pub-dates&gt;&lt;/dates&gt;&lt;isbn&gt;1521-6551 (Electronic)&amp;#xD;1521-6543 (Linking)&lt;/isbn&gt;&lt;accession-num&gt;25328986&lt;/accession-num&gt;&lt;urls&gt;&lt;/urls&gt;&lt;electronic-resource-num&gt;10.1002/iub.1314&lt;/electronic-resource-num&gt;&lt;remote-database-provider&gt;NLM&lt;/remote-database-provider&gt;&lt;language&gt;eng&lt;/language&gt;&lt;/record&gt;&lt;/Cite&gt;&lt;/EndNote&gt;</w:instrText>
      </w:r>
      <w:r w:rsidR="00DB7715" w:rsidRPr="00E04168">
        <w:fldChar w:fldCharType="separate"/>
      </w:r>
      <w:r w:rsidR="00DB7715" w:rsidRPr="00E04168">
        <w:rPr>
          <w:noProof/>
        </w:rPr>
        <w:t>(Phillips, 2014)</w:t>
      </w:r>
      <w:r w:rsidR="00DB7715" w:rsidRPr="00E04168">
        <w:fldChar w:fldCharType="end"/>
      </w:r>
      <w:r w:rsidR="005755DE" w:rsidRPr="00E04168">
        <w:t>.</w:t>
      </w:r>
      <w:r w:rsidR="00F94C84" w:rsidRPr="00E04168">
        <w:t xml:space="preserve"> </w:t>
      </w:r>
      <w:r w:rsidR="00DB7715" w:rsidRPr="00E04168">
        <w:t>However</w:t>
      </w:r>
      <w:r w:rsidR="00F94C84" w:rsidRPr="00E04168">
        <w:t>, only 5% of ɛ2 homozygotes h</w:t>
      </w:r>
      <w:r w:rsidR="008A0163" w:rsidRPr="00E04168">
        <w:t>ave this disease, and therefore</w:t>
      </w:r>
      <w:r w:rsidR="00F94C84" w:rsidRPr="00E04168">
        <w:t xml:space="preserve"> there are other factors involved </w:t>
      </w:r>
      <w:r w:rsidR="008A0163" w:rsidRPr="00E04168">
        <w:t>in the</w:t>
      </w:r>
      <w:r w:rsidR="00F94C84" w:rsidRPr="00E04168">
        <w:t xml:space="preserve"> development of the disease</w:t>
      </w:r>
      <w:r w:rsidR="007A0F8B" w:rsidRPr="00E04168">
        <w:t xml:space="preserve"> </w:t>
      </w:r>
      <w:r w:rsidR="007A0F8B" w:rsidRPr="00E04168">
        <w:fldChar w:fldCharType="begin"/>
      </w:r>
      <w:r w:rsidR="002424DC" w:rsidRPr="00E04168">
        <w:instrText xml:space="preserve"> ADDIN EN.CITE &lt;EndNote&gt;&lt;Cite&gt;&lt;Author&gt;de Beer&lt;/Author&gt;&lt;Year&gt;2002&lt;/Year&gt;&lt;RecNum&gt;168&lt;/RecNum&gt;&lt;DisplayText&gt;(de Beer et al., 2002)&lt;/DisplayText&gt;&lt;record&gt;&lt;rec-number&gt;168&lt;/rec-number&gt;&lt;foreign-keys&gt;&lt;key app="EN" db-id="vd59wwa9htw29oe595kv20ty9zftzwsdrwvp"&gt;168&lt;/key&gt;&lt;/foreign-keys&gt;&lt;ref-type name="Journal Article"&gt;17&lt;/ref-type&gt;&lt;contributors&gt;&lt;authors&gt;&lt;author&gt;de Beer, Femke&lt;/author&gt;&lt;author&gt;Stalenhoef, Anton F.H.&lt;/author&gt;&lt;author&gt;Hoogerbrugge, Nicoline&lt;/author&gt;&lt;author&gt;Kastelein, John J.P.&lt;/author&gt;&lt;author&gt;Gevers Leuven, Jan A.&lt;/author&gt;&lt;author&gt;van Duijn, Cornelia M.&lt;/author&gt;&lt;author&gt;Havekes, Louis M.&lt;/author&gt;&lt;author&gt;Smelt, Augustinus H.M.&lt;/author&gt;&lt;/authors&gt;&lt;/contributors&gt;&lt;titles&gt;&lt;title&gt;Expression of Type III Hyperlipoproteinemia in Apolipoprotein E2 (Arg158→Cys) Homozygotes Is Associated With Hyperinsulinemia&lt;/title&gt;&lt;secondary-title&gt;Arteriosclerosis, Thrombosis, and Vascular Biology&lt;/secondary-title&gt;&lt;/titles&gt;&lt;pages&gt;294-299&lt;/pages&gt;&lt;volume&gt;22&lt;/volume&gt;&lt;number&gt;2&lt;/number&gt;&lt;dates&gt;&lt;year&gt;2002&lt;/year&gt;&lt;pub-dates&gt;&lt;date&gt;February 1, 2002&lt;/date&gt;&lt;/pub-dates&gt;&lt;/dates&gt;&lt;urls&gt;&lt;related-urls&gt;&lt;url&gt;http://atvb.ahajournals.org/content/22/2/294.abstract&lt;/url&gt;&lt;/related-urls&gt;&lt;/urls&gt;&lt;/record&gt;&lt;/Cite&gt;&lt;/EndNote&gt;</w:instrText>
      </w:r>
      <w:r w:rsidR="007A0F8B" w:rsidRPr="00E04168">
        <w:fldChar w:fldCharType="separate"/>
      </w:r>
      <w:r w:rsidR="007A0F8B" w:rsidRPr="00E04168">
        <w:rPr>
          <w:noProof/>
        </w:rPr>
        <w:t>(de Beer et al., 2002)</w:t>
      </w:r>
      <w:r w:rsidR="007A0F8B" w:rsidRPr="00E04168">
        <w:fldChar w:fldCharType="end"/>
      </w:r>
      <w:r w:rsidR="00F94C84" w:rsidRPr="00E04168">
        <w:t>.</w:t>
      </w:r>
      <w:r w:rsidR="005755DE" w:rsidRPr="00E04168">
        <w:t xml:space="preserve"> </w:t>
      </w:r>
      <w:r w:rsidR="00F94C84" w:rsidRPr="00E04168">
        <w:t>W</w:t>
      </w:r>
      <w:r w:rsidR="00B75F17" w:rsidRPr="00E04168">
        <w:t xml:space="preserve">ith the exception of hyperlipoproteinaemia type </w:t>
      </w:r>
      <w:r w:rsidR="00B75F17" w:rsidRPr="00E04168">
        <w:lastRenderedPageBreak/>
        <w:t xml:space="preserve">III, this ɛ2 allele has been associated with a protective phenotype against </w:t>
      </w:r>
      <w:r w:rsidR="00EA0740" w:rsidRPr="00E04168">
        <w:t xml:space="preserve">CHD </w:t>
      </w:r>
      <w:r w:rsidR="00EA0740" w:rsidRPr="00E04168">
        <w:fldChar w:fldCharType="begin"/>
      </w:r>
      <w:r w:rsidR="002424DC" w:rsidRPr="00E04168">
        <w:instrText xml:space="preserve"> ADDIN EN.CITE &lt;EndNote&gt;&lt;Cite&gt;&lt;Author&gt;Bennet&lt;/Author&gt;&lt;Year&gt;2007&lt;/Year&gt;&lt;RecNum&gt;166&lt;/RecNum&gt;&lt;DisplayText&gt;(Bennet et al., 2007)&lt;/DisplayText&gt;&lt;record&gt;&lt;rec-number&gt;166&lt;/rec-number&gt;&lt;foreign-keys&gt;&lt;key app="EN" db-id="vd59wwa9htw29oe595kv20ty9zftzwsdrwvp"&gt;166&lt;/key&gt;&lt;/foreign-keys&gt;&lt;ref-type name="Journal Article"&gt;17&lt;/ref-type&gt;&lt;contributors&gt;&lt;authors&gt;&lt;author&gt;Bennet, A. M.&lt;/author&gt;&lt;author&gt;Di Angelantonio, E.&lt;/author&gt;&lt;author&gt;Ye, Z.&lt;/author&gt;&lt;author&gt;Wensley, F.&lt;/author&gt;&lt;author&gt;Dahlin, A.&lt;/author&gt;&lt;author&gt;Ahlbom, A.&lt;/author&gt;&lt;author&gt;Keavney, B.&lt;/author&gt;&lt;author&gt;Collins, R.&lt;/author&gt;&lt;author&gt;Wiman, B.&lt;/author&gt;&lt;author&gt;de Faire, U.&lt;/author&gt;&lt;author&gt;Danesh, J.&lt;/author&gt;&lt;/authors&gt;&lt;/contributors&gt;&lt;auth-address&gt;Department of Public Health and Primary Care, University of Cambridge, Cambridge, England.&lt;/auth-address&gt;&lt;titles&gt;&lt;title&gt;Association of apolipoprotein E genotypes with lipid levels and coronary risk&lt;/title&gt;&lt;secondary-title&gt;JAMA&lt;/secondary-title&gt;&lt;/titles&gt;&lt;pages&gt;1300-11&lt;/pages&gt;&lt;volume&gt;298&lt;/volume&gt;&lt;number&gt;11&lt;/number&gt;&lt;edition&gt;2007/09/20&lt;/edition&gt;&lt;keywords&gt;&lt;keyword&gt;Apolipoproteins E/ genetics&lt;/keyword&gt;&lt;keyword&gt;Cholesterol, LDL/blood&lt;/keyword&gt;&lt;keyword&gt;Coronary Disease/ epidemiology/genetics&lt;/keyword&gt;&lt;keyword&gt;Genotype&lt;/keyword&gt;&lt;keyword&gt;Humans&lt;/keyword&gt;&lt;keyword&gt;Lipids/ blood&lt;/keyword&gt;&lt;keyword&gt;Risk Assessment&lt;/keyword&gt;&lt;/keywords&gt;&lt;dates&gt;&lt;year&gt;2007&lt;/year&gt;&lt;pub-dates&gt;&lt;date&gt;Sep 19&lt;/date&gt;&lt;/pub-dates&gt;&lt;/dates&gt;&lt;isbn&gt;1538-3598 (Electronic)&amp;#xD;0098-7484 (Linking)&lt;/isbn&gt;&lt;accession-num&gt;17878422&lt;/accession-num&gt;&lt;urls&gt;&lt;/urls&gt;&lt;electronic-resource-num&gt;10.1001/jama.298.11.1300&lt;/electronic-resource-num&gt;&lt;remote-database-provider&gt;NLM&lt;/remote-database-provider&gt;&lt;language&gt;eng&lt;/language&gt;&lt;/record&gt;&lt;/Cite&gt;&lt;/EndNote&gt;</w:instrText>
      </w:r>
      <w:r w:rsidR="00EA0740" w:rsidRPr="00E04168">
        <w:fldChar w:fldCharType="separate"/>
      </w:r>
      <w:r w:rsidR="00EA0740" w:rsidRPr="00E04168">
        <w:rPr>
          <w:noProof/>
        </w:rPr>
        <w:t>(Bennet et al., 2007)</w:t>
      </w:r>
      <w:r w:rsidR="00EA0740" w:rsidRPr="00E04168">
        <w:fldChar w:fldCharType="end"/>
      </w:r>
      <w:r w:rsidR="00B75F17" w:rsidRPr="00E04168">
        <w:t>. Furthermore, th</w:t>
      </w:r>
      <w:r w:rsidR="00EA0740" w:rsidRPr="00E04168">
        <w:t>e</w:t>
      </w:r>
      <w:r w:rsidR="00B75F17" w:rsidRPr="00E04168">
        <w:t xml:space="preserve"> ɛ2 allele</w:t>
      </w:r>
      <w:r w:rsidR="00EA0740" w:rsidRPr="00E04168">
        <w:t xml:space="preserve"> is positively associated with exceptional longevity in Italian</w:t>
      </w:r>
      <w:r w:rsidR="00DB7715" w:rsidRPr="00E04168">
        <w:t>, Danish, US,</w:t>
      </w:r>
      <w:r w:rsidR="00EA0740" w:rsidRPr="00E04168">
        <w:t xml:space="preserve"> and Japanese cohorts. In </w:t>
      </w:r>
      <w:r w:rsidR="00D41646" w:rsidRPr="00E04168">
        <w:t>contrast</w:t>
      </w:r>
      <w:r w:rsidR="00EA0740" w:rsidRPr="00E04168">
        <w:t>, the presence of the ɛ4 allele reduced the chan</w:t>
      </w:r>
      <w:r w:rsidR="00B548FB" w:rsidRPr="00E04168">
        <w:t>c</w:t>
      </w:r>
      <w:r w:rsidR="00EA0740" w:rsidRPr="00E04168">
        <w:t xml:space="preserve">e of reaching exceptional longevity in Spanish, Italian, </w:t>
      </w:r>
      <w:r w:rsidR="00DB7715" w:rsidRPr="00E04168">
        <w:t>Danish, US</w:t>
      </w:r>
      <w:r w:rsidR="0018590C" w:rsidRPr="00E04168">
        <w:t xml:space="preserve"> </w:t>
      </w:r>
      <w:r w:rsidR="00EA0740" w:rsidRPr="00E04168">
        <w:t xml:space="preserve">and Japanese cohorts </w:t>
      </w:r>
      <w:r w:rsidR="00EA0740" w:rsidRPr="00E04168">
        <w:fldChar w:fldCharType="begin">
          <w:fldData xml:space="preserve">PEVuZE5vdGU+PENpdGU+PEF1dGhvcj5HYXJhdGFjaGVhPC9BdXRob3I+PFllYXI+MjAxNDwvWWVh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</w:fldData>
        </w:fldChar>
      </w:r>
      <w:r w:rsidR="002424DC" w:rsidRPr="00E04168">
        <w:instrText xml:space="preserve"> ADDIN EN.CITE </w:instrText>
      </w:r>
      <w:r w:rsidR="002424DC" w:rsidRPr="00E04168">
        <w:fldChar w:fldCharType="begin">
          <w:fldData xml:space="preserve">PEVuZE5vdGU+PENpdGU+PEF1dGhvcj5HYXJhdGFjaGVhPC9BdXRob3I+PFllYXI+MjAxNDwvWWVh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</w:fldData>
        </w:fldChar>
      </w:r>
      <w:r w:rsidR="002424DC" w:rsidRPr="00E04168">
        <w:instrText xml:space="preserve"> ADDIN EN.CITE.DATA </w:instrText>
      </w:r>
      <w:r w:rsidR="002424DC" w:rsidRPr="00E04168">
        <w:fldChar w:fldCharType="end"/>
      </w:r>
      <w:r w:rsidR="00EA0740" w:rsidRPr="00E04168">
        <w:fldChar w:fldCharType="separate"/>
      </w:r>
      <w:r w:rsidR="00DB7715" w:rsidRPr="00E04168">
        <w:rPr>
          <w:noProof/>
        </w:rPr>
        <w:t>(Garatachea et al., 2014; Schupf et al., 2013)</w:t>
      </w:r>
      <w:r w:rsidR="00EA0740" w:rsidRPr="00E04168">
        <w:fldChar w:fldCharType="end"/>
      </w:r>
      <w:r w:rsidR="00EA0740" w:rsidRPr="00E04168">
        <w:t xml:space="preserve">. </w:t>
      </w:r>
    </w:p>
    <w:p w14:paraId="28ED9143" w14:textId="77777777" w:rsidR="00160321" w:rsidRPr="00E04168" w:rsidRDefault="00160321" w:rsidP="00595E64">
      <w:pPr>
        <w:spacing w:line="276" w:lineRule="auto"/>
        <w:jc w:val="both"/>
      </w:pPr>
    </w:p>
    <w:p w14:paraId="543D7B1E" w14:textId="4D93D5C2" w:rsidR="001012FE" w:rsidRPr="00E04168" w:rsidRDefault="00740A68" w:rsidP="00FA3CF8">
      <w:pPr>
        <w:spacing w:line="276" w:lineRule="auto"/>
        <w:jc w:val="both"/>
        <w:rPr>
          <w:b/>
        </w:rPr>
      </w:pPr>
      <w:r w:rsidRPr="00E04168">
        <w:rPr>
          <w:b/>
        </w:rPr>
        <w:t>4.4</w:t>
      </w:r>
      <w:r w:rsidR="001012FE" w:rsidRPr="00E04168">
        <w:rPr>
          <w:b/>
        </w:rPr>
        <w:t xml:space="preserve"> Lipoprotein</w:t>
      </w:r>
      <w:r w:rsidRPr="00E04168">
        <w:rPr>
          <w:b/>
        </w:rPr>
        <w:t xml:space="preserve"> and Hepatic</w:t>
      </w:r>
      <w:r w:rsidR="001012FE" w:rsidRPr="00E04168">
        <w:rPr>
          <w:b/>
        </w:rPr>
        <w:t xml:space="preserve"> Lipase</w:t>
      </w:r>
      <w:r w:rsidR="007F0CB8" w:rsidRPr="00E04168">
        <w:t xml:space="preserve"> </w:t>
      </w:r>
    </w:p>
    <w:p w14:paraId="679970F4" w14:textId="2D7FC80E" w:rsidR="001924A6" w:rsidRPr="00E04168" w:rsidRDefault="0014479D" w:rsidP="006427F2">
      <w:pPr>
        <w:spacing w:line="276" w:lineRule="auto"/>
        <w:jc w:val="both"/>
      </w:pPr>
      <w:r w:rsidRPr="00E04168">
        <w:t xml:space="preserve">Another enzyme that is effected by genetic mutation is LPL. LPL is primarily found on the endothelial wall of capillaries </w:t>
      </w:r>
      <w:r w:rsidR="00AE46E4" w:rsidRPr="00E04168">
        <w:t xml:space="preserve">and </w:t>
      </w:r>
      <w:r w:rsidRPr="00E04168">
        <w:t xml:space="preserve">is responsible for the hydrolysis of triacylglycerol in chylomicrons and VLDL into FFA and MAG </w:t>
      </w:r>
      <w:r w:rsidRPr="00E04168">
        <w:fldChar w:fldCharType="begin"/>
      </w:r>
      <w:r w:rsidR="00B62720" w:rsidRPr="00E04168">
        <w:instrText xml:space="preserve"> ADDIN EN.CITE &lt;EndNote&gt;&lt;Cite&gt;&lt;Author&gt;Goldberg&lt;/Author&gt;&lt;Year&gt;2009&lt;/Year&gt;&lt;RecNum&gt;253&lt;/RecNum&gt;&lt;DisplayText&gt;(Goldberg et al., 2009)&lt;/DisplayText&gt;&lt;record&gt;&lt;rec-number&gt;253&lt;/rec-number&gt;&lt;foreign-keys&gt;&lt;key app="EN" db-id="vd59wwa9htw29oe595kv20ty9zftzwsdrwvp"&gt;253&lt;/key&gt;&lt;/foreign-keys&gt;&lt;ref-type name="Journal Article"&gt;17&lt;/ref-type&gt;&lt;contributors&gt;&lt;authors&gt;&lt;author&gt;Goldberg, Ira J.&lt;/author&gt;&lt;author&gt;Eckel, Robert H.&lt;/author&gt;&lt;author&gt;Abumrad, Nada A.&lt;/author&gt;&lt;/authors&gt;&lt;/contributors&gt;&lt;titles&gt;&lt;title&gt;Regulation of fatty acid uptake into tissues: lipoprotein lipase- and CD36-mediated pathways&lt;/title&gt;&lt;secondary-title&gt;Journal of Lipid Research&lt;/secondary-title&gt;&lt;/titles&gt;&lt;periodical&gt;&lt;full-title&gt;J Lipid Res&lt;/full-title&gt;&lt;abbr-1&gt;Journal of lipid research&lt;/abbr-1&gt;&lt;/periodical&gt;&lt;pages&gt;S86-S90&lt;/pages&gt;&lt;volume&gt;50&lt;/volume&gt;&lt;number&gt;Supplement&lt;/number&gt;&lt;dates&gt;&lt;year&gt;2009&lt;/year&gt;&lt;pub-dates&gt;&lt;date&gt;April 1, 2009&lt;/date&gt;&lt;/pub-dates&gt;&lt;/dates&gt;&lt;urls&gt;&lt;related-urls&gt;&lt;url&gt;http://www.jlr.org/content/50/Supplement/S86.abstract&lt;/url&gt;&lt;/related-urls&gt;&lt;/urls&gt;&lt;electronic-resource-num&gt;10.1194/jlr.R800085-JLR200&lt;/electronic-resource-num&gt;&lt;/record&gt;&lt;/Cite&gt;&lt;/EndNote&gt;</w:instrText>
      </w:r>
      <w:r w:rsidRPr="00E04168">
        <w:fldChar w:fldCharType="separate"/>
      </w:r>
      <w:r w:rsidRPr="00E04168">
        <w:rPr>
          <w:noProof/>
        </w:rPr>
        <w:t>(Goldberg et al., 2009)</w:t>
      </w:r>
      <w:r w:rsidRPr="00E04168">
        <w:fldChar w:fldCharType="end"/>
      </w:r>
      <w:r w:rsidRPr="00E04168">
        <w:t xml:space="preserve">. </w:t>
      </w:r>
      <w:r w:rsidR="00D41646" w:rsidRPr="00E04168">
        <w:t>A</w:t>
      </w:r>
      <w:r w:rsidR="007F0CB8" w:rsidRPr="00E04168">
        <w:t xml:space="preserve"> common polymorphism in the LPL gene is S447X. </w:t>
      </w:r>
      <w:r w:rsidR="00AE46E4" w:rsidRPr="00E04168">
        <w:t xml:space="preserve">In a </w:t>
      </w:r>
      <w:r w:rsidR="007F0CB8" w:rsidRPr="00E04168">
        <w:t>cohort of middle-aged and elderly American subjects, 44.0 and 50.6% of males and females</w:t>
      </w:r>
      <w:r w:rsidR="00AE46E4" w:rsidRPr="00E04168">
        <w:t>, respectively</w:t>
      </w:r>
      <w:r w:rsidR="007F0CB8" w:rsidRPr="00E04168">
        <w:t xml:space="preserve"> exhibited homozygosity for the common allele, while only 12.6 and 7.6% were homozygous for the rare allele </w:t>
      </w:r>
      <w:r w:rsidR="007F0CB8" w:rsidRPr="00E04168">
        <w:fldChar w:fldCharType="begin"/>
      </w:r>
      <w:r w:rsidR="002424DC" w:rsidRPr="00E04168">
        <w:instrText xml:space="preserve"> ADDIN EN.CITE &lt;EndNote&gt;&lt;Cite&gt;&lt;Author&gt;Larson&lt;/Author&gt;&lt;Year&gt;1999&lt;/Year&gt;&lt;RecNum&gt;233&lt;/RecNum&gt;&lt;DisplayText&gt;(Larson et al., 1999)&lt;/DisplayText&gt;&lt;record&gt;&lt;rec-number&gt;233&lt;/rec-number&gt;&lt;foreign-keys&gt;&lt;key app="EN" db-id="vd59wwa9htw29oe595kv20ty9zftzwsdrwvp"&gt;233&lt;/key&gt;&lt;/foreign-keys&gt;&lt;ref-type name="Journal Article"&gt;17&lt;/ref-type&gt;&lt;contributors&gt;&lt;authors&gt;&lt;author&gt;Larson, Ilona&lt;/author&gt;&lt;author&gt;Hoffmann, Michael M.&lt;/author&gt;&lt;author&gt;Ordovas, Jose M.&lt;/author&gt;&lt;author&gt;Schaefer, Ernst J.&lt;/author&gt;&lt;author&gt;März, Winfried&lt;/author&gt;&lt;author&gt;Kreuzer, Jörg&lt;/author&gt;&lt;/authors&gt;&lt;/contributors&gt;&lt;titles&gt;&lt;title&gt;The Lipoprotein Lipase HindIII Polymorphism: Association with Total Cholesterol and LDL-Cholesterol, but not with HDL and Triglycerides in 342 Females&lt;/title&gt;&lt;secondary-title&gt;Clinical Chemistry&lt;/secondary-title&gt;&lt;/titles&gt;&lt;pages&gt;963-968&lt;/pages&gt;&lt;volume&gt;45&lt;/volume&gt;&lt;number&gt;7&lt;/number&gt;&lt;dates&gt;&lt;year&gt;1999&lt;/year&gt;&lt;pub-dates&gt;&lt;date&gt;July 1, 1999&lt;/date&gt;&lt;/pub-dates&gt;&lt;/dates&gt;&lt;urls&gt;&lt;related-urls&gt;&lt;url&gt;http://www.clinchem.org/content/45/7/963.abstract&lt;/url&gt;&lt;/related-urls&gt;&lt;/urls&gt;&lt;/record&gt;&lt;/Cite&gt;&lt;/EndNote&gt;</w:instrText>
      </w:r>
      <w:r w:rsidR="007F0CB8" w:rsidRPr="00E04168">
        <w:fldChar w:fldCharType="separate"/>
      </w:r>
      <w:r w:rsidR="007F0CB8" w:rsidRPr="00E04168">
        <w:rPr>
          <w:noProof/>
        </w:rPr>
        <w:t>(Larson et al., 1999)</w:t>
      </w:r>
      <w:r w:rsidR="007F0CB8" w:rsidRPr="00E04168">
        <w:fldChar w:fldCharType="end"/>
      </w:r>
      <w:r w:rsidR="007F0CB8" w:rsidRPr="00E04168">
        <w:t xml:space="preserve">. Heterozygosity was displayed in 43.4 and 41.8% of males and females respectively. Females, but not males, exhibiting homozygosity for the rare allele had lower total cholesterol and LDL-C levels, when compared to heterozygotes and homozygotes for the common allele </w:t>
      </w:r>
      <w:r w:rsidR="007F0CB8" w:rsidRPr="00E04168">
        <w:fldChar w:fldCharType="begin"/>
      </w:r>
      <w:r w:rsidR="002424DC" w:rsidRPr="00E04168">
        <w:instrText xml:space="preserve"> ADDIN EN.CITE &lt;EndNote&gt;&lt;Cite&gt;&lt;Author&gt;Larson&lt;/Author&gt;&lt;Year&gt;1999&lt;/Year&gt;&lt;RecNum&gt;233&lt;/RecNum&gt;&lt;DisplayText&gt;(Larson et al., 1999)&lt;/DisplayText&gt;&lt;record&gt;&lt;rec-number&gt;233&lt;/rec-number&gt;&lt;foreign-keys&gt;&lt;key app="EN" db-id="vd59wwa9htw29oe595kv20ty9zftzwsdrwvp"&gt;233&lt;/key&gt;&lt;/foreign-keys&gt;&lt;ref-type name="Journal Article"&gt;17&lt;/ref-type&gt;&lt;contributors&gt;&lt;authors&gt;&lt;author&gt;Larson, Ilona&lt;/author&gt;&lt;author&gt;Hoffmann, Michael M.&lt;/author&gt;&lt;author&gt;Ordovas, Jose M.&lt;/author&gt;&lt;author&gt;Schaefer, Ernst J.&lt;/author&gt;&lt;author&gt;März, Winfried&lt;/author&gt;&lt;author&gt;Kreuzer, Jörg&lt;/author&gt;&lt;/authors&gt;&lt;/contributors&gt;&lt;titles&gt;&lt;title&gt;The Lipoprotein Lipase HindIII Polymorphism: Association with Total Cholesterol and LDL-Cholesterol, but not with HDL and Triglycerides in 342 Females&lt;/title&gt;&lt;secondary-title&gt;Clinical Chemistry&lt;/secondary-title&gt;&lt;/titles&gt;&lt;pages&gt;963-968&lt;/pages&gt;&lt;volume&gt;45&lt;/volume&gt;&lt;number&gt;7&lt;/number&gt;&lt;dates&gt;&lt;year&gt;1999&lt;/year&gt;&lt;pub-dates&gt;&lt;date&gt;July 1, 1999&lt;/date&gt;&lt;/pub-dates&gt;&lt;/dates&gt;&lt;urls&gt;&lt;related-urls&gt;&lt;url&gt;http://www.clinchem.org/content/45/7/963.abstract&lt;/url&gt;&lt;/related-urls&gt;&lt;/urls&gt;&lt;/record&gt;&lt;/Cite&gt;&lt;/EndNote&gt;</w:instrText>
      </w:r>
      <w:r w:rsidR="007F0CB8" w:rsidRPr="00E04168">
        <w:fldChar w:fldCharType="separate"/>
      </w:r>
      <w:r w:rsidR="007F0CB8" w:rsidRPr="00E04168">
        <w:rPr>
          <w:noProof/>
        </w:rPr>
        <w:t>(Larson et al., 1999)</w:t>
      </w:r>
      <w:r w:rsidR="007F0CB8" w:rsidRPr="00E04168">
        <w:fldChar w:fldCharType="end"/>
      </w:r>
      <w:r w:rsidR="007F0CB8" w:rsidRPr="00E04168">
        <w:t>. This alteration to cholesterol metabolism could play a role in the a</w:t>
      </w:r>
      <w:r w:rsidR="00C01B0B" w:rsidRPr="00E04168">
        <w:t>ssociat</w:t>
      </w:r>
      <w:r w:rsidR="007F0CB8" w:rsidRPr="00E04168">
        <w:t>ion of this genotype with</w:t>
      </w:r>
      <w:r w:rsidR="00C01B0B" w:rsidRPr="00E04168">
        <w:t xml:space="preserve"> </w:t>
      </w:r>
      <w:r w:rsidR="00E962D6" w:rsidRPr="00E04168">
        <w:t xml:space="preserve">age-related </w:t>
      </w:r>
      <w:r w:rsidR="00D41646" w:rsidRPr="00E04168">
        <w:t>conditions</w:t>
      </w:r>
      <w:r w:rsidR="00E962D6" w:rsidRPr="00E04168">
        <w:t xml:space="preserve"> such as </w:t>
      </w:r>
      <w:r w:rsidR="00350064" w:rsidRPr="00E04168">
        <w:t xml:space="preserve">hypertension, </w:t>
      </w:r>
      <w:r w:rsidR="00C01B0B" w:rsidRPr="00E04168">
        <w:t>type 2 diabetes mellitus</w:t>
      </w:r>
      <w:r w:rsidR="00350064" w:rsidRPr="00E04168">
        <w:t xml:space="preserve"> and coronary artery disease </w:t>
      </w:r>
      <w:r w:rsidR="00350064" w:rsidRPr="00E04168">
        <w:fldChar w:fldCharType="begin">
          <w:fldData xml:space="preserve">PEVuZE5vdGU+PENpdGU+PEF1dGhvcj5NdcOxb3otQmFycmlvczwvQXV0aG9yPjxZZWFyPjIwMTI8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</w:fldData>
        </w:fldChar>
      </w:r>
      <w:r w:rsidR="002424DC" w:rsidRPr="00E04168">
        <w:instrText xml:space="preserve"> ADDIN EN.CITE </w:instrText>
      </w:r>
      <w:r w:rsidR="002424DC" w:rsidRPr="00E04168">
        <w:fldChar w:fldCharType="begin">
          <w:fldData xml:space="preserve">PEVuZE5vdGU+PENpdGU+PEF1dGhvcj5NdcOxb3otQmFycmlvczwvQXV0aG9yPjxZZWFyPjIwMTI8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</w:fldData>
        </w:fldChar>
      </w:r>
      <w:r w:rsidR="002424DC" w:rsidRPr="00E04168">
        <w:instrText xml:space="preserve"> ADDIN EN.CITE.DATA </w:instrText>
      </w:r>
      <w:r w:rsidR="002424DC" w:rsidRPr="00E04168">
        <w:fldChar w:fldCharType="end"/>
      </w:r>
      <w:r w:rsidR="00350064" w:rsidRPr="00E04168">
        <w:fldChar w:fldCharType="separate"/>
      </w:r>
      <w:r w:rsidR="00350064" w:rsidRPr="00E04168">
        <w:rPr>
          <w:noProof/>
        </w:rPr>
        <w:t>(Daoud et al., 2013; Muñoz-Barrios et al., 2012)</w:t>
      </w:r>
      <w:r w:rsidR="00350064" w:rsidRPr="00E04168">
        <w:fldChar w:fldCharType="end"/>
      </w:r>
      <w:r w:rsidR="00C01B0B" w:rsidRPr="00E04168">
        <w:t>.</w:t>
      </w:r>
      <w:r w:rsidR="00350064" w:rsidRPr="00E04168">
        <w:t xml:space="preserve"> </w:t>
      </w:r>
      <w:r w:rsidR="006427F2" w:rsidRPr="00E04168">
        <w:t xml:space="preserve"> </w:t>
      </w:r>
      <w:r w:rsidR="006E0023" w:rsidRPr="00E04168">
        <w:t>Hepatic l</w:t>
      </w:r>
      <w:r w:rsidR="009B2152" w:rsidRPr="00E04168">
        <w:t>ipase is</w:t>
      </w:r>
      <w:r w:rsidR="00004AD0" w:rsidRPr="00E04168">
        <w:t xml:space="preserve"> responsible f</w:t>
      </w:r>
      <w:r w:rsidR="009B2152" w:rsidRPr="00E04168">
        <w:t>or the conversion of IDL to LDL, and</w:t>
      </w:r>
      <w:r w:rsidR="00004AD0" w:rsidRPr="00E04168">
        <w:t xml:space="preserve"> can also be</w:t>
      </w:r>
      <w:r w:rsidR="00AE7780" w:rsidRPr="00E04168">
        <w:t xml:space="preserve"> effected by genetic mutation. </w:t>
      </w:r>
      <w:r w:rsidR="00C81AE9" w:rsidRPr="00E04168">
        <w:t xml:space="preserve">In contrast, </w:t>
      </w:r>
      <w:r w:rsidR="0098086B" w:rsidRPr="00E04168">
        <w:t xml:space="preserve">the –C480T </w:t>
      </w:r>
      <w:r w:rsidR="00C81AE9" w:rsidRPr="00E04168">
        <w:t>polymorphism</w:t>
      </w:r>
      <w:r w:rsidR="007668B4" w:rsidRPr="00E04168">
        <w:t xml:space="preserve"> </w:t>
      </w:r>
      <w:r w:rsidR="0098086B" w:rsidRPr="00E04168">
        <w:t>in</w:t>
      </w:r>
      <w:r w:rsidR="00C81AE9" w:rsidRPr="00E04168">
        <w:t xml:space="preserve"> </w:t>
      </w:r>
      <w:r w:rsidR="00740A68" w:rsidRPr="00E04168">
        <w:t xml:space="preserve">the hepatic lipase </w:t>
      </w:r>
      <w:r w:rsidR="0098086B" w:rsidRPr="00E04168">
        <w:t xml:space="preserve">gene </w:t>
      </w:r>
      <w:r w:rsidR="00740A68" w:rsidRPr="00E04168">
        <w:t xml:space="preserve">have been shown to </w:t>
      </w:r>
      <w:r w:rsidR="001924A6" w:rsidRPr="00E04168">
        <w:t>elevate</w:t>
      </w:r>
      <w:r w:rsidR="00740A68" w:rsidRPr="00E04168">
        <w:t xml:space="preserve"> HDL-C levels.</w:t>
      </w:r>
      <w:r w:rsidR="007668B4" w:rsidRPr="00E04168">
        <w:t xml:space="preserve"> Homozygosity for the common allele was observed in 53.2% of control individuals, w</w:t>
      </w:r>
      <w:r w:rsidR="00F26B12" w:rsidRPr="00E04168">
        <w:t>hile</w:t>
      </w:r>
      <w:r w:rsidR="007668B4" w:rsidRPr="00E04168">
        <w:t xml:space="preserve"> </w:t>
      </w:r>
      <w:r w:rsidR="00F26B12" w:rsidRPr="00E04168">
        <w:t xml:space="preserve">40.3% </w:t>
      </w:r>
      <w:r w:rsidR="005C128A" w:rsidRPr="00E04168">
        <w:t xml:space="preserve">of these individuals </w:t>
      </w:r>
      <w:r w:rsidR="00F26B12" w:rsidRPr="00E04168">
        <w:t>were observed to be heterozygous</w:t>
      </w:r>
      <w:r w:rsidR="007668B4" w:rsidRPr="00E04168">
        <w:t>. Homozygosity for the –C480T polymorphism was observed in 6.5% of healthy individuals</w:t>
      </w:r>
      <w:r w:rsidR="005C128A" w:rsidRPr="00E04168">
        <w:t>, whereas, this</w:t>
      </w:r>
      <w:r w:rsidR="007668B4" w:rsidRPr="00E04168">
        <w:t xml:space="preserve"> was reduced to 4.7% </w:t>
      </w:r>
      <w:r w:rsidR="005C128A" w:rsidRPr="00E04168">
        <w:t>for</w:t>
      </w:r>
      <w:r w:rsidR="007668B4" w:rsidRPr="00E04168">
        <w:t xml:space="preserve"> individuals with </w:t>
      </w:r>
      <w:r w:rsidR="00D41646" w:rsidRPr="00E04168">
        <w:t xml:space="preserve">a </w:t>
      </w:r>
      <w:r w:rsidR="007668B4" w:rsidRPr="00E04168">
        <w:t>paternal history of myocardial infarction before the age of 55</w:t>
      </w:r>
      <w:r w:rsidR="00D41646" w:rsidRPr="00E04168">
        <w:t xml:space="preserve"> years, a</w:t>
      </w:r>
      <w:r w:rsidR="001D656F" w:rsidRPr="00E04168">
        <w:t xml:space="preserve">lthough this was not statistically significant </w:t>
      </w:r>
      <w:r w:rsidR="001D656F" w:rsidRPr="00E04168">
        <w:fldChar w:fldCharType="begin"/>
      </w:r>
      <w:r w:rsidR="002424DC" w:rsidRPr="00E04168">
        <w:instrText xml:space="preserve"> ADDIN EN.CITE &lt;EndNote&gt;&lt;Cite&gt;&lt;Author&gt;Murtomäki&lt;/Author&gt;&lt;Year&gt;1997&lt;/Year&gt;&lt;RecNum&gt;234&lt;/RecNum&gt;&lt;DisplayText&gt;(Murtomäki et al., 1997)&lt;/DisplayText&gt;&lt;record&gt;&lt;rec-number&gt;234&lt;/rec-number&gt;&lt;foreign-keys&gt;&lt;key app="EN" db-id="vd59wwa9htw29oe595kv20ty9zftzwsdrwvp"&gt;234&lt;/key&gt;&lt;/foreign-keys&gt;&lt;ref-type name="Journal Article"&gt;17&lt;/ref-type&gt;&lt;contributors&gt;&lt;authors&gt;&lt;author&gt;Murtomäki, Sanna&lt;/author&gt;&lt;author&gt;Tahvanainen, Esa&lt;/author&gt;&lt;author&gt;Antikainen, Marjatta&lt;/author&gt;&lt;author&gt;Tiret, Laurence&lt;/author&gt;&lt;author&gt;Nicaud, Viviane&lt;/author&gt;&lt;author&gt;Jansen, Hans&lt;/author&gt;&lt;author&gt;Ehnholm, Christian&lt;/author&gt;&lt;author&gt;on behalf of the European Atherosclerosis Research Study Group&lt;/author&gt;&lt;/authors&gt;&lt;/contributors&gt;&lt;titles&gt;&lt;title&gt;Hepatic Lipase Gene Polymorphisms Influence Plasma HDL Levels: Results From Finnish EARS Participants&lt;/title&gt;&lt;secondary-title&gt;Arteriosclerosis, Thrombosis, and Vascular Biology&lt;/secondary-title&gt;&lt;/titles&gt;&lt;pages&gt;1879-1884&lt;/pages&gt;&lt;volume&gt;17&lt;/volume&gt;&lt;number&gt;10&lt;/number&gt;&lt;dates&gt;&lt;year&gt;1997&lt;/year&gt;&lt;pub-dates&gt;&lt;date&gt;October 1, 1997&lt;/date&gt;&lt;/pub-dates&gt;&lt;/dates&gt;&lt;urls&gt;&lt;related-urls&gt;&lt;url&gt;http://atvb.ahajournals.org/content/17/10/1879.abstract&lt;/url&gt;&lt;/related-urls&gt;&lt;/urls&gt;&lt;electronic-resource-num&gt;10.1161/01.atv.17.10.1879&lt;/electronic-resource-num&gt;&lt;/record&gt;&lt;/Cite&gt;&lt;/EndNote&gt;</w:instrText>
      </w:r>
      <w:r w:rsidR="001D656F" w:rsidRPr="00E04168">
        <w:fldChar w:fldCharType="separate"/>
      </w:r>
      <w:r w:rsidR="001D656F" w:rsidRPr="00E04168">
        <w:rPr>
          <w:noProof/>
        </w:rPr>
        <w:t>(Murtomäki et al., 1997)</w:t>
      </w:r>
      <w:r w:rsidR="001D656F" w:rsidRPr="00E04168">
        <w:fldChar w:fldCharType="end"/>
      </w:r>
      <w:r w:rsidR="007668B4" w:rsidRPr="00E04168">
        <w:t xml:space="preserve">. </w:t>
      </w:r>
      <w:r w:rsidR="001924A6" w:rsidRPr="00E04168">
        <w:t>Fur</w:t>
      </w:r>
      <w:r w:rsidR="001D656F" w:rsidRPr="00E04168">
        <w:t>t</w:t>
      </w:r>
      <w:r w:rsidR="001924A6" w:rsidRPr="00E04168">
        <w:t>h</w:t>
      </w:r>
      <w:r w:rsidR="001D656F" w:rsidRPr="00E04168">
        <w:t xml:space="preserve">ermore, McCaskie et al. </w:t>
      </w:r>
      <w:r w:rsidR="00F26B12" w:rsidRPr="00E04168">
        <w:t>(</w:t>
      </w:r>
      <w:r w:rsidR="001D656F" w:rsidRPr="00E04168">
        <w:t>2006</w:t>
      </w:r>
      <w:r w:rsidR="00F26B12" w:rsidRPr="00E04168">
        <w:t xml:space="preserve">) </w:t>
      </w:r>
      <w:r w:rsidR="00D41646" w:rsidRPr="00E04168">
        <w:t>found</w:t>
      </w:r>
      <w:r w:rsidR="00F26B12" w:rsidRPr="00E04168">
        <w:t xml:space="preserve"> that</w:t>
      </w:r>
      <w:r w:rsidR="001D656F" w:rsidRPr="00E04168">
        <w:t xml:space="preserve"> although HDL-C levels were raised in an </w:t>
      </w:r>
      <w:r w:rsidR="00D41646" w:rsidRPr="00E04168">
        <w:t>Australian population with this</w:t>
      </w:r>
      <w:r w:rsidR="001924A6" w:rsidRPr="00E04168">
        <w:t xml:space="preserve"> </w:t>
      </w:r>
      <w:r w:rsidR="001D656F" w:rsidRPr="00E04168">
        <w:t>polymorphis</w:t>
      </w:r>
      <w:r w:rsidR="006E0023" w:rsidRPr="00E04168">
        <w:t>m</w:t>
      </w:r>
      <w:r w:rsidR="001D656F" w:rsidRPr="00E04168">
        <w:t>,</w:t>
      </w:r>
      <w:r w:rsidR="00D41646" w:rsidRPr="00E04168">
        <w:t xml:space="preserve"> it</w:t>
      </w:r>
      <w:r w:rsidR="001D656F" w:rsidRPr="00E04168">
        <w:t xml:space="preserve"> was not associated with a </w:t>
      </w:r>
      <w:r w:rsidR="001924A6" w:rsidRPr="00E04168">
        <w:t xml:space="preserve">decrease in CHD risk </w:t>
      </w:r>
      <w:r w:rsidR="001924A6" w:rsidRPr="00E04168">
        <w:fldChar w:fldCharType="begin"/>
      </w:r>
      <w:r w:rsidR="002424DC" w:rsidRPr="00E04168">
        <w:instrText xml:space="preserve"> ADDIN EN.CITE &lt;EndNote&gt;&lt;Cite&gt;&lt;Author&gt;McCaskie&lt;/Author&gt;&lt;Year&gt;2006&lt;/Year&gt;&lt;RecNum&gt;235&lt;/RecNum&gt;&lt;DisplayText&gt;(McCaskie et al., 2006)&lt;/DisplayText&gt;&lt;record&gt;&lt;rec-number&gt;235&lt;/rec-number&gt;&lt;foreign-keys&gt;&lt;key app="EN" db-id="vd59wwa9htw29oe595kv20ty9zftzwsdrwvp"&gt;235&lt;/key&gt;&lt;/foreign-keys&gt;&lt;ref-type name="Journal Article"&gt;17&lt;/ref-type&gt;&lt;contributors&gt;&lt;authors&gt;&lt;author&gt;McCaskie, P. A.&lt;/author&gt;&lt;author&gt;Cadby, G.&lt;/author&gt;&lt;author&gt;Hung, J.&lt;/author&gt;&lt;author&gt;McQuillan, B. M.&lt;/author&gt;&lt;author&gt;Chapman, C. M.&lt;/author&gt;&lt;author&gt;Carter, K. W.&lt;/author&gt;&lt;author&gt;Thompson, P. L.&lt;/author&gt;&lt;author&gt;Palmer, L. J.&lt;/author&gt;&lt;author&gt;Beilby, J. P.&lt;/author&gt;&lt;/authors&gt;&lt;/contributors&gt;&lt;auth-address&gt;Laboratory for Genetic Epidemiology, Western Australian Institute for Medical Research, Centre for Medical Research, University of Western Australia, Nedlands, Perth, Western Australia. pmccask@cyllene.uwa.edu.au&lt;/auth-address&gt;&lt;titles&gt;&lt;title&gt;The C-480T hepatic lipase polymorphism is associated with HDL-C but not with risk of coronary heart disease&lt;/title&gt;&lt;secondary-title&gt;Clin Genet&lt;/secondary-title&gt;&lt;/titles&gt;&lt;pages&gt;114-21&lt;/pages&gt;&lt;volume&gt;70&lt;/volume&gt;&lt;number&gt;2&lt;/number&gt;&lt;edition&gt;2006/08/02&lt;/edition&gt;&lt;keywords&gt;&lt;keyword&gt;Adult&lt;/keyword&gt;&lt;keyword&gt;Aged&lt;/keyword&gt;&lt;keyword&gt;Cholesterol, HDL/ genetics&lt;/keyword&gt;&lt;keyword&gt;Coronary Disease/etiology/ genetics&lt;/keyword&gt;&lt;keyword&gt;Cross-Sectional Studies&lt;/keyword&gt;&lt;keyword&gt;Female&lt;/keyword&gt;&lt;keyword&gt;Humans&lt;/keyword&gt;&lt;keyword&gt;Lipase/ genetics&lt;/keyword&gt;&lt;keyword&gt;Male&lt;/keyword&gt;&lt;keyword&gt;Middle Aged&lt;/keyword&gt;&lt;keyword&gt;Polymorphism, Single Nucleotide&lt;/keyword&gt;&lt;keyword&gt;Risk&lt;/keyword&gt;&lt;/keywords&gt;&lt;dates&gt;&lt;year&gt;2006&lt;/year&gt;&lt;pub-dates&gt;&lt;date&gt;Aug&lt;/date&gt;&lt;/pub-dates&gt;&lt;/dates&gt;&lt;isbn&gt;0009-9163 (Print)&amp;#xD;0009-9163 (Linking)&lt;/isbn&gt;&lt;accession-num&gt;16879193&lt;/accession-num&gt;&lt;urls&gt;&lt;/urls&gt;&lt;electronic-resource-num&gt;10.1111/j.1399-0004.2006.00659.x&lt;/electronic-resource-num&gt;&lt;remote-database-provider&gt;NLM&lt;/remote-database-provider&gt;&lt;language&gt;eng&lt;/language&gt;&lt;/record&gt;&lt;/Cite&gt;&lt;/EndNote&gt;</w:instrText>
      </w:r>
      <w:r w:rsidR="001924A6" w:rsidRPr="00E04168">
        <w:fldChar w:fldCharType="separate"/>
      </w:r>
      <w:r w:rsidR="001924A6" w:rsidRPr="00E04168">
        <w:rPr>
          <w:noProof/>
        </w:rPr>
        <w:t>(McCaskie et al., 2006)</w:t>
      </w:r>
      <w:r w:rsidR="001924A6" w:rsidRPr="00E04168">
        <w:fldChar w:fldCharType="end"/>
      </w:r>
      <w:r w:rsidR="001924A6" w:rsidRPr="00E04168">
        <w:t>. In contrast, Fan et al. (2006) found t</w:t>
      </w:r>
      <w:r w:rsidR="00D41646" w:rsidRPr="00E04168">
        <w:t>hat this</w:t>
      </w:r>
      <w:r w:rsidR="001924A6" w:rsidRPr="00E04168">
        <w:t xml:space="preserve"> polymorphism was associated with</w:t>
      </w:r>
      <w:r w:rsidR="00C53538" w:rsidRPr="00E04168">
        <w:t xml:space="preserve"> a lower coronary flow reserve,</w:t>
      </w:r>
      <w:r w:rsidR="00D41646" w:rsidRPr="00E04168">
        <w:t xml:space="preserve"> which is </w:t>
      </w:r>
      <w:r w:rsidR="00C53538" w:rsidRPr="00E04168">
        <w:t xml:space="preserve">an early indicator of atherosclerosis </w:t>
      </w:r>
      <w:r w:rsidR="00C53538" w:rsidRPr="00E04168">
        <w:fldChar w:fldCharType="begin"/>
      </w:r>
      <w:r w:rsidR="00CA7B92" w:rsidRPr="00E04168">
        <w:instrText xml:space="preserve"> ADDIN EN.CITE &lt;EndNote&gt;&lt;Cite&gt;&lt;Author&gt;Fan&lt;/Author&gt;&lt;Year&gt;2006&lt;/Year&gt;&lt;RecNum&gt;236&lt;/RecNum&gt;&lt;DisplayText&gt;(Fan et al., 2006)&lt;/DisplayText&gt;&lt;record&gt;&lt;rec-number&gt;236&lt;/rec-number&gt;&lt;foreign-keys&gt;&lt;key app="EN" db-id="vd59wwa9htw29oe595kv20ty9zftzwsdrwvp"&gt;236&lt;/key&gt;&lt;/foreign-keys&gt;&lt;ref-type name="Journal Article"&gt;17&lt;/ref-type&gt;&lt;contributors&gt;&lt;authors&gt;&lt;author&gt;Fan, Yue-Mei&lt;/author&gt;&lt;author&gt;Laaksonen, Reijo&lt;/author&gt;&lt;author&gt;Janatuinen, Tuula&lt;/author&gt;&lt;author&gt;Vesalainen, Risto&lt;/author&gt;&lt;author&gt;Laine, Hanna&lt;/author&gt;&lt;author&gt;Raitakari, Olli T.&lt;/author&gt;&lt;author&gt;Nuutila, Pirjo&lt;/author&gt;&lt;author&gt;Knuuti, Juhani&lt;/author&gt;&lt;author&gt;Rontu, Riikka&lt;/author&gt;&lt;author&gt;Lehtimäki, Terho&lt;/author&gt;&lt;/authors&gt;&lt;/contributors&gt;&lt;titles&gt;&lt;title&gt;The influence of hepatic lipase C-480T polymorphism on coronary flow reserve in young men is independent of the plasma cholesterol level&lt;/title&gt;&lt;secondary-title&gt;Atherosclerosis&lt;/secondary-title&gt;&lt;/titles&gt;&lt;periodical&gt;&lt;full-title&gt;Atherosclerosis&lt;/full-title&gt;&lt;abbr-1&gt;Atherosclerosis&lt;/abbr-1&gt;&lt;/periodical&gt;&lt;pages&gt;391-397&lt;/pages&gt;&lt;volume&gt;188&lt;/volume&gt;&lt;number&gt;2&lt;/number&gt;&lt;keywords&gt;&lt;keyword&gt;Coronary flow reserve&lt;/keyword&gt;&lt;keyword&gt;Hepatic lipase&lt;/keyword&gt;&lt;keyword&gt;Myocardial blood flow&lt;/keyword&gt;&lt;keyword&gt;Polymorphism&lt;/keyword&gt;&lt;keyword&gt;Positron emission tomography&lt;/keyword&gt;&lt;/keywords&gt;&lt;dates&gt;&lt;year&gt;2006&lt;/year&gt;&lt;pub-dates&gt;&lt;date&gt;10//&lt;/date&gt;&lt;/pub-dates&gt;&lt;/dates&gt;&lt;isbn&gt;0021-9150&lt;/isbn&gt;&lt;urls&gt;&lt;related-urls&gt;&lt;url&gt;http://www.sciencedirect.com/science/article/pii/S002191500500729X&lt;/url&gt;&lt;/related-urls&gt;&lt;/urls&gt;&lt;electronic-resource-num&gt;http://dx.doi.org/10.1016/j.atherosclerosis.2005.11.003&lt;/electronic-resource-num&gt;&lt;/record&gt;&lt;/Cite&gt;&lt;/EndNote&gt;</w:instrText>
      </w:r>
      <w:r w:rsidR="00C53538" w:rsidRPr="00E04168">
        <w:fldChar w:fldCharType="separate"/>
      </w:r>
      <w:r w:rsidR="00C53538" w:rsidRPr="00E04168">
        <w:rPr>
          <w:noProof/>
        </w:rPr>
        <w:t>(Fan et al., 2006)</w:t>
      </w:r>
      <w:r w:rsidR="00C53538" w:rsidRPr="00E04168">
        <w:fldChar w:fldCharType="end"/>
      </w:r>
      <w:r w:rsidR="00C53538" w:rsidRPr="00E04168">
        <w:t>.</w:t>
      </w:r>
      <w:r w:rsidR="001924A6" w:rsidRPr="00E04168">
        <w:t xml:space="preserve"> </w:t>
      </w:r>
    </w:p>
    <w:p w14:paraId="10D30448" w14:textId="77777777" w:rsidR="00E730B0" w:rsidRPr="00E04168" w:rsidRDefault="00E730B0" w:rsidP="00FA3CF8">
      <w:pPr>
        <w:spacing w:line="276" w:lineRule="auto"/>
        <w:jc w:val="both"/>
      </w:pPr>
    </w:p>
    <w:p w14:paraId="400F14EE" w14:textId="2D2E7E25" w:rsidR="00E83CC3" w:rsidRPr="00E04168" w:rsidRDefault="009A3DBC" w:rsidP="00FA3CF8">
      <w:pPr>
        <w:spacing w:line="276" w:lineRule="auto"/>
        <w:jc w:val="both"/>
      </w:pPr>
      <w:r w:rsidRPr="00E04168">
        <w:rPr>
          <w:b/>
        </w:rPr>
        <w:t>4.</w:t>
      </w:r>
      <w:r w:rsidR="00740A68" w:rsidRPr="00E04168">
        <w:rPr>
          <w:b/>
        </w:rPr>
        <w:t>5</w:t>
      </w:r>
      <w:r w:rsidRPr="00E04168">
        <w:rPr>
          <w:b/>
        </w:rPr>
        <w:t xml:space="preserve"> HMG CoA </w:t>
      </w:r>
      <w:r w:rsidR="006E0023" w:rsidRPr="00E04168">
        <w:rPr>
          <w:b/>
        </w:rPr>
        <w:t>R</w:t>
      </w:r>
      <w:r w:rsidRPr="00E04168">
        <w:rPr>
          <w:b/>
        </w:rPr>
        <w:t>eductase</w:t>
      </w:r>
      <w:r w:rsidR="00E83CC3" w:rsidRPr="00E04168">
        <w:t xml:space="preserve"> </w:t>
      </w:r>
    </w:p>
    <w:p w14:paraId="7C1795D1" w14:textId="5BE84D2A" w:rsidR="003B1BF9" w:rsidRPr="00E04168" w:rsidRDefault="00004AD0" w:rsidP="00FA3CF8">
      <w:pPr>
        <w:spacing w:line="276" w:lineRule="auto"/>
        <w:jc w:val="both"/>
      </w:pPr>
      <w:r w:rsidRPr="00E04168">
        <w:t>HMG CoA</w:t>
      </w:r>
      <w:r w:rsidR="00D41646" w:rsidRPr="00E04168">
        <w:t xml:space="preserve"> reductase</w:t>
      </w:r>
      <w:r w:rsidRPr="00E04168">
        <w:t xml:space="preserve"> is the enzyme responsib</w:t>
      </w:r>
      <w:r w:rsidR="006427F2" w:rsidRPr="00E04168">
        <w:t>le for the rate limiting step in</w:t>
      </w:r>
      <w:r w:rsidRPr="00E04168">
        <w:t xml:space="preserve"> cholesterol biosynthesis, and</w:t>
      </w:r>
      <w:r w:rsidR="00522919" w:rsidRPr="00E04168">
        <w:t xml:space="preserve"> is therefore</w:t>
      </w:r>
      <w:r w:rsidRPr="00E04168">
        <w:t xml:space="preserve"> the main target for pharmaceutical intervention by statins</w:t>
      </w:r>
      <w:r w:rsidR="001E2DB1" w:rsidRPr="00E04168">
        <w:t xml:space="preserve"> </w:t>
      </w:r>
      <w:r w:rsidR="001E2DB1" w:rsidRPr="00E04168">
        <w:fldChar w:fldCharType="begin"/>
      </w:r>
      <w:r w:rsidR="002424DC" w:rsidRPr="00E04168">
        <w:instrText xml:space="preserve"> ADDIN EN.CITE &lt;EndNote&gt;&lt;Cite&gt;&lt;Author&gt;Istvan&lt;/Author&gt;&lt;Year&gt;2001&lt;/Year&gt;&lt;RecNum&gt;254&lt;/RecNum&gt;&lt;DisplayText&gt;(Istvan and Deisenhofer, 2001)&lt;/DisplayText&gt;&lt;record&gt;&lt;rec-number&gt;254&lt;/rec-number&gt;&lt;foreign-keys&gt;&lt;key app="EN" db-id="vd59wwa9htw29oe595kv20ty9zftzwsdrwvp"&gt;254&lt;/key&gt;&lt;/foreign-keys&gt;&lt;ref-type name="Journal Article"&gt;17&lt;/ref-type&gt;&lt;contributors&gt;&lt;authors&gt;&lt;author&gt;Istvan, Eva S.&lt;/author&gt;&lt;author&gt;Deisenhofer, Johann&lt;/author&gt;&lt;/authors&gt;&lt;/contributors&gt;&lt;titles&gt;&lt;title&gt;Structural Mechanism for Statin Inhibition of HMG-CoA Reductase&lt;/title&gt;&lt;secondary-title&gt;Science&lt;/secondary-title&gt;&lt;/titles&gt;&lt;pages&gt;1160-1164&lt;/pages&gt;&lt;volume&gt;292&lt;/volume&gt;&lt;number&gt;5519&lt;/number&gt;&lt;dates&gt;&lt;year&gt;2001&lt;/year&gt;&lt;pub-dates&gt;&lt;date&gt;May 11, 2001&lt;/date&gt;&lt;/pub-dates&gt;&lt;/dates&gt;&lt;urls&gt;&lt;related-urls&gt;&lt;url&gt;http://www.sciencemag.org/content/292/5519/1160.abstract&lt;/url&gt;&lt;/related-urls&gt;&lt;/urls&gt;&lt;electronic-resource-num&gt;10.1126/science.1059344&lt;/electronic-resource-num&gt;&lt;/record&gt;&lt;/Cite&gt;&lt;/EndNote&gt;</w:instrText>
      </w:r>
      <w:r w:rsidR="001E2DB1" w:rsidRPr="00E04168">
        <w:fldChar w:fldCharType="separate"/>
      </w:r>
      <w:r w:rsidR="001E2DB1" w:rsidRPr="00E04168">
        <w:rPr>
          <w:noProof/>
        </w:rPr>
        <w:t>(Istvan and Deisenhofer, 2001)</w:t>
      </w:r>
      <w:r w:rsidR="001E2DB1" w:rsidRPr="00E04168">
        <w:fldChar w:fldCharType="end"/>
      </w:r>
      <w:r w:rsidRPr="00E04168">
        <w:t xml:space="preserve">. </w:t>
      </w:r>
      <w:r w:rsidR="0045588B" w:rsidRPr="00E04168">
        <w:t xml:space="preserve">Chasman et al. (2004) </w:t>
      </w:r>
      <w:r w:rsidR="00A632DF" w:rsidRPr="00E04168">
        <w:t xml:space="preserve">demonstrated that </w:t>
      </w:r>
      <w:r w:rsidR="00CA76B7" w:rsidRPr="00E04168">
        <w:t xml:space="preserve">two </w:t>
      </w:r>
      <w:r w:rsidR="00A632DF" w:rsidRPr="00E04168">
        <w:t xml:space="preserve">genetic polymorphisms were </w:t>
      </w:r>
      <w:r w:rsidRPr="00E04168">
        <w:t>not only</w:t>
      </w:r>
      <w:r w:rsidR="00CA76B7" w:rsidRPr="00E04168">
        <w:t xml:space="preserve"> able to</w:t>
      </w:r>
      <w:r w:rsidR="00A632DF" w:rsidRPr="00E04168">
        <w:t xml:space="preserve"> influence the baseline characteristics of the lipoprotein profile, but als</w:t>
      </w:r>
      <w:r w:rsidR="00CA76B7" w:rsidRPr="00E04168">
        <w:t>o influence</w:t>
      </w:r>
      <w:r w:rsidR="00A632DF" w:rsidRPr="00E04168">
        <w:t xml:space="preserve"> the efficacy of statin treatment. The p</w:t>
      </w:r>
      <w:r w:rsidR="002F14CA" w:rsidRPr="00E04168">
        <w:t xml:space="preserve">resence of one copy of SNP 12 (rs17244841) </w:t>
      </w:r>
      <w:r w:rsidR="0045588B" w:rsidRPr="00E04168">
        <w:t xml:space="preserve">induced an 18.9% reduction in LDL-C and 4.6% increase in HDL-C, compared </w:t>
      </w:r>
      <w:r w:rsidR="002F14CA" w:rsidRPr="00E04168">
        <w:t>with</w:t>
      </w:r>
      <w:r w:rsidR="0045588B" w:rsidRPr="00E04168">
        <w:t xml:space="preserve"> individuals homozygous for the major allele. Whereas, heterozygotes for SNP 29</w:t>
      </w:r>
      <w:r w:rsidR="002F14CA" w:rsidRPr="00E04168">
        <w:t xml:space="preserve"> (rs17238540)</w:t>
      </w:r>
      <w:r w:rsidR="0045588B" w:rsidRPr="00E04168">
        <w:t>, exhibited 18.9 and 2.4% reduction in LDL-C and HDL-C</w:t>
      </w:r>
      <w:r w:rsidR="00D5509D" w:rsidRPr="00E04168">
        <w:t>,</w:t>
      </w:r>
      <w:r w:rsidR="0045588B" w:rsidRPr="00E04168">
        <w:t xml:space="preserve"> respectively.</w:t>
      </w:r>
      <w:r w:rsidR="002F14CA" w:rsidRPr="00E04168">
        <w:t xml:space="preserve"> The p</w:t>
      </w:r>
      <w:r w:rsidR="0045588B" w:rsidRPr="00E04168">
        <w:t>resence of one of the SNPs also resulted in the diminished efficacy for cholesterol lowering</w:t>
      </w:r>
      <w:r w:rsidR="006F6C7D" w:rsidRPr="00E04168">
        <w:t xml:space="preserve"> treatment by pravastatin. </w:t>
      </w:r>
      <w:r w:rsidR="002F14CA" w:rsidRPr="00E04168">
        <w:t>For individuals with either SNP, t</w:t>
      </w:r>
      <w:r w:rsidR="006F6C7D" w:rsidRPr="00E04168">
        <w:t>he t</w:t>
      </w:r>
      <w:r w:rsidR="0045588B" w:rsidRPr="00E04168">
        <w:t xml:space="preserve">otal cholesterol and LDL-C lowering </w:t>
      </w:r>
      <w:r w:rsidR="002F14CA" w:rsidRPr="00E04168">
        <w:t>efficacy</w:t>
      </w:r>
      <w:r w:rsidR="0045588B" w:rsidRPr="00E04168">
        <w:t xml:space="preserve"> was reduced 22 and 19% respectively</w:t>
      </w:r>
      <w:r w:rsidR="002F14CA" w:rsidRPr="00E04168">
        <w:t xml:space="preserve"> </w:t>
      </w:r>
      <w:r w:rsidR="002F14CA" w:rsidRPr="00E04168">
        <w:fldChar w:fldCharType="begin"/>
      </w:r>
      <w:r w:rsidR="002424DC" w:rsidRPr="00E04168">
        <w:instrText xml:space="preserve"> ADDIN EN.CITE &lt;EndNote&gt;&lt;Cite&gt;&lt;Author&gt;Chasman&lt;/Author&gt;&lt;Year&gt;2004&lt;/Year&gt;&lt;RecNum&gt;230&lt;/RecNum&gt;&lt;DisplayText&gt;(Chasman et al., 2004)&lt;/DisplayText&gt;&lt;record&gt;&lt;rec-number&gt;230&lt;/rec-number&gt;&lt;foreign-keys&gt;&lt;key app="EN" db-id="vd59wwa9htw29oe595kv20ty9zftzwsdrwvp"&gt;230&lt;/key&gt;&lt;/foreign-keys&gt;&lt;ref-type name="Journal Article"&gt;17&lt;/ref-type&gt;&lt;contributors&gt;&lt;authors&gt;&lt;author&gt;Chasman, D. I.&lt;/author&gt;&lt;author&gt;Posada, D.&lt;/author&gt;&lt;author&gt;Subrahmanyan, L.&lt;/author&gt;&lt;author&gt;Cook, N. R.&lt;/author&gt;&lt;author&gt;Stanton,&lt;/author&gt;&lt;author&gt;Jr, V. P.&lt;/author&gt;&lt;author&gt;Ridker, P.&lt;/author&gt;&lt;/authors&gt;&lt;/contributors&gt;&lt;titles&gt;&lt;title&gt;PHarmacogenetic study of statin therapy and cholesterol reduction&lt;/title&gt;&lt;secondary-title&gt;JAMA&lt;/secondary-title&gt;&lt;/titles&gt;&lt;pages&gt;2821-2827&lt;/pages&gt;&lt;volume&gt;291&lt;/volume&gt;&lt;number&gt;23&lt;/number&gt;&lt;dates&gt;&lt;year&gt;2004&lt;/year&gt;&lt;/dates&gt;&lt;isbn&gt;0098-7484&lt;/isbn&gt;&lt;urls&gt;&lt;related-urls&gt;&lt;url&gt;http://dx.doi.org/10.1001/jama.291.23.2821&lt;/url&gt;&lt;/related-urls&gt;&lt;/urls&gt;&lt;electronic-resource-num&gt;10.1001/jama.291.23.2821&lt;/electronic-resource-num&gt;&lt;/record&gt;&lt;/Cite&gt;&lt;/EndNote&gt;</w:instrText>
      </w:r>
      <w:r w:rsidR="002F14CA" w:rsidRPr="00E04168">
        <w:fldChar w:fldCharType="separate"/>
      </w:r>
      <w:r w:rsidR="002F14CA" w:rsidRPr="00E04168">
        <w:rPr>
          <w:noProof/>
        </w:rPr>
        <w:t>(Chasman et al., 2004)</w:t>
      </w:r>
      <w:r w:rsidR="002F14CA" w:rsidRPr="00E04168">
        <w:fldChar w:fldCharType="end"/>
      </w:r>
      <w:r w:rsidR="0045588B" w:rsidRPr="00E04168">
        <w:t xml:space="preserve">. </w:t>
      </w:r>
      <w:r w:rsidR="00232D6D" w:rsidRPr="00E04168">
        <w:t>Thus,</w:t>
      </w:r>
      <w:r w:rsidR="001E2DB1" w:rsidRPr="00E04168">
        <w:t xml:space="preserve"> g</w:t>
      </w:r>
      <w:r w:rsidR="00232D6D" w:rsidRPr="00E04168">
        <w:t xml:space="preserve">enetic polymorphisms in certain </w:t>
      </w:r>
      <w:r w:rsidR="001E2DB1" w:rsidRPr="00E04168">
        <w:t>enzyme</w:t>
      </w:r>
      <w:r w:rsidR="00232D6D" w:rsidRPr="00E04168">
        <w:t>s</w:t>
      </w:r>
      <w:r w:rsidR="001E2DB1" w:rsidRPr="00E04168">
        <w:t xml:space="preserve"> and receptor genes associat</w:t>
      </w:r>
      <w:r w:rsidR="00232D6D" w:rsidRPr="00E04168">
        <w:t xml:space="preserve">ed with cholesterol </w:t>
      </w:r>
      <w:r w:rsidR="00522919" w:rsidRPr="00E04168">
        <w:lastRenderedPageBreak/>
        <w:t>biosynthesis</w:t>
      </w:r>
      <w:r w:rsidR="00232D6D" w:rsidRPr="00E04168">
        <w:t xml:space="preserve"> can provoke </w:t>
      </w:r>
      <w:r w:rsidR="00522919" w:rsidRPr="00E04168">
        <w:t xml:space="preserve">the dysregulation of </w:t>
      </w:r>
      <w:r w:rsidR="00232D6D" w:rsidRPr="00E04168">
        <w:t>cholesterol metabolism</w:t>
      </w:r>
      <w:r w:rsidRPr="00E04168">
        <w:t>, lipoprotein profile,</w:t>
      </w:r>
      <w:r w:rsidR="00232D6D" w:rsidRPr="00E04168">
        <w:t xml:space="preserve"> alter</w:t>
      </w:r>
      <w:r w:rsidRPr="00E04168">
        <w:t xml:space="preserve"> CVD risk</w:t>
      </w:r>
      <w:r w:rsidR="003B1BF9" w:rsidRPr="00E04168">
        <w:t>,</w:t>
      </w:r>
      <w:r w:rsidRPr="00E04168">
        <w:t xml:space="preserve"> and </w:t>
      </w:r>
      <w:r w:rsidR="00232D6D" w:rsidRPr="00E04168">
        <w:t xml:space="preserve">the </w:t>
      </w:r>
      <w:r w:rsidRPr="00E04168">
        <w:t xml:space="preserve">response </w:t>
      </w:r>
      <w:r w:rsidR="00232D6D" w:rsidRPr="00E04168">
        <w:t xml:space="preserve">of cholesterol metabolism </w:t>
      </w:r>
      <w:r w:rsidRPr="00E04168">
        <w:t xml:space="preserve">to pharmaceutical intervention. </w:t>
      </w:r>
    </w:p>
    <w:p w14:paraId="59FD54DA" w14:textId="71485881" w:rsidR="00165EC1" w:rsidRPr="00E04168" w:rsidRDefault="00165EC1">
      <w:pPr>
        <w:rPr>
          <w:b/>
        </w:rPr>
      </w:pPr>
    </w:p>
    <w:p w14:paraId="18B23ED1" w14:textId="06D3E05A" w:rsidR="00230F78" w:rsidRPr="00E04168" w:rsidRDefault="008753E1" w:rsidP="008C1F23">
      <w:pPr>
        <w:tabs>
          <w:tab w:val="center" w:pos="4513"/>
        </w:tabs>
        <w:spacing w:line="276" w:lineRule="auto"/>
        <w:jc w:val="both"/>
        <w:rPr>
          <w:b/>
        </w:rPr>
      </w:pPr>
      <w:r w:rsidRPr="00E04168">
        <w:rPr>
          <w:b/>
        </w:rPr>
        <w:t>5</w:t>
      </w:r>
      <w:r w:rsidR="00566107" w:rsidRPr="00E04168">
        <w:rPr>
          <w:b/>
        </w:rPr>
        <w:t>.0 Oxid</w:t>
      </w:r>
      <w:r w:rsidR="00D14115" w:rsidRPr="00E04168">
        <w:rPr>
          <w:b/>
        </w:rPr>
        <w:t>at</w:t>
      </w:r>
      <w:r w:rsidR="00566107" w:rsidRPr="00E04168">
        <w:rPr>
          <w:b/>
        </w:rPr>
        <w:t xml:space="preserve">ive Stress and </w:t>
      </w:r>
      <w:r w:rsidR="007C4DF0" w:rsidRPr="00E04168">
        <w:rPr>
          <w:b/>
        </w:rPr>
        <w:t>Cholesterol</w:t>
      </w:r>
      <w:r w:rsidR="00566107" w:rsidRPr="00E04168">
        <w:rPr>
          <w:b/>
        </w:rPr>
        <w:t xml:space="preserve"> Metabolism</w:t>
      </w:r>
      <w:r w:rsidR="00402FC2" w:rsidRPr="00E04168">
        <w:rPr>
          <w:b/>
        </w:rPr>
        <w:t xml:space="preserve"> </w:t>
      </w:r>
    </w:p>
    <w:p w14:paraId="2A98A072" w14:textId="55B50E11" w:rsidR="003E6A46" w:rsidRPr="00E04168" w:rsidRDefault="001E06BE" w:rsidP="00B9241C">
      <w:pPr>
        <w:spacing w:line="276" w:lineRule="auto"/>
        <w:jc w:val="both"/>
      </w:pPr>
      <w:r w:rsidRPr="00E04168">
        <w:t>The free radical theory of ageing is underpinned by the belief</w:t>
      </w:r>
      <w:r w:rsidR="00BC0E8F" w:rsidRPr="00E04168">
        <w:t>,</w:t>
      </w:r>
      <w:r w:rsidRPr="00E04168">
        <w:t xml:space="preserve"> that the gradual accumulation of </w:t>
      </w:r>
      <w:r w:rsidR="00CB3A62" w:rsidRPr="00E04168">
        <w:t>oxidative</w:t>
      </w:r>
      <w:r w:rsidRPr="00E04168">
        <w:t xml:space="preserve"> </w:t>
      </w:r>
      <w:r w:rsidR="00B708BF" w:rsidRPr="00E04168">
        <w:t>stress</w:t>
      </w:r>
      <w:r w:rsidRPr="00E04168">
        <w:t xml:space="preserve"> with time is responsible for the ageing process </w:t>
      </w:r>
      <w:r w:rsidRPr="00E04168">
        <w:fldChar w:fldCharType="begin">
          <w:fldData xml:space="preserve">PEVuZE5vdGU+PENpdGU+PEF1dGhvcj5IYXJtYW48L0F1dGhvcj48WWVhcj4yMDA5PC9ZZWFyPjxS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</w:fldData>
        </w:fldChar>
      </w:r>
      <w:r w:rsidR="000E2CD4" w:rsidRPr="00E04168">
        <w:instrText xml:space="preserve"> ADDIN EN.CITE </w:instrText>
      </w:r>
      <w:r w:rsidR="000E2CD4" w:rsidRPr="00E04168">
        <w:fldChar w:fldCharType="begin">
          <w:fldData xml:space="preserve">PEVuZE5vdGU+PENpdGU+PEF1dGhvcj5IYXJtYW48L0F1dGhvcj48WWVhcj4yMDA5PC9ZZWFyPjxS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</w:fldData>
        </w:fldChar>
      </w:r>
      <w:r w:rsidR="000E2CD4" w:rsidRPr="00E04168">
        <w:instrText xml:space="preserve"> ADDIN EN.CITE.DATA </w:instrText>
      </w:r>
      <w:r w:rsidR="000E2CD4" w:rsidRPr="00E04168">
        <w:fldChar w:fldCharType="end"/>
      </w:r>
      <w:r w:rsidRPr="00E04168">
        <w:fldChar w:fldCharType="separate"/>
      </w:r>
      <w:r w:rsidR="000E2CD4" w:rsidRPr="00E04168">
        <w:rPr>
          <w:noProof/>
        </w:rPr>
        <w:t>(Harman, 1956, 2009)</w:t>
      </w:r>
      <w:r w:rsidRPr="00E04168">
        <w:fldChar w:fldCharType="end"/>
      </w:r>
      <w:r w:rsidRPr="00E04168">
        <w:t>.</w:t>
      </w:r>
      <w:r w:rsidR="00B708BF" w:rsidRPr="00E04168">
        <w:t xml:space="preserve"> </w:t>
      </w:r>
      <w:r w:rsidR="004E3F4D" w:rsidRPr="00E04168">
        <w:t xml:space="preserve">Reactive oxygen species (ROS) </w:t>
      </w:r>
      <w:r w:rsidR="00227874" w:rsidRPr="00E04168">
        <w:t>play</w:t>
      </w:r>
      <w:r w:rsidR="00B708BF" w:rsidRPr="00E04168">
        <w:t xml:space="preserve"> a key role in the development of oxidative stress </w:t>
      </w:r>
      <w:r w:rsidR="00B708BF" w:rsidRPr="00E04168">
        <w:fldChar w:fldCharType="begin"/>
      </w:r>
      <w:r w:rsidR="002424DC" w:rsidRPr="00E04168">
        <w:instrText xml:space="preserve"> ADDIN EN.CITE &lt;EndNote&gt;&lt;Cite&gt;&lt;Author&gt;Kandola&lt;/Author&gt;&lt;Year&gt;2015&lt;/Year&gt;&lt;RecNum&gt;189&lt;/RecNum&gt;&lt;DisplayText&gt;(Kandola et al., 2015)&lt;/DisplayText&gt;&lt;record&gt;&lt;rec-number&gt;189&lt;/rec-number&gt;&lt;foreign-keys&gt;&lt;key app="EN" db-id="vd59wwa9htw29oe595kv20ty9zftzwsdrwvp"&gt;189&lt;/key&gt;&lt;/foreign-keys&gt;&lt;ref-type name="Journal Article"&gt;17&lt;/ref-type&gt;&lt;contributors&gt;&lt;authors&gt;&lt;author&gt;Kandola, K.&lt;/author&gt;&lt;author&gt;Bowman, A.&lt;/author&gt;&lt;author&gt;Birch-Machin, M. A.&lt;/author&gt;&lt;/authors&gt;&lt;/contributors&gt;&lt;auth-address&gt;Dermatology, Medical School Newcastle University, Newcastle upon Tyne, NE24HH, U.K.&lt;/auth-address&gt;&lt;titles&gt;&lt;title&gt;Oxidative stress - a key emerging impact factor in health, ageing, lifestyle and aesthetics&lt;/title&gt;&lt;secondary-title&gt;Int J Cosmet Sci&lt;/secondary-title&gt;&lt;/titles&gt;&lt;pages&gt;1-8&lt;/pages&gt;&lt;volume&gt;37 Suppl 2&lt;/volume&gt;&lt;edition&gt;2015/11/18&lt;/edition&gt;&lt;keywords&gt;&lt;keyword&gt;genomics/proteomics/elisa/cell culture&lt;/keyword&gt;&lt;keyword&gt;hair growth/hair biology&lt;/keyword&gt;&lt;keyword&gt;skin physiology/structure&lt;/keyword&gt;&lt;/keywords&gt;&lt;dates&gt;&lt;year&gt;2015&lt;/year&gt;&lt;pub-dates&gt;&lt;date&gt;Dec&lt;/date&gt;&lt;/pub-dates&gt;&lt;/dates&gt;&lt;isbn&gt;1468-2494 (Electronic)&amp;#xD;0142-5463 (Linking)&lt;/isbn&gt;&lt;accession-num&gt;26574299&lt;/accession-num&gt;&lt;urls&gt;&lt;/urls&gt;&lt;electronic-resource-num&gt;10.1111/ics.12287&lt;/electronic-resource-num&gt;&lt;remote-database-provider&gt;NLM&lt;/remote-database-provider&gt;&lt;language&gt;Eng&lt;/language&gt;&lt;/record&gt;&lt;/Cite&gt;&lt;/EndNote&gt;</w:instrText>
      </w:r>
      <w:r w:rsidR="00B708BF" w:rsidRPr="00E04168">
        <w:fldChar w:fldCharType="separate"/>
      </w:r>
      <w:r w:rsidR="00B708BF" w:rsidRPr="00E04168">
        <w:rPr>
          <w:noProof/>
        </w:rPr>
        <w:t>(Kandola et al., 2015)</w:t>
      </w:r>
      <w:r w:rsidR="00B708BF" w:rsidRPr="00E04168">
        <w:fldChar w:fldCharType="end"/>
      </w:r>
      <w:r w:rsidR="004E3F4D" w:rsidRPr="00E04168">
        <w:t xml:space="preserve">. ROS </w:t>
      </w:r>
      <w:r w:rsidR="00D715D5" w:rsidRPr="00E04168">
        <w:t xml:space="preserve">are produced during </w:t>
      </w:r>
      <w:r w:rsidR="00D70DCB" w:rsidRPr="00E04168">
        <w:t xml:space="preserve">mitochondrial oxidative phosphorylation, and by cells exposed to </w:t>
      </w:r>
      <w:r w:rsidR="00D715D5" w:rsidRPr="00E04168">
        <w:t xml:space="preserve">xenobiotics </w:t>
      </w:r>
      <w:r w:rsidR="00D715D5" w:rsidRPr="00E04168">
        <w:fldChar w:fldCharType="begin"/>
      </w:r>
      <w:r w:rsidR="002424DC" w:rsidRPr="00E04168">
        <w:instrText xml:space="preserve"> ADDIN EN.CITE &lt;EndNote&gt;&lt;Cite&gt;&lt;Author&gt;Berthiaume&lt;/Author&gt;&lt;Year&gt;2007&lt;/Year&gt;&lt;RecNum&gt;218&lt;/RecNum&gt;&lt;DisplayText&gt;(Berthiaume and Wallace, 2007)&lt;/DisplayText&gt;&lt;record&gt;&lt;rec-number&gt;218&lt;/rec-number&gt;&lt;foreign-keys&gt;&lt;key app="EN" db-id="vd59wwa9htw29oe595kv20ty9zftzwsdrwvp"&gt;218&lt;/key&gt;&lt;/foreign-keys&gt;&lt;ref-type name="Journal Article"&gt;17&lt;/ref-type&gt;&lt;contributors&gt;&lt;authors&gt;&lt;author&gt;Berthiaume, J. M.&lt;/author&gt;&lt;author&gt;Wallace, K. B.&lt;/author&gt;&lt;/authors&gt;&lt;/contributors&gt;&lt;titles&gt;&lt;title&gt;Adriamycin-induced oxidative mitochondrial cardiotoxicity&lt;/title&gt;&lt;secondary-title&gt;Cell Biology and Toxicology&lt;/secondary-title&gt;&lt;alt-title&gt;Cell Biol Toxicol&lt;/alt-title&gt;&lt;/titles&gt;&lt;pages&gt;15-25&lt;/pages&gt;&lt;volume&gt;23&lt;/volume&gt;&lt;number&gt;1&lt;/number&gt;&lt;keywords&gt;&lt;keyword&gt;Adriamycin&lt;/keyword&gt;&lt;keyword&gt;doxorubicin&lt;/keyword&gt;&lt;keyword&gt;mitochondria&lt;/keyword&gt;&lt;keyword&gt;reactive oxygen species&lt;/keyword&gt;&lt;keyword&gt;cardiac&lt;/keyword&gt;&lt;keyword&gt;mtDNA&lt;/keyword&gt;&lt;/keywords&gt;&lt;dates&gt;&lt;year&gt;2007&lt;/year&gt;&lt;pub-dates&gt;&lt;date&gt;2007/01/01&lt;/date&gt;&lt;/pub-dates&gt;&lt;/dates&gt;&lt;publisher&gt;Kluwer Academic Publishers&lt;/publisher&gt;&lt;isbn&gt;0742-2091&lt;/isbn&gt;&lt;urls&gt;&lt;related-urls&gt;&lt;url&gt;http://dx.doi.org/10.1007/s10565-006-0140-y&lt;/url&gt;&lt;/related-urls&gt;&lt;/urls&gt;&lt;electronic-resource-num&gt;10.1007/s10565-006-0140-y&lt;/electronic-resource-num&gt;&lt;language&gt;English&lt;/language&gt;&lt;/record&gt;&lt;/Cite&gt;&lt;/EndNote&gt;</w:instrText>
      </w:r>
      <w:r w:rsidR="00D715D5" w:rsidRPr="00E04168">
        <w:fldChar w:fldCharType="separate"/>
      </w:r>
      <w:r w:rsidR="00D715D5" w:rsidRPr="00E04168">
        <w:rPr>
          <w:noProof/>
        </w:rPr>
        <w:t>(Berthiaume and Wallace, 2007)</w:t>
      </w:r>
      <w:r w:rsidR="00D715D5" w:rsidRPr="00E04168">
        <w:fldChar w:fldCharType="end"/>
      </w:r>
      <w:r w:rsidR="00B94D70" w:rsidRPr="00E04168">
        <w:t xml:space="preserve">, pathogen associated patterns (PAMPs) </w:t>
      </w:r>
      <w:r w:rsidR="00B94D70" w:rsidRPr="00E04168">
        <w:fldChar w:fldCharType="begin"/>
      </w:r>
      <w:r w:rsidR="002424DC" w:rsidRPr="00E04168">
        <w:instrText xml:space="preserve"> ADDIN EN.CITE &lt;EndNote&gt;&lt;Cite&gt;&lt;Author&gt;Tassi&lt;/Author&gt;&lt;Year&gt;2009&lt;/Year&gt;&lt;RecNum&gt;216&lt;/RecNum&gt;&lt;DisplayText&gt;(Tassi et al., 2009)&lt;/DisplayText&gt;&lt;record&gt;&lt;rec-number&gt;216&lt;/rec-number&gt;&lt;foreign-keys&gt;&lt;key app="EN" db-id="vd59wwa9htw29oe595kv20ty9zftzwsdrwvp"&gt;216&lt;/key&gt;&lt;/foreign-keys&gt;&lt;ref-type name="Journal Article"&gt;17&lt;/ref-type&gt;&lt;contributors&gt;&lt;authors&gt;&lt;author&gt;Tassi, S.&lt;/author&gt;&lt;author&gt;Carta, S.&lt;/author&gt;&lt;author&gt;Vene, R.&lt;/author&gt;&lt;author&gt;Delfino, L.&lt;/author&gt;&lt;author&gt;Ciriolo, M. R.&lt;/author&gt;&lt;author&gt;Rubartelli, A.&lt;/author&gt;&lt;/authors&gt;&lt;/contributors&gt;&lt;auth-address&gt;Cell Biology Unit, National Cancer Research Institute, Genova, Italy.&lt;/auth-address&gt;&lt;titles&gt;&lt;title&gt;Pathogen-induced interleukin-1beta processing and secretion is regulated by a biphasic redox response&lt;/title&gt;&lt;secondary-title&gt;J Immunol&lt;/secondary-title&gt;&lt;/titles&gt;&lt;pages&gt;1456-62&lt;/pages&gt;&lt;volume&gt;183&lt;/volume&gt;&lt;number&gt;2&lt;/number&gt;&lt;edition&gt;2009/06/30&lt;/edition&gt;&lt;keywords&gt;&lt;keyword&gt;Bacterial Proteins/ pharmacology&lt;/keyword&gt;&lt;keyword&gt;Cells, Cultured&lt;/keyword&gt;&lt;keyword&gt;Cysteine/metabolism&lt;/keyword&gt;&lt;keyword&gt;Humans&lt;/keyword&gt;&lt;keyword&gt;Interleukin-1beta/metabolism/secretion&lt;/keyword&gt;&lt;keyword&gt;Monocytes/ metabolism&lt;/keyword&gt;&lt;keyword&gt;NADPH Oxidase/metabolism&lt;/keyword&gt;&lt;keyword&gt;Oxidation-Reduction&lt;/keyword&gt;&lt;keyword&gt;Oxidative Stress&lt;/keyword&gt;&lt;keyword&gt;Polysaccharides, Bacterial/ pharmacology&lt;/keyword&gt;&lt;keyword&gt;Reactive Oxygen Species/metabolism&lt;/keyword&gt;&lt;keyword&gt;Thioredoxins/metabolism&lt;/keyword&gt;&lt;/keywords&gt;&lt;dates&gt;&lt;year&gt;2009&lt;/year&gt;&lt;pub-dates&gt;&lt;date&gt;Jul 15&lt;/date&gt;&lt;/pub-dates&gt;&lt;/dates&gt;&lt;isbn&gt;1550-6606 (Electronic)&amp;#xD;0022-1767 (Linking)&lt;/isbn&gt;&lt;accession-num&gt;19561107&lt;/accession-num&gt;&lt;urls&gt;&lt;/urls&gt;&lt;electronic-resource-num&gt;10.4049/jimmunol.0900578&lt;/electronic-resource-num&gt;&lt;remote-database-provider&gt;NLM&lt;/remote-database-provider&gt;&lt;language&gt;eng&lt;/language&gt;&lt;/record&gt;&lt;/Cite&gt;&lt;/EndNote&gt;</w:instrText>
      </w:r>
      <w:r w:rsidR="00B94D70" w:rsidRPr="00E04168">
        <w:fldChar w:fldCharType="separate"/>
      </w:r>
      <w:r w:rsidR="00B94D70" w:rsidRPr="00E04168">
        <w:rPr>
          <w:noProof/>
        </w:rPr>
        <w:t>(Tassi et al., 2009)</w:t>
      </w:r>
      <w:r w:rsidR="00B94D70" w:rsidRPr="00E04168">
        <w:fldChar w:fldCharType="end"/>
      </w:r>
      <w:r w:rsidR="00D70DCB" w:rsidRPr="00E04168">
        <w:t xml:space="preserve"> or </w:t>
      </w:r>
      <w:r w:rsidR="00B94D70" w:rsidRPr="00E04168">
        <w:t xml:space="preserve">pro-inflammatory </w:t>
      </w:r>
      <w:r w:rsidR="00D70DCB" w:rsidRPr="00E04168">
        <w:t>cytokines</w:t>
      </w:r>
      <w:r w:rsidR="00B94D70" w:rsidRPr="00E04168">
        <w:t xml:space="preserve"> </w:t>
      </w:r>
      <w:r w:rsidR="00B94D70" w:rsidRPr="00E04168">
        <w:fldChar w:fldCharType="begin"/>
      </w:r>
      <w:r w:rsidR="002424DC" w:rsidRPr="00E04168">
        <w:instrText xml:space="preserve"> ADDIN EN.CITE &lt;EndNote&gt;&lt;Cite&gt;&lt;Author&gt;Yang&lt;/Author&gt;&lt;Year&gt;2007&lt;/Year&gt;&lt;RecNum&gt;217&lt;/RecNum&gt;&lt;DisplayText&gt;(Yang et al., 2007)&lt;/DisplayText&gt;&lt;record&gt;&lt;rec-number&gt;217&lt;/rec-number&gt;&lt;foreign-keys&gt;&lt;key app="EN" db-id="vd59wwa9htw29oe595kv20ty9zftzwsdrwvp"&gt;217&lt;/key&gt;&lt;/foreign-keys&gt;&lt;ref-type name="Journal Article"&gt;17&lt;/ref-type&gt;&lt;contributors&gt;&lt;authors&gt;&lt;author&gt;Yang, Dongli&lt;/author&gt;&lt;author&gt;Elner, Susan G.&lt;/author&gt;&lt;author&gt;Bian, Zong-Mei&lt;/author&gt;&lt;author&gt;Till, Gerd O.&lt;/author&gt;&lt;author&gt;Petty, Howard R.&lt;/author&gt;&lt;author&gt;Elner, Victor M.&lt;/author&gt;&lt;/authors&gt;&lt;/contributors&gt;&lt;titles&gt;&lt;title&gt;Pro-inflammatory Cytokines Increase Reactive Oxygen Species through Mitochondria and NADPH Oxidase in Cultured RPE Cells&lt;/title&gt;&lt;secondary-title&gt;Experimental eye research&lt;/secondary-title&gt;&lt;/titles&gt;&lt;pages&gt;462-472&lt;/pages&gt;&lt;volume&gt;85&lt;/volume&gt;&lt;number&gt;4&lt;/number&gt;&lt;dates&gt;&lt;year&gt;2007&lt;/year&gt;&lt;pub-dates&gt;&lt;date&gt;06/27&lt;/date&gt;&lt;/pub-dates&gt;&lt;/dates&gt;&lt;isbn&gt;0014-4835&lt;/isbn&gt;&lt;accession-num&gt;PMC2094037&lt;/accession-num&gt;&lt;urls&gt;&lt;related-urls&gt;&lt;url&gt;http://www.ncbi.nlm.nih.gov/pmc/articles/PMC2094037/&lt;/url&gt;&lt;/related-urls&gt;&lt;/urls&gt;&lt;electronic-resource-num&gt;10.1016/j.exer.2007.06.013&lt;/electronic-resource-num&gt;&lt;remote-database-name&gt;PMC&lt;/remote-database-name&gt;&lt;/record&gt;&lt;/Cite&gt;&lt;/EndNote&gt;</w:instrText>
      </w:r>
      <w:r w:rsidR="00B94D70" w:rsidRPr="00E04168">
        <w:fldChar w:fldCharType="separate"/>
      </w:r>
      <w:r w:rsidR="00B94D70" w:rsidRPr="00E04168">
        <w:rPr>
          <w:noProof/>
        </w:rPr>
        <w:t>(Yang et al., 2007)</w:t>
      </w:r>
      <w:r w:rsidR="00B94D70" w:rsidRPr="00E04168">
        <w:fldChar w:fldCharType="end"/>
      </w:r>
      <w:r w:rsidR="00D715D5" w:rsidRPr="00E04168">
        <w:t>.</w:t>
      </w:r>
      <w:r w:rsidR="00B708BF" w:rsidRPr="00E04168">
        <w:t xml:space="preserve"> </w:t>
      </w:r>
      <w:r w:rsidR="004A67C2" w:rsidRPr="00E04168">
        <w:t xml:space="preserve">Despite the processed role ROS may play in the ageing process, ROS also have useful roles in processes such as phagocyte derived bactericidal and tumouricidal activity (Li et al., 2013; Vatansever et al., 2013), nitric oxide (NO) production (Shen et al., 2014), and in insulin signalling (Bashan et al., 2009). </w:t>
      </w:r>
      <w:r w:rsidR="004E3F4D" w:rsidRPr="00E04168">
        <w:t xml:space="preserve">Atherosclerosis is </w:t>
      </w:r>
      <w:r w:rsidR="00D966B4" w:rsidRPr="00E04168">
        <w:t xml:space="preserve">suggested to be a condition </w:t>
      </w:r>
      <w:r w:rsidR="00510694" w:rsidRPr="00E04168">
        <w:t>mediated by ROS</w:t>
      </w:r>
      <w:r w:rsidR="009A4F8B" w:rsidRPr="00E04168">
        <w:t>, LDL-C and intrinsic ageing</w:t>
      </w:r>
      <w:r w:rsidR="00510694" w:rsidRPr="00E04168">
        <w:t xml:space="preserve"> </w:t>
      </w:r>
      <w:r w:rsidR="00345597" w:rsidRPr="00E04168">
        <w:fldChar w:fldCharType="begin"/>
      </w:r>
      <w:r w:rsidR="002424DC" w:rsidRPr="00E04168">
        <w:instrText xml:space="preserve"> ADDIN EN.CITE &lt;EndNote&gt;&lt;Cite&gt;&lt;Author&gt;Vogiatzi&lt;/Author&gt;&lt;Year&gt;2009&lt;/Year&gt;&lt;RecNum&gt;194&lt;/RecNum&gt;&lt;DisplayText&gt;(Vogiatzi et al., 2009)&lt;/DisplayText&gt;&lt;record&gt;&lt;rec-number&gt;194&lt;/rec-number&gt;&lt;foreign-keys&gt;&lt;key app="EN" db-id="vd59wwa9htw29oe595kv20ty9zftzwsdrwvp"&gt;194&lt;/key&gt;&lt;/foreign-keys&gt;&lt;ref-type name="Journal Article"&gt;17&lt;/ref-type&gt;&lt;contributors&gt;&lt;authors&gt;&lt;author&gt;Vogiatzi, G.&lt;/author&gt;&lt;author&gt;Tousoulis, D.&lt;/author&gt;&lt;author&gt;Stefanadis, C.&lt;/author&gt;&lt;/authors&gt;&lt;/contributors&gt;&lt;auth-address&gt;1st Cardiology Department, Athens University Medical School, Hippokration Hospital, Athens, Greece.&lt;/auth-address&gt;&lt;titles&gt;&lt;title&gt;The role of oxidative stress in atherosclerosis&lt;/title&gt;&lt;secondary-title&gt;Hellenic J Cardiol&lt;/secondary-title&gt;&lt;/titles&gt;&lt;pages&gt;402-9&lt;/pages&gt;&lt;volume&gt;50&lt;/volume&gt;&lt;number&gt;5&lt;/number&gt;&lt;edition&gt;2009/09/22&lt;/edition&gt;&lt;keywords&gt;&lt;keyword&gt;Antioxidants/ pharmacology/ therapeutic use&lt;/keyword&gt;&lt;keyword&gt;Atherosclerosis/drug therapy/enzymology/ physiopathology&lt;/keyword&gt;&lt;keyword&gt;Blood Vessels/metabolism&lt;/keyword&gt;&lt;keyword&gt;Humans&lt;/keyword&gt;&lt;keyword&gt;Nitric Oxide/metabolism&lt;/keyword&gt;&lt;keyword&gt;Oxidative Stress/ drug effects/ physiology&lt;/keyword&gt;&lt;keyword&gt;Reactive Oxygen Species/metabolism&lt;/keyword&gt;&lt;/keywords&gt;&lt;dates&gt;&lt;year&gt;2009&lt;/year&gt;&lt;pub-dates&gt;&lt;date&gt;Sep-Oct&lt;/date&gt;&lt;/pub-dates&gt;&lt;/dates&gt;&lt;isbn&gt;2241-5955 (Electronic)&amp;#xD;1109-9666 (Linking)&lt;/isbn&gt;&lt;accession-num&gt;19767282&lt;/accession-num&gt;&lt;urls&gt;&lt;/urls&gt;&lt;remote-database-provider&gt;NLM&lt;/remote-database-provider&gt;&lt;language&gt;eng&lt;/language&gt;&lt;/record&gt;&lt;/Cite&gt;&lt;/EndNote&gt;</w:instrText>
      </w:r>
      <w:r w:rsidR="00345597" w:rsidRPr="00E04168">
        <w:fldChar w:fldCharType="separate"/>
      </w:r>
      <w:r w:rsidR="00345597" w:rsidRPr="00E04168">
        <w:rPr>
          <w:noProof/>
        </w:rPr>
        <w:t>(Vogiatzi et al., 2009)</w:t>
      </w:r>
      <w:r w:rsidR="00345597" w:rsidRPr="00E04168">
        <w:fldChar w:fldCharType="end"/>
      </w:r>
      <w:r w:rsidR="0049027D" w:rsidRPr="00E04168">
        <w:t>. Briefly, LDL-C migrate across damaged artery endothelium into the tunica intima</w:t>
      </w:r>
      <w:r w:rsidR="004A67C2" w:rsidRPr="00E04168">
        <w:t>,</w:t>
      </w:r>
      <w:r w:rsidR="0049027D" w:rsidRPr="00E04168">
        <w:t xml:space="preserve"> where an accumulation of LDL-C, immune cells, and proliferative smooth muscle cells occlude the artery lumen restricting blood flow</w:t>
      </w:r>
      <w:r w:rsidR="004362F7" w:rsidRPr="00E04168">
        <w:t xml:space="preserve"> </w:t>
      </w:r>
      <w:r w:rsidR="004362F7" w:rsidRPr="00E04168">
        <w:fldChar w:fldCharType="begin"/>
      </w:r>
      <w:r w:rsidR="002424DC" w:rsidRPr="00E04168">
        <w:instrText xml:space="preserve"> ADDIN EN.CITE &lt;EndNote&gt;&lt;Cite&gt;&lt;Author&gt;Hansson&lt;/Author&gt;&lt;Year&gt;2011&lt;/Year&gt;&lt;RecNum&gt;204&lt;/RecNum&gt;&lt;DisplayText&gt;(Hansson and Hermansson, 2011)&lt;/DisplayText&gt;&lt;record&gt;&lt;rec-number&gt;204&lt;/rec-number&gt;&lt;foreign-keys&gt;&lt;key app="EN" db-id="vd59wwa9htw29oe595kv20ty9zftzwsdrwvp"&gt;204&lt;/key&gt;&lt;/foreign-keys&gt;&lt;ref-type name="Journal Article"&gt;17&lt;/ref-type&gt;&lt;contributors&gt;&lt;authors&gt;&lt;author&gt;Hansson, Goran K.&lt;/author&gt;&lt;author&gt;Hermansson, Andreas&lt;/author&gt;&lt;/authors&gt;&lt;/contributors&gt;&lt;titles&gt;&lt;title&gt;The immune system in atherosclerosis&lt;/title&gt;&lt;secondary-title&gt;Nat Immunol&lt;/secondary-title&gt;&lt;/titles&gt;&lt;pages&gt;204-212&lt;/pages&gt;&lt;volume&gt;12&lt;/volume&gt;&lt;number&gt;3&lt;/number&gt;&lt;dates&gt;&lt;year&gt;2011&lt;/year&gt;&lt;pub-dates&gt;&lt;date&gt;03//print&lt;/date&gt;&lt;/pub-dates&gt;&lt;/dates&gt;&lt;publisher&gt;Nature Publishing Group, a division of Macmillan Publishers Limited. All Rights Reserved.&lt;/publisher&gt;&lt;isbn&gt;1529-2908&lt;/isbn&gt;&lt;work-type&gt;10.1038/ni.2001&lt;/work-type&gt;&lt;urls&gt;&lt;related-urls&gt;&lt;url&gt;http://dx.doi.org/10.1038/ni.2001&lt;/url&gt;&lt;/related-urls&gt;&lt;/urls&gt;&lt;/record&gt;&lt;/Cite&gt;&lt;/EndNote&gt;</w:instrText>
      </w:r>
      <w:r w:rsidR="004362F7" w:rsidRPr="00E04168">
        <w:fldChar w:fldCharType="separate"/>
      </w:r>
      <w:r w:rsidR="004362F7" w:rsidRPr="00E04168">
        <w:rPr>
          <w:noProof/>
        </w:rPr>
        <w:t>(Hansson and Hermansson, 2011)</w:t>
      </w:r>
      <w:r w:rsidR="004362F7" w:rsidRPr="00E04168">
        <w:fldChar w:fldCharType="end"/>
      </w:r>
      <w:r w:rsidR="0049027D" w:rsidRPr="00E04168">
        <w:t>. This e</w:t>
      </w:r>
      <w:r w:rsidR="008E57BE" w:rsidRPr="00E04168">
        <w:t>ndothelial damage and dysfunction</w:t>
      </w:r>
      <w:r w:rsidR="00912377" w:rsidRPr="00E04168">
        <w:t xml:space="preserve"> can be </w:t>
      </w:r>
      <w:r w:rsidR="0061729A" w:rsidRPr="00E04168">
        <w:t>influenced</w:t>
      </w:r>
      <w:r w:rsidR="00912377" w:rsidRPr="00E04168">
        <w:t xml:space="preserve"> by a variety of factors </w:t>
      </w:r>
      <w:r w:rsidR="00020DF8" w:rsidRPr="00E04168">
        <w:t>including</w:t>
      </w:r>
      <w:r w:rsidR="00912377" w:rsidRPr="00E04168">
        <w:t xml:space="preserve"> smoking</w:t>
      </w:r>
      <w:r w:rsidR="00A4543C" w:rsidRPr="00E04168">
        <w:t xml:space="preserve"> </w:t>
      </w:r>
      <w:r w:rsidR="00A4543C" w:rsidRPr="00E04168">
        <w:fldChar w:fldCharType="begin"/>
      </w:r>
      <w:r w:rsidR="002424DC" w:rsidRPr="00E04168">
        <w:instrText xml:space="preserve"> ADDIN EN.CITE &lt;EndNote&gt;&lt;Cite&gt;&lt;Author&gt;Ambrose&lt;/Author&gt;&lt;Year&gt;2004&lt;/Year&gt;&lt;RecNum&gt;201&lt;/RecNum&gt;&lt;DisplayText&gt;(Ambrose and Barua, 2004)&lt;/DisplayText&gt;&lt;record&gt;&lt;rec-number&gt;201&lt;/rec-number&gt;&lt;foreign-keys&gt;&lt;key app="EN" db-id="vd59wwa9htw29oe595kv20ty9zftzwsdrwvp"&gt;201&lt;/key&gt;&lt;/foreign-keys&gt;&lt;ref-type name="Journal Article"&gt;17&lt;/ref-type&gt;&lt;contributors&gt;&lt;authors&gt;&lt;author&gt;Ambrose, John A.&lt;/author&gt;&lt;author&gt;Barua, Rajat S.&lt;/author&gt;&lt;/authors&gt;&lt;/contributors&gt;&lt;titles&gt;&lt;title&gt;The pathophysiology of cigarette smoking and cardiovascular disease: An update&lt;/title&gt;&lt;secondary-title&gt;Journal of the American College of Cardiology&lt;/secondary-title&gt;&lt;/titles&gt;&lt;pages&gt;1731-1737&lt;/pages&gt;&lt;volume&gt;43&lt;/volume&gt;&lt;number&gt;10&lt;/number&gt;&lt;dates&gt;&lt;year&gt;2004&lt;/year&gt;&lt;pub-dates&gt;&lt;date&gt;5/19/&lt;/date&gt;&lt;/pub-dates&gt;&lt;/dates&gt;&lt;isbn&gt;0735-1097&lt;/isbn&gt;&lt;urls&gt;&lt;related-urls&gt;&lt;url&gt;http://www.sciencedirect.com/science/article/pii/S0735109704004346&lt;/url&gt;&lt;/related-urls&gt;&lt;/urls&gt;&lt;electronic-resource-num&gt;http://dx.doi.org/10.1016/j.jacc.2003.12.047&lt;/electronic-resource-num&gt;&lt;/record&gt;&lt;/Cite&gt;&lt;/EndNote&gt;</w:instrText>
      </w:r>
      <w:r w:rsidR="00A4543C" w:rsidRPr="00E04168">
        <w:fldChar w:fldCharType="separate"/>
      </w:r>
      <w:r w:rsidR="00A4543C" w:rsidRPr="00E04168">
        <w:rPr>
          <w:noProof/>
        </w:rPr>
        <w:t>(Ambrose and Barua, 2004)</w:t>
      </w:r>
      <w:r w:rsidR="00A4543C" w:rsidRPr="00E04168">
        <w:fldChar w:fldCharType="end"/>
      </w:r>
      <w:r w:rsidR="00912377" w:rsidRPr="00E04168">
        <w:t>, hypertension</w:t>
      </w:r>
      <w:r w:rsidR="00A4543C" w:rsidRPr="00E04168">
        <w:t xml:space="preserve"> </w:t>
      </w:r>
      <w:r w:rsidR="00A4543C" w:rsidRPr="00E04168">
        <w:fldChar w:fldCharType="begin"/>
      </w:r>
      <w:r w:rsidR="002424DC" w:rsidRPr="00E04168">
        <w:instrText xml:space="preserve"> ADDIN EN.CITE &lt;EndNote&gt;&lt;Cite&gt;&lt;Author&gt;Li&lt;/Author&gt;&lt;Year&gt;2005&lt;/Year&gt;&lt;RecNum&gt;202&lt;/RecNum&gt;&lt;DisplayText&gt;(Li and Chen, 2005)&lt;/DisplayText&gt;&lt;record&gt;&lt;rec-number&gt;202&lt;/rec-number&gt;&lt;foreign-keys&gt;&lt;key app="EN" db-id="vd59wwa9htw29oe595kv20ty9zftzwsdrwvp"&gt;202&lt;/key&gt;&lt;/foreign-keys&gt;&lt;ref-type name="Journal Article"&gt;17&lt;/ref-type&gt;&lt;contributors&gt;&lt;authors&gt;&lt;author&gt;Li, J. J.&lt;/author&gt;&lt;author&gt;Chen, J. L.&lt;/author&gt;&lt;/authors&gt;&lt;/contributors&gt;&lt;auth-address&gt;Department of Cardiology, Fuwai Hospital, Chinese Academy of Medical Science and Cardiovascular Institute, Peking Union Medical College, Beijing 100037, PR China. lijnjn@yahoo.com.cn&lt;/auth-address&gt;&lt;titles&gt;&lt;title&gt;Inflammation may be a bridge connecting hypertension and atherosclerosis&lt;/title&gt;&lt;secondary-title&gt;Med Hypotheses&lt;/secondary-title&gt;&lt;/titles&gt;&lt;pages&gt;925-9&lt;/pages&gt;&lt;volume&gt;64&lt;/volume&gt;&lt;number&gt;5&lt;/number&gt;&lt;edition&gt;2005/03/23&lt;/edition&gt;&lt;keywords&gt;&lt;keyword&gt;Arteriosclerosis/ complications/physiopathology&lt;/keyword&gt;&lt;keyword&gt;Humans&lt;/keyword&gt;&lt;keyword&gt;Hypertension/ complications/physiopathology&lt;/keyword&gt;&lt;keyword&gt;Inflammation/ complications/physiopathology&lt;/keyword&gt;&lt;keyword&gt;Reactive Oxygen Species&lt;/keyword&gt;&lt;/keywords&gt;&lt;dates&gt;&lt;year&gt;2005&lt;/year&gt;&lt;/dates&gt;&lt;isbn&gt;0306-9877 (Print)&amp;#xD;0306-9877 (Linking)&lt;/isbn&gt;&lt;accession-num&gt;15780486&lt;/accession-num&gt;&lt;urls&gt;&lt;/urls&gt;&lt;electronic-resource-num&gt;10.1016/j.mehy.2004.10.016&lt;/electronic-resource-num&gt;&lt;remote-database-provider&gt;NLM&lt;/remote-database-provider&gt;&lt;language&gt;eng&lt;/language&gt;&lt;/record&gt;&lt;/Cite&gt;&lt;/EndNote&gt;</w:instrText>
      </w:r>
      <w:r w:rsidR="00A4543C" w:rsidRPr="00E04168">
        <w:fldChar w:fldCharType="separate"/>
      </w:r>
      <w:r w:rsidR="00A4543C" w:rsidRPr="00E04168">
        <w:rPr>
          <w:noProof/>
        </w:rPr>
        <w:t>(Li and Chen, 2005)</w:t>
      </w:r>
      <w:r w:rsidR="00A4543C" w:rsidRPr="00E04168">
        <w:fldChar w:fldCharType="end"/>
      </w:r>
      <w:r w:rsidR="00912377" w:rsidRPr="00E04168">
        <w:t xml:space="preserve">, </w:t>
      </w:r>
      <w:r w:rsidR="00C316BF" w:rsidRPr="00E04168">
        <w:t xml:space="preserve">hyperglycaemia </w:t>
      </w:r>
      <w:r w:rsidR="00C316BF" w:rsidRPr="00E04168">
        <w:fldChar w:fldCharType="begin"/>
      </w:r>
      <w:r w:rsidR="002424DC" w:rsidRPr="00E04168">
        <w:instrText xml:space="preserve"> ADDIN EN.CITE &lt;EndNote&gt;&lt;Cite&gt;&lt;Author&gt;Popov&lt;/Author&gt;&lt;Year&gt;2010&lt;/Year&gt;&lt;RecNum&gt;195&lt;/RecNum&gt;&lt;DisplayText&gt;(Popov, 2010)&lt;/DisplayText&gt;&lt;record&gt;&lt;rec-number&gt;195&lt;/rec-number&gt;&lt;foreign-keys&gt;&lt;key app="EN" db-id="vd59wwa9htw29oe595kv20ty9zftzwsdrwvp"&gt;195&lt;/key&gt;&lt;/foreign-keys&gt;&lt;ref-type name="Journal Article"&gt;17&lt;/ref-type&gt;&lt;contributors&gt;&lt;authors&gt;&lt;author&gt;Popov, Doina&lt;/author&gt;&lt;/authors&gt;&lt;/contributors&gt;&lt;titles&gt;&lt;title&gt;Endothelial cell dysfunction in hyperglycemia: Phenotypic change, intracellular signaling modification, ultrastructural alteration, and potential clinical outcomes&lt;/title&gt;&lt;secondary-title&gt;International Journal of Diabetes Mellitus&lt;/secondary-title&gt;&lt;/titles&gt;&lt;pages&gt;189-195&lt;/pages&gt;&lt;volume&gt;2&lt;/volume&gt;&lt;number&gt;3&lt;/number&gt;&lt;keywords&gt;&lt;keyword&gt;Quiescence&lt;/keyword&gt;&lt;keyword&gt;Inflammation&lt;/keyword&gt;&lt;keyword&gt;Proliferation&lt;/keyword&gt;&lt;keyword&gt;Apoptosis&lt;/keyword&gt;&lt;keyword&gt;Transcription factors&lt;/keyword&gt;&lt;keyword&gt;Signaling pathways&lt;/keyword&gt;&lt;/keywords&gt;&lt;dates&gt;&lt;year&gt;2010&lt;/year&gt;&lt;pub-dates&gt;&lt;date&gt;12//&lt;/date&gt;&lt;/pub-dates&gt;&lt;/dates&gt;&lt;isbn&gt;1877-5934&lt;/isbn&gt;&lt;urls&gt;&lt;related-urls&gt;&lt;url&gt;http://www.sciencedirect.com/science/article/pii/S1877593410000718&lt;/url&gt;&lt;/related-urls&gt;&lt;/urls&gt;&lt;electronic-resource-num&gt;http://dx.doi.org/10.1016/j.ijdm.2010.09.002&lt;/electronic-resource-num&gt;&lt;/record&gt;&lt;/Cite&gt;&lt;/EndNote&gt;</w:instrText>
      </w:r>
      <w:r w:rsidR="00C316BF" w:rsidRPr="00E04168">
        <w:fldChar w:fldCharType="separate"/>
      </w:r>
      <w:r w:rsidR="00C316BF" w:rsidRPr="00E04168">
        <w:rPr>
          <w:noProof/>
        </w:rPr>
        <w:t>(Popov, 2010)</w:t>
      </w:r>
      <w:r w:rsidR="00C316BF" w:rsidRPr="00E04168">
        <w:fldChar w:fldCharType="end"/>
      </w:r>
      <w:r w:rsidR="00C316BF" w:rsidRPr="00E04168">
        <w:t xml:space="preserve">, </w:t>
      </w:r>
      <w:r w:rsidR="00912377" w:rsidRPr="00E04168">
        <w:t>hyperlipidaemia</w:t>
      </w:r>
      <w:r w:rsidR="00A4543C" w:rsidRPr="00E04168">
        <w:t xml:space="preserve"> </w:t>
      </w:r>
      <w:r w:rsidR="00A4543C" w:rsidRPr="00E04168">
        <w:fldChar w:fldCharType="begin"/>
      </w:r>
      <w:r w:rsidR="002424DC" w:rsidRPr="00E04168">
        <w:instrText xml:space="preserve"> ADDIN EN.CITE &lt;EndNote&gt;&lt;Cite&gt;&lt;Author&gt;Kerenyi&lt;/Author&gt;&lt;Year&gt;2006&lt;/Year&gt;&lt;RecNum&gt;198&lt;/RecNum&gt;&lt;DisplayText&gt;(Kerenyi et al., 2006)&lt;/DisplayText&gt;&lt;record&gt;&lt;rec-number&gt;198&lt;/rec-number&gt;&lt;foreign-keys&gt;&lt;key app="EN" db-id="vd59wwa9htw29oe595kv20ty9zftzwsdrwvp"&gt;198&lt;/key&gt;&lt;/foreign-keys&gt;&lt;ref-type name="Journal Article"&gt;17&lt;/ref-type&gt;&lt;contributors&gt;&lt;authors&gt;&lt;author&gt;Kerenyi, L.&lt;/author&gt;&lt;author&gt;Mihalka, L.&lt;/author&gt;&lt;author&gt;Csiba, L.&lt;/author&gt;&lt;author&gt;Bacso, H.&lt;/author&gt;&lt;author&gt;Bereczki, D.&lt;/author&gt;&lt;/authors&gt;&lt;/contributors&gt;&lt;auth-address&gt;Department of Neurology, University of Debrecen, Medical and Health Science Center, Hungary.&lt;/auth-address&gt;&lt;titles&gt;&lt;title&gt;Role of hyperlipidemia in atherosclerotic plaque formation in the internal carotid artery&lt;/title&gt;&lt;secondary-title&gt;J Clin Ultrasound&lt;/secondary-title&gt;&lt;/titles&gt;&lt;pages&gt;283-8&lt;/pages&gt;&lt;volume&gt;34&lt;/volume&gt;&lt;number&gt;6&lt;/number&gt;&lt;edition&gt;2006/06/22&lt;/edition&gt;&lt;keywords&gt;&lt;keyword&gt;Aged&lt;/keyword&gt;&lt;keyword&gt;Atherosclerosis/etiology/ ultrasonography&lt;/keyword&gt;&lt;keyword&gt;Brain Ischemia/etiology&lt;/keyword&gt;&lt;keyword&gt;Carotid Artery, Internal&lt;/keyword&gt;&lt;keyword&gt;Carotid Stenosis/ etiology/ ultrasonography&lt;/keyword&gt;&lt;keyword&gt;Female&lt;/keyword&gt;&lt;keyword&gt;Humans&lt;/keyword&gt;&lt;keyword&gt;Hyperlipidemias/ complications&lt;/keyword&gt;&lt;keyword&gt;Logistic Models&lt;/keyword&gt;&lt;keyword&gt;Male&lt;/keyword&gt;&lt;keyword&gt;Middle Aged&lt;/keyword&gt;&lt;keyword&gt;Retrospective Studies&lt;/keyword&gt;&lt;keyword&gt;Risk Factors&lt;/keyword&gt;&lt;keyword&gt;Ultrasonography, Doppler&lt;/keyword&gt;&lt;/keywords&gt;&lt;dates&gt;&lt;year&gt;2006&lt;/year&gt;&lt;pub-dates&gt;&lt;date&gt;Jul-Aug&lt;/date&gt;&lt;/pub-dates&gt;&lt;/dates&gt;&lt;isbn&gt;0091-2751 (Print)&amp;#xD;0091-2751 (Linking)&lt;/isbn&gt;&lt;accession-num&gt;16788960&lt;/accession-num&gt;&lt;urls&gt;&lt;/urls&gt;&lt;electronic-resource-num&gt;10.1002/jcu.20233&lt;/electronic-resource-num&gt;&lt;remote-database-provider&gt;NLM&lt;/remote-database-provider&gt;&lt;language&gt;eng&lt;/language&gt;&lt;/record&gt;&lt;/Cite&gt;&lt;/EndNote&gt;</w:instrText>
      </w:r>
      <w:r w:rsidR="00A4543C" w:rsidRPr="00E04168">
        <w:fldChar w:fldCharType="separate"/>
      </w:r>
      <w:r w:rsidR="00A4543C" w:rsidRPr="00E04168">
        <w:rPr>
          <w:noProof/>
        </w:rPr>
        <w:t>(Kerenyi et al., 2006)</w:t>
      </w:r>
      <w:r w:rsidR="00A4543C" w:rsidRPr="00E04168">
        <w:fldChar w:fldCharType="end"/>
      </w:r>
      <w:r w:rsidR="00912377" w:rsidRPr="00E04168">
        <w:t>,</w:t>
      </w:r>
      <w:r w:rsidR="0061729A" w:rsidRPr="00E04168">
        <w:t xml:space="preserve"> ageing </w:t>
      </w:r>
      <w:r w:rsidR="0061729A" w:rsidRPr="00E04168">
        <w:fldChar w:fldCharType="begin"/>
      </w:r>
      <w:r w:rsidR="002424DC" w:rsidRPr="00E04168">
        <w:instrText xml:space="preserve"> ADDIN EN.CITE &lt;EndNote&gt;&lt;Cite&gt;&lt;Author&gt;Wang&lt;/Author&gt;&lt;Year&gt;2012&lt;/Year&gt;&lt;RecNum&gt;206&lt;/RecNum&gt;&lt;DisplayText&gt;(Wang and Bennett, 2012)&lt;/DisplayText&gt;&lt;record&gt;&lt;rec-number&gt;206&lt;/rec-number&gt;&lt;foreign-keys&gt;&lt;key app="EN" db-id="vd59wwa9htw29oe595kv20ty9zftzwsdrwvp"&gt;206&lt;/key&gt;&lt;/foreign-keys&gt;&lt;ref-type name="Journal Article"&gt;17&lt;/ref-type&gt;&lt;contributors&gt;&lt;authors&gt;&lt;author&gt;Wang, Julie C.&lt;/author&gt;&lt;author&gt;Bennett, Martin&lt;/author&gt;&lt;/authors&gt;&lt;/contributors&gt;&lt;titles&gt;&lt;title&gt;Aging and Atherosclerosis: Mechanisms, Functional Consequences, and Potential Therapeutics for Cellular Senescence&lt;/title&gt;&lt;secondary-title&gt;Circulation Research&lt;/secondary-title&gt;&lt;/titles&gt;&lt;pages&gt;245-259&lt;/pages&gt;&lt;volume&gt;111&lt;/volume&gt;&lt;number&gt;2&lt;/number&gt;&lt;dates&gt;&lt;year&gt;2012&lt;/year&gt;&lt;pub-dates&gt;&lt;date&gt;July 6, 2012&lt;/date&gt;&lt;/pub-dates&gt;&lt;/dates&gt;&lt;urls&gt;&lt;related-urls&gt;&lt;url&gt;http://circres.ahajournals.org/content/111/2/245.abstract&lt;/url&gt;&lt;/related-urls&gt;&lt;/urls&gt;&lt;electronic-resource-num&gt;10.1161/circresaha.111.261388&lt;/electronic-resource-num&gt;&lt;/record&gt;&lt;/Cite&gt;&lt;/EndNote&gt;</w:instrText>
      </w:r>
      <w:r w:rsidR="0061729A" w:rsidRPr="00E04168">
        <w:fldChar w:fldCharType="separate"/>
      </w:r>
      <w:r w:rsidR="0061729A" w:rsidRPr="00E04168">
        <w:rPr>
          <w:noProof/>
        </w:rPr>
        <w:t>(Wang and Bennett, 2012)</w:t>
      </w:r>
      <w:r w:rsidR="0061729A" w:rsidRPr="00E04168">
        <w:fldChar w:fldCharType="end"/>
      </w:r>
      <w:r w:rsidR="0061729A" w:rsidRPr="00E04168">
        <w:t>,</w:t>
      </w:r>
      <w:r w:rsidR="00912377" w:rsidRPr="00E04168">
        <w:t xml:space="preserve"> infection </w:t>
      </w:r>
      <w:r w:rsidR="00A4543C" w:rsidRPr="00E04168">
        <w:fldChar w:fldCharType="begin"/>
      </w:r>
      <w:r w:rsidR="002424DC" w:rsidRPr="00E04168">
        <w:instrText xml:space="preserve"> ADDIN EN.CITE &lt;EndNote&gt;&lt;Cite&gt;&lt;Author&gt;Rosenfeld&lt;/Author&gt;&lt;Year&gt;2011&lt;/Year&gt;&lt;RecNum&gt;199&lt;/RecNum&gt;&lt;DisplayText&gt;(Rosenfeld and Campbell, 2011)&lt;/DisplayText&gt;&lt;record&gt;&lt;rec-number&gt;199&lt;/rec-number&gt;&lt;foreign-keys&gt;&lt;key app="EN" db-id="vd59wwa9htw29oe595kv20ty9zftzwsdrwvp"&gt;199&lt;/key&gt;&lt;/foreign-keys&gt;&lt;ref-type name="Journal Article"&gt;17&lt;/ref-type&gt;&lt;contributors&gt;&lt;authors&gt;&lt;author&gt;Rosenfeld, M. E.&lt;/author&gt;&lt;author&gt;Campbell, L. A.&lt;/author&gt;&lt;/authors&gt;&lt;/contributors&gt;&lt;auth-address&gt;Department of Environmental and Occupational Health Sciences, University of Washington, Seattle, WA 98109-4714, USA. ssmjm@u.washington.edu&lt;/auth-address&gt;&lt;titles&gt;&lt;title&gt;Pathogens and atherosclerosis: update on the potential contribution of multiple infectious organisms to the pathogenesis of atherosclerosis&lt;/title&gt;&lt;secondary-title&gt;Thromb Haemost&lt;/secondary-title&gt;&lt;/titles&gt;&lt;pages&gt;858-67&lt;/pages&gt;&lt;volume&gt;106&lt;/volume&gt;&lt;number&gt;5&lt;/number&gt;&lt;edition&gt;2011/10/21&lt;/edition&gt;&lt;keywords&gt;&lt;keyword&gt;Animals&lt;/keyword&gt;&lt;keyword&gt;Anti-Bacterial Agents/therapeutic use&lt;/keyword&gt;&lt;keyword&gt;Arteries/immunology/ microbiology/ virology&lt;/keyword&gt;&lt;keyword&gt;Atherosclerosis/drug therapy/immunology/ microbiology/ virology&lt;/keyword&gt;&lt;keyword&gt;Bacterial Infections/complications/drug therapy/immunology/ microbiology&lt;/keyword&gt;&lt;keyword&gt;Evidence-Based Medicine&lt;/keyword&gt;&lt;keyword&gt;Humans&lt;/keyword&gt;&lt;keyword&gt;Inflammation/drug therapy/immunology/ microbiology/ virology&lt;/keyword&gt;&lt;keyword&gt;Risk Assessment&lt;/keyword&gt;&lt;keyword&gt;Risk Factors&lt;/keyword&gt;&lt;keyword&gt;Treatment Failure&lt;/keyword&gt;&lt;keyword&gt;Virus Diseases/complications/drug therapy/immunology/ virology&lt;/keyword&gt;&lt;/keywords&gt;&lt;dates&gt;&lt;year&gt;2011&lt;/year&gt;&lt;pub-dates&gt;&lt;date&gt;Nov&lt;/date&gt;&lt;/pub-dates&gt;&lt;/dates&gt;&lt;isbn&gt;0340-6245 (Print)&amp;#xD;0340-6245 (Linking)&lt;/isbn&gt;&lt;accession-num&gt;22012133&lt;/accession-num&gt;&lt;urls&gt;&lt;/urls&gt;&lt;electronic-resource-num&gt;10.1160/th11-06-0392&lt;/electronic-resource-num&gt;&lt;remote-database-provider&gt;NLM&lt;/remote-database-provider&gt;&lt;language&gt;eng&lt;/language&gt;&lt;/record&gt;&lt;/Cite&gt;&lt;/EndNote&gt;</w:instrText>
      </w:r>
      <w:r w:rsidR="00A4543C" w:rsidRPr="00E04168">
        <w:fldChar w:fldCharType="separate"/>
      </w:r>
      <w:r w:rsidR="00A4543C" w:rsidRPr="00E04168">
        <w:rPr>
          <w:noProof/>
        </w:rPr>
        <w:t>(Rosenfeld and Campbell, 2011)</w:t>
      </w:r>
      <w:r w:rsidR="00A4543C" w:rsidRPr="00E04168">
        <w:fldChar w:fldCharType="end"/>
      </w:r>
      <w:r w:rsidR="00A4543C" w:rsidRPr="00E04168">
        <w:t xml:space="preserve">, </w:t>
      </w:r>
      <w:r w:rsidR="004C71B5" w:rsidRPr="00E04168">
        <w:t>and</w:t>
      </w:r>
      <w:r w:rsidR="00912377" w:rsidRPr="00E04168">
        <w:t xml:space="preserve"> hyperhomocysteinaemia</w:t>
      </w:r>
      <w:r w:rsidR="00A4543C" w:rsidRPr="00E04168">
        <w:t xml:space="preserve"> </w:t>
      </w:r>
      <w:r w:rsidR="00A4543C" w:rsidRPr="00E04168">
        <w:fldChar w:fldCharType="begin"/>
      </w:r>
      <w:r w:rsidR="002424DC" w:rsidRPr="00E04168">
        <w:instrText xml:space="preserve"> ADDIN EN.CITE &lt;EndNote&gt;&lt;Cite&gt;&lt;Author&gt;Guthikonda&lt;/Author&gt;&lt;Year&gt;2006&lt;/Year&gt;&lt;RecNum&gt;200&lt;/RecNum&gt;&lt;DisplayText&gt;(Guthikonda and Haynes, 2006)&lt;/DisplayText&gt;&lt;record&gt;&lt;rec-number&gt;200&lt;/rec-number&gt;&lt;foreign-keys&gt;&lt;key app="EN" db-id="vd59wwa9htw29oe595kv20ty9zftzwsdrwvp"&gt;200&lt;/key&gt;&lt;/foreign-keys&gt;&lt;ref-type name="Journal Article"&gt;17&lt;/ref-type&gt;&lt;contributors&gt;&lt;authors&gt;&lt;author&gt;Guthikonda, S.&lt;/author&gt;&lt;author&gt;Haynes, W. G.&lt;/author&gt;&lt;/authors&gt;&lt;/contributors&gt;&lt;auth-address&gt;Department of Cardiology, Bayor College of Medicine, Houston, TX 77584, USA. guthikon@bcm.tmc.edu&lt;/auth-address&gt;&lt;titles&gt;&lt;title&gt;Homocysteine: role and implications in atherosclerosis&lt;/title&gt;&lt;secondary-title&gt;Curr Atheroscler Rep&lt;/secondary-title&gt;&lt;/titles&gt;&lt;pages&gt;100-6&lt;/pages&gt;&lt;volume&gt;8&lt;/volume&gt;&lt;number&gt;2&lt;/number&gt;&lt;edition&gt;2006/03/03&lt;/edition&gt;&lt;keywords&gt;&lt;keyword&gt;Atherosclerosis/ blood/etiology&lt;/keyword&gt;&lt;keyword&gt;Biological Markers/blood&lt;/keyword&gt;&lt;keyword&gt;Disease Progression&lt;/keyword&gt;&lt;keyword&gt;Homocysteine/ blood&lt;/keyword&gt;&lt;keyword&gt;Humans&lt;/keyword&gt;&lt;keyword&gt;Hyperhomocysteinemia/blood/complications&lt;/keyword&gt;&lt;keyword&gt;Oxidative Stress&lt;/keyword&gt;&lt;keyword&gt;Risk Factors&lt;/keyword&gt;&lt;/keywords&gt;&lt;dates&gt;&lt;year&gt;2006&lt;/year&gt;&lt;pub-dates&gt;&lt;date&gt;Mar&lt;/date&gt;&lt;/pub-dates&gt;&lt;/dates&gt;&lt;isbn&gt;1523-3804 (Print)&amp;#xD;1523-3804 (Linking)&lt;/isbn&gt;&lt;accession-num&gt;16510043&lt;/accession-num&gt;&lt;urls&gt;&lt;/urls&gt;&lt;remote-database-provider&gt;NLM&lt;/remote-database-provider&gt;&lt;language&gt;eng&lt;/language&gt;&lt;/record&gt;&lt;/Cite&gt;&lt;/EndNote&gt;</w:instrText>
      </w:r>
      <w:r w:rsidR="00A4543C" w:rsidRPr="00E04168">
        <w:fldChar w:fldCharType="separate"/>
      </w:r>
      <w:r w:rsidR="00A4543C" w:rsidRPr="00E04168">
        <w:rPr>
          <w:noProof/>
        </w:rPr>
        <w:t>(Guthikonda and Haynes, 2006)</w:t>
      </w:r>
      <w:r w:rsidR="00A4543C" w:rsidRPr="00E04168">
        <w:fldChar w:fldCharType="end"/>
      </w:r>
      <w:r w:rsidR="00020DF8" w:rsidRPr="00E04168">
        <w:t>. This damage results in</w:t>
      </w:r>
      <w:r w:rsidR="008E57BE" w:rsidRPr="00E04168">
        <w:t xml:space="preserve"> </w:t>
      </w:r>
      <w:r w:rsidR="00CC6E79" w:rsidRPr="00E04168">
        <w:t xml:space="preserve">increased ROS production, and </w:t>
      </w:r>
      <w:r w:rsidR="008E57BE" w:rsidRPr="00E04168">
        <w:t xml:space="preserve">a </w:t>
      </w:r>
      <w:r w:rsidR="00B71577" w:rsidRPr="00E04168">
        <w:t xml:space="preserve">more </w:t>
      </w:r>
      <w:r w:rsidR="00020DF8" w:rsidRPr="00E04168">
        <w:t>permeable</w:t>
      </w:r>
      <w:r w:rsidR="008E57BE" w:rsidRPr="00E04168">
        <w:t xml:space="preserve"> membrane in which LDL-C and immune cells can more freely migrate.</w:t>
      </w:r>
      <w:r w:rsidR="00020DF8" w:rsidRPr="00E04168">
        <w:t xml:space="preserve"> O</w:t>
      </w:r>
      <w:r w:rsidR="008E57BE" w:rsidRPr="00E04168">
        <w:t>xidation</w:t>
      </w:r>
      <w:r w:rsidR="00020DF8" w:rsidRPr="00E04168">
        <w:t xml:space="preserve"> of LDL</w:t>
      </w:r>
      <w:r w:rsidR="008E57BE" w:rsidRPr="00E04168">
        <w:t xml:space="preserve"> by</w:t>
      </w:r>
      <w:r w:rsidR="00A752B0" w:rsidRPr="00E04168">
        <w:t xml:space="preserve"> ROS </w:t>
      </w:r>
      <w:r w:rsidR="00020DF8" w:rsidRPr="00E04168">
        <w:t>forms</w:t>
      </w:r>
      <w:r w:rsidR="00117710" w:rsidRPr="00E04168">
        <w:t xml:space="preserve"> the cytotoxic and immunogenic</w:t>
      </w:r>
      <w:r w:rsidR="008E57BE" w:rsidRPr="00E04168">
        <w:t xml:space="preserve"> oxLDL</w:t>
      </w:r>
      <w:r w:rsidR="00117710" w:rsidRPr="00E04168">
        <w:t xml:space="preserve"> </w:t>
      </w:r>
      <w:r w:rsidR="00117710" w:rsidRPr="00E04168">
        <w:fldChar w:fldCharType="begin"/>
      </w:r>
      <w:r w:rsidR="002424DC" w:rsidRPr="00E04168">
        <w:instrText xml:space="preserve"> ADDIN EN.CITE &lt;EndNote&gt;&lt;Cite&gt;&lt;Author&gt;Mahmoudi&lt;/Author&gt;&lt;Year&gt;2011&lt;/Year&gt;&lt;RecNum&gt;203&lt;/RecNum&gt;&lt;DisplayText&gt;(Mahmoudi et al., 2011)&lt;/DisplayText&gt;&lt;record&gt;&lt;rec-number&gt;203&lt;/rec-number&gt;&lt;foreign-keys&gt;&lt;key app="EN" db-id="vd59wwa9htw29oe595kv20ty9zftzwsdrwvp"&gt;203&lt;/key&gt;&lt;/foreign-keys&gt;&lt;ref-type name="Journal Article"&gt;17&lt;/ref-type&gt;&lt;contributors&gt;&lt;authors&gt;&lt;author&gt;Mahmoudi, M. J.&lt;/author&gt;&lt;author&gt;Mahmoudi, M.&lt;/author&gt;&lt;author&gt;Siassi, F.&lt;/author&gt;&lt;author&gt;Shokri, F.&lt;/author&gt;&lt;author&gt;Eshraghian, M. R.&lt;/author&gt;&lt;author&gt;Zarnani, A. H.&lt;/author&gt;&lt;author&gt;Chahardoli, R.&lt;/author&gt;&lt;author&gt;Hedayat, M.&lt;/author&gt;&lt;author&gt;Khoshnoodi, J.&lt;/author&gt;&lt;author&gt;Nayeri, H.&lt;/author&gt;&lt;author&gt;Rezaei, N.&lt;/author&gt;&lt;author&gt;Saboor-Yaraghi, A. A.&lt;/author&gt;&lt;/authors&gt;&lt;/contributors&gt;&lt;auth-address&gt;Division of Cardiology, Department of Internal Medicine, School of Medicine, Tehran University of Medical Sciences, Tehran, Iran.&lt;/auth-address&gt;&lt;titles&gt;&lt;title&gt;Lymphocyte cytotoxicity of oxLDL in patients with atherosclerosis&lt;/title&gt;&lt;secondary-title&gt;Iran J Immunol&lt;/secondary-title&gt;&lt;/titles&gt;&lt;pages&gt;27-33&lt;/pages&gt;&lt;volume&gt;8&lt;/volume&gt;&lt;number&gt;1&lt;/number&gt;&lt;edition&gt;2011/03/24&lt;/edition&gt;&lt;keywords&gt;&lt;keyword&gt;Adult&lt;/keyword&gt;&lt;keyword&gt;Atherosclerosis/immunology/ physiopathology&lt;/keyword&gt;&lt;keyword&gt;Cell Proliferation/drug effects&lt;/keyword&gt;&lt;keyword&gt;Cell Survival/drug effects&lt;/keyword&gt;&lt;keyword&gt;Cells, Cultured&lt;/keyword&gt;&lt;keyword&gt;Dose-Response Relationship, Drug&lt;/keyword&gt;&lt;keyword&gt;Female&lt;/keyword&gt;&lt;keyword&gt;Humans&lt;/keyword&gt;&lt;keyword&gt;Leukocytes, Mononuclear/ drug effects&lt;/keyword&gt;&lt;keyword&gt;Lipoproteins, LDL/ pharmacology&lt;/keyword&gt;&lt;keyword&gt;Male&lt;/keyword&gt;&lt;keyword&gt;Middle Aged&lt;/keyword&gt;&lt;/keywords&gt;&lt;dates&gt;&lt;year&gt;2011&lt;/year&gt;&lt;pub-dates&gt;&lt;date&gt;Mar&lt;/date&gt;&lt;/pub-dates&gt;&lt;/dates&gt;&lt;isbn&gt;1735-1383 (Print)&amp;#xD;1735-1383 (Linking)&lt;/isbn&gt;&lt;accession-num&gt;21427493&lt;/accession-num&gt;&lt;urls&gt;&lt;/urls&gt;&lt;electronic-resource-num&gt;IJIv8i1A4&lt;/electronic-resource-num&gt;&lt;remote-database-provider&gt;NLM&lt;/remote-database-provider&gt;&lt;language&gt;eng&lt;/language&gt;&lt;/record&gt;&lt;/Cite&gt;&lt;/EndNote&gt;</w:instrText>
      </w:r>
      <w:r w:rsidR="00117710" w:rsidRPr="00E04168">
        <w:fldChar w:fldCharType="separate"/>
      </w:r>
      <w:r w:rsidR="00117710" w:rsidRPr="00E04168">
        <w:rPr>
          <w:noProof/>
        </w:rPr>
        <w:t>(Mahmoudi et al., 2011)</w:t>
      </w:r>
      <w:r w:rsidR="00117710" w:rsidRPr="00E04168">
        <w:fldChar w:fldCharType="end"/>
      </w:r>
      <w:r w:rsidR="00117710" w:rsidRPr="00E04168">
        <w:t xml:space="preserve">. </w:t>
      </w:r>
      <w:r w:rsidR="008E57BE" w:rsidRPr="00E04168">
        <w:t xml:space="preserve">Release of </w:t>
      </w:r>
      <w:r w:rsidR="00600226" w:rsidRPr="00E04168">
        <w:t>monocyte chemotactic protein-1 (</w:t>
      </w:r>
      <w:r w:rsidR="008E57BE" w:rsidRPr="00E04168">
        <w:t>MCP-1</w:t>
      </w:r>
      <w:r w:rsidR="00600226" w:rsidRPr="00E04168">
        <w:t>)</w:t>
      </w:r>
      <w:r w:rsidR="008E57BE" w:rsidRPr="00E04168">
        <w:t xml:space="preserve"> by endothelial smooth musc</w:t>
      </w:r>
      <w:r w:rsidR="00B71577" w:rsidRPr="00E04168">
        <w:t>le cells</w:t>
      </w:r>
      <w:r w:rsidR="00600226" w:rsidRPr="00E04168">
        <w:t xml:space="preserve"> and macrophage that have alr</w:t>
      </w:r>
      <w:r w:rsidR="00020DF8" w:rsidRPr="00E04168">
        <w:t>eady localised in the</w:t>
      </w:r>
      <w:r w:rsidR="006A700F" w:rsidRPr="00E04168">
        <w:t xml:space="preserve"> tunica intima</w:t>
      </w:r>
      <w:r w:rsidR="00600226" w:rsidRPr="00E04168">
        <w:t>,</w:t>
      </w:r>
      <w:r w:rsidR="00B71577" w:rsidRPr="00E04168">
        <w:t xml:space="preserve"> lead</w:t>
      </w:r>
      <w:r w:rsidR="00600226" w:rsidRPr="00E04168">
        <w:t>s</w:t>
      </w:r>
      <w:r w:rsidR="00B71577" w:rsidRPr="00E04168">
        <w:t xml:space="preserve"> to the migration </w:t>
      </w:r>
      <w:r w:rsidR="008E57BE" w:rsidRPr="00E04168">
        <w:t>o</w:t>
      </w:r>
      <w:r w:rsidR="00B71577" w:rsidRPr="00E04168">
        <w:t>f</w:t>
      </w:r>
      <w:r w:rsidR="008E57BE" w:rsidRPr="00E04168">
        <w:t xml:space="preserve"> monocytes</w:t>
      </w:r>
      <w:r w:rsidR="00F345B6" w:rsidRPr="00E04168">
        <w:t xml:space="preserve"> across the </w:t>
      </w:r>
      <w:r w:rsidR="008E57BE" w:rsidRPr="00E04168">
        <w:t>endothelium where they differentiate into macrophage</w:t>
      </w:r>
      <w:r w:rsidR="000A3F97" w:rsidRPr="00E04168">
        <w:t xml:space="preserve"> </w:t>
      </w:r>
      <w:r w:rsidR="000A3F97" w:rsidRPr="00E04168">
        <w:fldChar w:fldCharType="begin"/>
      </w:r>
      <w:r w:rsidR="002424DC" w:rsidRPr="00E04168">
        <w:instrText xml:space="preserve"> ADDIN EN.CITE &lt;EndNote&gt;&lt;Cite&gt;&lt;Author&gt;Dewald&lt;/Author&gt;&lt;Year&gt;2005&lt;/Year&gt;&lt;RecNum&gt;196&lt;/RecNum&gt;&lt;DisplayText&gt;(Dewald et al., 2005)&lt;/DisplayText&gt;&lt;record&gt;&lt;rec-number&gt;196&lt;/rec-number&gt;&lt;foreign-keys&gt;&lt;key app="EN" db-id="vd59wwa9htw29oe595kv20ty9zftzwsdrwvp"&gt;196&lt;/key&gt;&lt;/foreign-keys&gt;&lt;ref-type name="Journal Article"&gt;17&lt;/ref-type&gt;&lt;contributors&gt;&lt;authors&gt;&lt;author&gt;Dewald, Oliver&lt;/author&gt;&lt;author&gt;Zymek, Pawel&lt;/author&gt;&lt;author&gt;Winkelmann, Kim&lt;/author&gt;&lt;author&gt;Koerting, Anna&lt;/author&gt;&lt;author&gt;Ren, Guofeng&lt;/author&gt;&lt;author&gt;Abou-Khamis, Tareq&lt;/author&gt;&lt;author&gt;Michael, Lloyd H.&lt;/author&gt;&lt;author&gt;Rollins, Barrett J.&lt;/author&gt;&lt;author&gt;Entman, Mark L.&lt;/author&gt;&lt;author&gt;Frangogiannis, Nikolaos G.&lt;/author&gt;&lt;/authors&gt;&lt;/contributors&gt;&lt;titles&gt;&lt;title&gt;CCL2/Monocyte Chemoattractant Protein-1 Regulates Inflammatory Responses Critical to Healing Myocardial Infarcts&lt;/title&gt;&lt;secondary-title&gt;Circulation Research&lt;/secondary-title&gt;&lt;/titles&gt;&lt;pages&gt;881-889&lt;/pages&gt;&lt;volume&gt;96&lt;/volume&gt;&lt;number&gt;8&lt;/number&gt;&lt;dates&gt;&lt;year&gt;2005&lt;/year&gt;&lt;pub-dates&gt;&lt;date&gt;April 29, 2005&lt;/date&gt;&lt;/pub-dates&gt;&lt;/dates&gt;&lt;urls&gt;&lt;related-urls&gt;&lt;url&gt;http://circres.ahajournals.org/content/96/8/881.abstract&lt;/url&gt;&lt;/related-urls&gt;&lt;/urls&gt;&lt;electronic-resource-num&gt;10.1161/01.RES.0000163017.13772.3a&lt;/electronic-resource-num&gt;&lt;/record&gt;&lt;/Cite&gt;&lt;/EndNote&gt;</w:instrText>
      </w:r>
      <w:r w:rsidR="000A3F97" w:rsidRPr="00E04168">
        <w:fldChar w:fldCharType="separate"/>
      </w:r>
      <w:r w:rsidR="000A3F97" w:rsidRPr="00E04168">
        <w:rPr>
          <w:noProof/>
        </w:rPr>
        <w:t>(Dewald et al., 2005)</w:t>
      </w:r>
      <w:r w:rsidR="000A3F97" w:rsidRPr="00E04168">
        <w:fldChar w:fldCharType="end"/>
      </w:r>
      <w:r w:rsidR="008E57BE" w:rsidRPr="00E04168">
        <w:t xml:space="preserve">. These macrophage </w:t>
      </w:r>
      <w:r w:rsidR="00F345B6" w:rsidRPr="00E04168">
        <w:t>then engulf oxLDL</w:t>
      </w:r>
      <w:r w:rsidR="009A4F8B" w:rsidRPr="00E04168">
        <w:t xml:space="preserve"> via</w:t>
      </w:r>
      <w:r w:rsidR="008E57BE" w:rsidRPr="00E04168">
        <w:t xml:space="preserve"> scavenger receptors SR-A and CD36</w:t>
      </w:r>
      <w:r w:rsidR="00F345B6" w:rsidRPr="00E04168">
        <w:t>, forming</w:t>
      </w:r>
      <w:r w:rsidR="004B6B27" w:rsidRPr="00E04168">
        <w:t xml:space="preserve"> lipid-laden</w:t>
      </w:r>
      <w:r w:rsidR="00F345B6" w:rsidRPr="00E04168">
        <w:t xml:space="preserve"> foam cells</w:t>
      </w:r>
      <w:r w:rsidR="00253101" w:rsidRPr="00E04168">
        <w:t xml:space="preserve"> </w:t>
      </w:r>
      <w:r w:rsidR="00253101" w:rsidRPr="00E04168">
        <w:fldChar w:fldCharType="begin"/>
      </w:r>
      <w:r w:rsidR="002424DC" w:rsidRPr="00E04168">
        <w:instrText xml:space="preserve"> ADDIN EN.CITE &lt;EndNote&gt;&lt;Cite&gt;&lt;Author&gt;Korporaal&lt;/Author&gt;&lt;Year&gt;2007&lt;/Year&gt;&lt;RecNum&gt;192&lt;/RecNum&gt;&lt;DisplayText&gt;(Korporaal et al., 2007)&lt;/DisplayText&gt;&lt;record&gt;&lt;rec-number&gt;192&lt;/rec-number&gt;&lt;foreign-keys&gt;&lt;key app="EN" db-id="vd59wwa9htw29oe595kv20ty9zftzwsdrwvp"&gt;192&lt;/key&gt;&lt;/foreign-keys&gt;&lt;ref-type name="Journal Article"&gt;17&lt;/ref-type&gt;&lt;contributors&gt;&lt;authors&gt;&lt;author&gt;Korporaal, Suzanne J.A.&lt;/author&gt;&lt;author&gt;Van Eck, Miranda&lt;/author&gt;&lt;author&gt;Adelmeijer, Jelle&lt;/author&gt;&lt;author&gt;Ijsseldijk, Martin&lt;/author&gt;&lt;author&gt;Out, Ruud&lt;/author&gt;&lt;author&gt;Lisman, Ton&lt;/author&gt;&lt;author&gt;Lenting, Peter J.&lt;/author&gt;&lt;author&gt;Van Berkel, Theo J.C.&lt;/author&gt;&lt;author&gt;Akkerman, Jan-Willem N.&lt;/author&gt;&lt;/authors&gt;&lt;/contributors&gt;&lt;titles&gt;&lt;title&gt;Platelet Activation by Oxidized Low Density Lipoprotein Is Mediated by Cd36 and Scavenger Receptor-A&lt;/title&gt;&lt;secondary-title&gt;Arteriosclerosis, Thrombosis, and Vascular Biology&lt;/secondary-title&gt;&lt;/titles&gt;&lt;pages&gt;2476-2483&lt;/pages&gt;&lt;volume&gt;27&lt;/volume&gt;&lt;number&gt;11&lt;/number&gt;&lt;dates&gt;&lt;year&gt;2007&lt;/year&gt;&lt;pub-dates&gt;&lt;date&gt;November 1, 2007&lt;/date&gt;&lt;/pub-dates&gt;&lt;/dates&gt;&lt;urls&gt;&lt;related-urls&gt;&lt;url&gt;http://atvb.ahajournals.org/content/27/11/2476.abstract&lt;/url&gt;&lt;/related-urls&gt;&lt;/urls&gt;&lt;electronic-resource-num&gt;10.1161/atvbaha.107.150698&lt;/electronic-resource-num&gt;&lt;/record&gt;&lt;/Cite&gt;&lt;/EndNote&gt;</w:instrText>
      </w:r>
      <w:r w:rsidR="00253101" w:rsidRPr="00E04168">
        <w:fldChar w:fldCharType="separate"/>
      </w:r>
      <w:r w:rsidR="00253101" w:rsidRPr="00E04168">
        <w:rPr>
          <w:noProof/>
        </w:rPr>
        <w:t>(Korporaal et al., 2007)</w:t>
      </w:r>
      <w:r w:rsidR="00253101" w:rsidRPr="00E04168">
        <w:fldChar w:fldCharType="end"/>
      </w:r>
      <w:r w:rsidR="00F345B6" w:rsidRPr="00E04168">
        <w:t xml:space="preserve">. </w:t>
      </w:r>
      <w:r w:rsidR="009A2EE1" w:rsidRPr="00E04168">
        <w:t xml:space="preserve">Meanwhile, </w:t>
      </w:r>
      <w:r w:rsidR="00F345B6" w:rsidRPr="00E04168">
        <w:t>T cells</w:t>
      </w:r>
      <w:r w:rsidR="00FF3839" w:rsidRPr="00E04168">
        <w:t>, mainly Th1,</w:t>
      </w:r>
      <w:r w:rsidR="00F345B6" w:rsidRPr="00E04168">
        <w:t xml:space="preserve"> migrate across the </w:t>
      </w:r>
      <w:r w:rsidR="004B6B27" w:rsidRPr="00E04168">
        <w:t>endothelium</w:t>
      </w:r>
      <w:r w:rsidR="00F345B6" w:rsidRPr="00E04168">
        <w:t xml:space="preserve"> and release pro-inflammatory</w:t>
      </w:r>
      <w:r w:rsidR="00FF3839" w:rsidRPr="00E04168">
        <w:t xml:space="preserve"> </w:t>
      </w:r>
      <w:r w:rsidR="00F345B6" w:rsidRPr="00E04168">
        <w:t>cytokines</w:t>
      </w:r>
      <w:r w:rsidR="00CA6503" w:rsidRPr="00E04168">
        <w:t xml:space="preserve"> </w:t>
      </w:r>
      <w:r w:rsidR="00FF3839" w:rsidRPr="00E04168">
        <w:t xml:space="preserve">such as </w:t>
      </w:r>
      <w:r w:rsidR="00C615A6" w:rsidRPr="00E04168">
        <w:t xml:space="preserve">IL-2, IL-12 and IFN-γ </w:t>
      </w:r>
      <w:r w:rsidR="00F345B6" w:rsidRPr="00E04168">
        <w:t>to intensify the immune response</w:t>
      </w:r>
      <w:r w:rsidR="0061729A" w:rsidRPr="00E04168">
        <w:t xml:space="preserve"> </w:t>
      </w:r>
      <w:r w:rsidR="0061729A" w:rsidRPr="00E04168">
        <w:fldChar w:fldCharType="begin"/>
      </w:r>
      <w:r w:rsidR="002424DC" w:rsidRPr="00E04168">
        <w:instrText xml:space="preserve"> ADDIN EN.CITE &lt;EndNote&gt;&lt;Cite&gt;&lt;Author&gt;Baidya&lt;/Author&gt;&lt;Year&gt;2005&lt;/Year&gt;&lt;RecNum&gt;205&lt;/RecNum&gt;&lt;DisplayText&gt;(Baidya and Zeng, 2005)&lt;/DisplayText&gt;&lt;record&gt;&lt;rec-number&gt;205&lt;/rec-number&gt;&lt;foreign-keys&gt;&lt;key app="EN" db-id="vd59wwa9htw29oe595kv20ty9zftzwsdrwvp"&gt;205&lt;/key&gt;&lt;/foreign-keys&gt;&lt;ref-type name="Journal Article"&gt;17&lt;/ref-type&gt;&lt;contributors&gt;&lt;authors&gt;&lt;author&gt;Baidya, S.&lt;/author&gt;&lt;author&gt;Zeng, Q.&lt;/author&gt;&lt;/authors&gt;&lt;/contributors&gt;&lt;titles&gt;&lt;title&gt;Helper T cells and atherosclerosis: the cytokine web&lt;/title&gt;&lt;secondary-title&gt;Postgraduate Medical Journal&lt;/secondary-title&gt;&lt;/titles&gt;&lt;pages&gt;746-752&lt;/pages&gt;&lt;volume&gt;81&lt;/volume&gt;&lt;number&gt;962&lt;/number&gt;&lt;dates&gt;&lt;year&gt;2005&lt;/year&gt;&lt;/dates&gt;&lt;publisher&gt;BMJ Group&lt;/publisher&gt;&lt;isbn&gt;0032-5473&amp;#xD;1469-0756&lt;/isbn&gt;&lt;accession-num&gt;PMC1743411&lt;/accession-num&gt;&lt;urls&gt;&lt;related-urls&gt;&lt;url&gt;http://www.ncbi.nlm.nih.gov/pmc/articles/PMC1743411/&lt;/url&gt;&lt;/related-urls&gt;&lt;/urls&gt;&lt;electronic-resource-num&gt;10.1136/pgmj.2004.029827&lt;/electronic-resource-num&gt;&lt;remote-database-name&gt;PMC&lt;/remote-database-name&gt;&lt;/record&gt;&lt;/Cite&gt;&lt;/EndNote&gt;</w:instrText>
      </w:r>
      <w:r w:rsidR="0061729A" w:rsidRPr="00E04168">
        <w:fldChar w:fldCharType="separate"/>
      </w:r>
      <w:r w:rsidR="0061729A" w:rsidRPr="00E04168">
        <w:rPr>
          <w:noProof/>
        </w:rPr>
        <w:t>(Baidya and Zeng, 2005)</w:t>
      </w:r>
      <w:r w:rsidR="0061729A" w:rsidRPr="00E04168">
        <w:fldChar w:fldCharType="end"/>
      </w:r>
      <w:r w:rsidR="00F345B6" w:rsidRPr="00E04168">
        <w:t xml:space="preserve">. </w:t>
      </w:r>
      <w:r w:rsidR="00FF3839" w:rsidRPr="00E04168">
        <w:t>F</w:t>
      </w:r>
      <w:r w:rsidR="00F345B6" w:rsidRPr="00E04168">
        <w:t>oam cells</w:t>
      </w:r>
      <w:r w:rsidR="00DF3008" w:rsidRPr="00E04168">
        <w:t>, macrophage,</w:t>
      </w:r>
      <w:r w:rsidR="004A67C2" w:rsidRPr="00E04168">
        <w:t xml:space="preserve"> and</w:t>
      </w:r>
      <w:r w:rsidR="00DF3008" w:rsidRPr="00E04168">
        <w:t xml:space="preserve"> T-cells </w:t>
      </w:r>
      <w:r w:rsidR="00595FCC" w:rsidRPr="00E04168">
        <w:t xml:space="preserve">then </w:t>
      </w:r>
      <w:r w:rsidR="00DF3008" w:rsidRPr="00E04168">
        <w:t>combine to form a fatty streak. The macrophage</w:t>
      </w:r>
      <w:r w:rsidR="00FF3839" w:rsidRPr="00E04168">
        <w:t xml:space="preserve"> also</w:t>
      </w:r>
      <w:r w:rsidR="00DF3008" w:rsidRPr="00E04168">
        <w:t xml:space="preserve"> secrete</w:t>
      </w:r>
      <w:r w:rsidR="009877C7" w:rsidRPr="00E04168">
        <w:t xml:space="preserve"> the pro-inflammatory cytokines TNFα, IL-1β, IL-6</w:t>
      </w:r>
      <w:r w:rsidR="003845BB" w:rsidRPr="00E04168">
        <w:t xml:space="preserve">, and IL-12, </w:t>
      </w:r>
      <w:r w:rsidR="00C615A6" w:rsidRPr="00E04168">
        <w:t>in addition to</w:t>
      </w:r>
      <w:r w:rsidR="00DF3008" w:rsidRPr="00E04168">
        <w:t xml:space="preserve"> </w:t>
      </w:r>
      <w:r w:rsidR="00410B54" w:rsidRPr="00E04168">
        <w:t xml:space="preserve">the mitogen </w:t>
      </w:r>
      <w:r w:rsidR="00227874" w:rsidRPr="00E04168">
        <w:t>platelet derived growth factor (</w:t>
      </w:r>
      <w:r w:rsidR="002A48E6" w:rsidRPr="00E04168">
        <w:t>PDGF</w:t>
      </w:r>
      <w:r w:rsidR="00227874" w:rsidRPr="00E04168">
        <w:t>)</w:t>
      </w:r>
      <w:r w:rsidR="009A4F8B" w:rsidRPr="00E04168">
        <w:t>,</w:t>
      </w:r>
      <w:r w:rsidR="00DF3008" w:rsidRPr="00E04168">
        <w:t xml:space="preserve"> </w:t>
      </w:r>
      <w:r w:rsidR="00C615A6" w:rsidRPr="00E04168">
        <w:t>which</w:t>
      </w:r>
      <w:r w:rsidR="00DF3008" w:rsidRPr="00E04168">
        <w:t xml:space="preserve"> induce</w:t>
      </w:r>
      <w:r w:rsidR="00C615A6" w:rsidRPr="00E04168">
        <w:t>s</w:t>
      </w:r>
      <w:r w:rsidR="00DF3008" w:rsidRPr="00E04168">
        <w:t xml:space="preserve"> the proliferation of smooth muscle cells of the tunica media forming a cap for the plaque</w:t>
      </w:r>
      <w:r w:rsidR="002A48E6" w:rsidRPr="00E04168">
        <w:t xml:space="preserve"> </w:t>
      </w:r>
      <w:r w:rsidR="002A48E6" w:rsidRPr="00E04168">
        <w:fldChar w:fldCharType="begin"/>
      </w:r>
      <w:r w:rsidR="002424DC" w:rsidRPr="00E04168">
        <w:instrText xml:space="preserve"> ADDIN EN.CITE &lt;EndNote&gt;&lt;Cite&gt;&lt;Author&gt;Ross&lt;/Author&gt;&lt;Year&gt;1990&lt;/Year&gt;&lt;RecNum&gt;184&lt;/RecNum&gt;&lt;DisplayText&gt;(Ross et al., 1990)&lt;/DisplayText&gt;&lt;record&gt;&lt;rec-number&gt;184&lt;/rec-number&gt;&lt;foreign-keys&gt;&lt;key app="EN" db-id="vd59wwa9htw29oe595kv20ty9zftzwsdrwvp"&gt;184&lt;/key&gt;&lt;/foreign-keys&gt;&lt;ref-type name="Journal Article"&gt;17&lt;/ref-type&gt;&lt;contributors&gt;&lt;authors&gt;&lt;author&gt;Ross, R&lt;/author&gt;&lt;author&gt;Masuda, J&lt;/author&gt;&lt;author&gt;Raines, EW&lt;/author&gt;&lt;author&gt;Gown, AM&lt;/author&gt;&lt;author&gt;Katsuda, S&lt;/author&gt;&lt;author&gt;Sasahara, M&lt;/author&gt;&lt;author&gt;Malden, LT&lt;/author&gt;&lt;author&gt;Masuko, H&lt;/author&gt;&lt;author&gt;Sato, H&lt;/author&gt;&lt;/authors&gt;&lt;/contributors&gt;&lt;titles&gt;&lt;title&gt;Localization of PDGF-B protein in macrophages in all phases of atherogenesis&lt;/title&gt;&lt;secondary-title&gt;Science&lt;/secondary-title&gt;&lt;/titles&gt;&lt;pages&gt;1009-1012&lt;/pages&gt;&lt;volume&gt;248&lt;/volume&gt;&lt;number&gt;4958&lt;/number&gt;&lt;dates&gt;&lt;year&gt;1990&lt;/year&gt;&lt;pub-dates&gt;&lt;date&gt;May 25, 1990&lt;/date&gt;&lt;/pub-dates&gt;&lt;/dates&gt;&lt;urls&gt;&lt;related-urls&gt;&lt;url&gt;http://www.sciencemag.org/content/248/4958/1009.abstract&lt;/url&gt;&lt;/related-urls&gt;&lt;/urls&gt;&lt;electronic-resource-num&gt;10.1126/science.2343305&lt;/electronic-resource-num&gt;&lt;/record&gt;&lt;/Cite&gt;&lt;/EndNote&gt;</w:instrText>
      </w:r>
      <w:r w:rsidR="002A48E6" w:rsidRPr="00E04168">
        <w:fldChar w:fldCharType="separate"/>
      </w:r>
      <w:r w:rsidR="002A48E6" w:rsidRPr="00E04168">
        <w:rPr>
          <w:noProof/>
        </w:rPr>
        <w:t>(Ross et al., 1990)</w:t>
      </w:r>
      <w:r w:rsidR="002A48E6" w:rsidRPr="00E04168">
        <w:fldChar w:fldCharType="end"/>
      </w:r>
      <w:r w:rsidR="00DF3008" w:rsidRPr="00E04168">
        <w:t xml:space="preserve">. </w:t>
      </w:r>
      <w:r w:rsidR="002D325B" w:rsidRPr="00E04168">
        <w:t>This segregates the plaque from the blood, however t</w:t>
      </w:r>
      <w:r w:rsidR="00DF3008" w:rsidRPr="00E04168">
        <w:t>h</w:t>
      </w:r>
      <w:r w:rsidR="009A4F8B" w:rsidRPr="00E04168">
        <w:t>e</w:t>
      </w:r>
      <w:r w:rsidR="00DF3008" w:rsidRPr="00E04168">
        <w:t xml:space="preserve"> plaque cause the artery to harden and narrow, restricting blood flow</w:t>
      </w:r>
      <w:r w:rsidR="009A4F8B" w:rsidRPr="00E04168">
        <w:t>. Subsequent i</w:t>
      </w:r>
      <w:r w:rsidR="002D325B" w:rsidRPr="00E04168">
        <w:t xml:space="preserve">nstability in the plaque can result in </w:t>
      </w:r>
      <w:r w:rsidR="009A4F8B" w:rsidRPr="00E04168">
        <w:t xml:space="preserve">it </w:t>
      </w:r>
      <w:r w:rsidR="002D325B" w:rsidRPr="00E04168">
        <w:t>rupturing</w:t>
      </w:r>
      <w:r w:rsidR="00345597" w:rsidRPr="00E04168">
        <w:t xml:space="preserve">; </w:t>
      </w:r>
      <w:r w:rsidR="00D966B4" w:rsidRPr="00E04168">
        <w:t xml:space="preserve">which can block the supply of blood to the heart </w:t>
      </w:r>
      <w:r w:rsidR="002D325B" w:rsidRPr="00E04168">
        <w:t>causing a myocardial infarction, or to the brain, triggering an ischaemic stroke</w:t>
      </w:r>
      <w:r w:rsidR="00345597" w:rsidRPr="00E04168">
        <w:t xml:space="preserve"> </w:t>
      </w:r>
      <w:r w:rsidR="00345597" w:rsidRPr="00E04168">
        <w:fldChar w:fldCharType="begin"/>
      </w:r>
      <w:r w:rsidR="002424DC" w:rsidRPr="00E04168">
        <w:instrText xml:space="preserve"> ADDIN EN.CITE &lt;EndNote&gt;&lt;Cite&gt;&lt;Author&gt;Bentzon&lt;/Author&gt;&lt;Year&gt;2014&lt;/Year&gt;&lt;RecNum&gt;193&lt;/RecNum&gt;&lt;DisplayText&gt;(Bentzon et al., 2014)&lt;/DisplayText&gt;&lt;record&gt;&lt;rec-number&gt;193&lt;/rec-number&gt;&lt;foreign-keys&gt;&lt;key app="EN" db-id="vd59wwa9htw29oe595kv20ty9zftzwsdrwvp"&gt;193&lt;/key&gt;&lt;/foreign-keys&gt;&lt;ref-type name="Journal Article"&gt;17&lt;/ref-type&gt;&lt;contributors&gt;&lt;authors&gt;&lt;author&gt;Bentzon, Jacob Fog&lt;/author&gt;&lt;author&gt;Otsuka, Fumiyuki&lt;/author&gt;&lt;author&gt;Virmani, Renu&lt;/author&gt;&lt;author&gt;Falk, Erling&lt;/author&gt;&lt;/authors&gt;&lt;/contributors&gt;&lt;titles&gt;&lt;title&gt;Mechanisms of Plaque Formation and Rupture&lt;/title&gt;&lt;secondary-title&gt;Circulation Research&lt;/secondary-title&gt;&lt;/titles&gt;&lt;pages&gt;1852-1866&lt;/pages&gt;&lt;volume&gt;114&lt;/volume&gt;&lt;number&gt;12&lt;/number&gt;&lt;dates&gt;&lt;year&gt;2014&lt;/year&gt;&lt;pub-dates&gt;&lt;date&gt;June 6, 2014&lt;/date&gt;&lt;/pub-dates&gt;&lt;/dates&gt;&lt;urls&gt;&lt;related-urls&gt;&lt;url&gt;http://circres.ahajournals.org/content/114/12/1852.abstract&lt;/url&gt;&lt;/related-urls&gt;&lt;/urls&gt;&lt;electronic-resource-num&gt;10.1161/circresaha.114.302721&lt;/electronic-resource-num&gt;&lt;/record&gt;&lt;/Cite&gt;&lt;/EndNote&gt;</w:instrText>
      </w:r>
      <w:r w:rsidR="00345597" w:rsidRPr="00E04168">
        <w:fldChar w:fldCharType="separate"/>
      </w:r>
      <w:r w:rsidR="00345597" w:rsidRPr="00E04168">
        <w:rPr>
          <w:noProof/>
        </w:rPr>
        <w:t>(Bentzon et al., 2014)</w:t>
      </w:r>
      <w:r w:rsidR="00345597" w:rsidRPr="00E04168">
        <w:fldChar w:fldCharType="end"/>
      </w:r>
      <w:r w:rsidR="002D325B" w:rsidRPr="00E04168">
        <w:t>.</w:t>
      </w:r>
      <w:r w:rsidR="00D966B4" w:rsidRPr="00E04168">
        <w:t xml:space="preserve"> In addition to the effects of ROS on LDL, it has also been shown to interact with </w:t>
      </w:r>
      <w:r w:rsidR="00AE3C6A" w:rsidRPr="00E04168">
        <w:t>the atheroprotective particle</w:t>
      </w:r>
      <w:r w:rsidR="00113AA2" w:rsidRPr="00E04168">
        <w:t xml:space="preserve"> HDL</w:t>
      </w:r>
      <w:r w:rsidR="004A67C2" w:rsidRPr="00E04168">
        <w:t>,</w:t>
      </w:r>
      <w:r w:rsidR="00113AA2" w:rsidRPr="00E04168">
        <w:t xml:space="preserve"> </w:t>
      </w:r>
      <w:r w:rsidR="004A67C2" w:rsidRPr="00E04168">
        <w:t xml:space="preserve">it has been </w:t>
      </w:r>
      <w:r w:rsidR="00D966B4" w:rsidRPr="00E04168">
        <w:t>suggested</w:t>
      </w:r>
      <w:r w:rsidR="00113AA2" w:rsidRPr="00E04168">
        <w:t xml:space="preserve"> </w:t>
      </w:r>
      <w:r w:rsidR="004A67C2" w:rsidRPr="00E04168">
        <w:t>HDL is</w:t>
      </w:r>
      <w:r w:rsidR="00113AA2" w:rsidRPr="00E04168">
        <w:t xml:space="preserve"> oxidised during the pathogenesis of atherosclerosis</w:t>
      </w:r>
      <w:r w:rsidR="00AE3C6A" w:rsidRPr="00E04168">
        <w:t xml:space="preserve">, causing HDL to lose its protective </w:t>
      </w:r>
      <w:r w:rsidR="00EA1997" w:rsidRPr="00E04168">
        <w:t>properties and transform into a proinflammatory and proatherogenic mediator</w:t>
      </w:r>
      <w:r w:rsidR="00113AA2" w:rsidRPr="00E04168">
        <w:t>.</w:t>
      </w:r>
      <w:r w:rsidR="00EA1997" w:rsidRPr="00E04168">
        <w:t xml:space="preserve"> These oxidised HDL,</w:t>
      </w:r>
      <w:r w:rsidR="00113AA2" w:rsidRPr="00E04168">
        <w:t xml:space="preserve"> </w:t>
      </w:r>
      <w:r w:rsidR="00793B80" w:rsidRPr="00E04168">
        <w:t>oxHDL</w:t>
      </w:r>
      <w:r w:rsidR="00EA1997" w:rsidRPr="00E04168">
        <w:t>,</w:t>
      </w:r>
      <w:r w:rsidR="00AF7EDB" w:rsidRPr="00E04168">
        <w:t xml:space="preserve"> have been shown to promote smooth muscle cell proliferation and migration in a dose dependent manner, thus aiding in the progres</w:t>
      </w:r>
      <w:r w:rsidR="00C615A6" w:rsidRPr="00E04168">
        <w:t xml:space="preserve">sion of atherosclerosis </w:t>
      </w:r>
      <w:r w:rsidR="00595FCC" w:rsidRPr="00E04168">
        <w:t xml:space="preserve">pathogenesis </w:t>
      </w:r>
      <w:r w:rsidR="00AF7EDB" w:rsidRPr="00E04168">
        <w:fldChar w:fldCharType="begin"/>
      </w:r>
      <w:r w:rsidR="002424DC" w:rsidRPr="00E04168">
        <w:instrText xml:space="preserve"> ADDIN EN.CITE &lt;EndNote&gt;&lt;Cite&gt;&lt;Author&gt;Wang&lt;/Author&gt;&lt;Year&gt;2014&lt;/Year&gt;&lt;RecNum&gt;178&lt;/RecNum&gt;&lt;DisplayText&gt;(Wang et al., 2014)&lt;/DisplayText&gt;&lt;record&gt;&lt;rec-number&gt;178&lt;/rec-number&gt;&lt;foreign-keys&gt;&lt;key app="EN" db-id="vd59wwa9htw29oe595kv20ty9zftzwsdrwvp"&gt;178&lt;/key&gt;&lt;/foreign-keys&gt;&lt;ref-type name="Journal Article"&gt;17&lt;/ref-type&gt;&lt;contributors&gt;&lt;authors&gt;&lt;author&gt;Wang, Y.&lt;/author&gt;&lt;author&gt;Ji, L.&lt;/author&gt;&lt;author&gt;Jiang, R.&lt;/author&gt;&lt;author&gt;Zheng, L.&lt;/author&gt;&lt;author&gt;Liu, D.&lt;/author&gt;&lt;/authors&gt;&lt;/contributors&gt;&lt;auth-address&gt;Division of Cardiology, the Affiliated Zhongshan Hospital of Xiamen University, Xiamen Heart Center.&lt;/auth-address&gt;&lt;titles&gt;&lt;title&gt;Oxidized high-density lipoprotein induces the proliferation and migration of vascular smooth muscle cells by promoting the production of ROS&lt;/title&gt;&lt;secondary-title&gt;J Atheroscler Thromb&lt;/secondary-title&gt;&lt;/titles&gt;&lt;pages&gt;204-16&lt;/pages&gt;&lt;volume&gt;21&lt;/volume&gt;&lt;number&gt;3&lt;/number&gt;&lt;edition&gt;2013/11/15&lt;/edition&gt;&lt;keywords&gt;&lt;keyword&gt;Acetylcysteine/pharmacology&lt;/keyword&gt;&lt;keyword&gt;Animals&lt;/keyword&gt;&lt;keyword&gt;Cell Movement/drug effects&lt;/keyword&gt;&lt;keyword&gt;Cell Proliferation&lt;/keyword&gt;&lt;keyword&gt;Cells, Cultured&lt;/keyword&gt;&lt;keyword&gt;Lipoproteins, HDL/ metabolism&lt;/keyword&gt;&lt;keyword&gt;Male&lt;/keyword&gt;&lt;keyword&gt;Muscle, Smooth, Vascular/cytology/drug effects/ metabolism&lt;/keyword&gt;&lt;keyword&gt;Oxidation-Reduction&lt;/keyword&gt;&lt;keyword&gt;Rats&lt;/keyword&gt;&lt;keyword&gt;Rats, Sprague-Dawley&lt;/keyword&gt;&lt;keyword&gt;Reactive Oxygen Species/ metabolism&lt;/keyword&gt;&lt;/keywords&gt;&lt;dates&gt;&lt;year&gt;2014&lt;/year&gt;&lt;/dates&gt;&lt;isbn&gt;1880-3873 (Electronic)&amp;#xD;1340-3478 (Linking)&lt;/isbn&gt;&lt;accession-num&gt;24225481&lt;/accession-num&gt;&lt;urls&gt;&lt;/urls&gt;&lt;remote-database-provider&gt;NLM&lt;/remote-database-provider&gt;&lt;language&gt;eng&lt;/language&gt;&lt;/record&gt;&lt;/Cite&gt;&lt;/EndNote&gt;</w:instrText>
      </w:r>
      <w:r w:rsidR="00AF7EDB" w:rsidRPr="00E04168">
        <w:fldChar w:fldCharType="separate"/>
      </w:r>
      <w:r w:rsidR="00AF7EDB" w:rsidRPr="00E04168">
        <w:rPr>
          <w:noProof/>
        </w:rPr>
        <w:t>(Wang et al., 2014)</w:t>
      </w:r>
      <w:r w:rsidR="00AF7EDB" w:rsidRPr="00E04168">
        <w:fldChar w:fldCharType="end"/>
      </w:r>
      <w:r w:rsidR="00AF7EDB" w:rsidRPr="00E04168">
        <w:t xml:space="preserve">. Further to this, oxHDL, </w:t>
      </w:r>
      <w:r w:rsidR="00793B80" w:rsidRPr="00E04168">
        <w:t>ha</w:t>
      </w:r>
      <w:r w:rsidR="00EA1997" w:rsidRPr="00E04168">
        <w:t xml:space="preserve">ve </w:t>
      </w:r>
      <w:r w:rsidR="004A67C2" w:rsidRPr="00E04168">
        <w:t xml:space="preserve">also </w:t>
      </w:r>
      <w:r w:rsidR="00793B80" w:rsidRPr="00E04168">
        <w:t>been shown to</w:t>
      </w:r>
      <w:r w:rsidR="00EA1997" w:rsidRPr="00E04168">
        <w:t xml:space="preserve"> induce ROS production, upregulate the express</w:t>
      </w:r>
      <w:r w:rsidR="00595FCC" w:rsidRPr="00E04168">
        <w:t xml:space="preserve">ion of </w:t>
      </w:r>
      <w:r w:rsidR="000D24DF" w:rsidRPr="00E04168">
        <w:t xml:space="preserve">the </w:t>
      </w:r>
      <w:r w:rsidR="00595FCC" w:rsidRPr="00E04168">
        <w:t>proinflammatory cytokine</w:t>
      </w:r>
      <w:r w:rsidR="00EA1997" w:rsidRPr="00E04168">
        <w:t xml:space="preserve"> </w:t>
      </w:r>
      <w:r w:rsidR="00E73CE4" w:rsidRPr="00E04168">
        <w:t>TNF-α</w:t>
      </w:r>
      <w:r w:rsidR="00EA1997" w:rsidRPr="00E04168">
        <w:t xml:space="preserve">, </w:t>
      </w:r>
      <w:r w:rsidR="00AF7EDB" w:rsidRPr="00E04168">
        <w:t xml:space="preserve">and </w:t>
      </w:r>
      <w:r w:rsidR="00EA1997" w:rsidRPr="00E04168">
        <w:lastRenderedPageBreak/>
        <w:t xml:space="preserve">upregulate the expression of prothrombotic </w:t>
      </w:r>
      <w:r w:rsidR="00E73CE4" w:rsidRPr="00E04168">
        <w:t>cyclooxygenase-2 (COX-2) and plasminogen activator inhibitor-1 (PAI-1)</w:t>
      </w:r>
      <w:r w:rsidR="00AF7EDB" w:rsidRPr="00E04168">
        <w:t xml:space="preserve"> </w:t>
      </w:r>
      <w:r w:rsidR="00AF7EDB" w:rsidRPr="00E04168">
        <w:fldChar w:fldCharType="begin">
          <w:fldData xml:space="preserve">PEVuZE5vdGU+PENpdGU+PEF1dGhvcj5Tb3VteWFyYW5pPC9BdXRob3I+PFllYXI+MjAxMjwvWWVh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</w:fldData>
        </w:fldChar>
      </w:r>
      <w:r w:rsidR="002424DC" w:rsidRPr="00E04168">
        <w:instrText xml:space="preserve"> ADDIN EN.CITE </w:instrText>
      </w:r>
      <w:r w:rsidR="002424DC" w:rsidRPr="00E04168">
        <w:fldChar w:fldCharType="begin">
          <w:fldData xml:space="preserve">PEVuZE5vdGU+PENpdGU+PEF1dGhvcj5Tb3VteWFyYW5pPC9BdXRob3I+PFllYXI+MjAxMjwvWWVh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</w:fldData>
        </w:fldChar>
      </w:r>
      <w:r w:rsidR="002424DC" w:rsidRPr="00E04168">
        <w:instrText xml:space="preserve"> ADDIN EN.CITE.DATA </w:instrText>
      </w:r>
      <w:r w:rsidR="002424DC" w:rsidRPr="00E04168">
        <w:fldChar w:fldCharType="end"/>
      </w:r>
      <w:r w:rsidR="00AF7EDB" w:rsidRPr="00E04168">
        <w:fldChar w:fldCharType="separate"/>
      </w:r>
      <w:r w:rsidR="00BE2F67" w:rsidRPr="00E04168">
        <w:rPr>
          <w:noProof/>
        </w:rPr>
        <w:t>(Callegari et al., 2006; Norata et al., 2004; Soumyarani and Jayakumari, 2012)</w:t>
      </w:r>
      <w:r w:rsidR="00AF7EDB" w:rsidRPr="00E04168">
        <w:fldChar w:fldCharType="end"/>
      </w:r>
      <w:r w:rsidR="00BA40A7" w:rsidRPr="00E04168">
        <w:t xml:space="preserve">. </w:t>
      </w:r>
    </w:p>
    <w:p w14:paraId="36D575DD" w14:textId="77777777" w:rsidR="00B47692" w:rsidRPr="00E04168" w:rsidRDefault="00B47692" w:rsidP="003E6A46">
      <w:pPr>
        <w:spacing w:line="276" w:lineRule="auto"/>
        <w:jc w:val="both"/>
        <w:rPr>
          <w:b/>
        </w:rPr>
      </w:pPr>
    </w:p>
    <w:p w14:paraId="160013D1" w14:textId="0B8A6C9C" w:rsidR="003E6A46" w:rsidRPr="00E04168" w:rsidRDefault="008753E1" w:rsidP="003E6A46">
      <w:pPr>
        <w:spacing w:line="276" w:lineRule="auto"/>
        <w:jc w:val="both"/>
        <w:rPr>
          <w:b/>
        </w:rPr>
      </w:pPr>
      <w:r w:rsidRPr="00E04168">
        <w:rPr>
          <w:b/>
        </w:rPr>
        <w:t>6.0</w:t>
      </w:r>
      <w:r w:rsidR="00B47692" w:rsidRPr="00E04168">
        <w:rPr>
          <w:b/>
        </w:rPr>
        <w:t xml:space="preserve"> </w:t>
      </w:r>
      <w:r w:rsidR="003E6A46" w:rsidRPr="00E04168">
        <w:rPr>
          <w:b/>
        </w:rPr>
        <w:t>Caloric Restriction</w:t>
      </w:r>
    </w:p>
    <w:p w14:paraId="358ABDA4" w14:textId="6DC49F2F" w:rsidR="006D24A9" w:rsidRPr="00E04168" w:rsidRDefault="00FA1E16" w:rsidP="000C33B8">
      <w:pPr>
        <w:spacing w:line="276" w:lineRule="auto"/>
        <w:jc w:val="both"/>
      </w:pPr>
      <w:r w:rsidRPr="00E04168">
        <w:t>CR</w:t>
      </w:r>
      <w:r w:rsidR="00FA167E" w:rsidRPr="00E04168">
        <w:t>,</w:t>
      </w:r>
      <w:r w:rsidR="00BC2CD3" w:rsidRPr="00E04168">
        <w:t xml:space="preserve"> a</w:t>
      </w:r>
      <w:r w:rsidR="00D555A7" w:rsidRPr="00E04168">
        <w:t xml:space="preserve"> dietary regime </w:t>
      </w:r>
      <w:r w:rsidR="00BC2CD3" w:rsidRPr="00E04168">
        <w:t xml:space="preserve">defined by a 20-40% reduction of calories, which does not induce malnutrition </w:t>
      </w:r>
      <w:r w:rsidR="00BC2CD3" w:rsidRPr="00E04168">
        <w:fldChar w:fldCharType="begin"/>
      </w:r>
      <w:r w:rsidR="002424DC" w:rsidRPr="00E04168">
        <w:instrText xml:space="preserve"> ADDIN EN.CITE &lt;EndNote&gt;&lt;Cite&gt;&lt;Author&gt;Taormina&lt;/Author&gt;&lt;Year&gt;2014&lt;/Year&gt;&lt;RecNum&gt;224&lt;/RecNum&gt;&lt;DisplayText&gt;(Taormina and Mirisola, 2014)&lt;/DisplayText&gt;&lt;record&gt;&lt;rec-number&gt;224&lt;/rec-number&gt;&lt;foreign-keys&gt;&lt;key app="EN" db-id="vd59wwa9htw29oe595kv20ty9zftzwsdrwvp"&gt;224&lt;/key&gt;&lt;/foreign-keys&gt;&lt;ref-type name="Journal Article"&gt;17&lt;/ref-type&gt;&lt;contributors&gt;&lt;authors&gt;&lt;author&gt;Taormina, Giusi&lt;/author&gt;&lt;author&gt;Mirisola, Mario G.&lt;/author&gt;&lt;/authors&gt;&lt;/contributors&gt;&lt;titles&gt;&lt;title&gt;Calorie Restriction in Mammals and Simple Model Organisms&lt;/title&gt;&lt;secondary-title&gt;BioMed Research International&lt;/secondary-title&gt;&lt;/titles&gt;&lt;pages&gt;10&lt;/pages&gt;&lt;volume&gt;2014&lt;/volume&gt;&lt;dates&gt;&lt;year&gt;2014&lt;/year&gt;&lt;/dates&gt;&lt;urls&gt;&lt;related-urls&gt;&lt;url&gt;http://dx.doi.org/10.1155/2014/308690&lt;/url&gt;&lt;/related-urls&gt;&lt;/urls&gt;&lt;custom7&gt;308690&lt;/custom7&gt;&lt;electronic-resource-num&gt;10.1155/2014/308690&lt;/electronic-resource-num&gt;&lt;/record&gt;&lt;/Cite&gt;&lt;/EndNote&gt;</w:instrText>
      </w:r>
      <w:r w:rsidR="00BC2CD3" w:rsidRPr="00E04168">
        <w:fldChar w:fldCharType="separate"/>
      </w:r>
      <w:r w:rsidR="00BC2CD3" w:rsidRPr="00E04168">
        <w:rPr>
          <w:noProof/>
        </w:rPr>
        <w:t>(Taormina and Mirisola, 2014)</w:t>
      </w:r>
      <w:r w:rsidR="00BC2CD3" w:rsidRPr="00E04168">
        <w:fldChar w:fldCharType="end"/>
      </w:r>
      <w:r w:rsidR="00352FCA" w:rsidRPr="00E04168">
        <w:t>,</w:t>
      </w:r>
      <w:r w:rsidR="00D555A7" w:rsidRPr="00E04168">
        <w:t xml:space="preserve"> has</w:t>
      </w:r>
      <w:r w:rsidR="00BC2CD3" w:rsidRPr="00E04168">
        <w:t xml:space="preserve"> </w:t>
      </w:r>
      <w:r w:rsidR="00C27E45" w:rsidRPr="00E04168">
        <w:t>been demonstrated to extend life</w:t>
      </w:r>
      <w:r w:rsidR="00834425" w:rsidRPr="00E04168">
        <w:t>-</w:t>
      </w:r>
      <w:r w:rsidR="00C27E45" w:rsidRPr="00E04168">
        <w:t>span in a diverse range of organisms</w:t>
      </w:r>
      <w:r w:rsidR="00D555A7" w:rsidRPr="00E04168">
        <w:t xml:space="preserve">, </w:t>
      </w:r>
      <w:r w:rsidR="00C27E45" w:rsidRPr="00E04168">
        <w:t>however its effect on humans ha</w:t>
      </w:r>
      <w:r w:rsidR="000D24DF" w:rsidRPr="00E04168">
        <w:t xml:space="preserve">s </w:t>
      </w:r>
      <w:r w:rsidR="00C27E45" w:rsidRPr="00E04168">
        <w:t>not be fully established</w:t>
      </w:r>
      <w:r w:rsidR="00D966B4" w:rsidRPr="00E04168">
        <w:t xml:space="preserve"> </w:t>
      </w:r>
      <w:r w:rsidR="00D966B4" w:rsidRPr="00E04168">
        <w:fldChar w:fldCharType="begin">
          <w:fldData xml:space="preserve">PEVuZE5vdGU+PENpdGU+PEF1dGhvcj5HdWFyZW50ZTwvQXV0aG9yPjxZZWFyPjIwMTM8L1llYXI+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EzMTUtMjI8L3BhZ2VzPjx2b2x1bWU+NjE8L3ZvbHVtZT48bnVtYmVy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</w:fldData>
        </w:fldChar>
      </w:r>
      <w:r w:rsidR="00D966B4" w:rsidRPr="00E04168">
        <w:instrText xml:space="preserve"> ADDIN EN.CITE </w:instrText>
      </w:r>
      <w:r w:rsidR="00D966B4" w:rsidRPr="00E04168">
        <w:fldChar w:fldCharType="begin">
          <w:fldData xml:space="preserve">PEVuZE5vdGU+PENpdGU+PEF1dGhvcj5HdWFyZW50ZTwvQXV0aG9yPjxZZWFyPjIwMTM8L1llYXI+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EzMTUtMjI8L3BhZ2VzPjx2b2x1bWU+NjE8L3ZvbHVtZT48bnVtYmVy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</w:fldData>
        </w:fldChar>
      </w:r>
      <w:r w:rsidR="00D966B4" w:rsidRPr="00E04168">
        <w:instrText xml:space="preserve"> ADDIN EN.CITE.DATA </w:instrText>
      </w:r>
      <w:r w:rsidR="00D966B4" w:rsidRPr="00E04168">
        <w:fldChar w:fldCharType="end"/>
      </w:r>
      <w:r w:rsidR="00D966B4" w:rsidRPr="00E04168">
        <w:fldChar w:fldCharType="separate"/>
      </w:r>
      <w:r w:rsidR="00D966B4" w:rsidRPr="00E04168">
        <w:rPr>
          <w:noProof/>
        </w:rPr>
        <w:t>(Barzilai et al., 2012; Guarente, 2013)</w:t>
      </w:r>
      <w:r w:rsidR="00D966B4" w:rsidRPr="00E04168">
        <w:fldChar w:fldCharType="end"/>
      </w:r>
      <w:r w:rsidR="00C27E45" w:rsidRPr="00E04168">
        <w:t xml:space="preserve">. </w:t>
      </w:r>
      <w:r w:rsidR="008F6FF1" w:rsidRPr="00E04168">
        <w:t>CR</w:t>
      </w:r>
      <w:r w:rsidR="00C27E45" w:rsidRPr="00E04168">
        <w:t xml:space="preserve"> has been associated with many metabolic effects linked to ageing and longevity. For example, CR</w:t>
      </w:r>
      <w:r w:rsidR="00566B2A" w:rsidRPr="00E04168">
        <w:t xml:space="preserve"> has been associated with a reduction in </w:t>
      </w:r>
      <w:r w:rsidR="00C27E45" w:rsidRPr="00E04168">
        <w:t>the release of ROS from complex I of mitochon</w:t>
      </w:r>
      <w:r w:rsidR="00EA278A" w:rsidRPr="00E04168">
        <w:t xml:space="preserve">dria </w:t>
      </w:r>
      <w:r w:rsidR="000D24DF" w:rsidRPr="00E04168">
        <w:t>with</w:t>
      </w:r>
      <w:r w:rsidR="00EA278A" w:rsidRPr="00E04168">
        <w:t>in</w:t>
      </w:r>
      <w:r w:rsidR="000D24DF" w:rsidRPr="00E04168">
        <w:t xml:space="preserve"> the</w:t>
      </w:r>
      <w:r w:rsidR="00EA278A" w:rsidRPr="00E04168">
        <w:t xml:space="preserve"> cardiac tissue of rodents</w:t>
      </w:r>
      <w:r w:rsidR="008F6FF1" w:rsidRPr="00E04168">
        <w:t xml:space="preserve"> </w:t>
      </w:r>
      <w:r w:rsidR="008F6FF1" w:rsidRPr="00E04168">
        <w:fldChar w:fldCharType="begin"/>
      </w:r>
      <w:r w:rsidR="008F6FF1" w:rsidRPr="00E04168">
        <w:instrText xml:space="preserve"> ADDIN EN.CITE &lt;EndNote&gt;&lt;Cite&gt;&lt;Author&gt;Gredilla&lt;/Author&gt;&lt;Year&gt;2001&lt;/Year&gt;&lt;RecNum&gt;276&lt;/RecNum&gt;&lt;DisplayText&gt;(Gredilla et al., 2001)&lt;/DisplayText&gt;&lt;record&gt;&lt;rec-number&gt;276&lt;/rec-number&gt;&lt;foreign-keys&gt;&lt;key app="EN" db-id="vd59wwa9htw29oe595kv20ty9zftzwsdrwvp"&gt;276&lt;/key&gt;&lt;/foreign-keys&gt;&lt;ref-type name="Journal Article"&gt;17&lt;/ref-type&gt;&lt;contributors&gt;&lt;authors&gt;&lt;author&gt;Gredilla, Ricardo&lt;/author&gt;&lt;author&gt;Sanz, Alberto&lt;/author&gt;&lt;author&gt;Lopez-Torres, Monica&lt;/author&gt;&lt;author&gt;Barja, Gustavo&lt;/author&gt;&lt;/authors&gt;&lt;/contributors&gt;&lt;titles&gt;&lt;title&gt;Caloric restriction decreases mitochondrial free radical generation at complex I and lowers oxidative damage to mitochondrial DNA in the rat heart&lt;/title&gt;&lt;secondary-title&gt;The FASEB Journal&lt;/secondary-title&gt;&lt;/titles&gt;&lt;periodical&gt;&lt;full-title&gt;The FASEB Journal&lt;/full-title&gt;&lt;/periodical&gt;&lt;pages&gt;1589-1591&lt;/pages&gt;&lt;volume&gt;15&lt;/volume&gt;&lt;number&gt;9&lt;/number&gt;&lt;dates&gt;&lt;year&gt;2001&lt;/year&gt;&lt;pub-dates&gt;&lt;date&gt;July 1, 2001&lt;/date&gt;&lt;/pub-dates&gt;&lt;/dates&gt;&lt;urls&gt;&lt;related-urls&gt;&lt;url&gt;http://www.fasebj.org/content/15/9/1589.short&lt;/url&gt;&lt;/related-urls&gt;&lt;/urls&gt;&lt;electronic-resource-num&gt;10.1096/fj.00-0764fje&lt;/electronic-resource-num&gt;&lt;/record&gt;&lt;/Cite&gt;&lt;/EndNote&gt;</w:instrText>
      </w:r>
      <w:r w:rsidR="008F6FF1" w:rsidRPr="00E04168">
        <w:fldChar w:fldCharType="separate"/>
      </w:r>
      <w:r w:rsidR="008F6FF1" w:rsidRPr="00E04168">
        <w:rPr>
          <w:noProof/>
        </w:rPr>
        <w:t>(Gredilla et al., 2001)</w:t>
      </w:r>
      <w:r w:rsidR="008F6FF1" w:rsidRPr="00E04168">
        <w:fldChar w:fldCharType="end"/>
      </w:r>
      <w:r w:rsidR="00C27E45" w:rsidRPr="00E04168">
        <w:t xml:space="preserve">. </w:t>
      </w:r>
      <w:r w:rsidR="00BC2CD3" w:rsidRPr="00E04168">
        <w:t>Therefore</w:t>
      </w:r>
      <w:r w:rsidR="007F1C4C" w:rsidRPr="00E04168">
        <w:t>,</w:t>
      </w:r>
      <w:r w:rsidR="00BC2CD3" w:rsidRPr="00E04168">
        <w:t xml:space="preserve"> there is a prevailing hypothesis within gerontology</w:t>
      </w:r>
      <w:r w:rsidR="007F1C4C" w:rsidRPr="00E04168">
        <w:t>,</w:t>
      </w:r>
      <w:r w:rsidR="00BC2CD3" w:rsidRPr="00E04168">
        <w:t xml:space="preserve"> that the positive effects of this dietary regime are mediated through a reduction in ROS. </w:t>
      </w:r>
      <w:r w:rsidR="007F1C4C" w:rsidRPr="00E04168">
        <w:t>However, it is possible that the beneficial effects of CR on health-span extend beyond this particular aspect of ageing, as evidence suggests, that metabolic rate is unaffected by CR in murine models (Hempenstall et al., 2010).</w:t>
      </w:r>
      <w:r w:rsidR="00B2504C" w:rsidRPr="00E04168">
        <w:t>Moreover,</w:t>
      </w:r>
      <w:r w:rsidR="00BC2CD3" w:rsidRPr="00E04168">
        <w:t xml:space="preserve"> it is considered that ageing is associated with the accumulat</w:t>
      </w:r>
      <w:r w:rsidR="000D24DF" w:rsidRPr="00E04168">
        <w:t>ion of ROS and oxidative damage. Conversely, recent</w:t>
      </w:r>
      <w:r w:rsidR="00BC2CD3" w:rsidRPr="00E04168">
        <w:t xml:space="preserve"> evidence has suggested that low grade oxidative damage may be beneficial. </w:t>
      </w:r>
      <w:r w:rsidR="00B2504C" w:rsidRPr="00E04168">
        <w:t>As an example, g</w:t>
      </w:r>
      <w:r w:rsidR="00BC2CD3" w:rsidRPr="00E04168">
        <w:t xml:space="preserve">lucose restriction has been associated with an increase in oxidative stress in </w:t>
      </w:r>
      <w:r w:rsidR="00BC2CD3" w:rsidRPr="00E04168">
        <w:rPr>
          <w:i/>
        </w:rPr>
        <w:t>Caenorhabditis elegans</w:t>
      </w:r>
      <w:r w:rsidR="00BC2CD3" w:rsidRPr="00E04168">
        <w:t xml:space="preserve">, which is thought to increase resistance to further oxidative stress, and thus extend life-span via mitochondrial hormesis </w:t>
      </w:r>
      <w:r w:rsidR="00BC2CD3" w:rsidRPr="00E04168">
        <w:fldChar w:fldCharType="begin">
          <w:fldData xml:space="preserve">PEVuZE5vdGU+PENpdGU+PEF1dGhvcj5TY2h1bHo8L0F1dGhvcj48WWVhcj4yMDA3PC9ZZWFyPjxS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</w:fldData>
        </w:fldChar>
      </w:r>
      <w:r w:rsidR="002424DC" w:rsidRPr="00E04168">
        <w:instrText xml:space="preserve"> ADDIN EN.CITE </w:instrText>
      </w:r>
      <w:r w:rsidR="002424DC" w:rsidRPr="00E04168">
        <w:fldChar w:fldCharType="begin">
          <w:fldData xml:space="preserve">PEVuZE5vdGU+PENpdGU+PEF1dGhvcj5TY2h1bHo8L0F1dGhvcj48WWVhcj4yMDA3PC9ZZWFyPjxS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</w:fldData>
        </w:fldChar>
      </w:r>
      <w:r w:rsidR="002424DC" w:rsidRPr="00E04168">
        <w:instrText xml:space="preserve"> ADDIN EN.CITE.DATA </w:instrText>
      </w:r>
      <w:r w:rsidR="002424DC" w:rsidRPr="00E04168">
        <w:fldChar w:fldCharType="end"/>
      </w:r>
      <w:r w:rsidR="00BC2CD3" w:rsidRPr="00E04168">
        <w:fldChar w:fldCharType="separate"/>
      </w:r>
      <w:r w:rsidR="00BC2CD3" w:rsidRPr="00E04168">
        <w:rPr>
          <w:noProof/>
        </w:rPr>
        <w:t>(Schulz et al., 2007)</w:t>
      </w:r>
      <w:r w:rsidR="00BC2CD3" w:rsidRPr="00E04168">
        <w:fldChar w:fldCharType="end"/>
      </w:r>
      <w:r w:rsidR="00BC2CD3" w:rsidRPr="00E04168">
        <w:t xml:space="preserve">. </w:t>
      </w:r>
      <w:r w:rsidR="000D24DF" w:rsidRPr="00E04168">
        <w:t>Alternatively</w:t>
      </w:r>
      <w:r w:rsidR="009D723F" w:rsidRPr="00E04168">
        <w:t xml:space="preserve">, murine models have demonstrated </w:t>
      </w:r>
      <w:r w:rsidR="00BC2CD3" w:rsidRPr="00E04168">
        <w:t xml:space="preserve">that calorie restriction can prevent the age-related decline of heat shock proteins (HSPs), which are induced following exposure to stress to protect cells and organs from the stressor </w:t>
      </w:r>
      <w:r w:rsidR="00BC2CD3" w:rsidRPr="00E04168">
        <w:fldChar w:fldCharType="begin"/>
      </w:r>
      <w:r w:rsidR="002424DC" w:rsidRPr="00E04168">
        <w:instrText xml:space="preserve"> ADDIN EN.CITE &lt;EndNote&gt;&lt;Cite&gt;&lt;Author&gt;Colotti&lt;/Author&gt;&lt;Year&gt;2005&lt;/Year&gt;&lt;RecNum&gt;255&lt;/RecNum&gt;&lt;DisplayText&gt;(Colotti et al., 2005)&lt;/DisplayText&gt;&lt;record&gt;&lt;rec-number&gt;255&lt;/rec-number&gt;&lt;foreign-keys&gt;&lt;key app="EN" db-id="vd59wwa9htw29oe595kv20ty9zftzwsdrwvp"&gt;255&lt;/key&gt;&lt;/foreign-keys&gt;&lt;ref-type name="Journal Article"&gt;17&lt;/ref-type&gt;&lt;contributors&gt;&lt;authors&gt;&lt;author&gt;Colotti, C.&lt;/author&gt;&lt;author&gt;Cavallini, G.&lt;/author&gt;&lt;author&gt;Vitale, R. L.&lt;/author&gt;&lt;author&gt;Donati, A.&lt;/author&gt;&lt;author&gt;Maltinti, M.&lt;/author&gt;&lt;author&gt;Del Ry, S.&lt;/author&gt;&lt;author&gt;Bergamini, E.&lt;/author&gt;&lt;author&gt;Giannessi, D.&lt;/author&gt;&lt;/authors&gt;&lt;/contributors&gt;&lt;titles&gt;&lt;title&gt;Effects of Aging and Anti-Aging Caloric Restrictions on Carbonyl and Heat Shock Protein Levels and Expression&lt;/title&gt;&lt;secondary-title&gt;Biogerontology&lt;/secondary-title&gt;&lt;alt-title&gt;Biogerontology&lt;/alt-title&gt;&lt;/titles&gt;&lt;pages&gt;397-406&lt;/pages&gt;&lt;volume&gt;6&lt;/volume&gt;&lt;number&gt;6&lt;/number&gt;&lt;keywords&gt;&lt;keyword&gt;aging&lt;/keyword&gt;&lt;keyword&gt;caloric restriction&lt;/keyword&gt;&lt;keyword&gt;chaperones&lt;/keyword&gt;&lt;keyword&gt;heart&lt;/keyword&gt;&lt;keyword&gt;heat shock proteins&lt;/keyword&gt;&lt;/keywords&gt;&lt;dates&gt;&lt;year&gt;2005&lt;/year&gt;&lt;pub-dates&gt;&lt;date&gt;2005/12/01&lt;/date&gt;&lt;/pub-dates&gt;&lt;/dates&gt;&lt;publisher&gt;Kluwer Academic Publishers&lt;/publisher&gt;&lt;isbn&gt;1389-5729&lt;/isbn&gt;&lt;urls&gt;&lt;related-urls&gt;&lt;url&gt;http://dx.doi.org/10.1007/s10522-005-4906-z&lt;/url&gt;&lt;/related-urls&gt;&lt;/urls&gt;&lt;electronic-resource-num&gt;10.1007/s10522-005-4906-z&lt;/electronic-resource-num&gt;&lt;language&gt;English&lt;/language&gt;&lt;/record&gt;&lt;/Cite&gt;&lt;/EndNote&gt;</w:instrText>
      </w:r>
      <w:r w:rsidR="00BC2CD3" w:rsidRPr="00E04168">
        <w:fldChar w:fldCharType="separate"/>
      </w:r>
      <w:r w:rsidR="00BC2CD3" w:rsidRPr="00E04168">
        <w:rPr>
          <w:noProof/>
        </w:rPr>
        <w:t>(Colotti et al., 2005)</w:t>
      </w:r>
      <w:r w:rsidR="00BC2CD3" w:rsidRPr="00E04168">
        <w:fldChar w:fldCharType="end"/>
      </w:r>
      <w:r w:rsidR="0002603B" w:rsidRPr="00E04168">
        <w:t>. CR has</w:t>
      </w:r>
      <w:r w:rsidR="007F1C4C" w:rsidRPr="00E04168">
        <w:t xml:space="preserve"> also</w:t>
      </w:r>
      <w:r w:rsidR="0002603B" w:rsidRPr="00E04168">
        <w:t xml:space="preserve"> been shown to have a positive effect on</w:t>
      </w:r>
      <w:r w:rsidR="009923A6" w:rsidRPr="00E04168">
        <w:t xml:space="preserve"> cholesterol metabolism in mammals. For instance, Edwards et al. (1988) investigated the effect of </w:t>
      </w:r>
      <w:r w:rsidR="00292349" w:rsidRPr="00E04168">
        <w:t xml:space="preserve">CR </w:t>
      </w:r>
      <w:r w:rsidR="009D723F" w:rsidRPr="00E04168">
        <w:t xml:space="preserve">on LDL-C </w:t>
      </w:r>
      <w:r w:rsidR="00292349" w:rsidRPr="00E04168">
        <w:t xml:space="preserve">over a </w:t>
      </w:r>
      <w:r w:rsidR="007F1C4C" w:rsidRPr="00E04168">
        <w:t>five y</w:t>
      </w:r>
      <w:r w:rsidR="00292349" w:rsidRPr="00E04168">
        <w:t xml:space="preserve">ear period </w:t>
      </w:r>
      <w:r w:rsidR="004370EC" w:rsidRPr="00E04168">
        <w:t>in R</w:t>
      </w:r>
      <w:r w:rsidR="00834425" w:rsidRPr="00E04168">
        <w:t>hesus mo</w:t>
      </w:r>
      <w:r w:rsidR="004370EC" w:rsidRPr="00E04168">
        <w:t>n</w:t>
      </w:r>
      <w:r w:rsidR="00834425" w:rsidRPr="00E04168">
        <w:t>keys</w:t>
      </w:r>
      <w:r w:rsidR="007F1C4C" w:rsidRPr="00E04168">
        <w:t xml:space="preserve"> and found </w:t>
      </w:r>
      <w:r w:rsidR="009923A6" w:rsidRPr="00E04168">
        <w:t>this regime reduced LDL-C levels when compared to a control group</w:t>
      </w:r>
      <w:r w:rsidR="000D24DF" w:rsidRPr="00E04168">
        <w:t xml:space="preserve"> </w:t>
      </w:r>
      <w:r w:rsidR="009923A6" w:rsidRPr="00E04168">
        <w:fldChar w:fldCharType="begin"/>
      </w:r>
      <w:r w:rsidR="009923A6" w:rsidRPr="00E04168">
        <w:instrText xml:space="preserve"> ADDIN EN.CITE &lt;EndNote&gt;&lt;Cite&gt;&lt;Author&gt;Edwards&lt;/Author&gt;&lt;Year&gt;1998&lt;/Year&gt;&lt;RecNum&gt;277&lt;/RecNum&gt;&lt;DisplayText&gt;(Edwards et al., 1998)&lt;/DisplayText&gt;&lt;record&gt;&lt;rec-number&gt;277&lt;/rec-number&gt;&lt;foreign-keys&gt;&lt;key app="EN" db-id="vd59wwa9htw29oe595kv20ty9zftzwsdrwvp"&gt;277&lt;/key&gt;&lt;/foreign-keys&gt;&lt;ref-type name="Journal Article"&gt;17&lt;/ref-type&gt;&lt;contributors&gt;&lt;authors&gt;&lt;author&gt;Edwards, I. J.&lt;/author&gt;&lt;author&gt;Rudel, L. L.&lt;/author&gt;&lt;author&gt;Terry, J. G.&lt;/author&gt;&lt;author&gt;Kemnitz, J. W.&lt;/author&gt;&lt;author&gt;Weindruch, R.&lt;/author&gt;&lt;author&gt;Cefalu, W. T.&lt;/author&gt;&lt;/authors&gt;&lt;/contributors&gt;&lt;auth-address&gt;Department of Pathology, Wake Forest University School of Medicine, Winston-Salem, North Carolina 27157, USA. iedwards@wfubmc.edu&lt;/auth-address&gt;&lt;titles&gt;&lt;title&gt;Caloric restriction in rhesus monkeys reduces low density lipoprotein interaction with arterial proteoglycans&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B443-8&lt;/pages&gt;&lt;volume&gt;53&lt;/volume&gt;&lt;number&gt;6&lt;/number&gt;&lt;edition&gt;1998/11/21&lt;/edition&gt;&lt;keywords&gt;&lt;keyword&gt;Animals&lt;/keyword&gt;&lt;keyword&gt;Arteries/*metabolism&lt;/keyword&gt;&lt;keyword&gt;Drug Interactions&lt;/keyword&gt;&lt;keyword&gt;*Energy Intake&lt;/keyword&gt;&lt;keyword&gt;Lipids/blood&lt;/keyword&gt;&lt;keyword&gt;Lipoproteins, LDL/blood/chemistry/*physiology&lt;/keyword&gt;&lt;keyword&gt;Macaca mulatta&lt;/keyword&gt;&lt;keyword&gt;Proteoglycans/*physiology&lt;/keyword&gt;&lt;/keywords&gt;&lt;dates&gt;&lt;year&gt;1998&lt;/year&gt;&lt;pub-dates&gt;&lt;date&gt;Nov&lt;/date&gt;&lt;/pub-dates&gt;&lt;/dates&gt;&lt;isbn&gt;1079-5006 (Print)&amp;#xD;1079-5006&lt;/isbn&gt;&lt;accession-num&gt;9823741&lt;/accession-num&gt;&lt;urls&gt;&lt;/urls&gt;&lt;remote-database-provider&gt;Nlm&lt;/remote-database-provider&gt;&lt;language&gt;eng&lt;/language&gt;&lt;/record&gt;&lt;/Cite&gt;&lt;/EndNote&gt;</w:instrText>
      </w:r>
      <w:r w:rsidR="009923A6" w:rsidRPr="00E04168">
        <w:fldChar w:fldCharType="separate"/>
      </w:r>
      <w:r w:rsidR="009923A6" w:rsidRPr="00E04168">
        <w:rPr>
          <w:noProof/>
        </w:rPr>
        <w:t>(Edwards et al., 1998)</w:t>
      </w:r>
      <w:r w:rsidR="009923A6" w:rsidRPr="00E04168">
        <w:fldChar w:fldCharType="end"/>
      </w:r>
      <w:r w:rsidR="009923A6" w:rsidRPr="00E04168">
        <w:t>. Much more recently</w:t>
      </w:r>
      <w:r w:rsidR="007F1C4C" w:rsidRPr="00E04168">
        <w:t>,</w:t>
      </w:r>
      <w:r w:rsidR="009923A6" w:rsidRPr="00E04168">
        <w:t xml:space="preserve"> it has</w:t>
      </w:r>
      <w:r w:rsidR="007F1C4C" w:rsidRPr="00E04168">
        <w:t xml:space="preserve"> also</w:t>
      </w:r>
      <w:r w:rsidR="009923A6" w:rsidRPr="00E04168">
        <w:t xml:space="preserve"> </w:t>
      </w:r>
      <w:r w:rsidR="007F1C4C" w:rsidRPr="00E04168">
        <w:t>been suggested C</w:t>
      </w:r>
      <w:r w:rsidR="009923A6" w:rsidRPr="00E04168">
        <w:t xml:space="preserve">R improves </w:t>
      </w:r>
      <w:r w:rsidR="009D723F" w:rsidRPr="00E04168">
        <w:t>metabolic health generally</w:t>
      </w:r>
      <w:r w:rsidR="00D555A7" w:rsidRPr="00E04168">
        <w:t xml:space="preserve"> </w:t>
      </w:r>
      <w:r w:rsidR="00227874" w:rsidRPr="00E04168">
        <w:fldChar w:fldCharType="begin"/>
      </w:r>
      <w:r w:rsidR="002424DC" w:rsidRPr="00E04168">
        <w:instrText xml:space="preserve"> ADDIN EN.CITE &lt;EndNote&gt;&lt;Cite&gt;&lt;Author&gt;Ristow&lt;/Author&gt;&lt;Year&gt;2010&lt;/Year&gt;&lt;RecNum&gt;229&lt;/RecNum&gt;&lt;DisplayText&gt;(Ristow and Zarse, 2010)&lt;/DisplayText&gt;&lt;record&gt;&lt;rec-number&gt;229&lt;/rec-number&gt;&lt;foreign-keys&gt;&lt;key app="EN" db-id="vd59wwa9htw29oe595kv20ty9zftzwsdrwvp"&gt;229&lt;/key&gt;&lt;/foreign-keys&gt;&lt;ref-type name="Journal Article"&gt;17&lt;/ref-type&gt;&lt;contributors&gt;&lt;authors&gt;&lt;author&gt;Ristow, M.&lt;/author&gt;&lt;author&gt;Zarse, K.&lt;/author&gt;&lt;/authors&gt;&lt;/contributors&gt;&lt;auth-address&gt;Dept. of Human Nutrition, Institute of Nutrition, University of Jena, Germany. mristow@mristow.org &amp;lt;mristow@mristow.org&amp;gt;&lt;/auth-address&gt;&lt;titles&gt;&lt;title&gt;How increased oxidative stress promotes longevity and metabolic health: The concept of mitochondrial hormesis (mitohormesis)&lt;/title&gt;&lt;secondary-title&gt;Exp Gerontol&lt;/secondary-title&gt;&lt;/titles&gt;&lt;pages&gt;410-8&lt;/pages&gt;&lt;volume&gt;45&lt;/volume&gt;&lt;number&gt;6&lt;/number&gt;&lt;edition&gt;2010/03/31&lt;/edition&gt;&lt;keywords&gt;&lt;keyword&gt;Caloric Restriction&lt;/keyword&gt;&lt;keyword&gt;Exercise/physiology&lt;/keyword&gt;&lt;keyword&gt;Glucose/genetics/metabolism&lt;/keyword&gt;&lt;keyword&gt;Glycolysis&lt;/keyword&gt;&lt;keyword&gt;Humans&lt;/keyword&gt;&lt;keyword&gt;Insulin-Like Growth Factor I/genetics/metabolism&lt;/keyword&gt;&lt;keyword&gt;Longevity/genetics/ physiology&lt;/keyword&gt;&lt;keyword&gt;Mitochondria/genetics/ metabolism&lt;/keyword&gt;&lt;keyword&gt;Oxidative Stress/ physiology&lt;/keyword&gt;&lt;keyword&gt;Reactive Oxygen Species/metabolism&lt;/keyword&gt;&lt;/keywords&gt;&lt;dates&gt;&lt;year&gt;2010&lt;/year&gt;&lt;pub-dates&gt;&lt;date&gt;Jun&lt;/date&gt;&lt;/pub-dates&gt;&lt;/dates&gt;&lt;isbn&gt;1873-6815 (Electronic)&amp;#xD;0531-5565 (Linking)&lt;/isbn&gt;&lt;accession-num&gt;20350594&lt;/accession-num&gt;&lt;urls&gt;&lt;/urls&gt;&lt;electronic-resource-num&gt;10.1016/j.exger.2010.03.014&lt;/electronic-resource-num&gt;&lt;remote-database-provider&gt;NLM&lt;/remote-database-provider&gt;&lt;language&gt;eng&lt;/language&gt;&lt;/record&gt;&lt;/Cite&gt;&lt;/EndNote&gt;</w:instrText>
      </w:r>
      <w:r w:rsidR="00227874" w:rsidRPr="00E04168">
        <w:fldChar w:fldCharType="separate"/>
      </w:r>
      <w:r w:rsidR="00227874" w:rsidRPr="00E04168">
        <w:rPr>
          <w:noProof/>
        </w:rPr>
        <w:t>(Ristow and Zarse, 2010)</w:t>
      </w:r>
      <w:r w:rsidR="00227874" w:rsidRPr="00E04168">
        <w:fldChar w:fldCharType="end"/>
      </w:r>
      <w:r w:rsidR="00227874" w:rsidRPr="00E04168">
        <w:t xml:space="preserve">. </w:t>
      </w:r>
      <w:r w:rsidR="00D555A7" w:rsidRPr="00E04168">
        <w:t xml:space="preserve">For instance, </w:t>
      </w:r>
      <w:r w:rsidR="00227874" w:rsidRPr="00E04168">
        <w:t>Colman et al. (2014) demonstrated a 2.9 times increased risk for all a</w:t>
      </w:r>
      <w:r w:rsidR="007F1C4C" w:rsidRPr="00E04168">
        <w:t>ge-related causes of death, in R</w:t>
      </w:r>
      <w:r w:rsidR="00227874" w:rsidRPr="00E04168">
        <w:t>hesus monkeys undertaking a control diet, when compared to those undertaking a 30% CR</w:t>
      </w:r>
      <w:r w:rsidR="007F1C4C" w:rsidRPr="00E04168">
        <w:t xml:space="preserve"> diet</w:t>
      </w:r>
      <w:r w:rsidR="00227874" w:rsidRPr="00E04168">
        <w:t xml:space="preserve">. CR also increased the survival rate of those animals by 3.63 times </w:t>
      </w:r>
      <w:r w:rsidR="00227874" w:rsidRPr="00E04168">
        <w:fldChar w:fldCharType="begin"/>
      </w:r>
      <w:r w:rsidR="002424DC" w:rsidRPr="00E04168">
        <w:instrText xml:space="preserve"> ADDIN EN.CITE &lt;EndNote&gt;&lt;Cite&gt;&lt;Author&gt;Colman&lt;/Author&gt;&lt;Year&gt;2014&lt;/Year&gt;&lt;RecNum&gt;221&lt;/RecNum&gt;&lt;DisplayText&gt;(Colman et al., 2014)&lt;/DisplayText&gt;&lt;record&gt;&lt;rec-number&gt;221&lt;/rec-number&gt;&lt;foreign-keys&gt;&lt;key app="EN" db-id="vd59wwa9htw29oe595kv20ty9zftzwsdrwvp"&gt;221&lt;/key&gt;&lt;/foreign-keys&gt;&lt;ref-type name="Journal Article"&gt;17&lt;/ref-type&gt;&lt;contributors&gt;&lt;authors&gt;&lt;author&gt;Colman, Ricki J.&lt;/author&gt;&lt;author&gt;Beasley, T. Mark&lt;/author&gt;&lt;author&gt;Kemnitz, Joseph W.&lt;/author&gt;&lt;author&gt;Johnson, Sterling C.&lt;/author&gt;&lt;author&gt;Weindruch, Richard&lt;/author&gt;&lt;author&gt;Anderson, Rozalyn M.&lt;/author&gt;&lt;/authors&gt;&lt;/contributors&gt;&lt;titles&gt;&lt;title&gt;Caloric restriction reduces age-related and all-cause mortality in rhesus monkeys&lt;/title&gt;&lt;secondary-title&gt;Nature Communications&lt;/secondary-title&gt;&lt;/titles&gt;&lt;pages&gt;3557&lt;/pages&gt;&lt;volume&gt;5&lt;/volume&gt;&lt;dates&gt;&lt;year&gt;2014&lt;/year&gt;&lt;pub-dates&gt;&lt;date&gt;04/01&amp;#xD;10/12/received&amp;#xD;03/05/accepted&lt;/date&gt;&lt;/pub-dates&gt;&lt;/dates&gt;&lt;publisher&gt;Nature Pub. Group&lt;/publisher&gt;&lt;isbn&gt;2041-1723&lt;/isbn&gt;&lt;accession-num&gt;PMC3988801&lt;/accession-num&gt;&lt;urls&gt;&lt;related-urls&gt;&lt;url&gt;http://www.ncbi.nlm.nih.gov/pmc/articles/PMC3988801/&lt;/url&gt;&lt;/related-urls&gt;&lt;/urls&gt;&lt;electronic-resource-num&gt;10.1038/ncomms4557&lt;/electronic-resource-num&gt;&lt;remote-database-name&gt;PMC&lt;/remote-database-name&gt;&lt;/record&gt;&lt;/Cite&gt;&lt;/EndNote&gt;</w:instrText>
      </w:r>
      <w:r w:rsidR="00227874" w:rsidRPr="00E04168">
        <w:fldChar w:fldCharType="separate"/>
      </w:r>
      <w:r w:rsidR="00227874" w:rsidRPr="00E04168">
        <w:rPr>
          <w:noProof/>
        </w:rPr>
        <w:t>(Colman et al., 2014)</w:t>
      </w:r>
      <w:r w:rsidR="00227874" w:rsidRPr="00E04168">
        <w:fldChar w:fldCharType="end"/>
      </w:r>
      <w:r w:rsidR="00227874" w:rsidRPr="00E04168">
        <w:t xml:space="preserve">. </w:t>
      </w:r>
      <w:r w:rsidR="007F1C4C" w:rsidRPr="00E04168">
        <w:t xml:space="preserve">The Comprehensive Assessment of Long-Term Effects of Reducing Calorie Intake (CALERIE) study provides information on the effect of CR in humans. </w:t>
      </w:r>
      <w:r w:rsidR="005E224B" w:rsidRPr="00E04168">
        <w:t>Phase one of this program examined healthy, but overweight individuals (BMI 25-29.9kg/m</w:t>
      </w:r>
      <w:r w:rsidR="005E224B" w:rsidRPr="00E04168">
        <w:rPr>
          <w:vertAlign w:val="superscript"/>
        </w:rPr>
        <w:t>2</w:t>
      </w:r>
      <w:r w:rsidR="005E224B" w:rsidRPr="00E04168">
        <w:t xml:space="preserve">) from </w:t>
      </w:r>
      <w:r w:rsidR="007F1C4C" w:rsidRPr="00E04168">
        <w:t xml:space="preserve">three </w:t>
      </w:r>
      <w:r w:rsidR="005E224B" w:rsidRPr="00E04168">
        <w:t>centres across America</w:t>
      </w:r>
      <w:r w:rsidR="00AE4392" w:rsidRPr="00E04168">
        <w:t xml:space="preserve"> </w:t>
      </w:r>
      <w:r w:rsidR="009D723F" w:rsidRPr="00E04168">
        <w:t>who underwent</w:t>
      </w:r>
      <w:r w:rsidR="00AE4392" w:rsidRPr="00E04168">
        <w:t xml:space="preserve"> 20-25% CR</w:t>
      </w:r>
      <w:r w:rsidR="005E224B" w:rsidRPr="00E04168">
        <w:t xml:space="preserve">. </w:t>
      </w:r>
      <w:r w:rsidR="008A673B" w:rsidRPr="00E04168">
        <w:t>From the</w:t>
      </w:r>
      <w:r w:rsidR="007F1C4C" w:rsidRPr="00E04168">
        <w:t xml:space="preserve">se studies it was determined two </w:t>
      </w:r>
      <w:r w:rsidR="008A673B" w:rsidRPr="00E04168">
        <w:t xml:space="preserve">biomarkers of longevity, fasting insulin and body temperature were reduced following 6 months of 25% CR. </w:t>
      </w:r>
      <w:r w:rsidR="00C8346E" w:rsidRPr="00E04168">
        <w:t>The authors of this study postulated</w:t>
      </w:r>
      <w:r w:rsidR="008A673B" w:rsidRPr="00E04168">
        <w:t xml:space="preserve"> that </w:t>
      </w:r>
      <w:r w:rsidR="005E4637" w:rsidRPr="00E04168">
        <w:t xml:space="preserve">CR increases longevity via </w:t>
      </w:r>
      <w:r w:rsidR="008A673B" w:rsidRPr="00E04168">
        <w:t xml:space="preserve">a reduction in metabolic rate </w:t>
      </w:r>
      <w:r w:rsidR="008A673B" w:rsidRPr="00E04168">
        <w:fldChar w:fldCharType="begin"/>
      </w:r>
      <w:r w:rsidR="00E44F73" w:rsidRPr="00E04168">
        <w:instrText xml:space="preserve"> ADDIN EN.CITE &lt;EndNote&gt;&lt;Cite&gt;&lt;Author&gt;Heilbronn&lt;/Author&gt;&lt;Year&gt;2006&lt;/Year&gt;&lt;RecNum&gt;284&lt;/RecNum&gt;&lt;DisplayText&gt;(Heilbronn et al., 2006)&lt;/DisplayText&gt;&lt;record&gt;&lt;rec-number&gt;284&lt;/rec-number&gt;&lt;foreign-keys&gt;&lt;key app="EN" db-id="vd59wwa9htw29oe595kv20ty9zftzwsdrwvp"&gt;284&lt;/key&gt;&lt;/foreign-keys&gt;&lt;ref-type name="Journal Article"&gt;17&lt;/ref-type&gt;&lt;contributors&gt;&lt;authors&gt;&lt;author&gt;Heilbronn, Leonie K.&lt;/author&gt;&lt;author&gt;de Jonge, Lilian&lt;/author&gt;&lt;author&gt;Frisard, Madlyn I.&lt;/author&gt;&lt;author&gt;DeLany, James P.&lt;/author&gt;&lt;author&gt;Meyer, D. Enette Larson&lt;/author&gt;&lt;author&gt;Rood, Jennifer&lt;/author&gt;&lt;author&gt;Nguyen, Tuong&lt;/author&gt;&lt;author&gt;Martin, Corby K.&lt;/author&gt;&lt;author&gt;Volaufova, Julia&lt;/author&gt;&lt;author&gt;Most, Marlene M.&lt;/author&gt;&lt;author&gt;Greenway, Frank L.&lt;/author&gt;&lt;author&gt;Smith, Steven R.&lt;/author&gt;&lt;author&gt;Williamson, Donald A.&lt;/author&gt;&lt;author&gt;Deutsch, Walter A.&lt;/author&gt;&lt;author&gt;Ravussin, Eric&lt;/author&gt;&lt;/authors&gt;&lt;/contributors&gt;&lt;titles&gt;&lt;title&gt;Effect of 6-mo. calorie restriction on biomarkers of longevity, metabolic adaptation and oxidative stress in overweight subjects&lt;/title&gt;&lt;secondary-title&gt;JAMA : the journal of the American Medical Association&lt;/secondary-title&gt;&lt;/titles&gt;&lt;periodical&gt;&lt;full-title&gt;JAMA : the journal of the American Medical Association&lt;/full-title&gt;&lt;/periodical&gt;&lt;pages&gt;1539-1548&lt;/pages&gt;&lt;volume&gt;295&lt;/volume&gt;&lt;number&gt;13&lt;/number&gt;&lt;dates&gt;&lt;year&gt;2006&lt;/year&gt;&lt;/dates&gt;&lt;isbn&gt;0098-7484&amp;#xD;1538-3598&lt;/isbn&gt;&lt;accession-num&gt;PMC2692623&lt;/accession-num&gt;&lt;urls&gt;&lt;related-urls&gt;&lt;url&gt;http://www.ncbi.nlm.nih.gov/pmc/articles/PMC2692623/&lt;/url&gt;&lt;/related-urls&gt;&lt;/urls&gt;&lt;electronic-resource-num&gt;10.1001/jama.295.13.1539&lt;/electronic-resource-num&gt;&lt;remote-database-name&gt;PMC&lt;/remote-database-name&gt;&lt;/record&gt;&lt;/Cite&gt;&lt;/EndNote&gt;</w:instrText>
      </w:r>
      <w:r w:rsidR="008A673B" w:rsidRPr="00E04168">
        <w:fldChar w:fldCharType="separate"/>
      </w:r>
      <w:r w:rsidR="008A673B" w:rsidRPr="00E04168">
        <w:rPr>
          <w:noProof/>
        </w:rPr>
        <w:t>(Heilbronn et al., 2006)</w:t>
      </w:r>
      <w:r w:rsidR="008A673B" w:rsidRPr="00E04168">
        <w:fldChar w:fldCharType="end"/>
      </w:r>
      <w:r w:rsidR="008A673B" w:rsidRPr="00E04168">
        <w:t>.</w:t>
      </w:r>
      <w:r w:rsidR="00C8346E" w:rsidRPr="00E04168">
        <w:t xml:space="preserve"> In terms of a direct impact on lipid metabolism, </w:t>
      </w:r>
      <w:r w:rsidR="008A673B" w:rsidRPr="00E04168">
        <w:t>CR was shown to decrease weight, fat mass and visceral adipose</w:t>
      </w:r>
      <w:r w:rsidR="006D24A9" w:rsidRPr="00E04168">
        <w:t xml:space="preserve"> tissue</w:t>
      </w:r>
      <w:r w:rsidR="008A673B" w:rsidRPr="00E04168">
        <w:t xml:space="preserve"> in participants. These changes were associated with an increase in insulin sensitivity </w:t>
      </w:r>
      <w:r w:rsidR="008A673B" w:rsidRPr="00E04168">
        <w:fldChar w:fldCharType="begin"/>
      </w:r>
      <w:r w:rsidR="008A673B" w:rsidRPr="00E04168">
        <w:instrText xml:space="preserve"> ADDIN EN.CITE &lt;EndNote&gt;&lt;Cite&gt;&lt;Author&gt;Larson-Meyer&lt;/Author&gt;&lt;Year&gt;2006&lt;/Year&gt;&lt;RecNum&gt;259&lt;/RecNum&gt;&lt;DisplayText&gt;(Larson-Meyer et al., 2006)&lt;/DisplayText&gt;&lt;record&gt;&lt;rec-number&gt;259&lt;/rec-number&gt;&lt;foreign-keys&gt;&lt;key app="EN" db-id="peet59r5iz5f0qev9rlxxpeowzwta5rwszef" timestamp="1450273560"&gt;259&lt;/key&gt;&lt;/foreign-keys&gt;&lt;ref-type name="Journal Article"&gt;17&lt;/ref-type&gt;&lt;contributors&gt;&lt;authors&gt;&lt;author&gt;Larson-Meyer, D. Enette&lt;/author&gt;&lt;author&gt;Heilbronn, Leonie K.&lt;/author&gt;&lt;author&gt;Redman, Leanne M.&lt;/author&gt;&lt;author&gt;Newcomer, Bradley R.&lt;/author&gt;&lt;author&gt;Frisard, Madlyn I.&lt;/author&gt;&lt;author&gt;Anton, Steve&lt;/author&gt;&lt;author&gt;Smith, Steven R.&lt;/author&gt;&lt;author&gt;Maplstat, Anthony Alfonso&lt;/author&gt;&lt;author&gt;Ravussin, Eric&lt;/author&gt;&lt;author&gt;Pennington, Calerie Team&lt;/author&gt;&lt;/authors&gt;&lt;/contributors&gt;&lt;titles&gt;&lt;title&gt;Effect of Calorie Restriction With or Without Exercise on Insulin Sensitivity, β-Cell Function, Fat Cell Size, and Ectopic Lipid in Overweight Subjects&lt;/title&gt;&lt;secondary-title&gt;Diabetes care&lt;/secondary-title&gt;&lt;/titles&gt;&lt;periodical&gt;&lt;full-title&gt;Diabetes Care&lt;/full-title&gt;&lt;/periodical&gt;&lt;pages&gt;1337-1344&lt;/pages&gt;&lt;volume&gt;29&lt;/volume&gt;&lt;number&gt;6&lt;/number&gt;&lt;dates&gt;&lt;year&gt;2006&lt;/year&gt;&lt;/dates&gt;&lt;isbn&gt;0149-5992&amp;#xD;1935-5548&lt;/isbn&gt;&lt;accession-num&gt;PMC2677812&lt;/accession-num&gt;&lt;urls&gt;&lt;related-urls&gt;&lt;url&gt;http://www.ncbi.nlm.nih.gov/pmc/articles/PMC2677812/&lt;/url&gt;&lt;/related-urls&gt;&lt;/urls&gt;&lt;electronic-resource-num&gt;10.2337/dc05-2565&lt;/electronic-resource-num&gt;&lt;remote-database-name&gt;PMC&lt;/remote-database-name&gt;&lt;/record&gt;&lt;/Cite&gt;&lt;/EndNote&gt;</w:instrText>
      </w:r>
      <w:r w:rsidR="008A673B" w:rsidRPr="00E04168">
        <w:fldChar w:fldCharType="separate"/>
      </w:r>
      <w:r w:rsidR="008A673B" w:rsidRPr="00E04168">
        <w:rPr>
          <w:noProof/>
        </w:rPr>
        <w:t>(Larson-Meyer et al., 2006)</w:t>
      </w:r>
      <w:r w:rsidR="008A673B" w:rsidRPr="00E04168">
        <w:fldChar w:fldCharType="end"/>
      </w:r>
      <w:r w:rsidR="008A673B" w:rsidRPr="00E04168">
        <w:t xml:space="preserve">. </w:t>
      </w:r>
      <w:r w:rsidR="005C39B5" w:rsidRPr="00E04168">
        <w:t>The project has recently</w:t>
      </w:r>
      <w:r w:rsidR="005E224B" w:rsidRPr="00E04168">
        <w:t xml:space="preserve"> </w:t>
      </w:r>
      <w:r w:rsidR="005C39B5" w:rsidRPr="00E04168">
        <w:t>progressed</w:t>
      </w:r>
      <w:r w:rsidR="005E224B" w:rsidRPr="00E04168">
        <w:t xml:space="preserve"> to phase 2</w:t>
      </w:r>
      <w:r w:rsidR="00AE4392" w:rsidRPr="00E04168">
        <w:t xml:space="preserve"> trials</w:t>
      </w:r>
      <w:r w:rsidR="005E224B" w:rsidRPr="00E04168">
        <w:t>,</w:t>
      </w:r>
      <w:r w:rsidR="00AE4392" w:rsidRPr="00E04168">
        <w:t xml:space="preserve"> </w:t>
      </w:r>
      <w:r w:rsidR="005C39B5" w:rsidRPr="00E04168">
        <w:t xml:space="preserve">to examine the effects of CR on </w:t>
      </w:r>
      <w:r w:rsidR="005E224B" w:rsidRPr="00E04168">
        <w:t xml:space="preserve">healthy </w:t>
      </w:r>
      <w:r w:rsidR="00312F54" w:rsidRPr="00E04168">
        <w:t>nonobese</w:t>
      </w:r>
      <w:r w:rsidR="00AE4392" w:rsidRPr="00E04168">
        <w:t xml:space="preserve"> </w:t>
      </w:r>
      <w:r w:rsidR="005C39B5" w:rsidRPr="00E04168">
        <w:t>(BMI 22-28kg/m</w:t>
      </w:r>
      <w:r w:rsidR="005C39B5" w:rsidRPr="00E04168">
        <w:rPr>
          <w:vertAlign w:val="superscript"/>
        </w:rPr>
        <w:t>2</w:t>
      </w:r>
      <w:r w:rsidR="005C39B5" w:rsidRPr="00E04168">
        <w:t>) individuals</w:t>
      </w:r>
      <w:r w:rsidR="00AE4392" w:rsidRPr="00E04168">
        <w:t xml:space="preserve"> </w:t>
      </w:r>
      <w:r w:rsidR="00AE4392" w:rsidRPr="00E04168">
        <w:fldChar w:fldCharType="begin">
          <w:fldData xml:space="preserve">PEVuZE5vdGU+PENpdGU+PEF1dGhvcj5TdGV3YXJ0PC9BdXRob3I+PFllYXI+MjAxMzwvWWVhcj48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==
</w:fldData>
        </w:fldChar>
      </w:r>
      <w:r w:rsidR="00AE4392" w:rsidRPr="00E04168">
        <w:instrText xml:space="preserve"> ADDIN EN.CITE </w:instrText>
      </w:r>
      <w:r w:rsidR="00AE4392" w:rsidRPr="00E04168">
        <w:fldChar w:fldCharType="begin">
          <w:fldData xml:space="preserve">PEVuZE5vdGU+PENpdGU+PEF1dGhvcj5TdGV3YXJ0PC9BdXRob3I+PFllYXI+MjAxMzwvWWVhcj48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==
</w:fldData>
        </w:fldChar>
      </w:r>
      <w:r w:rsidR="00AE4392" w:rsidRPr="00E04168">
        <w:instrText xml:space="preserve"> ADDIN EN.CITE.DATA </w:instrText>
      </w:r>
      <w:r w:rsidR="00AE4392" w:rsidRPr="00E04168">
        <w:fldChar w:fldCharType="end"/>
      </w:r>
      <w:r w:rsidR="00AE4392" w:rsidRPr="00E04168">
        <w:fldChar w:fldCharType="separate"/>
      </w:r>
      <w:r w:rsidR="00AE4392" w:rsidRPr="00E04168">
        <w:rPr>
          <w:noProof/>
        </w:rPr>
        <w:t>(Stewart et al., 2013)</w:t>
      </w:r>
      <w:r w:rsidR="00AE4392" w:rsidRPr="00E04168">
        <w:fldChar w:fldCharType="end"/>
      </w:r>
      <w:r w:rsidR="00AE4392" w:rsidRPr="00E04168">
        <w:t>.</w:t>
      </w:r>
      <w:r w:rsidR="005E224B" w:rsidRPr="00E04168">
        <w:t xml:space="preserve"> </w:t>
      </w:r>
    </w:p>
    <w:p w14:paraId="53795B66" w14:textId="3A403DE3" w:rsidR="003E6A46" w:rsidRPr="00E04168" w:rsidRDefault="007F1C4C" w:rsidP="000C33B8">
      <w:pPr>
        <w:spacing w:line="276" w:lineRule="auto"/>
        <w:jc w:val="both"/>
      </w:pPr>
      <w:r w:rsidRPr="00E04168">
        <w:t>The effects of CR in humans has also been investigated by Fontana et al. (2004). In this study, the lipoprotein profile and carotid artery intima-media thickness of 18 members of the Caloric Restriction Society, whose members practice long term self-imposed CR (3-15 years), was compared with 18 control individuals.</w:t>
      </w:r>
      <w:r w:rsidR="005A2BD9" w:rsidRPr="00E04168">
        <w:t xml:space="preserve"> </w:t>
      </w:r>
      <w:r w:rsidR="00FC1D7A" w:rsidRPr="00E04168">
        <w:t xml:space="preserve">This investigation revealed a number of interesting findings about the </w:t>
      </w:r>
      <w:r w:rsidR="00FC1D7A" w:rsidRPr="00E04168">
        <w:lastRenderedPageBreak/>
        <w:t>interaction of CR with lipid metabolism, including a decline in total cholesterol, LDL-C, and triacylglycerol by 19.1, 29.5 and 63.8%, respectively following CR. HDL-C was also affected by CR, with a 51.2% elevation in levels. This was in addition to a reduction in other risk factors associated with CVD including, blood pressure and the inflammatory marker C-reactive protein (CRP).</w:t>
      </w:r>
      <w:r w:rsidR="00227874" w:rsidRPr="00E04168">
        <w:t xml:space="preserve">Together with the carotid intima-media thickness reduction of approximately 40%, CR appears to have an atheroprotective effect </w:t>
      </w:r>
      <w:r w:rsidR="00227874" w:rsidRPr="00E04168">
        <w:fldChar w:fldCharType="begin"/>
      </w:r>
      <w:r w:rsidR="002424DC" w:rsidRPr="00E04168">
        <w:instrText xml:space="preserve"> ADDIN EN.CITE &lt;EndNote&gt;&lt;Cite&gt;&lt;Author&gt;Fontana&lt;/Author&gt;&lt;Year&gt;2004&lt;/Year&gt;&lt;RecNum&gt;227&lt;/RecNum&gt;&lt;DisplayText&gt;(Fontana et al., 2004)&lt;/DisplayText&gt;&lt;record&gt;&lt;rec-number&gt;227&lt;/rec-number&gt;&lt;foreign-keys&gt;&lt;key app="EN" db-id="vd59wwa9htw29oe595kv20ty9zftzwsdrwvp"&gt;227&lt;/key&gt;&lt;/foreign-keys&gt;&lt;ref-type name="Journal Article"&gt;17&lt;/ref-type&gt;&lt;contributors&gt;&lt;authors&gt;&lt;author&gt;Fontana, Luigi&lt;/author&gt;&lt;author&gt;Meyer, Timothy E.&lt;/author&gt;&lt;author&gt;Klein, Samuel&lt;/author&gt;&lt;author&gt;Holloszy, John O.&lt;/author&gt;&lt;/authors&gt;&lt;/contributors&gt;&lt;titles&gt;&lt;title&gt;Long-term calorie restriction is highly effective in reducing the risk for atherosclerosis in humans&lt;/title&gt;&lt;secondary-title&gt;Proceedings of the National Academy of Sciences of the United States of America&lt;/secondary-title&gt;&lt;/titles&gt;&lt;pages&gt;6659-6663&lt;/pages&gt;&lt;volume&gt;101&lt;/volume&gt;&lt;number&gt;17&lt;/number&gt;&lt;dates&gt;&lt;year&gt;2004&lt;/year&gt;&lt;pub-dates&gt;&lt;date&gt;April 27, 2004&lt;/date&gt;&lt;/pub-dates&gt;&lt;/dates&gt;&lt;urls&gt;&lt;related-urls&gt;&lt;url&gt;http://www.pnas.org/content/101/17/6659.abstract&lt;/url&gt;&lt;/related-urls&gt;&lt;/urls&gt;&lt;electronic-resource-num&gt;10.1073/pnas.0308291101&lt;/electronic-resource-num&gt;&lt;/record&gt;&lt;/Cite&gt;&lt;/EndNote&gt;</w:instrText>
      </w:r>
      <w:r w:rsidR="00227874" w:rsidRPr="00E04168">
        <w:fldChar w:fldCharType="separate"/>
      </w:r>
      <w:r w:rsidR="00227874" w:rsidRPr="00E04168">
        <w:rPr>
          <w:noProof/>
        </w:rPr>
        <w:t>(Fontana et al., 2004)</w:t>
      </w:r>
      <w:r w:rsidR="00227874" w:rsidRPr="00E04168">
        <w:fldChar w:fldCharType="end"/>
      </w:r>
      <w:r w:rsidR="007654D8" w:rsidRPr="00E04168">
        <w:t>.</w:t>
      </w:r>
      <w:r w:rsidR="00227874" w:rsidRPr="00E04168">
        <w:t xml:space="preserve"> </w:t>
      </w:r>
      <w:r w:rsidR="005A2BD9" w:rsidRPr="00E04168">
        <w:t>We can conclude from these studies</w:t>
      </w:r>
      <w:r w:rsidR="00FC1D7A" w:rsidRPr="00E04168">
        <w:t xml:space="preserve">, </w:t>
      </w:r>
      <w:r w:rsidR="005A2BD9" w:rsidRPr="00E04168">
        <w:t>a</w:t>
      </w:r>
      <w:r w:rsidR="00D555A7" w:rsidRPr="00E04168">
        <w:t>lthough</w:t>
      </w:r>
      <w:r w:rsidR="0002603B" w:rsidRPr="00E04168">
        <w:t xml:space="preserve"> it is clear that CR increases life-span in many species, the underlying mechanisms are still ambiguous. How</w:t>
      </w:r>
      <w:r w:rsidR="007654D8" w:rsidRPr="00E04168">
        <w:t>ever,</w:t>
      </w:r>
      <w:r w:rsidR="002E1430" w:rsidRPr="00E04168">
        <w:t xml:space="preserve"> </w:t>
      </w:r>
      <w:r w:rsidR="00FA67F1" w:rsidRPr="00E04168">
        <w:t xml:space="preserve">in mammals </w:t>
      </w:r>
      <w:r w:rsidR="00250898" w:rsidRPr="00E04168">
        <w:t xml:space="preserve">a favourable lipid profile could be </w:t>
      </w:r>
      <w:r w:rsidR="002E1430" w:rsidRPr="00E04168">
        <w:t>one component of a much broader cardioprotective protective effect</w:t>
      </w:r>
      <w:r w:rsidR="00306A98" w:rsidRPr="00E04168">
        <w:t xml:space="preserve"> brought on by CR</w:t>
      </w:r>
      <w:r w:rsidR="002E1430" w:rsidRPr="00E04168">
        <w:t xml:space="preserve"> which </w:t>
      </w:r>
      <w:r w:rsidR="00D555A7" w:rsidRPr="00E04168">
        <w:t xml:space="preserve">ultimately </w:t>
      </w:r>
      <w:r w:rsidR="00D52DC7" w:rsidRPr="00E04168">
        <w:t xml:space="preserve">contributes to </w:t>
      </w:r>
      <w:r w:rsidR="00D555A7" w:rsidRPr="00E04168">
        <w:t>life span extension</w:t>
      </w:r>
      <w:r w:rsidR="002E1430" w:rsidRPr="00E04168">
        <w:t>.</w:t>
      </w:r>
    </w:p>
    <w:p w14:paraId="677ADEC4" w14:textId="77777777" w:rsidR="006A634E" w:rsidRPr="00E04168" w:rsidRDefault="006A634E" w:rsidP="00FA3CF8">
      <w:pPr>
        <w:spacing w:line="276" w:lineRule="auto"/>
        <w:jc w:val="both"/>
        <w:rPr>
          <w:b/>
        </w:rPr>
      </w:pPr>
    </w:p>
    <w:p w14:paraId="3C0CC829" w14:textId="2808B256" w:rsidR="00EC5FAF" w:rsidRPr="00E04168" w:rsidRDefault="008753E1" w:rsidP="00FA3CF8">
      <w:pPr>
        <w:spacing w:line="276" w:lineRule="auto"/>
        <w:jc w:val="both"/>
        <w:rPr>
          <w:b/>
        </w:rPr>
      </w:pPr>
      <w:r w:rsidRPr="00E04168">
        <w:rPr>
          <w:b/>
        </w:rPr>
        <w:t>7</w:t>
      </w:r>
      <w:r w:rsidR="0005190A" w:rsidRPr="00E04168">
        <w:rPr>
          <w:b/>
        </w:rPr>
        <w:t xml:space="preserve">.0 </w:t>
      </w:r>
      <w:r w:rsidR="00ED55A4" w:rsidRPr="00E04168">
        <w:rPr>
          <w:b/>
        </w:rPr>
        <w:t xml:space="preserve">Sirtuins, mTOR </w:t>
      </w:r>
      <w:r w:rsidR="00EC5FAF" w:rsidRPr="00E04168">
        <w:rPr>
          <w:b/>
        </w:rPr>
        <w:t xml:space="preserve">and Cholesterol </w:t>
      </w:r>
      <w:r w:rsidR="00F530D8" w:rsidRPr="00E04168">
        <w:rPr>
          <w:b/>
        </w:rPr>
        <w:t>Biosynthesis</w:t>
      </w:r>
    </w:p>
    <w:p w14:paraId="79148731" w14:textId="596B0CEE" w:rsidR="00847A24" w:rsidRPr="00E04168" w:rsidRDefault="002424DC" w:rsidP="00FD52C6">
      <w:pPr>
        <w:jc w:val="both"/>
      </w:pPr>
      <w:r w:rsidRPr="00E04168">
        <w:t>Mechanistic target of rapamycin (mTOR) is an evolutionarily conserved serine/threonine protein kinase of the phosphatidylinositol-3-OH kinase (PI(3)K)-related family that regulates an array of anabolic and catabolic pathways at the mRNA expression level</w:t>
      </w:r>
      <w:r w:rsidR="007347B0" w:rsidRPr="00E04168">
        <w:t xml:space="preserve"> </w:t>
      </w:r>
      <w:r w:rsidR="007347B0" w:rsidRPr="00E04168">
        <w:fldChar w:fldCharType="begin"/>
      </w:r>
      <w:r w:rsidR="007347B0" w:rsidRPr="00E04168">
        <w:instrText xml:space="preserve"> ADDIN EN.CITE &lt;EndNote&gt;&lt;Cite&gt;&lt;Author&gt;Johnson&lt;/Author&gt;&lt;Year&gt;2013&lt;/Year&gt;&lt;RecNum&gt;279&lt;/RecNum&gt;&lt;DisplayText&gt;(Johnson et al., 2013)&lt;/DisplayText&gt;&lt;record&gt;&lt;rec-number&gt;279&lt;/rec-number&gt;&lt;foreign-keys&gt;&lt;key app="EN" db-id="vd59wwa9htw29oe595kv20ty9zftzwsdrwvp"&gt;279&lt;/key&gt;&lt;/foreign-keys&gt;&lt;ref-type name="Journal Article"&gt;17&lt;/ref-type&gt;&lt;contributors&gt;&lt;authors&gt;&lt;author&gt;Johnson, Simon C.&lt;/author&gt;&lt;author&gt;Rabinovitch, Peter S.&lt;/author&gt;&lt;author&gt;Kaeberlein, Matt&lt;/author&gt;&lt;/authors&gt;&lt;/contributors&gt;&lt;titles&gt;&lt;title&gt;mTOR is a key modulator of ageing and age-related disease&lt;/title&gt;&lt;secondary-title&gt;Nature&lt;/secondary-title&gt;&lt;/titles&gt;&lt;periodical&gt;&lt;full-title&gt;Nature&lt;/full-title&gt;&lt;/periodical&gt;&lt;pages&gt;338-345&lt;/pages&gt;&lt;volume&gt;493&lt;/volume&gt;&lt;number&gt;7432&lt;/number&gt;&lt;dates&gt;&lt;year&gt;2013&lt;/year&gt;&lt;pub-dates&gt;&lt;date&gt;01/17/print&lt;/date&gt;&lt;/pub-dates&gt;&lt;/dates&gt;&lt;publisher&gt;Nature Publishing Group, a division of Macmillan Publishers Limited. All Rights Reserved.&lt;/publisher&gt;&lt;isbn&gt;0028-0836&lt;/isbn&gt;&lt;work-type&gt;10.1038/nature11861&lt;/work-type&gt;&lt;urls&gt;&lt;related-urls&gt;&lt;url&gt;http://dx.doi.org/10.1038/nature11861&lt;/url&gt;&lt;/related-urls&gt;&lt;/urls&gt;&lt;/record&gt;&lt;/Cite&gt;&lt;/EndNote&gt;</w:instrText>
      </w:r>
      <w:r w:rsidR="007347B0" w:rsidRPr="00E04168">
        <w:fldChar w:fldCharType="separate"/>
      </w:r>
      <w:r w:rsidR="007347B0" w:rsidRPr="00E04168">
        <w:rPr>
          <w:noProof/>
        </w:rPr>
        <w:t>(Johnson et al., 2013)</w:t>
      </w:r>
      <w:r w:rsidR="007347B0" w:rsidRPr="00E04168">
        <w:fldChar w:fldCharType="end"/>
      </w:r>
      <w:r w:rsidRPr="00E04168">
        <w:t xml:space="preserve">. mTOR acts as a key metabolic sensor in a </w:t>
      </w:r>
      <w:r w:rsidR="006A634E" w:rsidRPr="00E04168">
        <w:t>wide range of biological activities</w:t>
      </w:r>
      <w:r w:rsidRPr="00E04168">
        <w:t>, both at a cellular and organism level. This ability to act as a regulator causes it to respond to a plethora of both intrinsic and extrinsic cellular signals</w:t>
      </w:r>
      <w:r w:rsidR="007347B0" w:rsidRPr="00E04168">
        <w:t xml:space="preserve"> </w:t>
      </w:r>
      <w:r w:rsidR="007347B0" w:rsidRPr="00E04168">
        <w:fldChar w:fldCharType="begin"/>
      </w:r>
      <w:r w:rsidR="007347B0" w:rsidRPr="00E04168">
        <w:instrText xml:space="preserve"> ADDIN EN.CITE &lt;EndNote&gt;&lt;Cite&gt;&lt;Author&gt;Mc Auley&lt;/Author&gt;&lt;Year&gt;2015&lt;/Year&gt;&lt;RecNum&gt;278&lt;/RecNum&gt;&lt;DisplayText&gt;(Mc Auley et al., 2015)&lt;/DisplayText&gt;&lt;record&gt;&lt;rec-number&gt;278&lt;/rec-number&gt;&lt;foreign-keys&gt;&lt;key app="EN" db-id="vd59wwa9htw29oe595kv20ty9zftzwsdrwvp"&gt;278&lt;/key&gt;&lt;/foreign-keys&gt;&lt;ref-type name="Journal Article"&gt;17&lt;/ref-type&gt;&lt;contributors&gt;&lt;authors&gt;&lt;author&gt;Mc Auley, Mark T &lt;/author&gt;&lt;author&gt;Mooney, Kathleen M&lt;/author&gt;&lt;author&gt;Angell, Peter J&lt;/author&gt;&lt;author&gt;Wilkinson, Stephen J&lt;/author&gt;&lt;/authors&gt;&lt;/contributors&gt;&lt;titles&gt;&lt;title&gt;Mathematical modelling of metabolic regulation in aging&lt;/title&gt;&lt;secondary-title&gt;Metabolites&lt;/secondary-title&gt;&lt;/titles&gt;&lt;periodical&gt;&lt;full-title&gt;Metabolites&lt;/full-title&gt;&lt;/periodical&gt;&lt;pages&gt;232-251&lt;/pages&gt;&lt;volume&gt;5&lt;/volume&gt;&lt;number&gt;2&lt;/number&gt;&lt;dates&gt;&lt;year&gt;2015&lt;/year&gt;&lt;/dates&gt;&lt;urls&gt;&lt;/urls&gt;&lt;/record&gt;&lt;/Cite&gt;&lt;/EndNote&gt;</w:instrText>
      </w:r>
      <w:r w:rsidR="007347B0" w:rsidRPr="00E04168">
        <w:fldChar w:fldCharType="separate"/>
      </w:r>
      <w:r w:rsidR="007347B0" w:rsidRPr="00E04168">
        <w:rPr>
          <w:noProof/>
        </w:rPr>
        <w:t>(Mc Auley et al., 2015)</w:t>
      </w:r>
      <w:r w:rsidR="007347B0" w:rsidRPr="00E04168">
        <w:fldChar w:fldCharType="end"/>
      </w:r>
      <w:r w:rsidRPr="00E04168">
        <w:t>. These metabolic cues include changes to oxygen, nutrient and hormonal levels. mTOR forms the catalytic subunit of two discrete signalling complexes, known as mTOR complexes 1 and 2 (mTORC1 and mTORC2). The mTOR pathway impacts cell growth and proliferation by provoking anabolic processes, including biosynthesis of proteins, lipids and organelles, and by restricting catabolic processes, such as autophagy. There is a large body of</w:t>
      </w:r>
      <w:r w:rsidR="00C4115C" w:rsidRPr="00E04168">
        <w:t xml:space="preserve"> evidence</w:t>
      </w:r>
      <w:r w:rsidRPr="00E04168">
        <w:t xml:space="preserve"> which has been generated from several animal models that link the activities of mTORC1 to the beneficial effects of CR</w:t>
      </w:r>
      <w:r w:rsidR="00FC1D7A" w:rsidRPr="00E04168">
        <w:t>,</w:t>
      </w:r>
      <w:r w:rsidRPr="00E04168">
        <w:t xml:space="preserve"> and thus longevity. </w:t>
      </w:r>
      <w:r w:rsidR="00FC1D7A" w:rsidRPr="00E04168">
        <w:t xml:space="preserve">Discussing these studies is beyond the scope of this review, rather we will focus on how mTOR impacts cholesterol biosynthesis. </w:t>
      </w:r>
      <w:r w:rsidRPr="00E04168">
        <w:t>Central to the regulation of cholesterol biosynthetic gene expression is the SREBP family of transcription factors</w:t>
      </w:r>
      <w:r w:rsidR="007347B0" w:rsidRPr="00E04168">
        <w:t xml:space="preserve"> </w:t>
      </w:r>
      <w:r w:rsidR="007347B0" w:rsidRPr="00E04168">
        <w:fldChar w:fldCharType="begin">
          <w:fldData xml:space="preserve">PEVuZE5vdGU+PENpdGU+PEF1dGhvcj5Ib3J0b248L0F1dGhvcj48WWVhcj4yMDAyPC9ZZWFyPjxS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TEyNS0zMTwvcGFnZXM+PHZvbHVtZT4xMDk8L3ZvbHVtZT48bnVtYmVy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</w:fldData>
        </w:fldChar>
      </w:r>
      <w:r w:rsidR="007347B0" w:rsidRPr="00E04168">
        <w:instrText xml:space="preserve"> ADDIN EN.CITE </w:instrText>
      </w:r>
      <w:r w:rsidR="007347B0" w:rsidRPr="00E04168">
        <w:fldChar w:fldCharType="begin">
          <w:fldData xml:space="preserve">PEVuZE5vdGU+PENpdGU+PEF1dGhvcj5Ib3J0b248L0F1dGhvcj48WWVhcj4yMDAyPC9ZZWFyPjxS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TEyNS0zMTwvcGFnZXM+PHZvbHVtZT4xMDk8L3ZvbHVtZT48bnVtYmVy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</w:fldData>
        </w:fldChar>
      </w:r>
      <w:r w:rsidR="007347B0" w:rsidRPr="00E04168">
        <w:instrText xml:space="preserve"> ADDIN EN.CITE.DATA </w:instrText>
      </w:r>
      <w:r w:rsidR="007347B0" w:rsidRPr="00E04168">
        <w:fldChar w:fldCharType="end"/>
      </w:r>
      <w:r w:rsidR="007347B0" w:rsidRPr="00E04168">
        <w:fldChar w:fldCharType="separate"/>
      </w:r>
      <w:r w:rsidR="007347B0" w:rsidRPr="00E04168">
        <w:rPr>
          <w:noProof/>
        </w:rPr>
        <w:t>(Horton et al., 2002)</w:t>
      </w:r>
      <w:r w:rsidR="007347B0" w:rsidRPr="00E04168">
        <w:fldChar w:fldCharType="end"/>
      </w:r>
      <w:r w:rsidRPr="00E04168">
        <w:t xml:space="preserve">. It has been observed that silencing of SREBP </w:t>
      </w:r>
      <w:r w:rsidR="00C4115C" w:rsidRPr="00E04168">
        <w:t>inhibits</w:t>
      </w:r>
      <w:r w:rsidRPr="00E04168">
        <w:t xml:space="preserve"> Akt (Protein kinase B (PKB)) dependent lipogenesis. </w:t>
      </w:r>
      <w:r w:rsidR="00FC1D7A" w:rsidRPr="00E04168">
        <w:t xml:space="preserve">Akt is an upstream regulator of mTOR, and it has been suggested PI3K/Akt/TOR pathway regulates protein and lipid biosynthesis in an orchestrated manner (Porstmann et al., 2008). </w:t>
      </w:r>
      <w:r w:rsidRPr="00E04168">
        <w:t>More recently, Peterson et al</w:t>
      </w:r>
      <w:r w:rsidR="002E1430" w:rsidRPr="00E04168">
        <w:t>.</w:t>
      </w:r>
      <w:r w:rsidR="0010092A" w:rsidRPr="00E04168">
        <w:t xml:space="preserve"> </w:t>
      </w:r>
      <w:r w:rsidRPr="00E04168">
        <w:t>(2011) demonstrate</w:t>
      </w:r>
      <w:r w:rsidR="00FC1D7A" w:rsidRPr="00E04168">
        <w:t xml:space="preserve">d </w:t>
      </w:r>
      <w:r w:rsidRPr="00E04168">
        <w:t xml:space="preserve">TORC1 regulates SREBP by controlling the nuclear entry of lipin 1, a phosphatidic acid phosphatase. </w:t>
      </w:r>
      <w:r w:rsidR="0010092A" w:rsidRPr="00E04168">
        <w:t>It was found that i</w:t>
      </w:r>
      <w:r w:rsidRPr="00E04168">
        <w:t>n</w:t>
      </w:r>
      <w:r w:rsidR="0010092A" w:rsidRPr="00E04168">
        <w:t xml:space="preserve">hibition of hepatic mTORC1 </w:t>
      </w:r>
      <w:r w:rsidRPr="00E04168">
        <w:t>impa</w:t>
      </w:r>
      <w:r w:rsidR="0010092A" w:rsidRPr="00E04168">
        <w:t>ired SREBP function and resulted in mice becoming tolerant</w:t>
      </w:r>
      <w:r w:rsidRPr="00E04168">
        <w:t xml:space="preserve"> in a li</w:t>
      </w:r>
      <w:r w:rsidR="0010092A" w:rsidRPr="00E04168">
        <w:t xml:space="preserve">pin 1-dependent fashion, to </w:t>
      </w:r>
      <w:r w:rsidRPr="00E04168">
        <w:t>hepatic steatosis and hypercholesterol</w:t>
      </w:r>
      <w:r w:rsidR="0010092A" w:rsidRPr="00E04168">
        <w:t xml:space="preserve">emia induced by a high-fat and </w:t>
      </w:r>
      <w:r w:rsidRPr="00E04168">
        <w:t>cholesterol diet</w:t>
      </w:r>
      <w:r w:rsidR="003C2EFB" w:rsidRPr="00E04168">
        <w:t xml:space="preserve"> </w:t>
      </w:r>
      <w:r w:rsidRPr="00E04168">
        <w:fldChar w:fldCharType="begin">
          <w:fldData xml:space="preserve">PEVuZE5vdGU+PENpdGU+PEF1dGhvcj5QZXRlcnNvbjwvQXV0aG9yPjxZZWFyPjIwMTE8L1llYXI+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0MDgtMjA8L3BhZ2Vz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=
</w:fldData>
        </w:fldChar>
      </w:r>
      <w:r w:rsidRPr="00E04168">
        <w:instrText xml:space="preserve"> ADDIN EN.CITE </w:instrText>
      </w:r>
      <w:r w:rsidRPr="00E04168">
        <w:fldChar w:fldCharType="begin">
          <w:fldData xml:space="preserve">PEVuZE5vdGU+PENpdGU+PEF1dGhvcj5QZXRlcnNvbjwvQXV0aG9yPjxZZWFyPjIwMTE8L1llYXI+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0MDgtMjA8L3BhZ2Vz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=
</w:fldData>
        </w:fldChar>
      </w:r>
      <w:r w:rsidRPr="00E04168">
        <w:instrText xml:space="preserve"> ADDIN EN.CITE.DATA </w:instrText>
      </w:r>
      <w:r w:rsidRPr="00E04168">
        <w:fldChar w:fldCharType="end"/>
      </w:r>
      <w:r w:rsidRPr="00E04168">
        <w:fldChar w:fldCharType="separate"/>
      </w:r>
      <w:r w:rsidRPr="00E04168">
        <w:rPr>
          <w:noProof/>
        </w:rPr>
        <w:t>(Peterson et al., 2011)</w:t>
      </w:r>
      <w:r w:rsidRPr="00E04168">
        <w:fldChar w:fldCharType="end"/>
      </w:r>
      <w:r w:rsidRPr="00E04168">
        <w:t xml:space="preserve">. </w:t>
      </w:r>
      <w:r w:rsidR="00B575F2" w:rsidRPr="00E04168">
        <w:t>Moreover</w:t>
      </w:r>
      <w:r w:rsidR="00063936" w:rsidRPr="00E04168">
        <w:t>, a recent study that</w:t>
      </w:r>
      <w:r w:rsidR="00B575F2" w:rsidRPr="00E04168">
        <w:t xml:space="preserve"> examined non-alcoh</w:t>
      </w:r>
      <w:r w:rsidR="00063936" w:rsidRPr="00E04168">
        <w:t>olic fatty liver disease</w:t>
      </w:r>
      <w:r w:rsidR="00B575F2" w:rsidRPr="00E04168">
        <w:t xml:space="preserve"> under conditions of inflammation </w:t>
      </w:r>
      <w:r w:rsidR="00063936" w:rsidRPr="00E04168">
        <w:t xml:space="preserve">in </w:t>
      </w:r>
      <w:r w:rsidR="00B575F2" w:rsidRPr="00E04168">
        <w:t>apolipop</w:t>
      </w:r>
      <w:r w:rsidR="00063936" w:rsidRPr="00E04168">
        <w:t>rotein E knockout mice</w:t>
      </w:r>
      <w:r w:rsidR="00FC1D7A" w:rsidRPr="00E04168">
        <w:t>,</w:t>
      </w:r>
      <w:r w:rsidR="00063936" w:rsidRPr="00E04168">
        <w:t xml:space="preserve"> </w:t>
      </w:r>
      <w:r w:rsidR="00FC1D7A" w:rsidRPr="00E04168">
        <w:t xml:space="preserve">demonstrated </w:t>
      </w:r>
      <w:r w:rsidR="00B575F2" w:rsidRPr="00E04168">
        <w:t xml:space="preserve">the inhibition of </w:t>
      </w:r>
      <w:r w:rsidR="00B575F2" w:rsidRPr="00E04168">
        <w:rPr>
          <w:rStyle w:val="highlight"/>
        </w:rPr>
        <w:t>mTORC1</w:t>
      </w:r>
      <w:r w:rsidR="00B575F2" w:rsidRPr="00E04168">
        <w:t xml:space="preserve"> </w:t>
      </w:r>
      <w:r w:rsidR="00B575F2" w:rsidRPr="00E04168">
        <w:rPr>
          <w:rStyle w:val="highlight"/>
        </w:rPr>
        <w:t>activity</w:t>
      </w:r>
      <w:r w:rsidR="00B575F2" w:rsidRPr="00E04168">
        <w:t xml:space="preserve"> blocked the translocation of SCAP/</w:t>
      </w:r>
      <w:r w:rsidR="00B575F2" w:rsidRPr="00E04168">
        <w:rPr>
          <w:rStyle w:val="highlight"/>
        </w:rPr>
        <w:t>SREBP</w:t>
      </w:r>
      <w:r w:rsidR="00063936" w:rsidRPr="00E04168">
        <w:t>-2 complex from the endoplasmic reticulum</w:t>
      </w:r>
      <w:r w:rsidR="00B575F2" w:rsidRPr="00E04168">
        <w:t xml:space="preserve"> to the </w:t>
      </w:r>
      <w:r w:rsidR="00A85D52" w:rsidRPr="00E04168">
        <w:t>G</w:t>
      </w:r>
      <w:r w:rsidR="00B575F2" w:rsidRPr="00E04168">
        <w:t>olgi</w:t>
      </w:r>
      <w:r w:rsidR="00FC1D7A" w:rsidRPr="00E04168">
        <w:t>,</w:t>
      </w:r>
      <w:r w:rsidR="00B575F2" w:rsidRPr="00E04168">
        <w:t xml:space="preserve"> and decrease</w:t>
      </w:r>
      <w:r w:rsidR="00D52DC7" w:rsidRPr="00E04168">
        <w:t>d the expression of LDLr</w:t>
      </w:r>
      <w:r w:rsidR="00063936" w:rsidRPr="00E04168">
        <w:t xml:space="preserve"> </w:t>
      </w:r>
      <w:r w:rsidR="00B575F2" w:rsidRPr="00E04168">
        <w:t xml:space="preserve">and </w:t>
      </w:r>
      <w:r w:rsidR="00B575F2" w:rsidRPr="00E04168">
        <w:rPr>
          <w:rStyle w:val="highlight"/>
        </w:rPr>
        <w:t>SREBP</w:t>
      </w:r>
      <w:r w:rsidR="00B575F2" w:rsidRPr="00E04168">
        <w:t>-2. These effects were accompanie</w:t>
      </w:r>
      <w:r w:rsidR="00063936" w:rsidRPr="00E04168">
        <w:t xml:space="preserve">d by an increase in </w:t>
      </w:r>
      <w:r w:rsidR="00B575F2" w:rsidRPr="00E04168">
        <w:t>LDL</w:t>
      </w:r>
      <w:r w:rsidR="00D52DC7" w:rsidRPr="00E04168">
        <w:t>r</w:t>
      </w:r>
      <w:r w:rsidR="00B575F2" w:rsidRPr="00E04168">
        <w:t xml:space="preserve"> degra</w:t>
      </w:r>
      <w:r w:rsidR="00063936" w:rsidRPr="00E04168">
        <w:t>dation</w:t>
      </w:r>
      <w:r w:rsidR="00B575F2" w:rsidRPr="00E04168">
        <w:t xml:space="preserve"> </w:t>
      </w:r>
      <w:r w:rsidR="00733E0C" w:rsidRPr="00E04168">
        <w:fldChar w:fldCharType="begin">
          <w:fldData xml:space="preserve">PEVuZE5vdGU+PENpdGU+PEF1dGhvcj5MaXU8L0F1dGhvcj48WWVhcj4yMDE1PC9ZZWFyPjxSZWNO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</w:fldData>
        </w:fldChar>
      </w:r>
      <w:r w:rsidR="00733E0C" w:rsidRPr="00E04168">
        <w:instrText xml:space="preserve"> ADDIN EN.CITE </w:instrText>
      </w:r>
      <w:r w:rsidR="00733E0C" w:rsidRPr="00E04168">
        <w:fldChar w:fldCharType="begin">
          <w:fldData xml:space="preserve">PEVuZE5vdGU+PENpdGU+PEF1dGhvcj5MaXU8L0F1dGhvcj48WWVhcj4yMDE1PC9ZZWFyPjxSZWNO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</w:fldData>
        </w:fldChar>
      </w:r>
      <w:r w:rsidR="00733E0C" w:rsidRPr="00E04168">
        <w:instrText xml:space="preserve"> ADDIN EN.CITE.DATA </w:instrText>
      </w:r>
      <w:r w:rsidR="00733E0C" w:rsidRPr="00E04168">
        <w:fldChar w:fldCharType="end"/>
      </w:r>
      <w:r w:rsidR="00733E0C" w:rsidRPr="00E04168">
        <w:fldChar w:fldCharType="separate"/>
      </w:r>
      <w:r w:rsidR="00733E0C" w:rsidRPr="00E04168">
        <w:rPr>
          <w:noProof/>
        </w:rPr>
        <w:t>(Liu et al., 2015)</w:t>
      </w:r>
      <w:r w:rsidR="00733E0C" w:rsidRPr="00E04168">
        <w:fldChar w:fldCharType="end"/>
      </w:r>
      <w:r w:rsidR="00B575F2" w:rsidRPr="00E04168">
        <w:t xml:space="preserve">. </w:t>
      </w:r>
      <w:r w:rsidR="00063936" w:rsidRPr="00E04168">
        <w:t>Thus, t</w:t>
      </w:r>
      <w:r w:rsidR="00B575F2" w:rsidRPr="00E04168">
        <w:t>his study suggests that there could be an impor</w:t>
      </w:r>
      <w:r w:rsidR="00D52DC7" w:rsidRPr="00E04168">
        <w:t>tant link between mTOR and LDLr</w:t>
      </w:r>
      <w:r w:rsidR="00B575F2" w:rsidRPr="00E04168">
        <w:t xml:space="preserve"> turnover, which has </w:t>
      </w:r>
      <w:r w:rsidR="00C4115C" w:rsidRPr="00E04168">
        <w:t>significant</w:t>
      </w:r>
      <w:r w:rsidR="00B575F2" w:rsidRPr="00E04168">
        <w:t xml:space="preserve"> implications for whole body cholesterol balance and </w:t>
      </w:r>
      <w:r w:rsidR="00C4115C" w:rsidRPr="00E04168">
        <w:t xml:space="preserve">healthy </w:t>
      </w:r>
      <w:r w:rsidR="00B575F2" w:rsidRPr="00E04168">
        <w:t xml:space="preserve">ageing. </w:t>
      </w:r>
    </w:p>
    <w:p w14:paraId="2F570BAB" w14:textId="2A4C75DD" w:rsidR="004F6BBA" w:rsidRPr="00E04168" w:rsidRDefault="00063936" w:rsidP="00FD52C6">
      <w:pPr>
        <w:jc w:val="both"/>
      </w:pPr>
      <w:r w:rsidRPr="00E04168">
        <w:t>Sirtuins have also been shown to impact cholesterol biosynthesis.</w:t>
      </w:r>
      <w:r w:rsidR="002E1430" w:rsidRPr="00E04168">
        <w:t xml:space="preserve"> </w:t>
      </w:r>
      <w:r w:rsidR="00631887" w:rsidRPr="00E04168">
        <w:t xml:space="preserve">There are 7 known </w:t>
      </w:r>
      <w:r w:rsidR="002E1430" w:rsidRPr="00E04168">
        <w:t xml:space="preserve">mammalian </w:t>
      </w:r>
      <w:r w:rsidR="00D11BDF" w:rsidRPr="00E04168">
        <w:t>sirtuins</w:t>
      </w:r>
      <w:r w:rsidR="00FD52C6" w:rsidRPr="00E04168">
        <w:t>,</w:t>
      </w:r>
      <w:r w:rsidR="00631887" w:rsidRPr="00E04168">
        <w:t xml:space="preserve"> that function as NAD</w:t>
      </w:r>
      <w:r w:rsidR="00631887" w:rsidRPr="00E04168">
        <w:rPr>
          <w:vertAlign w:val="superscript"/>
        </w:rPr>
        <w:t>+</w:t>
      </w:r>
      <w:r w:rsidR="00631887" w:rsidRPr="00E04168">
        <w:t>-dependent deacetylases</w:t>
      </w:r>
      <w:r w:rsidR="00D11BDF" w:rsidRPr="00E04168">
        <w:t>, which are involved in a wide range of cellular activities including nutrient sensing and DNA repair</w:t>
      </w:r>
      <w:r w:rsidR="00E31DF0" w:rsidRPr="00E04168">
        <w:t xml:space="preserve"> </w:t>
      </w:r>
      <w:r w:rsidR="00E31DF0" w:rsidRPr="00E04168">
        <w:fldChar w:fldCharType="begin">
          <w:fldData xml:space="preserve">PEVuZE5vdGU+PENpdGU+PEF1dGhvcj5DaGFuZzwvQXV0aG9yPjxZZWFyPjIwMDk8L1llYXI+PFJl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</w:fldData>
        </w:fldChar>
      </w:r>
      <w:r w:rsidRPr="00E04168">
        <w:instrText xml:space="preserve"> ADDIN EN.CITE </w:instrText>
      </w:r>
      <w:r w:rsidRPr="00E04168">
        <w:fldChar w:fldCharType="begin">
          <w:fldData xml:space="preserve">PEVuZE5vdGU+PENpdGU+PEF1dGhvcj5DaGFuZzwvQXV0aG9yPjxZZWFyPjIwMDk8L1llYXI+PFJl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</w:fldData>
        </w:fldChar>
      </w:r>
      <w:r w:rsidRPr="00E04168">
        <w:instrText xml:space="preserve"> ADDIN EN.CITE.DATA </w:instrText>
      </w:r>
      <w:r w:rsidRPr="00E04168">
        <w:fldChar w:fldCharType="end"/>
      </w:r>
      <w:r w:rsidR="00E31DF0" w:rsidRPr="00E04168">
        <w:fldChar w:fldCharType="separate"/>
      </w:r>
      <w:r w:rsidRPr="00E04168">
        <w:rPr>
          <w:noProof/>
        </w:rPr>
        <w:t>(Chang et al., 2009; de Magalhães et al., 2012)</w:t>
      </w:r>
      <w:r w:rsidR="00E31DF0" w:rsidRPr="00E04168">
        <w:fldChar w:fldCharType="end"/>
      </w:r>
      <w:r w:rsidRPr="00E04168">
        <w:t xml:space="preserve">. </w:t>
      </w:r>
      <w:r w:rsidR="00631887" w:rsidRPr="00E04168">
        <w:t xml:space="preserve">The most well studied of the sirtuins, SIRT1, plays a role in various metabolic processes that enable the cell to adapt to changes in nutrient levels. </w:t>
      </w:r>
      <w:r w:rsidR="00547AE8" w:rsidRPr="00E04168">
        <w:t xml:space="preserve">For instance, SIRT1 plays a part in modulating </w:t>
      </w:r>
      <w:r w:rsidR="00547AE8" w:rsidRPr="00E04168">
        <w:lastRenderedPageBreak/>
        <w:t>hepatic gluconeogenesis, insulin secretion, fat mobilisation, and stress responses</w:t>
      </w:r>
      <w:r w:rsidR="00E31DF0" w:rsidRPr="00E04168">
        <w:t xml:space="preserve"> </w:t>
      </w:r>
      <w:r w:rsidR="00E31DF0" w:rsidRPr="00E04168">
        <w:fldChar w:fldCharType="begin">
          <w:fldData xml:space="preserve">PEVuZE5vdGU+PENpdGU+PEF1dGhvcj5XZWk8L0F1dGhvcj48WWVhcj4yMDExPC9ZZWFyPjxSZWNO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</w:fldData>
        </w:fldChar>
      </w:r>
      <w:r w:rsidR="00E31DF0" w:rsidRPr="00E04168">
        <w:instrText xml:space="preserve"> ADDIN EN.CITE </w:instrText>
      </w:r>
      <w:r w:rsidR="00E31DF0" w:rsidRPr="00E04168">
        <w:fldChar w:fldCharType="begin">
          <w:fldData xml:space="preserve">PEVuZE5vdGU+PENpdGU+PEF1dGhvcj5XZWk8L0F1dGhvcj48WWVhcj4yMDExPC9ZZWFyPjxSZWNO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</w:fldData>
        </w:fldChar>
      </w:r>
      <w:r w:rsidR="00E31DF0" w:rsidRPr="00E04168">
        <w:instrText xml:space="preserve"> ADDIN EN.CITE.DATA </w:instrText>
      </w:r>
      <w:r w:rsidR="00E31DF0" w:rsidRPr="00E04168">
        <w:fldChar w:fldCharType="end"/>
      </w:r>
      <w:r w:rsidR="00E31DF0" w:rsidRPr="00E04168">
        <w:fldChar w:fldCharType="separate"/>
      </w:r>
      <w:r w:rsidR="00E31DF0" w:rsidRPr="00E04168">
        <w:rPr>
          <w:noProof/>
        </w:rPr>
        <w:t>(Satoh et al., 2011; Wei et al., 2011)</w:t>
      </w:r>
      <w:r w:rsidR="00E31DF0" w:rsidRPr="00E04168">
        <w:fldChar w:fldCharType="end"/>
      </w:r>
      <w:r w:rsidR="00547AE8" w:rsidRPr="00E04168">
        <w:t xml:space="preserve">. </w:t>
      </w:r>
      <w:r w:rsidR="00004DFB" w:rsidRPr="00E04168">
        <w:t xml:space="preserve">SIRT1 also deacetylates the nuclear receptor liver X receptor </w:t>
      </w:r>
      <w:r w:rsidR="00004DFB" w:rsidRPr="00E04168">
        <w:rPr>
          <w:lang w:val="en"/>
        </w:rPr>
        <w:t xml:space="preserve">α (LXRα) to induce synthesis of the transporter ABCA1, a mediator of HDL and RCT. SIRT1 KO mice display reduced plasma HDL-C levels in addition to an accumulation of cholesterol in the liver </w:t>
      </w:r>
      <w:r w:rsidR="00004DFB" w:rsidRPr="00E04168">
        <w:rPr>
          <w:lang w:val="en"/>
        </w:rPr>
        <w:fldChar w:fldCharType="begin">
          <w:fldData xml:space="preserve">PEVuZE5vdGU+PENpdGU+PEF1dGhvcj5MaTwvQXV0aG9yPjxZZWFyPjIwMDc8L1llYXI+PFJlY051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</w:fldData>
        </w:fldChar>
      </w:r>
      <w:r w:rsidR="00004DFB" w:rsidRPr="00E04168">
        <w:rPr>
          <w:lang w:val="en"/>
        </w:rPr>
        <w:instrText xml:space="preserve"> ADDIN EN.CITE </w:instrText>
      </w:r>
      <w:r w:rsidR="00004DFB" w:rsidRPr="00E04168">
        <w:rPr>
          <w:lang w:val="en"/>
        </w:rPr>
        <w:fldChar w:fldCharType="begin">
          <w:fldData xml:space="preserve">PEVuZE5vdGU+PENpdGU+PEF1dGhvcj5MaTwvQXV0aG9yPjxZZWFyPjIwMDc8L1llYXI+PFJlY051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</w:fldData>
        </w:fldChar>
      </w:r>
      <w:r w:rsidR="00004DFB" w:rsidRPr="00E04168">
        <w:rPr>
          <w:lang w:val="en"/>
        </w:rPr>
        <w:instrText xml:space="preserve"> ADDIN EN.CITE.DATA </w:instrText>
      </w:r>
      <w:r w:rsidR="00004DFB" w:rsidRPr="00E04168">
        <w:rPr>
          <w:lang w:val="en"/>
        </w:rPr>
      </w:r>
      <w:r w:rsidR="00004DFB" w:rsidRPr="00E04168">
        <w:rPr>
          <w:lang w:val="en"/>
        </w:rPr>
        <w:fldChar w:fldCharType="end"/>
      </w:r>
      <w:r w:rsidR="00004DFB" w:rsidRPr="00E04168">
        <w:rPr>
          <w:lang w:val="en"/>
        </w:rPr>
      </w:r>
      <w:r w:rsidR="00004DFB" w:rsidRPr="00E04168">
        <w:rPr>
          <w:lang w:val="en"/>
        </w:rPr>
        <w:fldChar w:fldCharType="separate"/>
      </w:r>
      <w:r w:rsidR="00004DFB" w:rsidRPr="00E04168">
        <w:rPr>
          <w:noProof/>
          <w:lang w:val="en"/>
        </w:rPr>
        <w:t>(Li et al., 2007)</w:t>
      </w:r>
      <w:r w:rsidR="00004DFB" w:rsidRPr="00E04168">
        <w:rPr>
          <w:lang w:val="en"/>
        </w:rPr>
        <w:fldChar w:fldCharType="end"/>
      </w:r>
      <w:r w:rsidR="00004DFB" w:rsidRPr="00E04168">
        <w:rPr>
          <w:lang w:val="en"/>
        </w:rPr>
        <w:t xml:space="preserve">. </w:t>
      </w:r>
      <w:r w:rsidR="004F6BBA" w:rsidRPr="00E04168">
        <w:t xml:space="preserve">SIRT1 has also been </w:t>
      </w:r>
      <w:r w:rsidR="00945042" w:rsidRPr="00E04168">
        <w:t xml:space="preserve">suggested to be cardioprotective. For instance, </w:t>
      </w:r>
      <w:r w:rsidR="004F6BBA" w:rsidRPr="00E04168">
        <w:t xml:space="preserve">evidence </w:t>
      </w:r>
      <w:r w:rsidR="00945042" w:rsidRPr="00E04168">
        <w:t xml:space="preserve">indicates </w:t>
      </w:r>
      <w:r w:rsidR="004F6BBA" w:rsidRPr="00E04168">
        <w:t>it has a role in preventing cardiac hypertrophy</w:t>
      </w:r>
      <w:r w:rsidR="00E31DF0" w:rsidRPr="00E04168">
        <w:t xml:space="preserve"> </w:t>
      </w:r>
      <w:r w:rsidR="00E31DF0" w:rsidRPr="00E04168">
        <w:fldChar w:fldCharType="begin">
          <w:fldData xml:space="preserve">PEVuZE5vdGU+PENpdGU+PEF1dGhvcj5QbGFuYXZpbGE8L0F1dGhvcj48WWVhcj4yMDExPC9ZZWFy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</w:fldData>
        </w:fldChar>
      </w:r>
      <w:r w:rsidR="00E31DF0" w:rsidRPr="00E04168">
        <w:instrText xml:space="preserve"> ADDIN EN.CITE </w:instrText>
      </w:r>
      <w:r w:rsidR="00E31DF0" w:rsidRPr="00E04168">
        <w:fldChar w:fldCharType="begin">
          <w:fldData xml:space="preserve">PEVuZE5vdGU+PENpdGU+PEF1dGhvcj5QbGFuYXZpbGE8L0F1dGhvcj48WWVhcj4yMDExPC9ZZWFy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</w:fldData>
        </w:fldChar>
      </w:r>
      <w:r w:rsidR="00E31DF0" w:rsidRPr="00E04168">
        <w:instrText xml:space="preserve"> ADDIN EN.CITE.DATA </w:instrText>
      </w:r>
      <w:r w:rsidR="00E31DF0" w:rsidRPr="00E04168">
        <w:fldChar w:fldCharType="end"/>
      </w:r>
      <w:r w:rsidR="00E31DF0" w:rsidRPr="00E04168">
        <w:fldChar w:fldCharType="separate"/>
      </w:r>
      <w:r w:rsidR="00E31DF0" w:rsidRPr="00E04168">
        <w:rPr>
          <w:noProof/>
        </w:rPr>
        <w:t>(Planavila et al., 2011)</w:t>
      </w:r>
      <w:r w:rsidR="00E31DF0" w:rsidRPr="00E04168">
        <w:fldChar w:fldCharType="end"/>
      </w:r>
      <w:r w:rsidR="004F6BBA" w:rsidRPr="00E04168">
        <w:t xml:space="preserve">. </w:t>
      </w:r>
      <w:r w:rsidR="004F6BBA" w:rsidRPr="00E04168">
        <w:rPr>
          <w:lang w:val="en"/>
        </w:rPr>
        <w:t xml:space="preserve">In contrast, it has been demonstrated that inhibition of SIRT2 can reduce sterol biosynthesis by decreased trafficking of SREBP-2, as a mechanism of neuroprotection in cellular and invertebrate models of Huntingtons Disease </w:t>
      </w:r>
      <w:r w:rsidR="004F6BBA" w:rsidRPr="00E04168">
        <w:rPr>
          <w:lang w:val="en"/>
        </w:rPr>
        <w:fldChar w:fldCharType="begin"/>
      </w:r>
      <w:r w:rsidR="004F6BBA" w:rsidRPr="00E04168">
        <w:rPr>
          <w:lang w:val="en"/>
        </w:rPr>
        <w:instrText xml:space="preserve"> ADDIN EN.CITE &lt;EndNote&gt;&lt;Cite&gt;&lt;Author&gt;Luthi-Carter&lt;/Author&gt;&lt;Year&gt;2010&lt;/Year&gt;&lt;RecNum&gt;262&lt;/RecNum&gt;&lt;DisplayText&gt;(Luthi-Carter et al., 2010)&lt;/DisplayText&gt;&lt;record&gt;&lt;rec-number&gt;262&lt;/rec-number&gt;&lt;foreign-keys&gt;&lt;key app="EN" db-id="vd59wwa9htw29oe595kv20ty9zftzwsdrwvp"&gt;262&lt;/key&gt;&lt;/foreign-keys&gt;&lt;ref-type name="Journal Article"&gt;17&lt;/ref-type&gt;&lt;contributors&gt;&lt;authors&gt;&lt;author&gt;Luthi-Carter, Ruth&lt;/author&gt;&lt;author&gt;Taylor, David M.&lt;/author&gt;&lt;author&gt;Pallos, Judit&lt;/author&gt;&lt;author&gt;Lambert, Emmanuel&lt;/author&gt;&lt;author&gt;Amore, Allison&lt;/author&gt;&lt;author&gt;Parker, Alex&lt;/author&gt;&lt;author&gt;Moffitt, Hilary&lt;/author&gt;&lt;author&gt;Smith, Donna L.&lt;/author&gt;&lt;author&gt;Runne, Heike&lt;/author&gt;&lt;author&gt;Gokce, Ozgun&lt;/author&gt;&lt;author&gt;Kuhn, Alexandre&lt;/author&gt;&lt;author&gt;Xiang, Zhongmin&lt;/author&gt;&lt;author&gt;Maxwell, Michele M.&lt;/author&gt;&lt;author&gt;Reeves, Steven A.&lt;/author&gt;&lt;author&gt;Bates, Gillian P.&lt;/author&gt;&lt;author&gt;Neri, Christian&lt;/author&gt;&lt;author&gt;Thompson, Leslie M.&lt;/author&gt;&lt;author&gt;Marsh, J. Lawrence&lt;/author&gt;&lt;author&gt;Kazantsev, Aleksey G.&lt;/author&gt;&lt;/authors&gt;&lt;/contributors&gt;&lt;titles&gt;&lt;title&gt;SIRT2 inhibition achieves neuroprotection by decreasing sterol biosynthesis&lt;/title&gt;&lt;secondary-title&gt;Proceedings of the National Academy of Sciences&lt;/secondary-title&gt;&lt;/titles&gt;&lt;periodical&gt;&lt;full-title&gt;Proceedings of the National Academy of Sciences&lt;/full-title&gt;&lt;/periodical&gt;&lt;pages&gt;7927-7932&lt;/pages&gt;&lt;volume&gt;107&lt;/volume&gt;&lt;number&gt;17&lt;/number&gt;&lt;dates&gt;&lt;year&gt;2010&lt;/year&gt;&lt;pub-dates&gt;&lt;date&gt;April 27, 2010&lt;/date&gt;&lt;/pub-dates&gt;&lt;/dates&gt;&lt;urls&gt;&lt;related-urls&gt;&lt;url&gt;http://www.pnas.org/content/107/17/7927.abstract&lt;/url&gt;&lt;/related-urls&gt;&lt;/urls&gt;&lt;electronic-resource-num&gt;10.1073/pnas.1002924107&lt;/electronic-resource-num&gt;&lt;/record&gt;&lt;/Cite&gt;&lt;/EndNote&gt;</w:instrText>
      </w:r>
      <w:r w:rsidR="004F6BBA" w:rsidRPr="00E04168">
        <w:rPr>
          <w:lang w:val="en"/>
        </w:rPr>
        <w:fldChar w:fldCharType="separate"/>
      </w:r>
      <w:r w:rsidR="004F6BBA" w:rsidRPr="00E04168">
        <w:rPr>
          <w:noProof/>
          <w:lang w:val="en"/>
        </w:rPr>
        <w:t>(Luthi-Carter et al., 2010)</w:t>
      </w:r>
      <w:r w:rsidR="004F6BBA" w:rsidRPr="00E04168">
        <w:rPr>
          <w:lang w:val="en"/>
        </w:rPr>
        <w:fldChar w:fldCharType="end"/>
      </w:r>
      <w:r w:rsidR="004F6BBA" w:rsidRPr="00E04168">
        <w:rPr>
          <w:lang w:val="en"/>
        </w:rPr>
        <w:t xml:space="preserve">. </w:t>
      </w:r>
      <w:r w:rsidR="004F6BBA" w:rsidRPr="00E04168">
        <w:t>Moreover, Tao et al</w:t>
      </w:r>
      <w:r w:rsidR="00945042" w:rsidRPr="00E04168">
        <w:t>.</w:t>
      </w:r>
      <w:r w:rsidR="004F6BBA" w:rsidRPr="00E04168">
        <w:t xml:space="preserve"> (2013)</w:t>
      </w:r>
      <w:r w:rsidR="00E63E5B" w:rsidRPr="00E04168">
        <w:t xml:space="preserve"> have suggested that </w:t>
      </w:r>
      <w:r w:rsidR="00FD52C6" w:rsidRPr="00E04168">
        <w:t>Sirt</w:t>
      </w:r>
      <w:r w:rsidR="004F6BBA" w:rsidRPr="00E04168">
        <w:t>6 is a critical factor for Srebp2 gene regulation. Hepatic deficiency of Sirt6 in mice resulted in</w:t>
      </w:r>
      <w:r w:rsidR="00E63E5B" w:rsidRPr="00E04168">
        <w:t xml:space="preserve"> </w:t>
      </w:r>
      <w:r w:rsidR="004F6BBA" w:rsidRPr="00E04168">
        <w:t xml:space="preserve">elevated </w:t>
      </w:r>
      <w:r w:rsidR="00E44F73" w:rsidRPr="00E04168">
        <w:t xml:space="preserve">serum and hepatic </w:t>
      </w:r>
      <w:r w:rsidR="004F6BBA" w:rsidRPr="00E04168">
        <w:t>cholesterol levels. Sirt6 is recruited by forkhead box O (FoxO)3 to Srebp2</w:t>
      </w:r>
      <w:r w:rsidR="00E63E5B" w:rsidRPr="00E04168">
        <w:t>,</w:t>
      </w:r>
      <w:r w:rsidR="004F6BBA" w:rsidRPr="00E04168">
        <w:t xml:space="preserve"> where Sirt6 deacetylates histone</w:t>
      </w:r>
      <w:r w:rsidR="00945042" w:rsidRPr="00E04168">
        <w:t xml:space="preserve"> H3 at lysines 9 and 56, thus</w:t>
      </w:r>
      <w:r w:rsidR="004F6BBA" w:rsidRPr="00E04168">
        <w:t xml:space="preserve"> promoting a repressive chromatin state. It was found that Sirt6 or FoxO3 overexpression improved hypercholesterolemia in diet-induced or </w:t>
      </w:r>
      <w:r w:rsidR="00945042" w:rsidRPr="00E04168">
        <w:t>genetically obese mice</w:t>
      </w:r>
      <w:r w:rsidR="00E44F73" w:rsidRPr="00E04168">
        <w:t xml:space="preserve"> </w:t>
      </w:r>
      <w:r w:rsidR="00E44F73" w:rsidRPr="00E04168">
        <w:fldChar w:fldCharType="begin">
          <w:fldData xml:space="preserve">PEVuZE5vdGU+PENpdGU+PEF1dGhvcj5UYW88L0F1dGhvcj48WWVhcj4yMDEzPC9ZZWFyPjxSZWNO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</w:fldData>
        </w:fldChar>
      </w:r>
      <w:r w:rsidR="00E44F73" w:rsidRPr="00E04168">
        <w:instrText xml:space="preserve"> ADDIN EN.CITE </w:instrText>
      </w:r>
      <w:r w:rsidR="00E44F73" w:rsidRPr="00E04168">
        <w:fldChar w:fldCharType="begin">
          <w:fldData xml:space="preserve">PEVuZE5vdGU+PENpdGU+PEF1dGhvcj5UYW88L0F1dGhvcj48WWVhcj4yMDEzPC9ZZWFyPjxSZWNO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</w:fldData>
        </w:fldChar>
      </w:r>
      <w:r w:rsidR="00E44F73" w:rsidRPr="00E04168">
        <w:instrText xml:space="preserve"> ADDIN EN.CITE.DATA </w:instrText>
      </w:r>
      <w:r w:rsidR="00E44F73" w:rsidRPr="00E04168">
        <w:fldChar w:fldCharType="end"/>
      </w:r>
      <w:r w:rsidR="00E44F73" w:rsidRPr="00E04168">
        <w:fldChar w:fldCharType="separate"/>
      </w:r>
      <w:r w:rsidR="00E44F73" w:rsidRPr="00E04168">
        <w:rPr>
          <w:noProof/>
        </w:rPr>
        <w:t>(Tao et al., 2013)</w:t>
      </w:r>
      <w:r w:rsidR="00E44F73" w:rsidRPr="00E04168">
        <w:fldChar w:fldCharType="end"/>
      </w:r>
      <w:r w:rsidR="00945042" w:rsidRPr="00E04168">
        <w:t>. Therefore,</w:t>
      </w:r>
      <w:r w:rsidR="00E63E5B" w:rsidRPr="00E04168">
        <w:t xml:space="preserve"> </w:t>
      </w:r>
      <w:r w:rsidR="004F6BBA" w:rsidRPr="00E04168">
        <w:t>Sirt6 and FoxO3 could have</w:t>
      </w:r>
      <w:r w:rsidR="00E63E5B" w:rsidRPr="00E04168">
        <w:t xml:space="preserve"> a crucial role to play in the </w:t>
      </w:r>
      <w:r w:rsidR="004F6BBA" w:rsidRPr="00E04168">
        <w:t>regula</w:t>
      </w:r>
      <w:r w:rsidR="00945042" w:rsidRPr="00E04168">
        <w:t xml:space="preserve">tion of cholesterol homeostasis </w:t>
      </w:r>
    </w:p>
    <w:p w14:paraId="35A030B4" w14:textId="77777777" w:rsidR="00FA1E16" w:rsidRPr="00E04168" w:rsidRDefault="00FA1E16">
      <w:pPr>
        <w:rPr>
          <w:b/>
        </w:rPr>
      </w:pPr>
    </w:p>
    <w:p w14:paraId="0C156EE4" w14:textId="7B305413" w:rsidR="007A167C" w:rsidRPr="00E04168" w:rsidRDefault="008753E1" w:rsidP="007A167C">
      <w:pPr>
        <w:rPr>
          <w:b/>
        </w:rPr>
      </w:pPr>
      <w:r w:rsidRPr="00E04168">
        <w:rPr>
          <w:b/>
        </w:rPr>
        <w:t>8</w:t>
      </w:r>
      <w:r w:rsidR="007A167C" w:rsidRPr="00E04168">
        <w:rPr>
          <w:b/>
        </w:rPr>
        <w:t>.0 Can Diet Mitigate the Effect Ageing has on Cholesterol Metabolism?</w:t>
      </w:r>
    </w:p>
    <w:p w14:paraId="2D4BE517" w14:textId="1C47499C" w:rsidR="007A167C" w:rsidRPr="00E04168" w:rsidRDefault="007A167C" w:rsidP="007A167C">
      <w:pPr>
        <w:spacing w:line="276" w:lineRule="auto"/>
        <w:jc w:val="both"/>
      </w:pPr>
      <w:r w:rsidRPr="00E04168">
        <w:t xml:space="preserve">During the 1950s, the Seven Countries Study (SCS) began exploring the role of diet and lifestyle on disease rates in populations from various countries. </w:t>
      </w:r>
      <w:r w:rsidR="00D5509D" w:rsidRPr="00E04168">
        <w:t xml:space="preserve">Amongst the findings reported from these studies were the causal association between, serum cholesterol, blood pressure and smoking and CHD mortality rates </w:t>
      </w:r>
      <w:r w:rsidR="00D5509D" w:rsidRPr="00E04168">
        <w:fldChar w:fldCharType="begin">
          <w:fldData xml:space="preserve">PEVuZE5vdGU+PENpdGU+PEF1dGhvcj5NZW5vdHRpPC9BdXRob3I+PFllYXI+MjAwNDwvWWVhcj48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=
</w:fldData>
        </w:fldChar>
      </w:r>
      <w:r w:rsidR="00D5509D" w:rsidRPr="00E04168">
        <w:instrText xml:space="preserve"> ADDIN EN.CITE </w:instrText>
      </w:r>
      <w:r w:rsidR="00D5509D" w:rsidRPr="00E04168">
        <w:fldChar w:fldCharType="begin">
          <w:fldData xml:space="preserve">PEVuZE5vdGU+PENpdGU+PEF1dGhvcj5NZW5vdHRpPC9BdXRob3I+PFllYXI+MjAwNDwvWWVhcj48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=
</w:fldData>
        </w:fldChar>
      </w:r>
      <w:r w:rsidR="00D5509D" w:rsidRPr="00E04168">
        <w:instrText xml:space="preserve"> ADDIN EN.CITE.DATA </w:instrText>
      </w:r>
      <w:r w:rsidR="00D5509D" w:rsidRPr="00E04168">
        <w:fldChar w:fldCharType="end"/>
      </w:r>
      <w:r w:rsidR="00D5509D" w:rsidRPr="00E04168">
        <w:fldChar w:fldCharType="separate"/>
      </w:r>
      <w:r w:rsidR="00D5509D" w:rsidRPr="00E04168">
        <w:rPr>
          <w:noProof/>
        </w:rPr>
        <w:t>(Menotti et al., 1998; Menotti et al., 2004a; Menotti et al., 2004b)</w:t>
      </w:r>
      <w:r w:rsidR="00D5509D" w:rsidRPr="00E04168">
        <w:fldChar w:fldCharType="end"/>
      </w:r>
      <w:r w:rsidR="00D5509D" w:rsidRPr="00E04168">
        <w:t xml:space="preserve">, whereas, diets high in saturated fat, and trans fats were associated with higher serum cholesterol and thus CHD risk </w:t>
      </w:r>
      <w:r w:rsidR="00D5509D" w:rsidRPr="00E04168">
        <w:fldChar w:fldCharType="begin">
          <w:fldData xml:space="preserve">PEVuZE5vdGU+PENpdGU+PEF1dGhvcj5Lcm9taG91dDwvQXV0aG9yPjxZZWFyPjE5OTU8L1llYXI+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</w:fldData>
        </w:fldChar>
      </w:r>
      <w:r w:rsidR="00D5509D" w:rsidRPr="00E04168">
        <w:instrText xml:space="preserve"> ADDIN EN.CITE </w:instrText>
      </w:r>
      <w:r w:rsidR="00D5509D" w:rsidRPr="00E04168">
        <w:fldChar w:fldCharType="begin">
          <w:fldData xml:space="preserve">PEVuZE5vdGU+PENpdGU+PEF1dGhvcj5Lcm9taG91dDwvQXV0aG9yPjxZZWFyPjE5OTU8L1llYXI+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</w:fldData>
        </w:fldChar>
      </w:r>
      <w:r w:rsidR="00D5509D" w:rsidRPr="00E04168">
        <w:instrText xml:space="preserve"> ADDIN EN.CITE.DATA </w:instrText>
      </w:r>
      <w:r w:rsidR="00D5509D" w:rsidRPr="00E04168">
        <w:fldChar w:fldCharType="end"/>
      </w:r>
      <w:r w:rsidR="00D5509D" w:rsidRPr="00E04168">
        <w:fldChar w:fldCharType="separate"/>
      </w:r>
      <w:r w:rsidR="00D5509D" w:rsidRPr="00E04168">
        <w:rPr>
          <w:noProof/>
        </w:rPr>
        <w:t>(Kromhout et al., 1995)</w:t>
      </w:r>
      <w:r w:rsidR="00D5509D" w:rsidRPr="00E04168">
        <w:fldChar w:fldCharType="end"/>
      </w:r>
      <w:r w:rsidR="00D5509D" w:rsidRPr="00E04168">
        <w:t xml:space="preserve">. Conversely, diets high in vegetables, rich in fibre and antioxidants, promoted significant reductions in CHD risk </w:t>
      </w:r>
      <w:r w:rsidR="00D5509D" w:rsidRPr="00E04168">
        <w:fldChar w:fldCharType="begin">
          <w:fldData xml:space="preserve">PEVuZE5vdGU+PENpdGU+PEF1dGhvcj5CdWlqc3NlPC9BdXRob3I+PFllYXI+MjAwODwvWWVhcj48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</w:fldData>
        </w:fldChar>
      </w:r>
      <w:r w:rsidR="00D5509D" w:rsidRPr="00E04168">
        <w:instrText xml:space="preserve"> ADDIN EN.CITE </w:instrText>
      </w:r>
      <w:r w:rsidR="00D5509D" w:rsidRPr="00E04168">
        <w:fldChar w:fldCharType="begin">
          <w:fldData xml:space="preserve">PEVuZE5vdGU+PENpdGU+PEF1dGhvcj5CdWlqc3NlPC9BdXRob3I+PFllYXI+MjAwODwvWWVhcj48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</w:fldData>
        </w:fldChar>
      </w:r>
      <w:r w:rsidR="00D5509D" w:rsidRPr="00E04168">
        <w:instrText xml:space="preserve"> ADDIN EN.CITE.DATA </w:instrText>
      </w:r>
      <w:r w:rsidR="00D5509D" w:rsidRPr="00E04168">
        <w:fldChar w:fldCharType="end"/>
      </w:r>
      <w:r w:rsidR="00D5509D" w:rsidRPr="00E04168">
        <w:fldChar w:fldCharType="separate"/>
      </w:r>
      <w:r w:rsidR="00D5509D" w:rsidRPr="00E04168">
        <w:rPr>
          <w:noProof/>
        </w:rPr>
        <w:t>(Buijsse et al., 2008; Streppel et al., 2008)</w:t>
      </w:r>
      <w:r w:rsidR="00D5509D" w:rsidRPr="00E04168">
        <w:fldChar w:fldCharType="end"/>
      </w:r>
      <w:r w:rsidR="00D5509D" w:rsidRPr="00E04168">
        <w:t xml:space="preserve">. </w:t>
      </w:r>
      <w:r w:rsidRPr="00E04168">
        <w:t xml:space="preserve">Dietary regime is therefore an important factor that should be analysed and adjusted in order to reduce CHD risk and </w:t>
      </w:r>
      <w:r w:rsidR="00717BEE" w:rsidRPr="00E04168">
        <w:t>promote</w:t>
      </w:r>
      <w:r w:rsidRPr="00E04168">
        <w:t xml:space="preserve"> longevity. The important role of dietary and other lifestyle interventions on life-span can be emphasised by analysing the North Karelia Project. Internationally, Finnish males, especially those in the province of North Karelia, had the highest rate of CHD in the late 1960s, as a result of a diet high in salt and saturated fat, and low in vegetables, in addition to high rates of smoking and physical inactivity </w:t>
      </w:r>
      <w:r w:rsidRPr="00E04168">
        <w:fldChar w:fldCharType="begin"/>
      </w:r>
      <w:r w:rsidRPr="00E04168">
        <w:instrText xml:space="preserve"> ADDIN EN.CITE &lt;EndNote&gt;&lt;Cite&gt;&lt;Author&gt;Puska&lt;/Author&gt;&lt;Year&gt;2008&lt;/Year&gt;&lt;RecNum&gt;28&lt;/RecNum&gt;&lt;DisplayText&gt;(Puska, 2008)&lt;/DisplayText&gt;&lt;record&gt;&lt;rec-number&gt;28&lt;/rec-number&gt;&lt;foreign-keys&gt;&lt;key app="EN" db-id="vd59wwa9htw29oe595kv20ty9zftzwsdrwvp"&gt;28&lt;/key&gt;&lt;/foreign-keys&gt;&lt;ref-type name="Journal Article"&gt;17&lt;/ref-type&gt;&lt;contributors&gt;&lt;authors&gt;&lt;author&gt;Puska, P.&lt;/author&gt;&lt;/authors&gt;&lt;/contributors&gt;&lt;titles&gt;&lt;title&gt;The North Karelia Project: 30 years successfully preventing chronic diseases&lt;/title&gt;&lt;secondary-title&gt;Diabetes Voice&lt;/secondary-title&gt;&lt;/titles&gt;&lt;pages&gt;26-29&lt;/pages&gt;&lt;volume&gt;53&lt;/volume&gt;&lt;number&gt;Special Issue&lt;/number&gt;&lt;dates&gt;&lt;year&gt;2008&lt;/year&gt;&lt;/dates&gt;&lt;urls&gt;&lt;/urls&gt;&lt;/record&gt;&lt;/Cite&gt;&lt;/EndNote&gt;</w:instrText>
      </w:r>
      <w:r w:rsidRPr="00E04168">
        <w:fldChar w:fldCharType="separate"/>
      </w:r>
      <w:r w:rsidRPr="00E04168">
        <w:rPr>
          <w:noProof/>
        </w:rPr>
        <w:t>(Puska, 2008)</w:t>
      </w:r>
      <w:r w:rsidRPr="00E04168">
        <w:fldChar w:fldCharType="end"/>
      </w:r>
      <w:r w:rsidRPr="00E04168">
        <w:t xml:space="preserve">. In order to combat this burden, a low-resource, community-based intervention study titled the North Karelia Project was implemented in 1972 </w:t>
      </w:r>
      <w:r w:rsidRPr="00E04168">
        <w:fldChar w:fldCharType="begin"/>
      </w:r>
      <w:r w:rsidRPr="00E04168">
        <w:instrText xml:space="preserve"> ADDIN EN.CITE &lt;EndNote&gt;&lt;Cite&gt;&lt;Author&gt;Puska&lt;/Author&gt;&lt;Year&gt;1973&lt;/Year&gt;&lt;RecNum&gt;26&lt;/RecNum&gt;&lt;DisplayText&gt;(Puska, 1973)&lt;/DisplayText&gt;&lt;record&gt;&lt;rec-number&gt;26&lt;/rec-number&gt;&lt;foreign-keys&gt;&lt;key app="EN" db-id="vd59wwa9htw29oe595kv20ty9zftzwsdrwvp"&gt;26&lt;/key&gt;&lt;/foreign-keys&gt;&lt;ref-type name="Journal Article"&gt;17&lt;/ref-type&gt;&lt;contributors&gt;&lt;authors&gt;&lt;author&gt;Puska, P.&lt;/author&gt;&lt;/authors&gt;&lt;/contributors&gt;&lt;titles&gt;&lt;title&gt;The North Karelia project: an attempt at community prevention of cardiovascular disease&lt;/title&gt;&lt;secondary-title&gt;WHO Chron&lt;/secondary-title&gt;&lt;/titles&gt;&lt;pages&gt;55-8&lt;/pages&gt;&lt;volume&gt;27&lt;/volume&gt;&lt;number&gt;2&lt;/number&gt;&lt;edition&gt;1973/02/01&lt;/edition&gt;&lt;keywords&gt;&lt;keyword&gt;Cardiovascular Diseases/ prevention &amp;amp; control/rehabilitation/therapy&lt;/keyword&gt;&lt;keyword&gt;Evaluation Studies as Topic&lt;/keyword&gt;&lt;keyword&gt;Finland&lt;/keyword&gt;&lt;keyword&gt;Health Education&lt;/keyword&gt;&lt;keyword&gt;Humans&lt;/keyword&gt;&lt;keyword&gt;Hypertension/prevention &amp;amp; control&lt;/keyword&gt;&lt;keyword&gt;Mass Screening&lt;/keyword&gt;&lt;keyword&gt;Population Surveillance&lt;/keyword&gt;&lt;/keywords&gt;&lt;dates&gt;&lt;year&gt;1973&lt;/year&gt;&lt;pub-dates&gt;&lt;date&gt;Feb&lt;/date&gt;&lt;/pub-dates&gt;&lt;/dates&gt;&lt;isbn&gt;0042-9694 (Print)&amp;#xD;0042-9694 (Linking)&lt;/isbn&gt;&lt;accession-num&gt;4695971&lt;/accession-num&gt;&lt;urls&gt;&lt;/urls&gt;&lt;remote-database-provider&gt;NLM&lt;/remote-database-provider&gt;&lt;language&gt;eng&lt;/language&gt;&lt;/record&gt;&lt;/Cite&gt;&lt;/EndNote&gt;</w:instrText>
      </w:r>
      <w:r w:rsidRPr="00E04168">
        <w:fldChar w:fldCharType="separate"/>
      </w:r>
      <w:r w:rsidRPr="00E04168">
        <w:rPr>
          <w:noProof/>
        </w:rPr>
        <w:t>(Puska, 1973)</w:t>
      </w:r>
      <w:r w:rsidRPr="00E04168">
        <w:fldChar w:fldCharType="end"/>
      </w:r>
      <w:r w:rsidRPr="00E04168">
        <w:t xml:space="preserve">. </w:t>
      </w:r>
      <w:r w:rsidR="00D5509D" w:rsidRPr="00E04168">
        <w:t xml:space="preserve">The North Karelia Project aimed to reduce CHD morbidity and mortality rates by reducing LDL-C concentrations and blood pressure by improving diet and exercise patterns; and reducing smoking rates. </w:t>
      </w:r>
      <w:r w:rsidRPr="00E04168">
        <w:t>The project resulted in the most rapid decline in CHD mortality in the world. Within 5 years, a 4.1 and 1.2% reduction in serum cholesterol was exhibited in men and women</w:t>
      </w:r>
      <w:r w:rsidR="00D5509D" w:rsidRPr="00E04168">
        <w:t>,</w:t>
      </w:r>
      <w:r w:rsidRPr="00E04168">
        <w:t xml:space="preserve"> respectively </w:t>
      </w:r>
      <w:r w:rsidRPr="00E04168">
        <w:fldChar w:fldCharType="begin"/>
      </w:r>
      <w:r w:rsidRPr="00E04168">
        <w:instrText xml:space="preserve"> ADDIN EN.CITE &lt;EndNote&gt;&lt;Cite&gt;&lt;Author&gt;Puska&lt;/Author&gt;&lt;Year&gt;1979&lt;/Year&gt;&lt;RecNum&gt;25&lt;/RecNum&gt;&lt;DisplayText&gt;(Puska et al., 1979)&lt;/DisplayText&gt;&lt;record&gt;&lt;rec-number&gt;25&lt;/rec-number&gt;&lt;foreign-keys&gt;&lt;key app="EN" db-id="vd59wwa9htw29oe595kv20ty9zftzwsdrwvp"&gt;25&lt;/key&gt;&lt;/foreign-keys&gt;&lt;ref-type name="Journal Article"&gt;17&lt;/ref-type&gt;&lt;contributors&gt;&lt;authors&gt;&lt;author&gt;Puska, P.&lt;/author&gt;&lt;author&gt;Tuomilehto, J.&lt;/author&gt;&lt;author&gt;Salonen, J.&lt;/author&gt;&lt;author&gt;Neittaanmäki, L.&lt;/author&gt;&lt;author&gt;Maki, J.&lt;/author&gt;&lt;author&gt;Virtamo, J.&lt;/author&gt;&lt;author&gt;Nissinen, A.&lt;/author&gt;&lt;author&gt;Koskela, K.&lt;/author&gt;&lt;author&gt;Takalo, T.&lt;/author&gt;&lt;/authors&gt;&lt;/contributors&gt;&lt;titles&gt;&lt;title&gt;Changes in coronary risk factors during comprehensive five-year community programme to control cardiovascular diseases (North Karelia project)&lt;/title&gt;&lt;secondary-title&gt;British Medical Journal&lt;/secondary-title&gt;&lt;/titles&gt;&lt;pages&gt;1173-1178&lt;/pages&gt;&lt;volume&gt;2&lt;/volume&gt;&lt;number&gt;6199&lt;/number&gt;&lt;dates&gt;&lt;year&gt;1979&lt;/year&gt;&lt;/dates&gt;&lt;isbn&gt;0007-1447&lt;/isbn&gt;&lt;accession-num&gt;PMC1597253&lt;/accession-num&gt;&lt;urls&gt;&lt;related-urls&gt;&lt;url&gt;http://www.ncbi.nlm.nih.gov/pmc/articles/PMC1597253/&lt;/url&gt;&lt;/related-urls&gt;&lt;/urls&gt;&lt;remote-database-name&gt;PMC&lt;/remote-database-name&gt;&lt;/record&gt;&lt;/Cite&gt;&lt;/EndNote&gt;</w:instrText>
      </w:r>
      <w:r w:rsidRPr="00E04168">
        <w:fldChar w:fldCharType="separate"/>
      </w:r>
      <w:r w:rsidRPr="00E04168">
        <w:rPr>
          <w:noProof/>
        </w:rPr>
        <w:t>(Puska et al., 1979)</w:t>
      </w:r>
      <w:r w:rsidRPr="00E04168">
        <w:fldChar w:fldCharType="end"/>
      </w:r>
      <w:r w:rsidRPr="00E04168">
        <w:t>. These figures increased further to</w:t>
      </w:r>
      <w:r w:rsidR="00D5509D" w:rsidRPr="00E04168">
        <w:t xml:space="preserve"> a 21% and </w:t>
      </w:r>
      <w:r w:rsidRPr="00E04168">
        <w:t xml:space="preserve">23% decline in total cholesterol under re-examination in 2007 </w:t>
      </w:r>
      <w:r w:rsidRPr="00E04168">
        <w:fldChar w:fldCharType="begin"/>
      </w:r>
      <w:r w:rsidRPr="00E04168">
        <w:instrText xml:space="preserve"> ADDIN EN.CITE &lt;EndNote&gt;&lt;Cite&gt;&lt;Author&gt;Vartiainen&lt;/Author&gt;&lt;Year&gt;2010&lt;/Year&gt;&lt;RecNum&gt;24&lt;/RecNum&gt;&lt;DisplayText&gt;(Vartiainen et al., 2010)&lt;/DisplayText&gt;&lt;record&gt;&lt;rec-number&gt;24&lt;/rec-number&gt;&lt;foreign-keys&gt;&lt;key app="EN" db-id="vd59wwa9htw29oe595kv20ty9zftzwsdrwvp"&gt;24&lt;/key&gt;&lt;/foreign-keys&gt;&lt;ref-type name="Journal Article"&gt;17&lt;/ref-type&gt;&lt;contributors&gt;&lt;authors&gt;&lt;author&gt;Vartiainen, E.&lt;/author&gt;&lt;author&gt;Laatikainen, T.&lt;/author&gt;&lt;author&gt;Peltonen, M.&lt;/author&gt;&lt;author&gt;Juolevi, A.&lt;/author&gt;&lt;author&gt;Mannisto, S.&lt;/author&gt;&lt;author&gt;Sundvall, J.&lt;/author&gt;&lt;author&gt;Jousilahti, P.&lt;/author&gt;&lt;author&gt;Salomaa, V.&lt;/author&gt;&lt;author&gt;Valsta, L.&lt;/author&gt;&lt;author&gt;Puska, P.&lt;/author&gt;&lt;/authors&gt;&lt;/contributors&gt;&lt;auth-address&gt;National Institute for Health and Welfare, Helsinki, Finland. erkki.vartiainen@thl.fi&lt;/auth-address&gt;&lt;titles&gt;&lt;title&gt;Thirty-five-year trends in cardiovascular risk factors in Finland&lt;/title&gt;&lt;secondary-title&gt;Int J Epidemiol&lt;/secondary-title&gt;&lt;/titles&gt;&lt;pages&gt;504-18&lt;/pages&gt;&lt;volume&gt;39&lt;/volume&gt;&lt;number&gt;2&lt;/number&gt;&lt;edition&gt;2009/12/05&lt;/edition&gt;&lt;keywords&gt;&lt;keyword&gt;Adult&lt;/keyword&gt;&lt;keyword&gt;Aged&lt;/keyword&gt;&lt;keyword&gt;Biological Markers/blood&lt;/keyword&gt;&lt;keyword&gt;Blood Pressure&lt;/keyword&gt;&lt;keyword&gt;Body Mass Index&lt;/keyword&gt;&lt;keyword&gt;Cholesterol/ blood&lt;/keyword&gt;&lt;keyword&gt;Coronary Disease/ mortality&lt;/keyword&gt;&lt;keyword&gt;Female&lt;/keyword&gt;&lt;keyword&gt;Finland/epidemiology&lt;/keyword&gt;&lt;keyword&gt;Humans&lt;/keyword&gt;&lt;keyword&gt;Male&lt;/keyword&gt;&lt;keyword&gt;Middle Aged&lt;/keyword&gt;&lt;keyword&gt;Obesity/ epidemiology&lt;/keyword&gt;&lt;keyword&gt;Population Surveillance&lt;/keyword&gt;&lt;keyword&gt;Prevalence&lt;/keyword&gt;&lt;keyword&gt;Smoking/ epidemiology&lt;/keyword&gt;&lt;/keywords&gt;&lt;dates&gt;&lt;year&gt;2010&lt;/year&gt;&lt;pub-dates&gt;&lt;date&gt;Apr&lt;/date&gt;&lt;/pub-dates&gt;&lt;/dates&gt;&lt;isbn&gt;1464-3685 (Electronic)&amp;#xD;0300-5771 (Linking)&lt;/isbn&gt;&lt;accession-num&gt;19959603&lt;/accession-num&gt;&lt;urls&gt;&lt;/urls&gt;&lt;electronic-resource-num&gt;10.1093/ije/dyp330&lt;/electronic-resource-num&gt;&lt;remote-database-provider&gt;NLM&lt;/remote-database-provider&gt;&lt;language&gt;eng&lt;/language&gt;&lt;/record&gt;&lt;/Cite&gt;&lt;/EndNote&gt;</w:instrText>
      </w:r>
      <w:r w:rsidRPr="00E04168">
        <w:fldChar w:fldCharType="separate"/>
      </w:r>
      <w:r w:rsidRPr="00E04168">
        <w:rPr>
          <w:noProof/>
        </w:rPr>
        <w:t>(Vartiainen et al., 2010)</w:t>
      </w:r>
      <w:r w:rsidRPr="00E04168">
        <w:fldChar w:fldCharType="end"/>
      </w:r>
      <w:r w:rsidRPr="00E04168">
        <w:t xml:space="preserve">. The initial </w:t>
      </w:r>
      <w:r w:rsidR="00D5509D" w:rsidRPr="00E04168">
        <w:t xml:space="preserve">five </w:t>
      </w:r>
      <w:r w:rsidRPr="00E04168">
        <w:t>year study resulted in a 17.4 and 11.5% reduction in CHD risk in males and females</w:t>
      </w:r>
      <w:r w:rsidR="00D5509D" w:rsidRPr="00E04168">
        <w:t>,</w:t>
      </w:r>
      <w:r w:rsidRPr="00E04168">
        <w:t xml:space="preserve"> respectively. Following a further 25 years of implementation, this decline was amplified to a 60% reduction </w:t>
      </w:r>
      <w:r w:rsidRPr="00E04168">
        <w:fldChar w:fldCharType="begin">
          <w:fldData xml:space="preserve">PEVuZE5vdGU+PENpdGU+PEF1dGhvcj5WYXJ0aWFpbmVuPC9BdXRob3I+PFllYXI+MjAxMDwvWWVh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</w:fldData>
        </w:fldChar>
      </w:r>
      <w:r w:rsidRPr="00E04168">
        <w:instrText xml:space="preserve"> ADDIN EN.CITE </w:instrText>
      </w:r>
      <w:r w:rsidRPr="00E04168">
        <w:fldChar w:fldCharType="begin">
          <w:fldData xml:space="preserve">PEVuZE5vdGU+PENpdGU+PEF1dGhvcj5WYXJ0aWFpbmVuPC9BdXRob3I+PFllYXI+MjAxMDwvWWVh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</w:fldData>
        </w:fldChar>
      </w:r>
      <w:r w:rsidRPr="00E04168">
        <w:instrText xml:space="preserve"> ADDIN EN.CITE.DATA </w:instrText>
      </w:r>
      <w:r w:rsidRPr="00E04168">
        <w:fldChar w:fldCharType="end"/>
      </w:r>
      <w:r w:rsidRPr="00E04168">
        <w:fldChar w:fldCharType="separate"/>
      </w:r>
      <w:r w:rsidRPr="00E04168">
        <w:rPr>
          <w:noProof/>
        </w:rPr>
        <w:t>(Puska et al., 1979; Vartiainen et al., 2010)</w:t>
      </w:r>
      <w:r w:rsidRPr="00E04168">
        <w:fldChar w:fldCharType="end"/>
      </w:r>
      <w:r w:rsidRPr="00E04168">
        <w:t xml:space="preserve">. This 30 year project reflected an 85% decrease in CHD-related mortality </w:t>
      </w:r>
      <w:r w:rsidRPr="00E04168">
        <w:fldChar w:fldCharType="begin"/>
      </w:r>
      <w:r w:rsidRPr="00E04168">
        <w:instrText xml:space="preserve"> ADDIN EN.CITE &lt;EndNote&gt;&lt;Cite&gt;&lt;Author&gt;Puska&lt;/Author&gt;&lt;Year&gt;2008&lt;/Year&gt;&lt;RecNum&gt;28&lt;/RecNum&gt;&lt;DisplayText&gt;(Puska, 2008)&lt;/DisplayText&gt;&lt;record&gt;&lt;rec-number&gt;28&lt;/rec-number&gt;&lt;foreign-keys&gt;&lt;key app="EN" db-id="vd59wwa9htw29oe595kv20ty9zftzwsdrwvp"&gt;28&lt;/key&gt;&lt;/foreign-keys&gt;&lt;ref-type name="Journal Article"&gt;17&lt;/ref-type&gt;&lt;contributors&gt;&lt;authors&gt;&lt;author&gt;Puska, P.&lt;/author&gt;&lt;/authors&gt;&lt;/contributors&gt;&lt;titles&gt;&lt;title&gt;The North Karelia Project: 30 years successfully preventing chronic diseases&lt;/title&gt;&lt;secondary-title&gt;Diabetes Voice&lt;/secondary-title&gt;&lt;/titles&gt;&lt;pages&gt;26-29&lt;/pages&gt;&lt;volume&gt;53&lt;/volume&gt;&lt;number&gt;Special Issue&lt;/number&gt;&lt;dates&gt;&lt;year&gt;2008&lt;/year&gt;&lt;/dates&gt;&lt;urls&gt;&lt;/urls&gt;&lt;/record&gt;&lt;/Cite&gt;&lt;/EndNote&gt;</w:instrText>
      </w:r>
      <w:r w:rsidRPr="00E04168">
        <w:fldChar w:fldCharType="separate"/>
      </w:r>
      <w:r w:rsidRPr="00E04168">
        <w:rPr>
          <w:noProof/>
        </w:rPr>
        <w:t>(Puska, 2008)</w:t>
      </w:r>
      <w:r w:rsidRPr="00E04168">
        <w:fldChar w:fldCharType="end"/>
      </w:r>
      <w:r w:rsidRPr="00E04168">
        <w:t xml:space="preserve">. The </w:t>
      </w:r>
      <w:r w:rsidR="00717BEE" w:rsidRPr="00E04168">
        <w:t>impact</w:t>
      </w:r>
      <w:r w:rsidRPr="00E04168">
        <w:t xml:space="preserve"> of lifestyle on cholesterol metabolism, and consequently CVD risk is therefore </w:t>
      </w:r>
      <w:r w:rsidR="00717BEE" w:rsidRPr="00E04168">
        <w:t>significant</w:t>
      </w:r>
      <w:r w:rsidRPr="00E04168">
        <w:t xml:space="preserve">. </w:t>
      </w:r>
      <w:r w:rsidR="00D5509D" w:rsidRPr="00E04168">
        <w:t xml:space="preserve">The role diet and lifestyle plays in reducing risk of age related diseases and in extending life-span is also apparent in those who consume a Mediterranean diet. This dietary </w:t>
      </w:r>
      <w:r w:rsidR="00D5509D" w:rsidRPr="00E04168">
        <w:lastRenderedPageBreak/>
        <w:t>pattern has been studied extensively, particularly, the role it plays in optimising lipoprotein profile and reducing CVD risk</w:t>
      </w:r>
    </w:p>
    <w:p w14:paraId="739EA9D2" w14:textId="77777777" w:rsidR="007A167C" w:rsidRPr="00E04168" w:rsidRDefault="007A167C">
      <w:pPr>
        <w:rPr>
          <w:b/>
        </w:rPr>
      </w:pPr>
    </w:p>
    <w:p w14:paraId="3D71A79C" w14:textId="79C2894F" w:rsidR="003D6B2D" w:rsidRPr="00E04168" w:rsidRDefault="008753E1" w:rsidP="003D6B2D">
      <w:pPr>
        <w:spacing w:line="276" w:lineRule="auto"/>
        <w:jc w:val="both"/>
        <w:rPr>
          <w:b/>
        </w:rPr>
      </w:pPr>
      <w:r w:rsidRPr="00E04168">
        <w:rPr>
          <w:b/>
        </w:rPr>
        <w:t>8</w:t>
      </w:r>
      <w:r w:rsidR="003D6B2D" w:rsidRPr="00E04168">
        <w:rPr>
          <w:b/>
        </w:rPr>
        <w:t>.1 Mediterranean Diet</w:t>
      </w:r>
    </w:p>
    <w:p w14:paraId="105D2965" w14:textId="13945801" w:rsidR="00FE0EEB" w:rsidRPr="00E04168" w:rsidRDefault="003D6B2D" w:rsidP="003D6B2D">
      <w:pPr>
        <w:spacing w:line="276" w:lineRule="auto"/>
        <w:jc w:val="both"/>
      </w:pPr>
      <w:r w:rsidRPr="00E04168">
        <w:t>The Mediterranean diet is characterised by a high intake of vegetables, fruits, legumes, nuts, cereals and olive oil, and a low intake of dairy, and red and process</w:t>
      </w:r>
      <w:r w:rsidR="00D5509D" w:rsidRPr="00E04168">
        <w:t>ed</w:t>
      </w:r>
      <w:r w:rsidRPr="00E04168">
        <w:t xml:space="preserve"> meats </w:t>
      </w:r>
      <w:r w:rsidRPr="00E04168">
        <w:fldChar w:fldCharType="begin"/>
      </w:r>
      <w:r w:rsidRPr="00E04168">
        <w:instrText xml:space="preserve"> ADDIN EN.CITE &lt;EndNote&gt;&lt;Cite&gt;&lt;Author&gt;Trichopoulou&lt;/Author&gt;&lt;Year&gt;1997&lt;/Year&gt;&lt;RecNum&gt;212&lt;/RecNum&gt;&lt;DisplayText&gt;(Trichopoulou and Lagiou, 1997)&lt;/DisplayText&gt;&lt;record&gt;&lt;rec-number&gt;212&lt;/rec-number&gt;&lt;foreign-keys&gt;&lt;key app="EN" db-id="vd59wwa9htw29oe595kv20ty9zftzwsdrwvp"&gt;212&lt;/key&gt;&lt;/foreign-keys&gt;&lt;ref-type name="Journal Article"&gt;17&lt;/ref-type&gt;&lt;contributors&gt;&lt;authors&gt;&lt;author&gt;Trichopoulou, A.&lt;/author&gt;&lt;author&gt;Lagiou, P.&lt;/author&gt;&lt;/authors&gt;&lt;/contributors&gt;&lt;auth-address&gt;Department of Nutrition and Biochemistry, National School of Public Health, Athens, Greece.&lt;/auth-address&gt;&lt;titles&gt;&lt;title&gt;Healthy traditional Mediterranean diet: an expression of culture, history, and lifestyle&lt;/title&gt;&lt;secondary-title&gt;Nutr Rev&lt;/secondary-title&gt;&lt;/titles&gt;&lt;pages&gt;383-9&lt;/pages&gt;&lt;volume&gt;55&lt;/volume&gt;&lt;number&gt;11 Pt 1&lt;/number&gt;&lt;edition&gt;1998/01/08&lt;/edition&gt;&lt;keywords&gt;&lt;keyword&gt;Coronary Disease/prevention &amp;amp; control&lt;/keyword&gt;&lt;keyword&gt;Cultural Characteristics&lt;/keyword&gt;&lt;keyword&gt;Diet&lt;/keyword&gt;&lt;keyword&gt;Female&lt;/keyword&gt;&lt;keyword&gt;Humans&lt;/keyword&gt;&lt;keyword&gt;Life Style&lt;/keyword&gt;&lt;keyword&gt;Male&lt;/keyword&gt;&lt;keyword&gt;Mediterranean Region&lt;/keyword&gt;&lt;keyword&gt;Neoplasms/prevention &amp;amp; control&lt;/keyword&gt;&lt;/keywords&gt;&lt;dates&gt;&lt;year&gt;1997&lt;/year&gt;&lt;pub-dates&gt;&lt;date&gt;Nov&lt;/date&gt;&lt;/pub-dates&gt;&lt;/dates&gt;&lt;isbn&gt;0029-6643 (Print)&amp;#xD;0029-6643 (Linking)&lt;/isbn&gt;&lt;accession-num&gt;9420448&lt;/accession-num&gt;&lt;urls&gt;&lt;/urls&gt;&lt;remote-database-provider&gt;NLM&lt;/remote-database-provider&gt;&lt;language&gt;eng&lt;/language&gt;&lt;/record&gt;&lt;/Cite&gt;&lt;/EndNote&gt;</w:instrText>
      </w:r>
      <w:r w:rsidRPr="00E04168">
        <w:fldChar w:fldCharType="separate"/>
      </w:r>
      <w:r w:rsidRPr="00E04168">
        <w:rPr>
          <w:noProof/>
        </w:rPr>
        <w:t>(Trichopoulou and Lagiou, 1997)</w:t>
      </w:r>
      <w:r w:rsidRPr="00E04168">
        <w:fldChar w:fldCharType="end"/>
      </w:r>
      <w:r w:rsidRPr="00E04168">
        <w:t>. Richar</w:t>
      </w:r>
      <w:r w:rsidR="00D5509D" w:rsidRPr="00E04168">
        <w:t xml:space="preserve">d et al. (2012) demonstrated </w:t>
      </w:r>
      <w:r w:rsidRPr="00E04168">
        <w:t xml:space="preserve">a </w:t>
      </w:r>
      <w:r w:rsidR="00D5509D" w:rsidRPr="00E04168">
        <w:t xml:space="preserve">five </w:t>
      </w:r>
      <w:r w:rsidRPr="00E04168">
        <w:t>week Mediterranean diet decreased LDL-C by 9.9%</w:t>
      </w:r>
      <w:r w:rsidR="00D5509D" w:rsidRPr="00E04168">
        <w:t>,</w:t>
      </w:r>
      <w:r w:rsidRPr="00E04168">
        <w:t xml:space="preserve"> even in the absence of weight loss in men with metabolic syndrome. </w:t>
      </w:r>
      <w:r w:rsidR="00FE0EEB" w:rsidRPr="00E04168">
        <w:t>It was suggested this dietary pattern was able to effect LDL-C levels, by increasing LDL-C clearance as well as reducing cholesterol absorption.</w:t>
      </w:r>
      <w:r w:rsidRPr="00E04168">
        <w:t xml:space="preserve"> This was thought to be due to an increase of dietary phytosterols, </w:t>
      </w:r>
      <w:r w:rsidR="0007453D" w:rsidRPr="00E04168">
        <w:t xml:space="preserve">nutrients, </w:t>
      </w:r>
      <w:r w:rsidRPr="00E04168">
        <w:t xml:space="preserve">monounsaturated fatty acids (MUFA), polyunsaturated fatty acids (PUFA), fish oils and fibre </w:t>
      </w:r>
      <w:r w:rsidRPr="00E04168">
        <w:fldChar w:fldCharType="begin">
          <w:fldData xml:space="preserve">PEVuZE5vdGU+PENpdGU+PEF1dGhvcj5SaWNoYXJkPC9BdXRob3I+PFllYXI+MjAxMjwvWWVhcj48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</w:fldData>
        </w:fldChar>
      </w:r>
      <w:r w:rsidR="0007453D" w:rsidRPr="00E04168">
        <w:instrText xml:space="preserve"> ADDIN EN.CITE </w:instrText>
      </w:r>
      <w:r w:rsidR="0007453D" w:rsidRPr="00E04168">
        <w:fldChar w:fldCharType="begin">
          <w:fldData xml:space="preserve">PEVuZE5vdGU+PENpdGU+PEF1dGhvcj5SaWNoYXJkPC9BdXRob3I+PFllYXI+MjAxMjwvWWVhcj48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</w:fldData>
        </w:fldChar>
      </w:r>
      <w:r w:rsidR="0007453D" w:rsidRPr="00E04168">
        <w:instrText xml:space="preserve"> ADDIN EN.CITE.DATA </w:instrText>
      </w:r>
      <w:r w:rsidR="0007453D" w:rsidRPr="00E04168">
        <w:fldChar w:fldCharType="end"/>
      </w:r>
      <w:r w:rsidRPr="00E04168">
        <w:fldChar w:fldCharType="separate"/>
      </w:r>
      <w:r w:rsidR="0007453D" w:rsidRPr="00E04168">
        <w:rPr>
          <w:noProof/>
        </w:rPr>
        <w:t>(Richard et al., 2012; Woodside et al., 2015)</w:t>
      </w:r>
      <w:r w:rsidRPr="00E04168">
        <w:fldChar w:fldCharType="end"/>
      </w:r>
      <w:r w:rsidRPr="00E04168">
        <w:t xml:space="preserve">. </w:t>
      </w:r>
      <w:r w:rsidR="00FB7076" w:rsidRPr="00E04168">
        <w:t>T</w:t>
      </w:r>
      <w:r w:rsidR="00717BEE" w:rsidRPr="00E04168">
        <w:t>he</w:t>
      </w:r>
      <w:r w:rsidRPr="00E04168">
        <w:t xml:space="preserve"> Mediterranean diet affects cholesterol metabolism as follows. Firstly, it </w:t>
      </w:r>
      <w:r w:rsidR="00FB7076" w:rsidRPr="00E04168">
        <w:t>is postulated</w:t>
      </w:r>
      <w:r w:rsidR="00FE0EEB" w:rsidRPr="00E04168">
        <w:t xml:space="preserve"> </w:t>
      </w:r>
      <w:r w:rsidRPr="00E04168">
        <w:t xml:space="preserve">PUFA increases LDLr expression </w:t>
      </w:r>
      <w:r w:rsidRPr="00E04168">
        <w:fldChar w:fldCharType="begin"/>
      </w:r>
      <w:r w:rsidRPr="00E04168">
        <w:instrText xml:space="preserve"> ADDIN EN.CITE &lt;EndNote&gt;&lt;Cite&gt;&lt;Author&gt;Fernandez&lt;/Author&gt;&lt;Year&gt;2005&lt;/Year&gt;&lt;RecNum&gt;270&lt;/RecNum&gt;&lt;DisplayText&gt;(Fernandez and West, 2005)&lt;/DisplayText&gt;&lt;record&gt;&lt;rec-number&gt;270&lt;/rec-number&gt;&lt;foreign-keys&gt;&lt;key app="EN" db-id="vd59wwa9htw29oe595kv20ty9zftzwsdrwvp"&gt;270&lt;/key&gt;&lt;/foreign-keys&gt;&lt;ref-type name="Journal Article"&gt;17&lt;/ref-type&gt;&lt;contributors&gt;&lt;authors&gt;&lt;author&gt;Fernandez, Maria Luz&lt;/author&gt;&lt;author&gt;West, Kristy L.&lt;/author&gt;&lt;/authors&gt;&lt;/contributors&gt;&lt;titles&gt;&lt;title&gt;Mechanisms by which Dietary Fatty Acids Modulate Plasma Lipids1&lt;/title&gt;&lt;secondary-title&gt;The Journal of Nutrition&lt;/secondary-title&gt;&lt;/titles&gt;&lt;periodical&gt;&lt;full-title&gt;The Journal of Nutrition&lt;/full-title&gt;&lt;/periodical&gt;&lt;pages&gt;2075-2078&lt;/pages&gt;&lt;volume&gt;135&lt;/volume&gt;&lt;number&gt;9&lt;/number&gt;&lt;dates&gt;&lt;year&gt;2005&lt;/year&gt;&lt;pub-dates&gt;&lt;date&gt;September 1, 2005&lt;/date&gt;&lt;/pub-dates&gt;&lt;/dates&gt;&lt;urls&gt;&lt;related-urls&gt;&lt;url&gt;http://jn.nutrition.org/content/135/9/2075.abstract&lt;/url&gt;&lt;/related-urls&gt;&lt;/urls&gt;&lt;/record&gt;&lt;/Cite&gt;&lt;/EndNote&gt;</w:instrText>
      </w:r>
      <w:r w:rsidRPr="00E04168">
        <w:fldChar w:fldCharType="separate"/>
      </w:r>
      <w:r w:rsidRPr="00E04168">
        <w:rPr>
          <w:noProof/>
        </w:rPr>
        <w:t>(Fernandez and West, 2005)</w:t>
      </w:r>
      <w:r w:rsidRPr="00E04168">
        <w:fldChar w:fldCharType="end"/>
      </w:r>
      <w:r w:rsidRPr="00E04168">
        <w:t>. Furthermore,</w:t>
      </w:r>
      <w:r w:rsidR="00FE0EEB" w:rsidRPr="00E04168">
        <w:t xml:space="preserve"> studies have indicated </w:t>
      </w:r>
      <w:r w:rsidRPr="00E04168">
        <w:t xml:space="preserve">plant sterols can reduce cholesterol absorption by 30-50% </w:t>
      </w:r>
      <w:r w:rsidRPr="00E04168">
        <w:fldChar w:fldCharType="begin"/>
      </w:r>
      <w:r w:rsidRPr="00E04168">
        <w:instrText xml:space="preserve"> ADDIN EN.CITE &lt;EndNote&gt;&lt;Cite&gt;&lt;Author&gt;Law&lt;/Author&gt;&lt;Year&gt;2000&lt;/Year&gt;&lt;RecNum&gt;271&lt;/RecNum&gt;&lt;DisplayText&gt;(Law, 2000)&lt;/DisplayText&gt;&lt;record&gt;&lt;rec-number&gt;271&lt;/rec-number&gt;&lt;foreign-keys&gt;&lt;key app="EN" db-id="vd59wwa9htw29oe595kv20ty9zftzwsdrwvp"&gt;271&lt;/key&gt;&lt;/foreign-keys&gt;&lt;ref-type name="Journal Article"&gt;17&lt;/ref-type&gt;&lt;contributors&gt;&lt;authors&gt;&lt;author&gt;Law, M.&lt;/author&gt;&lt;/authors&gt;&lt;/contributors&gt;&lt;auth-address&gt;Department of Environmental and Preventive Medicine, Wolfson Institute of Preventive Medicine, St Bartholomew&amp;apos;s and the Royal London School of Medicine and Dentistry, London EC1M 6BQ. M.R.Law@mds.qmw.ac.uk&lt;/auth-address&gt;&lt;titles&gt;&lt;title&gt;Plant sterol and stanol margarines and health&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861-4&lt;/pages&gt;&lt;volume&gt;320&lt;/volume&gt;&lt;number&gt;7238&lt;/number&gt;&lt;edition&gt;2000/03/24&lt;/edition&gt;&lt;keywords&gt;&lt;keyword&gt;Adult&lt;/keyword&gt;&lt;keyword&gt;Cardiovascular Diseases/*prevention &amp;amp; control&lt;/keyword&gt;&lt;keyword&gt;Cholesterol, LDL/blood&lt;/keyword&gt;&lt;keyword&gt;Costs and Cost Analysis&lt;/keyword&gt;&lt;keyword&gt;*Diet&lt;/keyword&gt;&lt;keyword&gt;Humans&lt;/keyword&gt;&lt;keyword&gt;Intestinal Absorption/drug effects&lt;/keyword&gt;&lt;keyword&gt;*Margarine&lt;/keyword&gt;&lt;keyword&gt;Middle Aged&lt;/keyword&gt;&lt;keyword&gt;Phytosterols/*administration &amp;amp; dosage/adverse effects/therapeutic use&lt;/keyword&gt;&lt;/keywords&gt;&lt;dates&gt;&lt;year&gt;2000&lt;/year&gt;&lt;pub-dates&gt;&lt;date&gt;Mar 25&lt;/date&gt;&lt;/pub-dates&gt;&lt;/dates&gt;&lt;isbn&gt;0959-8138 (Print)&amp;#xD;0959-535x&lt;/isbn&gt;&lt;accession-num&gt;10731187&lt;/accession-num&gt;&lt;urls&gt;&lt;/urls&gt;&lt;custom2&gt;Pmc1127206&lt;/custom2&gt;&lt;remote-database-provider&gt;Nlm&lt;/remote-database-provider&gt;&lt;language&gt;eng&lt;/language&gt;&lt;/record&gt;&lt;/Cite&gt;&lt;/EndNote&gt;</w:instrText>
      </w:r>
      <w:r w:rsidRPr="00E04168">
        <w:fldChar w:fldCharType="separate"/>
      </w:r>
      <w:r w:rsidRPr="00E04168">
        <w:rPr>
          <w:noProof/>
        </w:rPr>
        <w:t>(Law, 2000)</w:t>
      </w:r>
      <w:r w:rsidRPr="00E04168">
        <w:fldChar w:fldCharType="end"/>
      </w:r>
      <w:r w:rsidRPr="00E04168">
        <w:t xml:space="preserve">, although the expression of ABCG5/G8 and NPC1L1 are thought to be unaffected by sterol ingestion </w:t>
      </w:r>
      <w:r w:rsidRPr="00E04168">
        <w:fldChar w:fldCharType="begin"/>
      </w:r>
      <w:r w:rsidRPr="00E04168">
        <w:instrText xml:space="preserve"> ADDIN EN.CITE &lt;EndNote&gt;&lt;Cite&gt;&lt;Author&gt;Field&lt;/Author&gt;&lt;Year&gt;2004&lt;/Year&gt;&lt;RecNum&gt;272&lt;/RecNum&gt;&lt;DisplayText&gt;(Field et al., 2004)&lt;/DisplayText&gt;&lt;record&gt;&lt;rec-number&gt;272&lt;/rec-number&gt;&lt;foreign-keys&gt;&lt;key app="EN" db-id="vd59wwa9htw29oe595kv20ty9zftzwsdrwvp"&gt;272&lt;/key&gt;&lt;/foreign-keys&gt;&lt;ref-type name="Journal Article"&gt;17&lt;/ref-type&gt;&lt;contributors&gt;&lt;authors&gt;&lt;author&gt;Field, F. J.&lt;/author&gt;&lt;author&gt;Born, E.&lt;/author&gt;&lt;author&gt;Mathur, S. N.&lt;/author&gt;&lt;/authors&gt;&lt;/contributors&gt;&lt;auth-address&gt;Department of Veterans Affairs, University of Iowa, Iowa City, IA 52242, USA. f-jeffrey-field@uiowa.edu&lt;/auth-address&gt;&lt;titles&gt;&lt;title&gt;Stanol esters decrease plasma cholesterol independently of intestinal ABC sterol transporters and Niemann-Pick C1-like 1 protein gene expression&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2252-9&lt;/pages&gt;&lt;volume&gt;45&lt;/volume&gt;&lt;number&gt;12&lt;/number&gt;&lt;edition&gt;2004/09/03&lt;/edition&gt;&lt;keywords&gt;&lt;keyword&gt;ATP-Binding Cassette Transporters/biosynthesis/*genetics&lt;/keyword&gt;&lt;keyword&gt;Animals&lt;/keyword&gt;&lt;keyword&gt;Anticholesteremic Agents/pharmacology&lt;/keyword&gt;&lt;keyword&gt;Cholesterol/*blood&lt;/keyword&gt;&lt;keyword&gt;Cholestyramine Resin/pharmacology&lt;/keyword&gt;&lt;keyword&gt;Cricetinae&lt;/keyword&gt;&lt;keyword&gt;Lovastatin/pharmacology&lt;/keyword&gt;&lt;keyword&gt;Male&lt;/keyword&gt;&lt;keyword&gt;Membrane Transport Proteins/biosynthesis/*genetics&lt;/keyword&gt;&lt;keyword&gt;RNA, Messenger/blood&lt;/keyword&gt;&lt;keyword&gt;Sitosterols/*metabolism&lt;/keyword&gt;&lt;/keywords&gt;&lt;dates&gt;&lt;year&gt;2004&lt;/year&gt;&lt;pub-dates&gt;&lt;date&gt;Dec&lt;/date&gt;&lt;/pub-dates&gt;&lt;/dates&gt;&lt;isbn&gt;0022-2275 (Print)&amp;#xD;0022-2275&lt;/isbn&gt;&lt;accession-num&gt;15342687&lt;/accession-num&gt;&lt;urls&gt;&lt;/urls&gt;&lt;electronic-resource-num&gt;10.1194/jlr.M400208-JLR200&lt;/electronic-resource-num&gt;&lt;remote-database-provider&gt;Nlm&lt;/remote-database-provider&gt;&lt;language&gt;eng&lt;/language&gt;&lt;/record&gt;&lt;/Cite&gt;&lt;/EndNote&gt;</w:instrText>
      </w:r>
      <w:r w:rsidRPr="00E04168">
        <w:fldChar w:fldCharType="separate"/>
      </w:r>
      <w:r w:rsidRPr="00E04168">
        <w:rPr>
          <w:noProof/>
        </w:rPr>
        <w:t>(Field et al., 2004)</w:t>
      </w:r>
      <w:r w:rsidRPr="00E04168">
        <w:fldChar w:fldCharType="end"/>
      </w:r>
      <w:r w:rsidRPr="00E04168">
        <w:t xml:space="preserve">. </w:t>
      </w:r>
      <w:r w:rsidR="00FE0EEB" w:rsidRPr="00E04168">
        <w:t xml:space="preserve">Consumption of a Mediterranean diet has not only been associated with a reduction in the incident rate of the age related diseases, type II diabetes mellitus, CVD, and cancer, by 52, 30, and 12%, respectively </w:t>
      </w:r>
      <w:r w:rsidR="00FE0EEB" w:rsidRPr="00E04168">
        <w:fldChar w:fldCharType="begin">
          <w:fldData xml:space="preserve">PEVuZE5vdGU+PENpdGU+PEF1dGhvcj5TYWxhcy1TYWx2YWTDszwvQXV0aG9yPjxZZWFyPjIwMTE8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</w:fldData>
        </w:fldChar>
      </w:r>
      <w:r w:rsidR="00FE0EEB" w:rsidRPr="00E04168">
        <w:instrText xml:space="preserve"> ADDIN EN.CITE </w:instrText>
      </w:r>
      <w:r w:rsidR="00FE0EEB" w:rsidRPr="00E04168">
        <w:fldChar w:fldCharType="begin">
          <w:fldData xml:space="preserve">PEVuZE5vdGU+PENpdGU+PEF1dGhvcj5TYWxhcy1TYWx2YWTDszwvQXV0aG9yPjxZZWFyPjIwMTE8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</w:fldData>
        </w:fldChar>
      </w:r>
      <w:r w:rsidR="00FE0EEB" w:rsidRPr="00E04168">
        <w:instrText xml:space="preserve"> ADDIN EN.CITE.DATA </w:instrText>
      </w:r>
      <w:r w:rsidR="00FE0EEB" w:rsidRPr="00E04168">
        <w:fldChar w:fldCharType="end"/>
      </w:r>
      <w:r w:rsidR="00FE0EEB" w:rsidRPr="00E04168">
        <w:fldChar w:fldCharType="separate"/>
      </w:r>
      <w:r w:rsidR="00FE0EEB" w:rsidRPr="00E04168">
        <w:rPr>
          <w:noProof/>
        </w:rPr>
        <w:t>(Benetou et al., 2008; Estruch et al., 2013; Salas-Salvadó et al., 2011)</w:t>
      </w:r>
      <w:r w:rsidR="00FE0EEB" w:rsidRPr="00E04168">
        <w:fldChar w:fldCharType="end"/>
      </w:r>
      <w:r w:rsidR="00FE0EEB" w:rsidRPr="00E04168">
        <w:t xml:space="preserve">. </w:t>
      </w:r>
      <w:r w:rsidRPr="00E04168">
        <w:t xml:space="preserve">Furthermore, individuals, from Spain or Italy for example, born in 2000, are expected to live on average 2 years longer than individuals from the UK or USA. In addition, the healthy life expectancy of these individuals is also 2 years more </w:t>
      </w:r>
      <w:r w:rsidRPr="00E04168">
        <w:fldChar w:fldCharType="begin"/>
      </w:r>
      <w:r w:rsidRPr="00E04168">
        <w:instrText xml:space="preserve"> ADDIN EN.CITE &lt;EndNote&gt;&lt;Cite&gt;&lt;Author&gt;WHO&lt;/Author&gt;&lt;Year&gt;2015&lt;/Year&gt;&lt;RecNum&gt;3&lt;/RecNum&gt;&lt;DisplayText&gt;(WHO, 2015)&lt;/DisplayText&gt;&lt;record&gt;&lt;rec-number&gt;3&lt;/rec-number&gt;&lt;foreign-keys&gt;&lt;key app="EN" db-id="vd59wwa9htw29oe595kv20ty9zftzwsdrwvp"&gt;3&lt;/key&gt;&lt;/foreign-keys&gt;&lt;ref-type name="Web Page"&gt;12&lt;/ref-type&gt;&lt;contributors&gt;&lt;authors&gt;&lt;author&gt;WHO&lt;/author&gt;&lt;/authors&gt;&lt;/contributors&gt;&lt;titles&gt;&lt;title&gt;Life expectancy data by country&lt;/title&gt;&lt;/titles&gt;&lt;dates&gt;&lt;year&gt;2015&lt;/year&gt;&lt;/dates&gt;&lt;urls&gt;&lt;related-urls&gt;&lt;url&gt;http://apps.who.int/gho/data/view.main.680?lang=en&lt;/url&gt;&lt;/related-urls&gt;&lt;/urls&gt;&lt;/record&gt;&lt;/Cite&gt;&lt;/EndNote&gt;</w:instrText>
      </w:r>
      <w:r w:rsidRPr="00E04168">
        <w:fldChar w:fldCharType="separate"/>
      </w:r>
      <w:r w:rsidRPr="00E04168">
        <w:rPr>
          <w:noProof/>
        </w:rPr>
        <w:t>(WHO, 2015)</w:t>
      </w:r>
      <w:r w:rsidRPr="00E04168">
        <w:fldChar w:fldCharType="end"/>
      </w:r>
      <w:r w:rsidRPr="00E04168">
        <w:t>. Thus</w:t>
      </w:r>
      <w:r w:rsidR="00FB7076" w:rsidRPr="00E04168">
        <w:t>,</w:t>
      </w:r>
      <w:r w:rsidRPr="00E04168">
        <w:t xml:space="preserve"> the Mediterranean diet is believed to play a role in prolong</w:t>
      </w:r>
      <w:r w:rsidR="00FB7076" w:rsidRPr="00E04168">
        <w:t>ing</w:t>
      </w:r>
      <w:r w:rsidRPr="00E04168">
        <w:t xml:space="preserve"> both health-span and life-span. The Mediterranean diet has also been utilised as a strategy to treat a</w:t>
      </w:r>
      <w:r w:rsidR="00FE0EEB" w:rsidRPr="00E04168">
        <w:t>ge-related disease</w:t>
      </w:r>
      <w:r w:rsidRPr="00E04168">
        <w:t xml:space="preserve"> onset. </w:t>
      </w:r>
      <w:r w:rsidR="00FE0EEB" w:rsidRPr="00E04168">
        <w:t>For example, de Lorgeril et al. (1999) reported a 9.11% reduction in the rate of secondary cardiovascular events in patients who adhered to a Mediterranean diet compared to those that followed a standard diet. I</w:t>
      </w:r>
      <w:r w:rsidRPr="00E04168">
        <w:t xml:space="preserve">t was determined that each 1mmol/L increase in total cholesterol resulted in a 20-30% increase in the risk of recurrence </w:t>
      </w:r>
      <w:r w:rsidRPr="00E04168">
        <w:fldChar w:fldCharType="begin"/>
      </w:r>
      <w:r w:rsidRPr="00E04168">
        <w:instrText xml:space="preserve"> ADDIN EN.CITE &lt;EndNote&gt;&lt;Cite&gt;&lt;Author&gt;de Lorgeril&lt;/Author&gt;&lt;Year&gt;1999&lt;/Year&gt;&lt;RecNum&gt;20&lt;/RecNum&gt;&lt;DisplayText&gt;(de Lorgeril et al., 1999)&lt;/DisplayText&gt;&lt;record&gt;&lt;rec-number&gt;20&lt;/rec-number&gt;&lt;foreign-keys&gt;&lt;key app="EN" db-id="vd59wwa9htw29oe595kv20ty9zftzwsdrwvp"&gt;20&lt;/key&gt;&lt;/foreign-keys&gt;&lt;ref-type name="Journal Article"&gt;17&lt;/ref-type&gt;&lt;contributors&gt;&lt;authors&gt;&lt;author&gt;de Lorgeril, Michel&lt;/author&gt;&lt;author&gt;Salen, Patricia&lt;/author&gt;&lt;author&gt;Martin, Jean-Louis&lt;/author&gt;&lt;author&gt;Monjaud, Isabelle&lt;/author&gt;&lt;author&gt;Delaye, Jacques&lt;/author&gt;&lt;author&gt;Mamelle, Nicole&lt;/author&gt;&lt;/authors&gt;&lt;/contributors&gt;&lt;titles&gt;&lt;title&gt;Mediterranean Diet, Traditional Risk Factors, and the Rate of Cardiovascular Complications After Myocardial Infarction: Final Report of the Lyon Diet Heart Study&lt;/title&gt;&lt;secondary-title&gt;Circulation&lt;/secondary-title&gt;&lt;/titles&gt;&lt;pages&gt;779-785&lt;/pages&gt;&lt;volume&gt;99&lt;/volume&gt;&lt;number&gt;6&lt;/number&gt;&lt;dates&gt;&lt;year&gt;1999&lt;/year&gt;&lt;pub-dates&gt;&lt;date&gt;February 16, 1999&lt;/date&gt;&lt;/pub-dates&gt;&lt;/dates&gt;&lt;urls&gt;&lt;related-urls&gt;&lt;url&gt;http://circ.ahajournals.org/content/99/6/779.short&lt;/url&gt;&lt;/related-urls&gt;&lt;/urls&gt;&lt;electronic-resource-num&gt;10.1161/01.cir.99.6.779&lt;/electronic-resource-num&gt;&lt;/record&gt;&lt;/Cite&gt;&lt;/EndNote&gt;</w:instrText>
      </w:r>
      <w:r w:rsidRPr="00E04168">
        <w:fldChar w:fldCharType="separate"/>
      </w:r>
      <w:r w:rsidRPr="00E04168">
        <w:rPr>
          <w:noProof/>
        </w:rPr>
        <w:t>(de Lorgeril et al., 1999)</w:t>
      </w:r>
      <w:r w:rsidRPr="00E04168">
        <w:fldChar w:fldCharType="end"/>
      </w:r>
      <w:r w:rsidRPr="00E04168">
        <w:t xml:space="preserve">. Therefore, a Mediterranean diet that results in decreased cholesterol levels </w:t>
      </w:r>
      <w:r w:rsidR="00FB7076" w:rsidRPr="00E04168">
        <w:t>is not only protective against</w:t>
      </w:r>
      <w:r w:rsidRPr="00E04168">
        <w:t xml:space="preserve"> primary cardiovascular events but also secondary events. The substantial evidence demonstrating the potential benefit of a Mediterranean diet on prolonging health-span as well as life-span has resulted in large-scale studies</w:t>
      </w:r>
      <w:r w:rsidR="00FE0EEB" w:rsidRPr="00E04168">
        <w:t>,</w:t>
      </w:r>
      <w:r w:rsidRPr="00E04168">
        <w:t xml:space="preserve"> such as the NU-AGE project arising </w:t>
      </w:r>
      <w:r w:rsidRPr="00E04168">
        <w:fldChar w:fldCharType="begin">
          <w:fldData xml:space="preserve">PEVuZE5vdGU+PENpdGU+PEF1dGhvcj5TYW50b3JvPC9BdXRob3I+PFllYXI+MjAxNDwvWWVhcj48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</w:fldData>
        </w:fldChar>
      </w:r>
      <w:r w:rsidRPr="00E04168">
        <w:instrText xml:space="preserve"> ADDIN EN.CITE </w:instrText>
      </w:r>
      <w:r w:rsidRPr="00E04168">
        <w:fldChar w:fldCharType="begin">
          <w:fldData xml:space="preserve">PEVuZE5vdGU+PENpdGU+PEF1dGhvcj5TYW50b3JvPC9BdXRob3I+PFllYXI+MjAxNDwvWWVhcj48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</w:fldData>
        </w:fldChar>
      </w:r>
      <w:r w:rsidRPr="00E04168">
        <w:instrText xml:space="preserve"> ADDIN EN.CITE.DATA </w:instrText>
      </w:r>
      <w:r w:rsidRPr="00E04168">
        <w:fldChar w:fldCharType="end"/>
      </w:r>
      <w:r w:rsidRPr="00E04168">
        <w:fldChar w:fldCharType="separate"/>
      </w:r>
      <w:r w:rsidRPr="00E04168">
        <w:rPr>
          <w:noProof/>
        </w:rPr>
        <w:t>(Santoro et al., 2014)</w:t>
      </w:r>
      <w:r w:rsidRPr="00E04168">
        <w:fldChar w:fldCharType="end"/>
      </w:r>
      <w:r w:rsidRPr="00E04168">
        <w:t xml:space="preserve">. </w:t>
      </w:r>
      <w:r w:rsidR="00FE0EEB" w:rsidRPr="00E04168">
        <w:t xml:space="preserve">The NU-AGE project aims to utilise the Mediterranean diet as a treatment strategy to slow the rate of inflammaging, in addition to establishing the molecular mechanisms underpinning the anti-inflammaging effect of this dietary approach </w:t>
      </w:r>
      <w:r w:rsidR="00FE0EEB" w:rsidRPr="00E04168">
        <w:fldChar w:fldCharType="begin">
          <w:fldData xml:space="preserve">PEVuZE5vdGU+PENpdGU+PEF1dGhvcj5TYW50b3JvPC9BdXRob3I+PFllYXI+MjAxNDwvWWVhcj48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</w:fldData>
        </w:fldChar>
      </w:r>
      <w:r w:rsidR="00FE0EEB" w:rsidRPr="00E04168">
        <w:instrText xml:space="preserve"> ADDIN EN.CITE </w:instrText>
      </w:r>
      <w:r w:rsidR="00FE0EEB" w:rsidRPr="00E04168">
        <w:fldChar w:fldCharType="begin">
          <w:fldData xml:space="preserve">PEVuZE5vdGU+PENpdGU+PEF1dGhvcj5TYW50b3JvPC9BdXRob3I+PFllYXI+MjAxNDwvWWVhcj48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</w:fldData>
        </w:fldChar>
      </w:r>
      <w:r w:rsidR="00FE0EEB" w:rsidRPr="00E04168">
        <w:instrText xml:space="preserve"> ADDIN EN.CITE.DATA </w:instrText>
      </w:r>
      <w:r w:rsidR="00FE0EEB" w:rsidRPr="00E04168">
        <w:fldChar w:fldCharType="end"/>
      </w:r>
      <w:r w:rsidR="00FE0EEB" w:rsidRPr="00E04168">
        <w:fldChar w:fldCharType="separate"/>
      </w:r>
      <w:r w:rsidR="00FE0EEB" w:rsidRPr="00E04168">
        <w:rPr>
          <w:noProof/>
        </w:rPr>
        <w:t>(Santoro et al., 2014)</w:t>
      </w:r>
      <w:r w:rsidR="00FE0EEB" w:rsidRPr="00E04168">
        <w:fldChar w:fldCharType="end"/>
      </w:r>
      <w:r w:rsidR="00FE0EEB" w:rsidRPr="00E04168">
        <w:t>.</w:t>
      </w:r>
    </w:p>
    <w:p w14:paraId="0D61E647" w14:textId="77777777" w:rsidR="00FE0EEB" w:rsidRPr="00E04168" w:rsidRDefault="00FE0EEB" w:rsidP="003D6B2D">
      <w:pPr>
        <w:spacing w:line="276" w:lineRule="auto"/>
        <w:jc w:val="both"/>
      </w:pPr>
    </w:p>
    <w:p w14:paraId="26B66FA5" w14:textId="6109D311" w:rsidR="003D6B2D" w:rsidRPr="00E04168" w:rsidRDefault="008753E1" w:rsidP="003D6B2D">
      <w:pPr>
        <w:spacing w:line="276" w:lineRule="auto"/>
        <w:jc w:val="both"/>
        <w:rPr>
          <w:b/>
        </w:rPr>
      </w:pPr>
      <w:r w:rsidRPr="00E04168">
        <w:rPr>
          <w:b/>
        </w:rPr>
        <w:t>9</w:t>
      </w:r>
      <w:r w:rsidR="003D6B2D" w:rsidRPr="00E04168">
        <w:rPr>
          <w:b/>
        </w:rPr>
        <w:t xml:space="preserve">.0 The Recent Emergence of the Gut Microbiome </w:t>
      </w:r>
    </w:p>
    <w:p w14:paraId="4FA38CAE" w14:textId="39B3009D" w:rsidR="00DB4EC1" w:rsidRPr="00E04168" w:rsidRDefault="00FE0EEB" w:rsidP="00FE0EEB">
      <w:pPr>
        <w:spacing w:line="276" w:lineRule="auto"/>
        <w:jc w:val="both"/>
      </w:pPr>
      <w:r w:rsidRPr="00E04168">
        <w:t>The gut microbiome has a range of metabolic roles which maintain host heath, including; facilitating the digestion of starch, fibre, and sugars (Szilagyi et al., 2010); producing short-chain fatty acids (den Besten et al., 2013; Yu et al., 2010); vitamin absorption (Beulens et al., 2013); enhancing host immunity; preventing allergies (Shen and Clemente, 2015) and facilitating enterohepatic circulation of bile acids (section 3.2)</w:t>
      </w:r>
      <w:r w:rsidR="00D15CC3" w:rsidRPr="00E04168">
        <w:t>. A</w:t>
      </w:r>
      <w:r w:rsidR="000B3FB3" w:rsidRPr="00E04168">
        <w:t xml:space="preserve">lteration to </w:t>
      </w:r>
      <w:r w:rsidR="00DC663C" w:rsidRPr="00E04168">
        <w:t xml:space="preserve">the </w:t>
      </w:r>
      <w:r w:rsidR="00EF36E6" w:rsidRPr="00E04168">
        <w:t>microbiome can</w:t>
      </w:r>
      <w:r w:rsidR="00DC663C" w:rsidRPr="00E04168">
        <w:t xml:space="preserve"> impact </w:t>
      </w:r>
      <w:r w:rsidR="00EF36E6" w:rsidRPr="00E04168">
        <w:t>host</w:t>
      </w:r>
      <w:r w:rsidR="00DC663C" w:rsidRPr="00E04168">
        <w:t xml:space="preserve"> health</w:t>
      </w:r>
      <w:r w:rsidR="00EF36E6" w:rsidRPr="00E04168">
        <w:t xml:space="preserve"> </w:t>
      </w:r>
      <w:r w:rsidR="00DC663C" w:rsidRPr="00E04168">
        <w:t xml:space="preserve">and this has </w:t>
      </w:r>
      <w:r w:rsidR="003D6B2D" w:rsidRPr="00E04168">
        <w:t>increasingly been in</w:t>
      </w:r>
      <w:r w:rsidR="00EF36E6" w:rsidRPr="00E04168">
        <w:t>vestigated as a contributor to disease. T</w:t>
      </w:r>
      <w:r w:rsidR="003D6B2D" w:rsidRPr="00E04168">
        <w:t xml:space="preserve">he close relationship </w:t>
      </w:r>
      <w:r w:rsidR="00EF36E6" w:rsidRPr="00E04168">
        <w:t>between the</w:t>
      </w:r>
      <w:r w:rsidR="003D6B2D" w:rsidRPr="00E04168">
        <w:t xml:space="preserve"> microbiome and </w:t>
      </w:r>
      <w:r w:rsidR="00EF36E6" w:rsidRPr="00E04168">
        <w:t xml:space="preserve">its </w:t>
      </w:r>
      <w:r w:rsidR="003D6B2D" w:rsidRPr="00E04168">
        <w:t xml:space="preserve">human host has resulted in humans being described as metaorganisms </w:t>
      </w:r>
      <w:r w:rsidR="003D6B2D" w:rsidRPr="00E04168">
        <w:fldChar w:fldCharType="begin"/>
      </w:r>
      <w:r w:rsidR="003D6B2D" w:rsidRPr="00E04168">
        <w:instrText xml:space="preserve"> ADDIN EN.CITE &lt;EndNote&gt;&lt;Cite&gt;&lt;Author&gt;Biagi&lt;/Author&gt;&lt;Year&gt;2012&lt;/Year&gt;&lt;RecNum&gt;127&lt;/RecNum&gt;&lt;DisplayText&gt;(Biagi et al., 2012)&lt;/DisplayText&gt;&lt;record&gt;&lt;rec-number&gt;127&lt;/rec-number&gt;&lt;foreign-keys&gt;&lt;key app="EN" db-id="vd59wwa9htw29oe595kv20ty9zftzwsdrwvp"&gt;127&lt;/key&gt;&lt;/foreign-keys&gt;&lt;ref-type name="Journal Article"&gt;17&lt;/ref-type&gt;&lt;contributors&gt;&lt;authors&gt;&lt;author&gt;Biagi, Elena&lt;/author&gt;&lt;author&gt;Candela, Marco&lt;/author&gt;&lt;author&gt;Fairweather-Tait, Susan&lt;/author&gt;&lt;author&gt;Franceschi, Claudio&lt;/author&gt;&lt;author&gt;Brigidi, Patrizia&lt;/author&gt;&lt;/authors&gt;&lt;/contributors&gt;&lt;titles&gt;&lt;title&gt;Ageing of the human metaorganism: the microbial counterpart&lt;/title&gt;&lt;secondary-title&gt;Age&lt;/secondary-title&gt;&lt;/titles&gt;&lt;pages&gt;247-267&lt;/pages&gt;&lt;volume&gt;34&lt;/volume&gt;&lt;number&gt;1&lt;/number&gt;&lt;dates&gt;&lt;year&gt;2012&lt;/year&gt;&lt;pub-dates&gt;&lt;date&gt;02/24&amp;#xD;12/22/received&amp;#xD;01/30/accepted&lt;/date&gt;&lt;/pub-dates&gt;&lt;/dates&gt;&lt;pub-location&gt;Dordrecht&lt;/pub-location&gt;&lt;publisher&gt;Springer Netherlands&lt;/publisher&gt;&lt;isbn&gt;0161-9152&amp;#xD;1574-4647&lt;/isbn&gt;&lt;accession-num&gt;PMC3260362&lt;/accession-num&gt;&lt;urls&gt;&lt;related-urls&gt;&lt;url&gt;http://www.ncbi.nlm.nih.gov/pmc/articles/PMC3260362/&lt;/url&gt;&lt;/related-urls&gt;&lt;/urls&gt;&lt;electronic-resource-num&gt;10.1007/s11357-011-9217-5&lt;/electronic-resource-num&gt;&lt;remote-database-name&gt;PMC&lt;/remote-database-name&gt;&lt;/record&gt;&lt;/Cite&gt;&lt;/EndNote&gt;</w:instrText>
      </w:r>
      <w:r w:rsidR="003D6B2D" w:rsidRPr="00E04168">
        <w:fldChar w:fldCharType="separate"/>
      </w:r>
      <w:r w:rsidR="003D6B2D" w:rsidRPr="00E04168">
        <w:rPr>
          <w:noProof/>
        </w:rPr>
        <w:t xml:space="preserve">(Biagi et </w:t>
      </w:r>
      <w:r w:rsidR="003D6B2D" w:rsidRPr="00E04168">
        <w:rPr>
          <w:noProof/>
        </w:rPr>
        <w:lastRenderedPageBreak/>
        <w:t>al., 2012)</w:t>
      </w:r>
      <w:r w:rsidR="003D6B2D" w:rsidRPr="00E04168">
        <w:fldChar w:fldCharType="end"/>
      </w:r>
      <w:r w:rsidR="003D6B2D" w:rsidRPr="00E04168">
        <w:t>. The impact of the microbiome on overall healt</w:t>
      </w:r>
      <w:r w:rsidRPr="00E04168">
        <w:t xml:space="preserve">h was recently </w:t>
      </w:r>
      <w:r w:rsidR="00EF36E6" w:rsidRPr="00E04168">
        <w:t>illustrated by a</w:t>
      </w:r>
      <w:r w:rsidR="003D6B2D" w:rsidRPr="00E04168">
        <w:t xml:space="preserve"> female subject that underwent a faecal transplant from her overweight, but otherwise healthy daughter for the treatment of recurrent </w:t>
      </w:r>
      <w:r w:rsidR="003D6B2D" w:rsidRPr="00E04168">
        <w:rPr>
          <w:i/>
        </w:rPr>
        <w:t>Clostridium difficile</w:t>
      </w:r>
      <w:r w:rsidR="003D6B2D" w:rsidRPr="00E04168">
        <w:t xml:space="preserve"> infection. </w:t>
      </w:r>
      <w:r w:rsidR="008D4EE8" w:rsidRPr="00E04168">
        <w:t xml:space="preserve">Post-transplant, the recipient experienced substantial weight gain, resulting in a weight gain of 41 pounds and an increase in BMI from 26 to 34.5 at 36 months observation </w:t>
      </w:r>
      <w:r w:rsidR="008D4EE8" w:rsidRPr="00E04168">
        <w:fldChar w:fldCharType="begin"/>
      </w:r>
      <w:r w:rsidR="008D4EE8" w:rsidRPr="00E04168">
        <w:instrText xml:space="preserve"> ADDIN EN.CITE &lt;EndNote&gt;&lt;Cite&gt;&lt;Author&gt;Alang&lt;/Author&gt;&lt;Year&gt;2015&lt;/Year&gt;&lt;RecNum&gt;92&lt;/RecNum&gt;&lt;DisplayText&gt;(Alang and Kelly, 2015)&lt;/DisplayText&gt;&lt;record&gt;&lt;rec-number&gt;92&lt;/rec-number&gt;&lt;foreign-keys&gt;&lt;key app="EN" db-id="vd59wwa9htw29oe595kv20ty9zftzwsdrwvp"&gt;92&lt;/key&gt;&lt;/foreign-keys&gt;&lt;ref-type name="Journal Article"&gt;17&lt;/ref-type&gt;&lt;contributors&gt;&lt;authors&gt;&lt;author&gt;Alang, Neha&lt;/author&gt;&lt;author&gt;Kelly, Colleen R.&lt;/author&gt;&lt;/authors&gt;&lt;/contributors&gt;&lt;titles&gt;&lt;title&gt;Weight Gain After Fecal Microbiota Transplantation&lt;/title&gt;&lt;secondary-title&gt;Open Forum Infectious Diseases&lt;/secondary-title&gt;&lt;/titles&gt;&lt;volume&gt;2&lt;/volume&gt;&lt;number&gt;1&lt;/number&gt;&lt;dates&gt;&lt;year&gt;2015&lt;/year&gt;&lt;pub-dates&gt;&lt;date&gt;January 1, 2015&lt;/date&gt;&lt;/pub-dates&gt;&lt;/dates&gt;&lt;urls&gt;&lt;related-urls&gt;&lt;url&gt;http://ofid.oxfordjournals.org/content/2/1/ofv004.abstract&lt;/url&gt;&lt;/related-urls&gt;&lt;/urls&gt;&lt;electronic-resource-num&gt;10.1093/ofid/ofv004&lt;/electronic-resource-num&gt;&lt;/record&gt;&lt;/Cite&gt;&lt;/EndNote&gt;</w:instrText>
      </w:r>
      <w:r w:rsidR="008D4EE8" w:rsidRPr="00E04168">
        <w:fldChar w:fldCharType="separate"/>
      </w:r>
      <w:r w:rsidR="008D4EE8" w:rsidRPr="00E04168">
        <w:rPr>
          <w:noProof/>
        </w:rPr>
        <w:t>(Alang and Kelly, 2015)</w:t>
      </w:r>
      <w:r w:rsidR="008D4EE8" w:rsidRPr="00E04168">
        <w:fldChar w:fldCharType="end"/>
      </w:r>
      <w:r w:rsidR="008D4EE8" w:rsidRPr="00E04168">
        <w:t xml:space="preserve">. </w:t>
      </w:r>
      <w:r w:rsidR="003D6B2D" w:rsidRPr="00E04168">
        <w:t xml:space="preserve">This </w:t>
      </w:r>
      <w:r w:rsidR="00EF36E6" w:rsidRPr="00E04168">
        <w:t>suggests</w:t>
      </w:r>
      <w:r w:rsidR="003D6B2D" w:rsidRPr="00E04168">
        <w:t xml:space="preserve"> </w:t>
      </w:r>
      <w:r w:rsidR="00EF36E6" w:rsidRPr="00E04168">
        <w:t>‘</w:t>
      </w:r>
      <w:r w:rsidR="003D6B2D" w:rsidRPr="00E04168">
        <w:t>obesity promoting</w:t>
      </w:r>
      <w:r w:rsidR="00EF36E6" w:rsidRPr="00E04168">
        <w:t>’</w:t>
      </w:r>
      <w:r w:rsidR="003D6B2D" w:rsidRPr="00E04168">
        <w:t xml:space="preserve"> microb</w:t>
      </w:r>
      <w:r w:rsidR="00D15CC3" w:rsidRPr="00E04168">
        <w:t>iota can be transmitted from human to human</w:t>
      </w:r>
      <w:r w:rsidR="0082216A" w:rsidRPr="00E04168">
        <w:t>, as</w:t>
      </w:r>
      <w:r w:rsidR="00D15CC3" w:rsidRPr="00E04168">
        <w:t xml:space="preserve"> previously observed in rodents</w:t>
      </w:r>
      <w:r w:rsidR="003D6B2D" w:rsidRPr="00E04168">
        <w:t xml:space="preserve"> </w:t>
      </w:r>
      <w:r w:rsidR="003D6B2D" w:rsidRPr="00E04168">
        <w:fldChar w:fldCharType="begin"/>
      </w:r>
      <w:r w:rsidR="003D6B2D" w:rsidRPr="00E04168">
        <w:instrText xml:space="preserve"> ADDIN EN.CITE &lt;EndNote&gt;&lt;Cite&gt;&lt;Author&gt;Ridaura&lt;/Author&gt;&lt;Year&gt;2013&lt;/Year&gt;&lt;RecNum&gt;93&lt;/RecNum&gt;&lt;DisplayText&gt;(Ridaura et al., 2013)&lt;/DisplayText&gt;&lt;record&gt;&lt;rec-number&gt;93&lt;/rec-number&gt;&lt;foreign-keys&gt;&lt;key app="EN" db-id="vd59wwa9htw29oe595kv20ty9zftzwsdrwvp"&gt;93&lt;/key&gt;&lt;/foreign-keys&gt;&lt;ref-type name="Journal Article"&gt;17&lt;/ref-type&gt;&lt;contributors&gt;&lt;authors&gt;&lt;author&gt;Ridaura, Vanessa K.&lt;/author&gt;&lt;author&gt;Faith, Jeremiah J.&lt;/author&gt;&lt;author&gt;Rey, Federico E.&lt;/author&gt;&lt;author&gt;Cheng, Jiye&lt;/author&gt;&lt;author&gt;Duncan, Alexis E.&lt;/author&gt;&lt;author&gt;Kau, Andrew L.&lt;/author&gt;&lt;author&gt;Griffin, Nicholas W.&lt;/author&gt;&lt;author&gt;Lombard, Vincent&lt;/author&gt;&lt;author&gt;Henrissat, Bernard&lt;/author&gt;&lt;author&gt;Bain, James R.&lt;/author&gt;&lt;author&gt;Muehlbauer, Michael J.&lt;/author&gt;&lt;author&gt;Ilkayeva, Olga&lt;/author&gt;&lt;author&gt;Semenkovich, Clay F.&lt;/author&gt;&lt;author&gt;Funai, Katsuhiko&lt;/author&gt;&lt;author&gt;Hayashi, David K.&lt;/author&gt;&lt;author&gt;Lyle, Barbara J.&lt;/author&gt;&lt;author&gt;Martini, Margaret C.&lt;/author&gt;&lt;author&gt;Ursell, Luke K.&lt;/author&gt;&lt;author&gt;Clemente, Jose C.&lt;/author&gt;&lt;author&gt;Van Treuren, William&lt;/author&gt;&lt;author&gt;Walters, William A.&lt;/author&gt;&lt;author&gt;Knight, Rob&lt;/author&gt;&lt;author&gt;Newgard, Christopher B.&lt;/author&gt;&lt;author&gt;Heath, Andrew C.&lt;/author&gt;&lt;author&gt;Gordon, Jeffrey I.&lt;/author&gt;&lt;/authors&gt;&lt;/contributors&gt;&lt;titles&gt;&lt;title&gt;Gut Microbiota from Twins Discordant for Obesity Modulate Metabolism in Mice&lt;/title&gt;&lt;secondary-title&gt;Science&lt;/secondary-title&gt;&lt;/titles&gt;&lt;volume&gt;341&lt;/volume&gt;&lt;number&gt;6150&lt;/number&gt;&lt;dates&gt;&lt;year&gt;2013&lt;/year&gt;&lt;pub-dates&gt;&lt;date&gt;September 6, 2013&lt;/date&gt;&lt;/pub-dates&gt;&lt;/dates&gt;&lt;urls&gt;&lt;related-urls&gt;&lt;url&gt;http://www.sciencemag.org/content/341/6150/1241214.abstract&lt;/url&gt;&lt;/related-urls&gt;&lt;/urls&gt;&lt;electronic-resource-num&gt;10.1126/science.1241214&lt;/electronic-resource-num&gt;&lt;/record&gt;&lt;/Cite&gt;&lt;/EndNote&gt;</w:instrText>
      </w:r>
      <w:r w:rsidR="003D6B2D" w:rsidRPr="00E04168">
        <w:fldChar w:fldCharType="separate"/>
      </w:r>
      <w:r w:rsidR="003D6B2D" w:rsidRPr="00E04168">
        <w:rPr>
          <w:noProof/>
        </w:rPr>
        <w:t>(Ridaura et al., 2013)</w:t>
      </w:r>
      <w:r w:rsidR="003D6B2D" w:rsidRPr="00E04168">
        <w:fldChar w:fldCharType="end"/>
      </w:r>
      <w:r w:rsidR="003D6B2D" w:rsidRPr="00E04168">
        <w:t>. Understanding the</w:t>
      </w:r>
      <w:r w:rsidR="00EF36E6" w:rsidRPr="00E04168">
        <w:t xml:space="preserve"> role of the microbiome in</w:t>
      </w:r>
      <w:r w:rsidR="003D6B2D" w:rsidRPr="00E04168">
        <w:t xml:space="preserve"> health is challenging</w:t>
      </w:r>
      <w:r w:rsidR="008D4EE8" w:rsidRPr="00E04168">
        <w:t>,</w:t>
      </w:r>
      <w:r w:rsidR="003D6B2D" w:rsidRPr="00E04168">
        <w:t xml:space="preserve"> due to </w:t>
      </w:r>
      <w:r w:rsidR="00EF36E6" w:rsidRPr="00E04168">
        <w:t xml:space="preserve">complex </w:t>
      </w:r>
      <w:r w:rsidR="003D6B2D" w:rsidRPr="00E04168">
        <w:t>bidirectional interac</w:t>
      </w:r>
      <w:r w:rsidR="00EF36E6" w:rsidRPr="00E04168">
        <w:t>tions with many biological systems</w:t>
      </w:r>
      <w:r w:rsidR="003B33B4" w:rsidRPr="00E04168">
        <w:t xml:space="preserve">. </w:t>
      </w:r>
      <w:r w:rsidR="00F912F7" w:rsidRPr="00E04168">
        <w:t>For example, i</w:t>
      </w:r>
      <w:r w:rsidR="003B33B4" w:rsidRPr="00E04168">
        <w:t>t</w:t>
      </w:r>
      <w:r w:rsidR="003D6B2D" w:rsidRPr="00E04168">
        <w:t xml:space="preserve"> has been implicated in enhancing alveolar macrophage function in lung infections </w:t>
      </w:r>
      <w:r w:rsidR="003D6B2D" w:rsidRPr="00E04168">
        <w:fldChar w:fldCharType="begin"/>
      </w:r>
      <w:r w:rsidR="003D6B2D" w:rsidRPr="00E04168">
        <w:instrText xml:space="preserve"> ADDIN EN.CITE &lt;EndNote&gt;&lt;Cite&gt;&lt;Author&gt;Schuijt&lt;/Author&gt;&lt;Year&gt;2015&lt;/Year&gt;&lt;RecNum&gt;105&lt;/RecNum&gt;&lt;DisplayText&gt;(Schuijt et al., 2015)&lt;/DisplayText&gt;&lt;record&gt;&lt;rec-number&gt;105&lt;/rec-number&gt;&lt;foreign-keys&gt;&lt;key app="EN" db-id="vd59wwa9htw29oe595kv20ty9zftzwsdrwvp"&gt;105&lt;/key&gt;&lt;/foreign-keys&gt;&lt;ref-type name="Journal Article"&gt;17&lt;/ref-type&gt;&lt;contributors&gt;&lt;authors&gt;&lt;author&gt;Schuijt, Tim J&lt;/author&gt;&lt;author&gt;Lankelma, Jacqueline M&lt;/author&gt;&lt;author&gt;Scicluna, Brendon P&lt;/author&gt;&lt;author&gt;de Sousa e Melo, Felipe&lt;/author&gt;&lt;author&gt;Roelofs, Joris J T H&lt;/author&gt;&lt;author&gt;de Boer, J Daan&lt;/author&gt;&lt;author&gt;Hoogendijk, Arjan J&lt;/author&gt;&lt;author&gt;de Beer, Regina&lt;/author&gt;&lt;author&gt;de Vos, Alex&lt;/author&gt;&lt;author&gt;Belzer, Clara&lt;/author&gt;&lt;author&gt;de Vos, Willem M&lt;/author&gt;&lt;author&gt;van der Poll, Tom&lt;/author&gt;&lt;author&gt;Wiersinga, W Joost&lt;/author&gt;&lt;/authors&gt;&lt;/contributors&gt;&lt;titles&gt;&lt;title&gt;The gut microbiota plays a protective role in the host defence against pneumococcal pneumonia&lt;/title&gt;&lt;secondary-title&gt;Gut&lt;/secondary-title&gt;&lt;/titles&gt;&lt;dates&gt;&lt;year&gt;2015&lt;/year&gt;&lt;pub-dates&gt;&lt;date&gt;October 28, 2015&lt;/date&gt;&lt;/pub-dates&gt;&lt;/dates&gt;&lt;urls&gt;&lt;related-urls&gt;&lt;url&gt;http://gut.bmj.com/content/early/2015/10/28/gutjnl-2015-309728.abstract&lt;/url&gt;&lt;/related-urls&gt;&lt;/urls&gt;&lt;electronic-resource-num&gt;10.1136/gutjnl-2015-309728&lt;/electronic-resource-num&gt;&lt;/record&gt;&lt;/Cite&gt;&lt;/EndNote&gt;</w:instrText>
      </w:r>
      <w:r w:rsidR="003D6B2D" w:rsidRPr="00E04168">
        <w:fldChar w:fldCharType="separate"/>
      </w:r>
      <w:r w:rsidR="003D6B2D" w:rsidRPr="00E04168">
        <w:rPr>
          <w:noProof/>
        </w:rPr>
        <w:t>(Schuijt et al., 2015)</w:t>
      </w:r>
      <w:r w:rsidR="003D6B2D" w:rsidRPr="00E04168">
        <w:fldChar w:fldCharType="end"/>
      </w:r>
      <w:r w:rsidR="003D6B2D" w:rsidRPr="00E04168">
        <w:t xml:space="preserve"> </w:t>
      </w:r>
      <w:r w:rsidR="003B33B4" w:rsidRPr="00E04168">
        <w:t xml:space="preserve">and is thought to </w:t>
      </w:r>
      <w:r w:rsidR="00DC663C" w:rsidRPr="00E04168">
        <w:t xml:space="preserve">influence </w:t>
      </w:r>
      <w:r w:rsidR="003B33B4" w:rsidRPr="00E04168">
        <w:t xml:space="preserve"> brain morphology and function</w:t>
      </w:r>
      <w:r w:rsidR="00A85A22" w:rsidRPr="00E04168">
        <w:t xml:space="preserve"> </w:t>
      </w:r>
      <w:r w:rsidR="003D6B2D" w:rsidRPr="00E04168">
        <w:fldChar w:fldCharType="begin">
          <w:fldData xml:space="preserve">PEVuZE5vdGU+PENpdGU+PEF1dGhvcj5GZXJuYW5kZXotUmVhbDwvQXV0aG9yPjxZZWFyPjIwMTU8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</w:fldData>
        </w:fldChar>
      </w:r>
      <w:r w:rsidR="003D6B2D" w:rsidRPr="00E04168">
        <w:instrText xml:space="preserve"> ADDIN EN.CITE </w:instrText>
      </w:r>
      <w:r w:rsidR="003D6B2D" w:rsidRPr="00E04168">
        <w:fldChar w:fldCharType="begin">
          <w:fldData xml:space="preserve">PEVuZE5vdGU+PENpdGU+PEF1dGhvcj5GZXJuYW5kZXotUmVhbDwvQXV0aG9yPjxZZWFyPjIwMTU8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</w:fldData>
        </w:fldChar>
      </w:r>
      <w:r w:rsidR="003D6B2D" w:rsidRPr="00E04168">
        <w:instrText xml:space="preserve"> ADDIN EN.CITE.DATA </w:instrText>
      </w:r>
      <w:r w:rsidR="003D6B2D" w:rsidRPr="00E04168">
        <w:fldChar w:fldCharType="end"/>
      </w:r>
      <w:r w:rsidR="003D6B2D" w:rsidRPr="00E04168">
        <w:fldChar w:fldCharType="separate"/>
      </w:r>
      <w:r w:rsidR="003D6B2D" w:rsidRPr="00E04168">
        <w:rPr>
          <w:noProof/>
        </w:rPr>
        <w:t>(Fernandez-Real et al., 2015)</w:t>
      </w:r>
      <w:r w:rsidR="003D6B2D" w:rsidRPr="00E04168">
        <w:fldChar w:fldCharType="end"/>
      </w:r>
      <w:r w:rsidR="00DA1383" w:rsidRPr="00E04168">
        <w:t xml:space="preserve">. </w:t>
      </w:r>
      <w:r w:rsidR="008D4EE8" w:rsidRPr="00E04168">
        <w:t xml:space="preserve">A decrease in Actinobacteria with age is associated with amygdala disruption and thalmic microstructure, reduced motor speed and attention, in addition to increased intra-abdominal fat </w:t>
      </w:r>
      <w:r w:rsidR="008D4EE8" w:rsidRPr="00E04168">
        <w:fldChar w:fldCharType="begin">
          <w:fldData xml:space="preserve">PEVuZE5vdGU+PENpdGU+PEF1dGhvcj5GZXJuYW5kZXotUmVhbDwvQXV0aG9yPjxZZWFyPjIwMTU8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</w:fldData>
        </w:fldChar>
      </w:r>
      <w:r w:rsidR="008D4EE8" w:rsidRPr="00E04168">
        <w:instrText xml:space="preserve"> ADDIN EN.CITE </w:instrText>
      </w:r>
      <w:r w:rsidR="008D4EE8" w:rsidRPr="00E04168">
        <w:fldChar w:fldCharType="begin">
          <w:fldData xml:space="preserve">PEVuZE5vdGU+PENpdGU+PEF1dGhvcj5GZXJuYW5kZXotUmVhbDwvQXV0aG9yPjxZZWFyPjIwMTU8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</w:fldData>
        </w:fldChar>
      </w:r>
      <w:r w:rsidR="008D4EE8" w:rsidRPr="00E04168">
        <w:instrText xml:space="preserve"> ADDIN EN.CITE.DATA </w:instrText>
      </w:r>
      <w:r w:rsidR="008D4EE8" w:rsidRPr="00E04168">
        <w:fldChar w:fldCharType="end"/>
      </w:r>
      <w:r w:rsidR="008D4EE8" w:rsidRPr="00E04168">
        <w:fldChar w:fldCharType="separate"/>
      </w:r>
      <w:r w:rsidR="008D4EE8" w:rsidRPr="00E04168">
        <w:rPr>
          <w:noProof/>
        </w:rPr>
        <w:t>(Fernandez-Real et al., 2015)</w:t>
      </w:r>
      <w:r w:rsidR="008D4EE8" w:rsidRPr="00E04168">
        <w:fldChar w:fldCharType="end"/>
      </w:r>
      <w:r w:rsidR="003D6B2D" w:rsidRPr="00E04168">
        <w:t xml:space="preserve">. </w:t>
      </w:r>
      <w:r w:rsidR="0082216A" w:rsidRPr="00E04168">
        <w:t>Conversely, in a classic study</w:t>
      </w:r>
      <w:r w:rsidR="008D4EE8" w:rsidRPr="00E04168">
        <w:t>,</w:t>
      </w:r>
      <w:r w:rsidR="0082216A" w:rsidRPr="00E04168">
        <w:t xml:space="preserve"> </w:t>
      </w:r>
      <w:r w:rsidR="008D4EE8" w:rsidRPr="00E04168">
        <w:t xml:space="preserve">Killian et al. (1998) showed </w:t>
      </w:r>
      <w:r w:rsidR="0082216A" w:rsidRPr="00E04168">
        <w:t>mice exposed to stress exhibited altered intestinal function</w:t>
      </w:r>
      <w:r w:rsidR="00A85A22" w:rsidRPr="00E04168">
        <w:t xml:space="preserve"> </w:t>
      </w:r>
      <w:r w:rsidR="0082216A" w:rsidRPr="00E04168">
        <w:fldChar w:fldCharType="begin"/>
      </w:r>
      <w:r w:rsidR="0082216A" w:rsidRPr="00E04168">
        <w:instrText xml:space="preserve"> ADDIN EN.CITE &lt;EndNote&gt;&lt;Cite&gt;&lt;Author&gt;Kiliaan&lt;/Author&gt;&lt;Year&gt;1998&lt;/Year&gt;&lt;RecNum&gt;111&lt;/RecNum&gt;&lt;DisplayText&gt;(Kiliaan et al., 1998)&lt;/DisplayText&gt;&lt;record&gt;&lt;rec-number&gt;111&lt;/rec-number&gt;&lt;foreign-keys&gt;&lt;key app="EN" db-id="vd59wwa9htw29oe595kv20ty9zftzwsdrwvp"&gt;111&lt;/key&gt;&lt;/foreign-keys&gt;&lt;ref-type name="Journal Article"&gt;17&lt;/ref-type&gt;&lt;contributors&gt;&lt;authors&gt;&lt;author&gt;Kiliaan, A. J.&lt;/author&gt;&lt;author&gt;Saunders, P. R.&lt;/author&gt;&lt;author&gt;Bijlsma, P. B.&lt;/author&gt;&lt;author&gt;Berin, M. C.&lt;/author&gt;&lt;author&gt;Taminiau, J. A.&lt;/author&gt;&lt;author&gt;Groot, J. A.&lt;/author&gt;&lt;author&gt;Perdue, M. H.&lt;/author&gt;&lt;/authors&gt;&lt;/contributors&gt;&lt;auth-address&gt;Intestinal Disease Research Program, Faculty of Health Sciences, McMaster University, Hamilton, Ontario, Canada L8N 3Z5.&lt;/auth-address&gt;&lt;titles&gt;&lt;title&gt;Stress stimulates transepithelial macromolecular uptake in rat jejunum&lt;/title&gt;&lt;secondary-title&gt;Am J Physiol&lt;/secondary-title&gt;&lt;/titles&gt;&lt;pages&gt;G1037-44&lt;/pages&gt;&lt;volume&gt;275&lt;/volume&gt;&lt;number&gt;5 Pt 1&lt;/number&gt;&lt;edition&gt;1998/11/14&lt;/edition&gt;&lt;keywords&gt;&lt;keyword&gt;Animals&lt;/keyword&gt;&lt;keyword&gt;Atropine/pharmacology&lt;/keyword&gt;&lt;keyword&gt;Biological Transport&lt;/keyword&gt;&lt;keyword&gt;Endocytosis&lt;/keyword&gt;&lt;keyword&gt;Endosomes/drug effects/ physiology/ultrastructure&lt;/keyword&gt;&lt;keyword&gt;Horseradish Peroxidase/ pharmacokinetics&lt;/keyword&gt;&lt;keyword&gt;Intestinal Absorption&lt;/keyword&gt;&lt;keyword&gt;Intestinal Mucosa/drug effects/physiology/ physiopathology&lt;/keyword&gt;&lt;keyword&gt;Jejunum/physiology/ physiopathology&lt;/keyword&gt;&lt;keyword&gt;Male&lt;/keyword&gt;&lt;keyword&gt;Microscopy, Electron&lt;/keyword&gt;&lt;keyword&gt;Microvilli/drug effects/physiology/ultrastructure&lt;/keyword&gt;&lt;keyword&gt;Rats&lt;/keyword&gt;&lt;keyword&gt;Rats, Inbred WKY&lt;/keyword&gt;&lt;keyword&gt;Restraint, Physical&lt;/keyword&gt;&lt;keyword&gt;Stress, Psychological/ physiopathology&lt;/keyword&gt;&lt;/keywords&gt;&lt;dates&gt;&lt;year&gt;1998&lt;/year&gt;&lt;pub-dates&gt;&lt;date&gt;Nov&lt;/date&gt;&lt;/pub-dates&gt;&lt;/dates&gt;&lt;isbn&gt;0002-9513 (Print)&amp;#xD;0002-9513 (Linking)&lt;/isbn&gt;&lt;accession-num&gt;9815034&lt;/accession-num&gt;&lt;urls&gt;&lt;/urls&gt;&lt;remote-database-provider&gt;NLM&lt;/remote-database-provider&gt;&lt;language&gt;eng&lt;/language&gt;&lt;/record&gt;&lt;/Cite&gt;&lt;/EndNote&gt;</w:instrText>
      </w:r>
      <w:r w:rsidR="0082216A" w:rsidRPr="00E04168">
        <w:fldChar w:fldCharType="separate"/>
      </w:r>
      <w:r w:rsidR="0082216A" w:rsidRPr="00E04168">
        <w:rPr>
          <w:noProof/>
        </w:rPr>
        <w:t>(Kiliaan et al., 1998)</w:t>
      </w:r>
      <w:r w:rsidR="0082216A" w:rsidRPr="00E04168">
        <w:fldChar w:fldCharType="end"/>
      </w:r>
      <w:r w:rsidR="0082216A" w:rsidRPr="00E04168">
        <w:t xml:space="preserve">.  Moreover, administration of probiotic strains impact behaviour by improving mood and decreasing anxiety symptoms in both rodent and humans </w:t>
      </w:r>
      <w:r w:rsidR="0082216A" w:rsidRPr="00E04168">
        <w:fldChar w:fldCharType="begin">
          <w:fldData xml:space="preserve">PEVuZE5vdGU+PENpdGU+PEF1dGhvcj5TYXZpZ25hYzwvQXV0aG9yPjxZZWFyPjIwMTU8L1llYXI+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==
</w:fldData>
        </w:fldChar>
      </w:r>
      <w:r w:rsidR="0082216A" w:rsidRPr="00E04168">
        <w:instrText xml:space="preserve"> ADDIN EN.CITE </w:instrText>
      </w:r>
      <w:r w:rsidR="0082216A" w:rsidRPr="00E04168">
        <w:fldChar w:fldCharType="begin">
          <w:fldData xml:space="preserve">PEVuZE5vdGU+PENpdGU+PEF1dGhvcj5TYXZpZ25hYzwvQXV0aG9yPjxZZWFyPjIwMTU8L1llYXI+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==
</w:fldData>
        </w:fldChar>
      </w:r>
      <w:r w:rsidR="0082216A" w:rsidRPr="00E04168">
        <w:instrText xml:space="preserve"> ADDIN EN.CITE.DATA </w:instrText>
      </w:r>
      <w:r w:rsidR="0082216A" w:rsidRPr="00E04168">
        <w:fldChar w:fldCharType="end"/>
      </w:r>
      <w:r w:rsidR="0082216A" w:rsidRPr="00E04168">
        <w:fldChar w:fldCharType="separate"/>
      </w:r>
      <w:r w:rsidR="0082216A" w:rsidRPr="00E04168">
        <w:rPr>
          <w:noProof/>
        </w:rPr>
        <w:t>(Messaoudi et al., 2011; Savignac et al., 2015; Steenbergen et al., 2015)</w:t>
      </w:r>
      <w:r w:rsidR="0082216A" w:rsidRPr="00E04168">
        <w:fldChar w:fldCharType="end"/>
      </w:r>
      <w:r w:rsidR="0082216A" w:rsidRPr="00E04168">
        <w:t xml:space="preserve">. Thus, a bidirectional relationship exists between the gut and brain and it is likely that a similar relationship exists for </w:t>
      </w:r>
      <w:r w:rsidR="00F912F7" w:rsidRPr="00E04168">
        <w:t xml:space="preserve">other </w:t>
      </w:r>
      <w:r w:rsidR="0082216A" w:rsidRPr="00E04168">
        <w:t xml:space="preserve">organ systems.  </w:t>
      </w:r>
    </w:p>
    <w:p w14:paraId="7E3818CE" w14:textId="662F1150" w:rsidR="00DB4EC1" w:rsidRPr="00E04168" w:rsidRDefault="00DB4EC1" w:rsidP="003D6B2D">
      <w:pPr>
        <w:spacing w:line="276" w:lineRule="auto"/>
        <w:jc w:val="both"/>
        <w:rPr>
          <w:b/>
        </w:rPr>
      </w:pPr>
      <w:r w:rsidRPr="00E04168">
        <w:rPr>
          <w:b/>
        </w:rPr>
        <w:t xml:space="preserve">9.1 The </w:t>
      </w:r>
      <w:r w:rsidR="004D0A7D" w:rsidRPr="00E04168">
        <w:rPr>
          <w:b/>
        </w:rPr>
        <w:t xml:space="preserve">Gut </w:t>
      </w:r>
      <w:r w:rsidRPr="00E04168">
        <w:rPr>
          <w:b/>
        </w:rPr>
        <w:t>Microbiome and CVD</w:t>
      </w:r>
    </w:p>
    <w:p w14:paraId="6446E251" w14:textId="701DA2E5" w:rsidR="00124534" w:rsidRPr="00E04168" w:rsidRDefault="0082216A" w:rsidP="003D6B2D">
      <w:pPr>
        <w:spacing w:line="276" w:lineRule="auto"/>
        <w:jc w:val="both"/>
      </w:pPr>
      <w:r w:rsidRPr="00E04168">
        <w:t>There is an association between the</w:t>
      </w:r>
      <w:r w:rsidR="003D6B2D" w:rsidRPr="00E04168">
        <w:t xml:space="preserve"> microbiota and CVD</w:t>
      </w:r>
      <w:r w:rsidR="00DC663C" w:rsidRPr="00E04168">
        <w:t xml:space="preserve"> risk. This could be mediated via its effects on bile acid metabolism, or by its contribution to </w:t>
      </w:r>
      <w:r w:rsidR="003D6B2D" w:rsidRPr="00E04168">
        <w:t xml:space="preserve">choline diet-induced trimethylamine N-oxide (TMAO) production </w:t>
      </w:r>
      <w:r w:rsidR="003D6B2D" w:rsidRPr="00E04168">
        <w:fldChar w:fldCharType="begin">
          <w:fldData xml:space="preserve">PEVuZE5vdGU+PENpdGU+PEF1dGhvcj5Lb2V0aDwvQXV0aG9yPjxZZWFyPjIwMTM8L1llYXI+PFJl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</w:fldData>
        </w:fldChar>
      </w:r>
      <w:r w:rsidR="003D6B2D" w:rsidRPr="00E04168">
        <w:instrText xml:space="preserve"> ADDIN EN.CITE </w:instrText>
      </w:r>
      <w:r w:rsidR="003D6B2D" w:rsidRPr="00E04168">
        <w:fldChar w:fldCharType="begin">
          <w:fldData xml:space="preserve">PEVuZE5vdGU+PENpdGU+PEF1dGhvcj5Lb2V0aDwvQXV0aG9yPjxZZWFyPjIwMTM8L1llYXI+PFJl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</w:fldData>
        </w:fldChar>
      </w:r>
      <w:r w:rsidR="003D6B2D" w:rsidRPr="00E04168">
        <w:instrText xml:space="preserve"> ADDIN EN.CITE.DATA </w:instrText>
      </w:r>
      <w:r w:rsidR="003D6B2D" w:rsidRPr="00E04168">
        <w:fldChar w:fldCharType="end"/>
      </w:r>
      <w:r w:rsidR="003D6B2D" w:rsidRPr="00E04168">
        <w:fldChar w:fldCharType="separate"/>
      </w:r>
      <w:r w:rsidR="003D6B2D" w:rsidRPr="00E04168">
        <w:rPr>
          <w:noProof/>
        </w:rPr>
        <w:t>(Joyce et al., 2014; Koeth et al., 2013)</w:t>
      </w:r>
      <w:r w:rsidR="003D6B2D" w:rsidRPr="00E04168">
        <w:fldChar w:fldCharType="end"/>
      </w:r>
      <w:r w:rsidR="003D6B2D" w:rsidRPr="00E04168">
        <w:t xml:space="preserve">. </w:t>
      </w:r>
      <w:r w:rsidR="008253B8" w:rsidRPr="00E04168">
        <w:t>S</w:t>
      </w:r>
      <w:r w:rsidR="003D6B2D" w:rsidRPr="00E04168">
        <w:t>usceptibility to atherosclerosis has</w:t>
      </w:r>
      <w:r w:rsidR="008253B8" w:rsidRPr="00E04168">
        <w:t xml:space="preserve"> also</w:t>
      </w:r>
      <w:r w:rsidR="003D6B2D" w:rsidRPr="00E04168">
        <w:t xml:space="preserve"> been demonstrated to be transferable by microbiota transplantation in murine models </w:t>
      </w:r>
      <w:r w:rsidR="003D6B2D" w:rsidRPr="00E04168">
        <w:fldChar w:fldCharType="begin">
          <w:fldData xml:space="preserve">PEVuZE5vdGU+PENpdGU+PEF1dGhvcj5HcmVnb3J5PC9BdXRob3I+PFllYXI+MjAxNTwvWWVhcj48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=
</w:fldData>
        </w:fldChar>
      </w:r>
      <w:r w:rsidR="003D6B2D" w:rsidRPr="00E04168">
        <w:instrText xml:space="preserve"> ADDIN EN.CITE </w:instrText>
      </w:r>
      <w:r w:rsidR="003D6B2D" w:rsidRPr="00E04168">
        <w:fldChar w:fldCharType="begin">
          <w:fldData xml:space="preserve">PEVuZE5vdGU+PENpdGU+PEF1dGhvcj5HcmVnb3J5PC9BdXRob3I+PFllYXI+MjAxNTwvWWVhcj48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=
</w:fldData>
        </w:fldChar>
      </w:r>
      <w:r w:rsidR="003D6B2D" w:rsidRPr="00E04168">
        <w:instrText xml:space="preserve"> ADDIN EN.CITE.DATA </w:instrText>
      </w:r>
      <w:r w:rsidR="003D6B2D" w:rsidRPr="00E04168">
        <w:fldChar w:fldCharType="end"/>
      </w:r>
      <w:r w:rsidR="003D6B2D" w:rsidRPr="00E04168">
        <w:fldChar w:fldCharType="separate"/>
      </w:r>
      <w:r w:rsidR="003D6B2D" w:rsidRPr="00E04168">
        <w:rPr>
          <w:noProof/>
        </w:rPr>
        <w:t>(Gregory et al., 2015)</w:t>
      </w:r>
      <w:r w:rsidR="003D6B2D" w:rsidRPr="00E04168">
        <w:fldChar w:fldCharType="end"/>
      </w:r>
      <w:r w:rsidR="003D6B2D" w:rsidRPr="00E04168">
        <w:t xml:space="preserve">. Moreover, gut microbiota dysbiosis has been associated with increased low-grade inflammation, which is linked with the development of atherosclerosis </w:t>
      </w:r>
      <w:r w:rsidR="003D6B2D" w:rsidRPr="00E04168">
        <w:fldChar w:fldCharType="begin"/>
      </w:r>
      <w:r w:rsidR="003D6B2D" w:rsidRPr="00E04168">
        <w:instrText xml:space="preserve"> ADDIN EN.CITE &lt;EndNote&gt;&lt;Cite&gt;&lt;Author&gt;Chistiakov&lt;/Author&gt;&lt;Year&gt;2015&lt;/Year&gt;&lt;RecNum&gt;126&lt;/RecNum&gt;&lt;DisplayText&gt;(Chistiakov et al., 2015)&lt;/DisplayText&gt;&lt;record&gt;&lt;rec-number&gt;126&lt;/rec-number&gt;&lt;foreign-keys&gt;&lt;key app="EN" db-id="vd59wwa9htw29oe595kv20ty9zftzwsdrwvp"&gt;126&lt;/key&gt;&lt;/foreign-keys&gt;&lt;ref-type name="Journal Article"&gt;17&lt;/ref-type&gt;&lt;contributors&gt;&lt;authors&gt;&lt;author&gt;Chistiakov, Dmitry A.&lt;/author&gt;&lt;author&gt;Bobryshev, Yuri V.&lt;/author&gt;&lt;author&gt;Kozarov, Emil&lt;/author&gt;&lt;author&gt;Sobenin, Igor A.&lt;/author&gt;&lt;author&gt;Orekhov, Alexander N.&lt;/author&gt;&lt;/authors&gt;&lt;/contributors&gt;&lt;titles&gt;&lt;title&gt;Role of gut microbiota in the modulation of atherosclerosis-associated immune response&lt;/title&gt;&lt;secondary-title&gt;Frontiers in Microbiology&lt;/secondary-title&gt;&lt;/titles&gt;&lt;pages&gt;671&lt;/pages&gt;&lt;volume&gt;6&lt;/volume&gt;&lt;dates&gt;&lt;year&gt;2015&lt;/year&gt;&lt;pub-dates&gt;&lt;date&gt;06/30&amp;#xD;12/19/received&amp;#xD;06/19/accepted&lt;/date&gt;&lt;/pub-dates&gt;&lt;/dates&gt;&lt;publisher&gt;Frontiers Media S.A.&lt;/publisher&gt;&lt;isbn&gt;1664-302X&lt;/isbn&gt;&lt;accession-num&gt;PMC4485310&lt;/accession-num&gt;&lt;urls&gt;&lt;related-urls&gt;&lt;url&gt;http://www.ncbi.nlm.nih.gov/pmc/articles/PMC4485310/&lt;/url&gt;&lt;/related-urls&gt;&lt;/urls&gt;&lt;electronic-resource-num&gt;10.3389/fmicb.2015.00671&lt;/electronic-resource-num&gt;&lt;remote-database-name&gt;PMC&lt;/remote-database-name&gt;&lt;/record&gt;&lt;/Cite&gt;&lt;/EndNote&gt;</w:instrText>
      </w:r>
      <w:r w:rsidR="003D6B2D" w:rsidRPr="00E04168">
        <w:fldChar w:fldCharType="separate"/>
      </w:r>
      <w:r w:rsidR="003D6B2D" w:rsidRPr="00E04168">
        <w:rPr>
          <w:noProof/>
        </w:rPr>
        <w:t>(Chistiakov et al., 2015)</w:t>
      </w:r>
      <w:r w:rsidR="003D6B2D" w:rsidRPr="00E04168">
        <w:fldChar w:fldCharType="end"/>
      </w:r>
      <w:r w:rsidR="003D6B2D" w:rsidRPr="00E04168">
        <w:t>. To examine the role of the gut microbiome on CVD risk, Fu et al. (2015) explored the potential relationships between operational taxonomic units (OTUs) with BMI, and blood lipids. High bacterial diversity was associated with a decreased BMI, and triglyceride level</w:t>
      </w:r>
      <w:r w:rsidR="008253B8" w:rsidRPr="00E04168">
        <w:t>s</w:t>
      </w:r>
      <w:r w:rsidR="003D6B2D" w:rsidRPr="00E04168">
        <w:t>, whilst a po</w:t>
      </w:r>
      <w:r w:rsidR="008253B8" w:rsidRPr="00E04168">
        <w:t xml:space="preserve">sitive correlation was observed </w:t>
      </w:r>
      <w:r w:rsidR="003D6B2D" w:rsidRPr="00E04168">
        <w:t>with HDL-C levels. A total of 66 OTUs were associated with BMI, while 114 were associated with triglycerides, a</w:t>
      </w:r>
      <w:r w:rsidR="00197B64" w:rsidRPr="00E04168">
        <w:t xml:space="preserve">nd 34 OTUs with HDL. </w:t>
      </w:r>
      <w:r w:rsidR="00B456D5" w:rsidRPr="00E04168">
        <w:t>In particular</w:t>
      </w:r>
      <w:r w:rsidR="00197B64" w:rsidRPr="00E04168">
        <w:t xml:space="preserve"> </w:t>
      </w:r>
      <w:r w:rsidR="003D6B2D" w:rsidRPr="00E04168">
        <w:rPr>
          <w:i/>
        </w:rPr>
        <w:t>Clostridiaceae/Lachnospiracease</w:t>
      </w:r>
      <w:r w:rsidR="003D6B2D" w:rsidRPr="00E04168">
        <w:t xml:space="preserve"> was able to modulate LDL-C levels. Fu et al. (2015) estimated that the gut microbiota is</w:t>
      </w:r>
      <w:r w:rsidR="00197B64" w:rsidRPr="00E04168">
        <w:t xml:space="preserve"> independently responsible for ≤</w:t>
      </w:r>
      <w:r w:rsidR="003D6B2D" w:rsidRPr="00E04168">
        <w:t>6%</w:t>
      </w:r>
      <w:r w:rsidR="00197B64" w:rsidRPr="00E04168">
        <w:t xml:space="preserve"> of blood lipid level variation</w:t>
      </w:r>
      <w:r w:rsidR="003D6B2D" w:rsidRPr="00E04168">
        <w:t xml:space="preserve"> </w:t>
      </w:r>
      <w:r w:rsidR="003D6B2D" w:rsidRPr="00E04168">
        <w:fldChar w:fldCharType="begin"/>
      </w:r>
      <w:r w:rsidR="003D6B2D" w:rsidRPr="00E04168">
        <w:instrText xml:space="preserve"> ADDIN EN.CITE &lt;EndNote&gt;&lt;Cite&gt;&lt;Author&gt;Fu&lt;/Author&gt;&lt;Year&gt;2015&lt;/Year&gt;&lt;RecNum&gt;5&lt;/RecNum&gt;&lt;DisplayText&gt;(Fu et al., 2015)&lt;/DisplayText&gt;&lt;record&gt;&lt;rec-number&gt;5&lt;/rec-number&gt;&lt;foreign-keys&gt;&lt;key app="EN" db-id="vd59wwa9htw29oe595kv20ty9zftzwsdrwvp"&gt;5&lt;/key&gt;&lt;/foreign-keys&gt;&lt;ref-type name="Journal Article"&gt;17&lt;/ref-type&gt;&lt;contributors&gt;&lt;authors&gt;&lt;author&gt;Fu, Jingyaun&lt;/author&gt;&lt;author&gt;Bonder, Marc Jan&lt;/author&gt;&lt;author&gt;Cenit, María Carmen&lt;/author&gt;&lt;author&gt;Tigchelaar, Ettje&lt;/author&gt;&lt;author&gt;Maatman, Astrid&lt;/author&gt;&lt;author&gt;Dekens, Jackie A.M.&lt;/author&gt;&lt;author&gt;Brandsma, Eelke&lt;/author&gt;&lt;author&gt;Marczynska, Joanna&lt;/author&gt;&lt;author&gt;Imhann, Floris&lt;/author&gt;&lt;author&gt;Weersma, Rinse K.&lt;/author&gt;&lt;author&gt;Franke, Lude&lt;/author&gt;&lt;author&gt;Poon, Tiffany W.&lt;/author&gt;&lt;author&gt;Xavier, Ramnik J.&lt;/author&gt;&lt;author&gt;Gevers, Dirk&lt;/author&gt;&lt;author&gt;Hofker, Marten H.&lt;/author&gt;&lt;author&gt;Wijmenga, Cisca&lt;/author&gt;&lt;author&gt;Zhernakova, Alexandra&lt;/author&gt;&lt;/authors&gt;&lt;/contributors&gt;&lt;titles&gt;&lt;title&gt;The Gut Microbiome Contributes to a Substantial Proportion of the Variation in Blood Lipids&lt;/title&gt;&lt;secondary-title&gt;Circulation Research&lt;/secondary-title&gt;&lt;/titles&gt;&lt;dates&gt;&lt;year&gt;2015&lt;/year&gt;&lt;pub-dates&gt;&lt;date&gt;September 10, 2015&lt;/date&gt;&lt;/pub-dates&gt;&lt;/dates&gt;&lt;urls&gt;&lt;related-urls&gt;&lt;url&gt;http://circres.ahajournals.org/content/early/2015/09/09/CIRCRESAHA.115.306807.abstract&lt;/url&gt;&lt;/related-urls&gt;&lt;/urls&gt;&lt;electronic-resource-num&gt;10.1161/circresaha.115.306807&lt;/electronic-resource-num&gt;&lt;/record&gt;&lt;/Cite&gt;&lt;/EndNote&gt;</w:instrText>
      </w:r>
      <w:r w:rsidR="003D6B2D" w:rsidRPr="00E04168">
        <w:fldChar w:fldCharType="separate"/>
      </w:r>
      <w:r w:rsidR="003D6B2D" w:rsidRPr="00E04168">
        <w:rPr>
          <w:noProof/>
        </w:rPr>
        <w:t>(Fu et al., 2015)</w:t>
      </w:r>
      <w:r w:rsidR="003D6B2D" w:rsidRPr="00E04168">
        <w:fldChar w:fldCharType="end"/>
      </w:r>
      <w:r w:rsidR="003D6B2D" w:rsidRPr="00E04168">
        <w:t>.</w:t>
      </w:r>
    </w:p>
    <w:p w14:paraId="6E36485C" w14:textId="77777777" w:rsidR="00DB4EC1" w:rsidRPr="00E04168" w:rsidRDefault="00DB4EC1" w:rsidP="003D6B2D">
      <w:pPr>
        <w:spacing w:line="276" w:lineRule="auto"/>
        <w:jc w:val="both"/>
      </w:pPr>
    </w:p>
    <w:p w14:paraId="035A592E" w14:textId="0EE24C90" w:rsidR="00DB4EC1" w:rsidRPr="00E04168" w:rsidRDefault="00B456D5" w:rsidP="003D6B2D">
      <w:pPr>
        <w:spacing w:line="276" w:lineRule="auto"/>
        <w:jc w:val="both"/>
        <w:rPr>
          <w:b/>
        </w:rPr>
      </w:pPr>
      <w:r w:rsidRPr="00E04168">
        <w:rPr>
          <w:b/>
        </w:rPr>
        <w:t>9.2</w:t>
      </w:r>
      <w:r w:rsidR="00DB4EC1" w:rsidRPr="00E04168">
        <w:rPr>
          <w:b/>
        </w:rPr>
        <w:t xml:space="preserve"> The </w:t>
      </w:r>
      <w:r w:rsidR="004D0A7D" w:rsidRPr="00E04168">
        <w:rPr>
          <w:b/>
        </w:rPr>
        <w:t xml:space="preserve">Gut </w:t>
      </w:r>
      <w:r w:rsidR="00DB4EC1" w:rsidRPr="00E04168">
        <w:rPr>
          <w:b/>
        </w:rPr>
        <w:t>Microbiome and Ageing</w:t>
      </w:r>
    </w:p>
    <w:p w14:paraId="0E9B8DBA" w14:textId="77777777" w:rsidR="00D666C0" w:rsidRPr="00E04168" w:rsidRDefault="00453BA6" w:rsidP="003D6B2D">
      <w:pPr>
        <w:spacing w:line="276" w:lineRule="auto"/>
        <w:jc w:val="both"/>
      </w:pPr>
      <w:r w:rsidRPr="00E04168">
        <w:t>Due to inter-individual variation</w:t>
      </w:r>
      <w:r w:rsidR="008D4EE8" w:rsidRPr="00E04168">
        <w:t>,</w:t>
      </w:r>
      <w:r w:rsidRPr="00E04168">
        <w:t xml:space="preserve"> there is conflicting evidence </w:t>
      </w:r>
      <w:r w:rsidR="00124534" w:rsidRPr="00E04168">
        <w:t>on</w:t>
      </w:r>
      <w:r w:rsidRPr="00E04168">
        <w:t xml:space="preserve"> microbiome changes during ageing. In</w:t>
      </w:r>
      <w:r w:rsidR="008D4EE8" w:rsidRPr="00E04168">
        <w:t xml:space="preserve"> an </w:t>
      </w:r>
      <w:r w:rsidR="003D6B2D" w:rsidRPr="00E04168">
        <w:t>elderly Ir</w:t>
      </w:r>
      <w:r w:rsidR="00B456D5" w:rsidRPr="00E04168">
        <w:t>ish cohort (</w:t>
      </w:r>
      <w:r w:rsidRPr="00E04168">
        <w:t>65-96 years</w:t>
      </w:r>
      <w:r w:rsidR="00B456D5" w:rsidRPr="00E04168">
        <w:t>)</w:t>
      </w:r>
      <w:r w:rsidR="003D6B2D" w:rsidRPr="00E04168">
        <w:t xml:space="preserve">, the proportion of Bacteriodetes ranged from 3-92%, while Firmicutes ranged from 7-94% </w:t>
      </w:r>
      <w:r w:rsidR="003D6B2D" w:rsidRPr="00E04168">
        <w:fldChar w:fldCharType="begin"/>
      </w:r>
      <w:r w:rsidR="003D6B2D" w:rsidRPr="00E04168">
        <w:instrText xml:space="preserve"> ADDIN EN.CITE &lt;EndNote&gt;&lt;Cite&gt;&lt;Author&gt;Claesson&lt;/Author&gt;&lt;Year&gt;2011&lt;/Year&gt;&lt;RecNum&gt;115&lt;/RecNum&gt;&lt;DisplayText&gt;(Claesson et al., 2011)&lt;/DisplayText&gt;&lt;record&gt;&lt;rec-number&gt;115&lt;/rec-number&gt;&lt;foreign-keys&gt;&lt;key app="EN" db-id="vd59wwa9htw29oe595kv20ty9zftzwsdrwvp"&gt;115&lt;/key&gt;&lt;/foreign-keys&gt;&lt;ref-type name="Journal Article"&gt;17&lt;/ref-type&gt;&lt;contributors&gt;&lt;authors&gt;&lt;author&gt;Claesson, Marcus J.&lt;/author&gt;&lt;author&gt;Cusack, Siobhán&lt;/author&gt;&lt;author&gt;O&amp;apos;Sullivan, Orla&lt;/author&gt;&lt;author&gt;Greene-Diniz, Rachel&lt;/author&gt;&lt;author&gt;de Weerd, Heleen&lt;/author&gt;&lt;author&gt;Flannery, Edel&lt;/author&gt;&lt;author&gt;Marchesi, Julian R.&lt;/author&gt;&lt;author&gt;Falush, Daniel&lt;/author&gt;&lt;author&gt;Dinan, Timothy&lt;/author&gt;&lt;author&gt;Fitzgerald, Gerald&lt;/author&gt;&lt;author&gt;Stanton, Catherine&lt;/author&gt;&lt;author&gt;van Sinderen, Douwe&lt;/author&gt;&lt;author&gt;O&amp;apos;Connor, Michael&lt;/author&gt;&lt;author&gt;Harnedy, Norma&lt;/author&gt;&lt;author&gt;O&amp;apos;Connor, Kieran&lt;/author&gt;&lt;author&gt;Henry, Colm&lt;/author&gt;&lt;author&gt;O&amp;apos;Mahony, Denis&lt;/author&gt;&lt;author&gt;Fitzgerald, Anthony P.&lt;/author&gt;&lt;author&gt;Shanahan, Fergus&lt;/author&gt;&lt;author&gt;Twomey, Cillian&lt;/author&gt;&lt;author&gt;Hill, Colin&lt;/author&gt;&lt;author&gt;Ross, R. Paul&lt;/author&gt;&lt;author&gt;O&amp;apos;Toole, Paul W.&lt;/author&gt;&lt;/authors&gt;&lt;/contributors&gt;&lt;titles&gt;&lt;title&gt;Composition, variability, and temporal stability of the intestinal microbiota of the elderly&lt;/title&gt;&lt;secondary-title&gt;Proceedings of the National Academy of Sciences of the United States of America&lt;/secondary-title&gt;&lt;/titles&gt;&lt;pages&gt;4586-4591&lt;/pages&gt;&lt;volume&gt;108&lt;/volume&gt;&lt;number&gt;Suppl 1&lt;/number&gt;&lt;dates&gt;&lt;year&gt;2011&lt;/year&gt;&lt;pub-dates&gt;&lt;date&gt;06/22&lt;/date&gt;&lt;/pub-dates&gt;&lt;/dates&gt;&lt;publisher&gt;National Academy of Sciences&lt;/publisher&gt;&lt;isbn&gt;0027-8424&amp;#xD;1091-6490&lt;/isbn&gt;&lt;accession-num&gt;PMC3063589&lt;/accession-num&gt;&lt;urls&gt;&lt;related-urls&gt;&lt;url&gt;http://www.ncbi.nlm.nih.gov/pmc/articles/PMC3063589/&lt;/url&gt;&lt;/related-urls&gt;&lt;/urls&gt;&lt;electronic-resource-num&gt;10.1073/pnas.1000097107&lt;/electronic-resource-num&gt;&lt;remote-database-name&gt;PMC&lt;/remote-database-name&gt;&lt;/record&gt;&lt;/Cite&gt;&lt;/EndNote&gt;</w:instrText>
      </w:r>
      <w:r w:rsidR="003D6B2D" w:rsidRPr="00E04168">
        <w:fldChar w:fldCharType="separate"/>
      </w:r>
      <w:r w:rsidR="003D6B2D" w:rsidRPr="00E04168">
        <w:rPr>
          <w:noProof/>
        </w:rPr>
        <w:t>(Claesson et al., 2011)</w:t>
      </w:r>
      <w:r w:rsidR="003D6B2D" w:rsidRPr="00E04168">
        <w:fldChar w:fldCharType="end"/>
      </w:r>
      <w:r w:rsidR="003D6B2D" w:rsidRPr="00E04168">
        <w:t>. Further diffe</w:t>
      </w:r>
      <w:r w:rsidRPr="00E04168">
        <w:t>rences</w:t>
      </w:r>
      <w:r w:rsidR="008D4EE8" w:rsidRPr="00E04168">
        <w:t xml:space="preserve"> in the gut microbiome</w:t>
      </w:r>
      <w:r w:rsidRPr="00E04168">
        <w:t xml:space="preserve"> have also been observed</w:t>
      </w:r>
      <w:r w:rsidR="008D4EE8" w:rsidRPr="00E04168">
        <w:t xml:space="preserve"> in other population groups</w:t>
      </w:r>
      <w:r w:rsidR="003D6B2D" w:rsidRPr="00E04168">
        <w:t>. For example</w:t>
      </w:r>
      <w:r w:rsidR="008D4EE8" w:rsidRPr="00E04168">
        <w:t>,</w:t>
      </w:r>
      <w:r w:rsidR="003D6B2D" w:rsidRPr="00E04168">
        <w:t xml:space="preserve"> </w:t>
      </w:r>
      <w:r w:rsidR="003D6B2D" w:rsidRPr="00E04168">
        <w:rPr>
          <w:i/>
        </w:rPr>
        <w:t>Clostridium</w:t>
      </w:r>
      <w:r w:rsidR="003D6B2D" w:rsidRPr="00E04168">
        <w:t xml:space="preserve"> cluster XIVa has been observed to decrease with age in Japanese, Finnish, and Austrian cohorts </w:t>
      </w:r>
      <w:r w:rsidR="003D6B2D" w:rsidRPr="00E04168">
        <w:fldChar w:fldCharType="begin">
          <w:fldData xml:space="preserve">PEVuZE5vdGU+PENpdGU+PEF1dGhvcj5NYWtpdnVva2tvPC9BdXRob3I+PFllYXI+MjAxMDwvWWVh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=
</w:fldData>
        </w:fldChar>
      </w:r>
      <w:r w:rsidR="003D6B2D" w:rsidRPr="00E04168">
        <w:instrText xml:space="preserve"> ADDIN EN.CITE </w:instrText>
      </w:r>
      <w:r w:rsidR="003D6B2D" w:rsidRPr="00E04168">
        <w:fldChar w:fldCharType="begin">
          <w:fldData xml:space="preserve">PEVuZE5vdGU+PENpdGU+PEF1dGhvcj5NYWtpdnVva2tvPC9BdXRob3I+PFllYXI+MjAxMDwvWWVh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=
</w:fldData>
        </w:fldChar>
      </w:r>
      <w:r w:rsidR="003D6B2D" w:rsidRPr="00E04168">
        <w:instrText xml:space="preserve"> ADDIN EN.CITE.DATA </w:instrText>
      </w:r>
      <w:r w:rsidR="003D6B2D" w:rsidRPr="00E04168">
        <w:fldChar w:fldCharType="end"/>
      </w:r>
      <w:r w:rsidR="003D6B2D" w:rsidRPr="00E04168">
        <w:fldChar w:fldCharType="separate"/>
      </w:r>
      <w:r w:rsidR="003D6B2D" w:rsidRPr="00E04168">
        <w:rPr>
          <w:noProof/>
        </w:rPr>
        <w:t>(Hayashi et al., 2003; Hippe et al., 2011; Makivuokko et al., 2010)</w:t>
      </w:r>
      <w:r w:rsidR="003D6B2D" w:rsidRPr="00E04168">
        <w:fldChar w:fldCharType="end"/>
      </w:r>
      <w:r w:rsidR="003D6B2D" w:rsidRPr="00E04168">
        <w:t xml:space="preserve">, whereas an increase has been observed in German and Italian cohorts </w:t>
      </w:r>
      <w:r w:rsidR="003D6B2D" w:rsidRPr="00E04168">
        <w:fldChar w:fldCharType="begin"/>
      </w:r>
      <w:r w:rsidR="003D6B2D" w:rsidRPr="00E04168">
        <w:instrText xml:space="preserve"> ADDIN EN.CITE &lt;EndNote&gt;&lt;Cite&gt;&lt;Author&gt;Mueller&lt;/Author&gt;&lt;Year&gt;2006&lt;/Year&gt;&lt;RecNum&gt;121&lt;/RecNum&gt;&lt;DisplayText&gt;(Mueller et al., 2006)&lt;/DisplayText&gt;&lt;record&gt;&lt;rec-number&gt;121&lt;/rec-number&gt;&lt;foreign-keys&gt;&lt;key app="EN" db-id="vd59wwa9htw29oe595kv20ty9zftzwsdrwvp"&gt;121&lt;/key&gt;&lt;/foreign-keys&gt;&lt;ref-type name="Journal Article"&gt;17&lt;/ref-type&gt;&lt;contributors&gt;&lt;authors&gt;&lt;author&gt;Mueller, Susanne&lt;/author&gt;&lt;author&gt;Saunier, Katiana&lt;/author&gt;&lt;author&gt;Hanisch, Christiana&lt;/author&gt;&lt;author&gt;Norin, Elisabeth&lt;/author&gt;&lt;author&gt;Alm, Livia&lt;/author&gt;&lt;author&gt;Midtvedt, Tore&lt;/author&gt;&lt;author&gt;Cresci, Alberto&lt;/author&gt;&lt;author&gt;Silvi, Stefania&lt;/author&gt;&lt;author&gt;Orpianesi, Carla&lt;/author&gt;&lt;author&gt;Verdenelli, Maria Cristina&lt;/author&gt;&lt;author&gt;Clavel, Thomas&lt;/author&gt;&lt;author&gt;Koebnick, Corinna&lt;/author&gt;&lt;author&gt;Zunft, Hans-Joachim Franz&lt;/author&gt;&lt;author&gt;Doré, Joël&lt;/author&gt;&lt;author&gt;Blaut, Michael&lt;/author&gt;&lt;/authors&gt;&lt;/contributors&gt;&lt;titles&gt;&lt;title&gt;Differences in Fecal Microbiota in Different European Study Populations in Relation to Age, Gender, and Country: a Cross-Sectional Study&lt;/title&gt;&lt;secondary-title&gt;Applied and Environmental Microbiology&lt;/secondary-title&gt;&lt;/titles&gt;&lt;pages&gt;1027-1033&lt;/pages&gt;&lt;volume&gt;72&lt;/volume&gt;&lt;number&gt;2&lt;/number&gt;&lt;dates&gt;&lt;year&gt;2006&lt;/year&gt;&lt;pub-dates&gt;&lt;date&gt;06/27/received&amp;#xD;09/02/accepted&lt;/date&gt;&lt;/pub-dates&gt;&lt;/dates&gt;&lt;publisher&gt;American Society for Microbiology&lt;/publisher&gt;&lt;isbn&gt;0099-2240&amp;#xD;1098-5336&lt;/isbn&gt;&lt;accession-num&gt;PMC1392899&lt;/accession-num&gt;&lt;urls&gt;&lt;related-urls&gt;&lt;url&gt;http://www.ncbi.nlm.nih.gov/pmc/articles/PMC1392899/&lt;/url&gt;&lt;/related-urls&gt;&lt;/urls&gt;&lt;electronic-resource-num&gt;10.1128/AEM.72.2.1027-1033.2006&lt;/electronic-resource-num&gt;&lt;remote-database-name&gt;PMC&lt;/remote-database-name&gt;&lt;/record&gt;&lt;/Cite&gt;&lt;/EndNote&gt;</w:instrText>
      </w:r>
      <w:r w:rsidR="003D6B2D" w:rsidRPr="00E04168">
        <w:fldChar w:fldCharType="separate"/>
      </w:r>
      <w:r w:rsidR="003D6B2D" w:rsidRPr="00E04168">
        <w:rPr>
          <w:noProof/>
        </w:rPr>
        <w:t>(Mueller et al., 2006)</w:t>
      </w:r>
      <w:r w:rsidR="003D6B2D" w:rsidRPr="00E04168">
        <w:fldChar w:fldCharType="end"/>
      </w:r>
      <w:r w:rsidR="00124534" w:rsidRPr="00E04168">
        <w:t xml:space="preserve">. </w:t>
      </w:r>
      <w:r w:rsidR="008D4EE8" w:rsidRPr="00E04168">
        <w:t xml:space="preserve">Biagi et al. (2010) reported higher levels of the Clostridium cluster XIVa in elderly Italians (49%), when compared to younger individuals (44%), although the levels did reduce slightly in centenarians (34%) </w:t>
      </w:r>
      <w:r w:rsidR="003D6B2D" w:rsidRPr="00E04168">
        <w:fldChar w:fldCharType="begin"/>
      </w:r>
      <w:r w:rsidR="003D6B2D" w:rsidRPr="00E04168">
        <w:instrText xml:space="preserve"> ADDIN EN.CITE &lt;EndNote&gt;&lt;Cite&gt;&lt;Author&gt;Biagi&lt;/Author&gt;&lt;Year&gt;2010&lt;/Year&gt;&lt;RecNum&gt;118&lt;/RecNum&gt;&lt;DisplayText&gt;(Biagi et al., 2010)&lt;/DisplayText&gt;&lt;record&gt;&lt;rec-number&gt;118&lt;/rec-number&gt;&lt;foreign-keys&gt;&lt;key app="EN" db-id="vd59wwa9htw29oe595kv20ty9zftzwsdrwvp"&gt;118&lt;/key&gt;&lt;/foreign-keys&gt;&lt;ref-type name="Journal Article"&gt;17&lt;/ref-type&gt;&lt;contributors&gt;&lt;authors&gt;&lt;author&gt;Biagi, Elena&lt;/author&gt;&lt;author&gt;Nylund, Lotta&lt;/author&gt;&lt;author&gt;Candela, Marco&lt;/author&gt;&lt;author&gt;Ostan, Rita&lt;/author&gt;&lt;author&gt;Bucci, Laura&lt;/author&gt;&lt;author&gt;Pini, Elisa&lt;/author&gt;&lt;author&gt;Nikkïla, Janne&lt;/author&gt;&lt;author&gt;Monti, Daniela&lt;/author&gt;&lt;author&gt;Satokari, Reetta&lt;/author&gt;&lt;author&gt;Franceschi, Claudio&lt;/author&gt;&lt;author&gt;Brigidi, Patrizia&lt;/author&gt;&lt;author&gt;De Vos, Willem&lt;/author&gt;&lt;/authors&gt;&lt;/contributors&gt;&lt;titles&gt;&lt;title&gt;Through Ageing, and Beyond: Gut Microbiota and Inflammatory Status in Seniors and Centenarians&lt;/title&gt;&lt;secondary-title&gt;PLoS ONE&lt;/secondary-title&gt;&lt;/titles&gt;&lt;pages&gt;e10667&lt;/pages&gt;&lt;volume&gt;5&lt;/volume&gt;&lt;number&gt;5&lt;/number&gt;&lt;dates&gt;&lt;year&gt;2010&lt;/year&gt;&lt;/dates&gt;&lt;publisher&gt;Public Library of Science&lt;/publisher&gt;&lt;urls&gt;&lt;related-urls&gt;&lt;url&gt;http://dx.doi.org/10.1371%2Fjournal.pone.0010667&lt;/url&gt;&lt;/related-urls&gt;&lt;/urls&gt;&lt;electronic-resource-num&gt;10.1371/journal.pone.0010667&lt;/electronic-resource-num&gt;&lt;/record&gt;&lt;/Cite&gt;&lt;/EndNote&gt;</w:instrText>
      </w:r>
      <w:r w:rsidR="003D6B2D" w:rsidRPr="00E04168">
        <w:fldChar w:fldCharType="separate"/>
      </w:r>
      <w:r w:rsidR="003D6B2D" w:rsidRPr="00E04168">
        <w:rPr>
          <w:noProof/>
        </w:rPr>
        <w:t>(Biagi et al., 2010)</w:t>
      </w:r>
      <w:r w:rsidR="003D6B2D" w:rsidRPr="00E04168">
        <w:fldChar w:fldCharType="end"/>
      </w:r>
      <w:r w:rsidR="00124534" w:rsidRPr="00E04168">
        <w:t>. These</w:t>
      </w:r>
      <w:r w:rsidR="008D4EE8" w:rsidRPr="00E04168">
        <w:t xml:space="preserve"> conflicting</w:t>
      </w:r>
      <w:r w:rsidR="003D6B2D" w:rsidRPr="00E04168">
        <w:t xml:space="preserve"> results make it </w:t>
      </w:r>
      <w:r w:rsidR="00124534" w:rsidRPr="00E04168">
        <w:t xml:space="preserve">difficult to </w:t>
      </w:r>
      <w:r w:rsidR="00124534" w:rsidRPr="00E04168">
        <w:lastRenderedPageBreak/>
        <w:t>establish an overall picture of how ageing effect</w:t>
      </w:r>
      <w:r w:rsidR="00172395" w:rsidRPr="00E04168">
        <w:t>s</w:t>
      </w:r>
      <w:r w:rsidR="00124534" w:rsidRPr="00E04168">
        <w:t xml:space="preserve"> the microbiome</w:t>
      </w:r>
      <w:r w:rsidR="003D6B2D" w:rsidRPr="00E04168">
        <w:t xml:space="preserve">. </w:t>
      </w:r>
      <w:r w:rsidR="00B456D5" w:rsidRPr="00E04168">
        <w:t>However, i</w:t>
      </w:r>
      <w:r w:rsidR="003D6B2D" w:rsidRPr="00E04168">
        <w:t>t i</w:t>
      </w:r>
      <w:r w:rsidR="000C19D9" w:rsidRPr="00E04168">
        <w:t>s likely that diet</w:t>
      </w:r>
      <w:r w:rsidR="003D6B2D" w:rsidRPr="00E04168">
        <w:t xml:space="preserve">, lifestyle, antibiotic usage, and host health status accounts for much of this variation </w:t>
      </w:r>
      <w:r w:rsidR="003D6B2D" w:rsidRPr="00E04168">
        <w:fldChar w:fldCharType="begin">
          <w:fldData xml:space="preserve">PEVuZE5vdGU+PENpdGU+PEF1dGhvcj5DbGFlc3NvbjwvQXV0aG9yPjxZZWFyPjIwMTI8L1llYXI+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</w:fldData>
        </w:fldChar>
      </w:r>
      <w:r w:rsidR="003D6B2D" w:rsidRPr="00E04168">
        <w:instrText xml:space="preserve"> ADDIN EN.CITE </w:instrText>
      </w:r>
      <w:r w:rsidR="003D6B2D" w:rsidRPr="00E04168">
        <w:fldChar w:fldCharType="begin">
          <w:fldData xml:space="preserve">PEVuZE5vdGU+PENpdGU+PEF1dGhvcj5DbGFlc3NvbjwvQXV0aG9yPjxZZWFyPjIwMTI8L1llYXI+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</w:fldData>
        </w:fldChar>
      </w:r>
      <w:r w:rsidR="003D6B2D" w:rsidRPr="00E04168">
        <w:instrText xml:space="preserve"> ADDIN EN.CITE.DATA </w:instrText>
      </w:r>
      <w:r w:rsidR="003D6B2D" w:rsidRPr="00E04168">
        <w:fldChar w:fldCharType="end"/>
      </w:r>
      <w:r w:rsidR="003D6B2D" w:rsidRPr="00E04168">
        <w:fldChar w:fldCharType="separate"/>
      </w:r>
      <w:r w:rsidR="003D6B2D" w:rsidRPr="00E04168">
        <w:rPr>
          <w:noProof/>
        </w:rPr>
        <w:t>(Candela et al., 2014; Claesson et al., 2012; O'Sullivan et al., 2013)</w:t>
      </w:r>
      <w:r w:rsidR="003D6B2D" w:rsidRPr="00E04168">
        <w:fldChar w:fldCharType="end"/>
      </w:r>
      <w:r w:rsidR="00124534" w:rsidRPr="00E04168">
        <w:t xml:space="preserve">. </w:t>
      </w:r>
      <w:r w:rsidR="008D4EE8" w:rsidRPr="00E04168">
        <w:t>For example, t</w:t>
      </w:r>
      <w:r w:rsidR="003D6B2D" w:rsidRPr="00E04168">
        <w:t>he reducti</w:t>
      </w:r>
      <w:r w:rsidR="00124534" w:rsidRPr="00E04168">
        <w:t xml:space="preserve">on in species diversity </w:t>
      </w:r>
      <w:r w:rsidR="003D6B2D" w:rsidRPr="00E04168">
        <w:t xml:space="preserve">witnessed with age in humans </w:t>
      </w:r>
      <w:r w:rsidR="003D6B2D" w:rsidRPr="00E04168">
        <w:fldChar w:fldCharType="begin"/>
      </w:r>
      <w:r w:rsidR="003D6B2D" w:rsidRPr="00E04168">
        <w:instrText xml:space="preserve"> ADDIN EN.CITE &lt;EndNote&gt;&lt;Cite&gt;&lt;Author&gt;Biagi&lt;/Author&gt;&lt;Year&gt;2010&lt;/Year&gt;&lt;RecNum&gt;118&lt;/RecNum&gt;&lt;DisplayText&gt;(Biagi et al., 2010)&lt;/DisplayText&gt;&lt;record&gt;&lt;rec-number&gt;118&lt;/rec-number&gt;&lt;foreign-keys&gt;&lt;key app="EN" db-id="vd59wwa9htw29oe595kv20ty9zftzwsdrwvp"&gt;118&lt;/key&gt;&lt;/foreign-keys&gt;&lt;ref-type name="Journal Article"&gt;17&lt;/ref-type&gt;&lt;contributors&gt;&lt;authors&gt;&lt;author&gt;Biagi, Elena&lt;/author&gt;&lt;author&gt;Nylund, Lotta&lt;/author&gt;&lt;author&gt;Candela, Marco&lt;/author&gt;&lt;author&gt;Ostan, Rita&lt;/author&gt;&lt;author&gt;Bucci, Laura&lt;/author&gt;&lt;author&gt;Pini, Elisa&lt;/author&gt;&lt;author&gt;Nikkïla, Janne&lt;/author&gt;&lt;author&gt;Monti, Daniela&lt;/author&gt;&lt;author&gt;Satokari, Reetta&lt;/author&gt;&lt;author&gt;Franceschi, Claudio&lt;/author&gt;&lt;author&gt;Brigidi, Patrizia&lt;/author&gt;&lt;author&gt;De Vos, Willem&lt;/author&gt;&lt;/authors&gt;&lt;/contributors&gt;&lt;titles&gt;&lt;title&gt;Through Ageing, and Beyond: Gut Microbiota and Inflammatory Status in Seniors and Centenarians&lt;/title&gt;&lt;secondary-title&gt;PLoS ONE&lt;/secondary-title&gt;&lt;/titles&gt;&lt;pages&gt;e10667&lt;/pages&gt;&lt;volume&gt;5&lt;/volume&gt;&lt;number&gt;5&lt;/number&gt;&lt;dates&gt;&lt;year&gt;2010&lt;/year&gt;&lt;/dates&gt;&lt;publisher&gt;Public Library of Science&lt;/publisher&gt;&lt;urls&gt;&lt;related-urls&gt;&lt;url&gt;http://dx.doi.org/10.1371%2Fjournal.pone.0010667&lt;/url&gt;&lt;/related-urls&gt;&lt;/urls&gt;&lt;electronic-resource-num&gt;10.1371/journal.pone.0010667&lt;/electronic-resource-num&gt;&lt;/record&gt;&lt;/Cite&gt;&lt;/EndNote&gt;</w:instrText>
      </w:r>
      <w:r w:rsidR="003D6B2D" w:rsidRPr="00E04168">
        <w:fldChar w:fldCharType="separate"/>
      </w:r>
      <w:r w:rsidR="003D6B2D" w:rsidRPr="00E04168">
        <w:rPr>
          <w:noProof/>
        </w:rPr>
        <w:t>(Biagi et al., 2010)</w:t>
      </w:r>
      <w:r w:rsidR="003D6B2D" w:rsidRPr="00E04168">
        <w:fldChar w:fldCharType="end"/>
      </w:r>
      <w:r w:rsidR="003D6B2D" w:rsidRPr="00E04168">
        <w:t>, is amplified in those housed i</w:t>
      </w:r>
      <w:r w:rsidR="00124534" w:rsidRPr="00E04168">
        <w:t>n long-term residential care</w:t>
      </w:r>
      <w:r w:rsidR="003D6B2D" w:rsidRPr="00E04168">
        <w:t xml:space="preserve"> </w:t>
      </w:r>
      <w:r w:rsidR="003D6B2D" w:rsidRPr="00E04168">
        <w:fldChar w:fldCharType="begin">
          <w:fldData xml:space="preserve">PEVuZE5vdGU+PENpdGU+PEF1dGhvcj5DbGFlc3NvbjwvQXV0aG9yPjxZZWFyPjIwMTI8L1llYXI+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</w:fldData>
        </w:fldChar>
      </w:r>
      <w:r w:rsidR="003D6B2D" w:rsidRPr="00E04168">
        <w:instrText xml:space="preserve"> ADDIN EN.CITE </w:instrText>
      </w:r>
      <w:r w:rsidR="003D6B2D" w:rsidRPr="00E04168">
        <w:fldChar w:fldCharType="begin">
          <w:fldData xml:space="preserve">PEVuZE5vdGU+PENpdGU+PEF1dGhvcj5DbGFlc3NvbjwvQXV0aG9yPjxZZWFyPjIwMTI8L1llYXI+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</w:fldData>
        </w:fldChar>
      </w:r>
      <w:r w:rsidR="003D6B2D" w:rsidRPr="00E04168">
        <w:instrText xml:space="preserve"> ADDIN EN.CITE.DATA </w:instrText>
      </w:r>
      <w:r w:rsidR="003D6B2D" w:rsidRPr="00E04168">
        <w:fldChar w:fldCharType="end"/>
      </w:r>
      <w:r w:rsidR="003D6B2D" w:rsidRPr="00E04168">
        <w:fldChar w:fldCharType="separate"/>
      </w:r>
      <w:r w:rsidR="003D6B2D" w:rsidRPr="00E04168">
        <w:rPr>
          <w:noProof/>
        </w:rPr>
        <w:t>(Claesson et al., 2012)</w:t>
      </w:r>
      <w:r w:rsidR="003D6B2D" w:rsidRPr="00E04168">
        <w:fldChar w:fldCharType="end"/>
      </w:r>
      <w:r w:rsidR="003D6B2D" w:rsidRPr="00E04168">
        <w:t xml:space="preserve">. Furthermore, a carnivorous or herbivorous diet can induce changes to the microbiome composition to favour metabolism of protein or carbohydrates </w:t>
      </w:r>
      <w:r w:rsidR="003D6B2D" w:rsidRPr="00E04168">
        <w:fldChar w:fldCharType="begin"/>
      </w:r>
      <w:r w:rsidR="003D6B2D" w:rsidRPr="00E04168">
        <w:instrText xml:space="preserve"> ADDIN EN.CITE &lt;EndNote&gt;&lt;Cite&gt;&lt;Author&gt;David&lt;/Author&gt;&lt;Year&gt;2014&lt;/Year&gt;&lt;RecNum&gt;114&lt;/RecNum&gt;&lt;DisplayText&gt;(David et al., 2014)&lt;/DisplayText&gt;&lt;record&gt;&lt;rec-number&gt;114&lt;/rec-number&gt;&lt;foreign-keys&gt;&lt;key app="EN" db-id="vd59wwa9htw29oe595kv20ty9zftzwsdrwvp"&gt;114&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gt;Biddinger, Sudha B.&lt;/author&gt;&lt;author&gt;Dutton, Rachel J.&lt;/author&gt;&lt;author&gt;Turnbaugh, Peter J.&lt;/author&gt;&lt;/authors&gt;&lt;/contributors&gt;&lt;titles&gt;&lt;title&gt;Diet rapidly and reproducibly alters the human gut microbiome&lt;/title&gt;&lt;secondary-title&gt;Nature&lt;/secondary-title&gt;&lt;/titles&gt;&lt;periodical&gt;&lt;full-title&gt;Nature&lt;/full-title&gt;&lt;/periodical&gt;&lt;pages&gt;559-563&lt;/pages&gt;&lt;volume&gt;505&lt;/volume&gt;&lt;number&gt;7484&lt;/number&gt;&lt;dates&gt;&lt;year&gt;2014&lt;/year&gt;&lt;pub-dates&gt;&lt;date&gt;01/23/print&lt;/date&gt;&lt;/pub-dates&gt;&lt;/dates&gt;&lt;publisher&gt;Nature Publishing Group, a division of Macmillan Publishers Limited. All Rights Reserved.&lt;/publisher&gt;&lt;isbn&gt;0028-0836&lt;/isbn&gt;&lt;work-type&gt;Letter&lt;/work-type&gt;&lt;urls&gt;&lt;related-urls&gt;&lt;url&gt;http://dx.doi.org/10.1038/nature12820&lt;/url&gt;&lt;/related-urls&gt;&lt;/urls&gt;&lt;electronic-resource-num&gt;10.1038/nature12820&amp;#xD;http://www.nature.com/nature/journal/v505/n7484/abs/nature12820.html#supplementary-information&lt;/electronic-resource-num&gt;&lt;/record&gt;&lt;/Cite&gt;&lt;/EndNote&gt;</w:instrText>
      </w:r>
      <w:r w:rsidR="003D6B2D" w:rsidRPr="00E04168">
        <w:fldChar w:fldCharType="separate"/>
      </w:r>
      <w:r w:rsidR="003D6B2D" w:rsidRPr="00E04168">
        <w:rPr>
          <w:noProof/>
        </w:rPr>
        <w:t>(David et al., 2014)</w:t>
      </w:r>
      <w:r w:rsidR="003D6B2D" w:rsidRPr="00E04168">
        <w:fldChar w:fldCharType="end"/>
      </w:r>
      <w:r w:rsidR="003D6B2D" w:rsidRPr="00E04168">
        <w:t>. Moreover, Evard et al. (2012) demonstrated that a high fat diet decreased the expression of regenerating islet-derived 3 gamma (Reg3g), an antimicrobial lectin with activity against Gram-positive species. This reduction of Reg3g increases colonisation of the intestinal epithelium</w:t>
      </w:r>
      <w:r w:rsidR="00124534" w:rsidRPr="00E04168">
        <w:t xml:space="preserve">, causing alterations in the </w:t>
      </w:r>
      <w:r w:rsidR="003D6B2D" w:rsidRPr="00E04168">
        <w:t xml:space="preserve">microbiome, including a decrease in the Firmicutes/Bacteroides ratio. However, prebiotic administration </w:t>
      </w:r>
      <w:r w:rsidR="00124534" w:rsidRPr="00E04168">
        <w:t>is</w:t>
      </w:r>
      <w:r w:rsidR="003D6B2D" w:rsidRPr="00E04168">
        <w:t xml:space="preserve"> able to counteract this decrease in Reg3g </w:t>
      </w:r>
      <w:r w:rsidR="003D6B2D" w:rsidRPr="00E04168">
        <w:fldChar w:fldCharType="begin"/>
      </w:r>
      <w:r w:rsidR="003D6B2D" w:rsidRPr="00E04168">
        <w:instrText xml:space="preserve"> ADDIN EN.CITE &lt;EndNote&gt;&lt;Cite&gt;&lt;Author&gt;Everard&lt;/Author&gt;&lt;Year&gt;2014&lt;/Year&gt;&lt;RecNum&gt;251&lt;/RecNum&gt;&lt;DisplayText&gt;(Everard et al., 2014)&lt;/DisplayText&gt;&lt;record&gt;&lt;rec-number&gt;251&lt;/rec-number&gt;&lt;foreign-keys&gt;&lt;key app="EN" db-id="vd59wwa9htw29oe595kv20ty9zftzwsdrwvp"&gt;251&lt;/key&gt;&lt;/foreign-keys&gt;&lt;ref-type name="Journal Article"&gt;17&lt;/ref-type&gt;&lt;contributors&gt;&lt;authors&gt;&lt;author&gt;Everard, Amandine&lt;/author&gt;&lt;author&gt;Lazarevic, Vladimir&lt;/author&gt;&lt;author&gt;Gaia, Nadia&lt;/author&gt;&lt;author&gt;Johansson, Maria&lt;/author&gt;&lt;author&gt;Stahlman, Marcus&lt;/author&gt;&lt;author&gt;Backhed, Fredrik&lt;/author&gt;&lt;author&gt;Delzenne, Nathalie M.&lt;/author&gt;&lt;author&gt;Schrenzel, Jacques&lt;/author&gt;&lt;author&gt;Francois, Patrice&lt;/author&gt;&lt;author&gt;Cani, Patrice D.&lt;/author&gt;&lt;/authors&gt;&lt;/contributors&gt;&lt;titles&gt;&lt;title&gt;Microbiome of prebiotic-treated mice reveals novel targets involved in host response during obesity&lt;/title&gt;&lt;secondary-title&gt;ISME J&lt;/secondary-title&gt;&lt;/titles&gt;&lt;pages&gt;2116-2130&lt;/pages&gt;&lt;volume&gt;8&lt;/volume&gt;&lt;number&gt;10&lt;/number&gt;&lt;keywords&gt;&lt;keyword&gt;metagenomic&lt;/keyword&gt;&lt;keyword&gt;gut microbiota&lt;/keyword&gt;&lt;keyword&gt;type 2 diabetes&lt;/keyword&gt;&lt;keyword&gt;antimicrobial peptides&lt;/keyword&gt;&lt;keyword&gt;Reg3g&lt;/keyword&gt;&lt;keyword&gt;prebiotics&lt;/keyword&gt;&lt;/keywords&gt;&lt;dates&gt;&lt;year&gt;2014&lt;/year&gt;&lt;pub-dates&gt;&lt;date&gt;10//print&lt;/date&gt;&lt;/pub-dates&gt;&lt;/dates&gt;&lt;publisher&gt;International Society for Microbial Ecology&lt;/publisher&gt;&lt;isbn&gt;1751-7362&lt;/isbn&gt;&lt;work-type&gt;Original Article&lt;/work-type&gt;&lt;urls&gt;&lt;related-urls&gt;&lt;url&gt;http://dx.doi.org/10.1038/ismej.2014.45&lt;/url&gt;&lt;/related-urls&gt;&lt;/urls&gt;&lt;electronic-resource-num&gt;10.1038/ismej.2014.45&lt;/electronic-resource-num&gt;&lt;/record&gt;&lt;/Cite&gt;&lt;/EndNote&gt;</w:instrText>
      </w:r>
      <w:r w:rsidR="003D6B2D" w:rsidRPr="00E04168">
        <w:fldChar w:fldCharType="separate"/>
      </w:r>
      <w:r w:rsidR="003D6B2D" w:rsidRPr="00E04168">
        <w:rPr>
          <w:noProof/>
        </w:rPr>
        <w:t>(Everard et al., 2014)</w:t>
      </w:r>
      <w:r w:rsidR="003D6B2D" w:rsidRPr="00E04168">
        <w:fldChar w:fldCharType="end"/>
      </w:r>
      <w:r w:rsidR="00D666C0" w:rsidRPr="00E04168">
        <w:t xml:space="preserve">. </w:t>
      </w:r>
    </w:p>
    <w:p w14:paraId="0EA94F9F" w14:textId="5E892B9F" w:rsidR="003D6B2D" w:rsidRPr="00E04168" w:rsidRDefault="003D6B2D" w:rsidP="003D6B2D">
      <w:pPr>
        <w:spacing w:line="276" w:lineRule="auto"/>
        <w:jc w:val="both"/>
      </w:pPr>
      <w:r w:rsidRPr="00E04168">
        <w:t xml:space="preserve">Bacteria from the plyla Bacteroidetes and Fimicutes contribute to 95% of faecal microbiota across </w:t>
      </w:r>
      <w:r w:rsidR="009550F3" w:rsidRPr="00E04168">
        <w:t>ages, however a slight decline has been observed in</w:t>
      </w:r>
      <w:r w:rsidRPr="00E04168">
        <w:t xml:space="preserve"> centenarians (93%) </w:t>
      </w:r>
      <w:r w:rsidRPr="00E04168">
        <w:fldChar w:fldCharType="begin"/>
      </w:r>
      <w:r w:rsidRPr="00E04168">
        <w:instrText xml:space="preserve"> ADDIN EN.CITE &lt;EndNote&gt;&lt;Cite&gt;&lt;Author&gt;Biagi&lt;/Author&gt;&lt;Year&gt;2010&lt;/Year&gt;&lt;RecNum&gt;118&lt;/RecNum&gt;&lt;DisplayText&gt;(Biagi et al., 2010)&lt;/DisplayText&gt;&lt;record&gt;&lt;rec-number&gt;118&lt;/rec-number&gt;&lt;foreign-keys&gt;&lt;key app="EN" db-id="vd59wwa9htw29oe595kv20ty9zftzwsdrwvp"&gt;118&lt;/key&gt;&lt;/foreign-keys&gt;&lt;ref-type name="Journal Article"&gt;17&lt;/ref-type&gt;&lt;contributors&gt;&lt;authors&gt;&lt;author&gt;Biagi, Elena&lt;/author&gt;&lt;author&gt;Nylund, Lotta&lt;/author&gt;&lt;author&gt;Candela, Marco&lt;/author&gt;&lt;author&gt;Ostan, Rita&lt;/author&gt;&lt;author&gt;Bucci, Laura&lt;/author&gt;&lt;author&gt;Pini, Elisa&lt;/author&gt;&lt;author&gt;Nikkïla, Janne&lt;/author&gt;&lt;author&gt;Monti, Daniela&lt;/author&gt;&lt;author&gt;Satokari, Reetta&lt;/author&gt;&lt;author&gt;Franceschi, Claudio&lt;/author&gt;&lt;author&gt;Brigidi, Patrizia&lt;/author&gt;&lt;author&gt;De Vos, Willem&lt;/author&gt;&lt;/authors&gt;&lt;/contributors&gt;&lt;titles&gt;&lt;title&gt;Through Ageing, and Beyond: Gut Microbiota and Inflammatory Status in Seniors and Centenarians&lt;/title&gt;&lt;secondary-title&gt;PLoS ONE&lt;/secondary-title&gt;&lt;/titles&gt;&lt;pages&gt;e10667&lt;/pages&gt;&lt;volume&gt;5&lt;/volume&gt;&lt;number&gt;5&lt;/number&gt;&lt;dates&gt;&lt;year&gt;2010&lt;/year&gt;&lt;/dates&gt;&lt;publisher&gt;Public Library of Science&lt;/publisher&gt;&lt;urls&gt;&lt;related-urls&gt;&lt;url&gt;http://dx.doi.org/10.1371%2Fjournal.pone.0010667&lt;/url&gt;&lt;/related-urls&gt;&lt;/urls&gt;&lt;electronic-resource-num&gt;10.1371/journal.pone.0010667&lt;/electronic-resource-num&gt;&lt;/record&gt;&lt;/Cite&gt;&lt;/EndNote&gt;</w:instrText>
      </w:r>
      <w:r w:rsidRPr="00E04168">
        <w:fldChar w:fldCharType="separate"/>
      </w:r>
      <w:r w:rsidRPr="00E04168">
        <w:rPr>
          <w:noProof/>
        </w:rPr>
        <w:t>(Biagi et al., 2010)</w:t>
      </w:r>
      <w:r w:rsidRPr="00E04168">
        <w:fldChar w:fldCharType="end"/>
      </w:r>
      <w:r w:rsidR="009835DF" w:rsidRPr="00E04168">
        <w:t>, while</w:t>
      </w:r>
      <w:r w:rsidRPr="00E04168">
        <w:t xml:space="preserve"> the Firmicutes/Bacteroidetes ratio </w:t>
      </w:r>
      <w:r w:rsidR="009835DF" w:rsidRPr="00E04168">
        <w:t xml:space="preserve">also </w:t>
      </w:r>
      <w:r w:rsidRPr="00E04168">
        <w:t xml:space="preserve">lowers with age </w:t>
      </w:r>
      <w:r w:rsidRPr="00E04168">
        <w:fldChar w:fldCharType="begin"/>
      </w:r>
      <w:r w:rsidRPr="00E04168">
        <w:instrText xml:space="preserve"> ADDIN EN.CITE &lt;EndNote&gt;&lt;Cite&gt;&lt;Author&gt;Park&lt;/Author&gt;&lt;Year&gt;2015&lt;/Year&gt;&lt;RecNum&gt;95&lt;/RecNum&gt;&lt;DisplayText&gt;(Park et al., 2015)&lt;/DisplayText&gt;&lt;record&gt;&lt;rec-number&gt;95&lt;/rec-number&gt;&lt;foreign-keys&gt;&lt;key app="EN" db-id="vd59wwa9htw29oe595kv20ty9zftzwsdrwvp"&gt;95&lt;/key&gt;&lt;/foreign-keys&gt;&lt;ref-type name="Journal Article"&gt;17&lt;/ref-type&gt;&lt;contributors&gt;&lt;authors&gt;&lt;author&gt;Park, Se-Hoon&lt;/author&gt;&lt;author&gt;Kim, Kyung-Ah&lt;/author&gt;&lt;author&gt;Ahn, Young-Tae&lt;/author&gt;&lt;author&gt;Jeong, Jin-Ju&lt;/author&gt;&lt;author&gt;Huh, Chul-Sung&lt;/author&gt;&lt;author&gt;Kim, Dong-Hyun&lt;/author&gt;&lt;/authors&gt;&lt;/contributors&gt;&lt;titles&gt;&lt;title&gt;Comparative analysis of gut microbiota in elderly people of urbanized towns and longevity villages&lt;/title&gt;&lt;secondary-title&gt;BMC Microbiology&lt;/secondary-title&gt;&lt;/titles&gt;&lt;pages&gt;49&lt;/pages&gt;&lt;volume&gt;15&lt;/volume&gt;&lt;number&gt;1&lt;/number&gt;&lt;dates&gt;&lt;year&gt;2015&lt;/year&gt;&lt;/dates&gt;&lt;isbn&gt;1471-2180&lt;/isbn&gt;&lt;accession-num&gt;doi:10.1186/s12866-015-0386-8&lt;/accession-num&gt;&lt;urls&gt;&lt;related-urls&gt;&lt;url&gt;http://www.biomedcentral.com/1471-2180/15/49&lt;/url&gt;&lt;/related-urls&gt;&lt;/urls&gt;&lt;/record&gt;&lt;/Cite&gt;&lt;/EndNote&gt;</w:instrText>
      </w:r>
      <w:r w:rsidRPr="00E04168">
        <w:fldChar w:fldCharType="separate"/>
      </w:r>
      <w:r w:rsidRPr="00E04168">
        <w:rPr>
          <w:noProof/>
        </w:rPr>
        <w:t>(Park et al., 2015)</w:t>
      </w:r>
      <w:r w:rsidRPr="00E04168">
        <w:fldChar w:fldCharType="end"/>
      </w:r>
      <w:r w:rsidRPr="00E04168">
        <w:t xml:space="preserve">. </w:t>
      </w:r>
      <w:r w:rsidR="00D666C0" w:rsidRPr="00E04168">
        <w:t xml:space="preserve">In addition, Claesson et al. (2011) demonstrated Firmicutes increased from 40% to 51%, and Bacteriodetes decreased from 57% to 41%, when comparing a young cohort (28-46 years old) to an elderly cohort (≥65 years old) (Claesson et al., 2011). </w:t>
      </w:r>
      <w:r w:rsidR="009835DF" w:rsidRPr="00E04168">
        <w:t>In contrast</w:t>
      </w:r>
      <w:r w:rsidRPr="00E04168">
        <w:t>, Biagi et al. (2010) found that the Firmicutes/Bacteroidetes ratio</w:t>
      </w:r>
      <w:r w:rsidR="00D666C0" w:rsidRPr="00E04168">
        <w:t xml:space="preserve"> </w:t>
      </w:r>
      <w:r w:rsidRPr="00E04168">
        <w:t xml:space="preserve">increased from 3.9 in young individuals to 5.1 in elderly individuals, before decreasing to 3.6 in centenarians </w:t>
      </w:r>
      <w:r w:rsidRPr="00E04168">
        <w:fldChar w:fldCharType="begin"/>
      </w:r>
      <w:r w:rsidRPr="00E04168">
        <w:instrText xml:space="preserve"> ADDIN EN.CITE &lt;EndNote&gt;&lt;Cite&gt;&lt;Author&gt;Biagi&lt;/Author&gt;&lt;Year&gt;2010&lt;/Year&gt;&lt;RecNum&gt;118&lt;/RecNum&gt;&lt;DisplayText&gt;(Biagi et al., 2010)&lt;/DisplayText&gt;&lt;record&gt;&lt;rec-number&gt;118&lt;/rec-number&gt;&lt;foreign-keys&gt;&lt;key app="EN" db-id="vd59wwa9htw29oe595kv20ty9zftzwsdrwvp"&gt;118&lt;/key&gt;&lt;/foreign-keys&gt;&lt;ref-type name="Journal Article"&gt;17&lt;/ref-type&gt;&lt;contributors&gt;&lt;authors&gt;&lt;author&gt;Biagi, Elena&lt;/author&gt;&lt;author&gt;Nylund, Lotta&lt;/author&gt;&lt;author&gt;Candela, Marco&lt;/author&gt;&lt;author&gt;Ostan, Rita&lt;/author&gt;&lt;author&gt;Bucci, Laura&lt;/author&gt;&lt;author&gt;Pini, Elisa&lt;/author&gt;&lt;author&gt;Nikkïla, Janne&lt;/author&gt;&lt;author&gt;Monti, Daniela&lt;/author&gt;&lt;author&gt;Satokari, Reetta&lt;/author&gt;&lt;author&gt;Franceschi, Claudio&lt;/author&gt;&lt;author&gt;Brigidi, Patrizia&lt;/author&gt;&lt;author&gt;De Vos, Willem&lt;/author&gt;&lt;/authors&gt;&lt;/contributors&gt;&lt;titles&gt;&lt;title&gt;Through Ageing, and Beyond: Gut Microbiota and Inflammatory Status in Seniors and Centenarians&lt;/title&gt;&lt;secondary-title&gt;PLoS ONE&lt;/secondary-title&gt;&lt;/titles&gt;&lt;pages&gt;e10667&lt;/pages&gt;&lt;volume&gt;5&lt;/volume&gt;&lt;number&gt;5&lt;/number&gt;&lt;dates&gt;&lt;year&gt;2010&lt;/year&gt;&lt;/dates&gt;&lt;publisher&gt;Public Library of Science&lt;/publisher&gt;&lt;urls&gt;&lt;related-urls&gt;&lt;url&gt;http://dx.doi.org/10.1371%2Fjournal.pone.0010667&lt;/url&gt;&lt;/related-urls&gt;&lt;/urls&gt;&lt;electronic-resource-num&gt;10.1371/journal.pone.0010667&lt;/electronic-resource-num&gt;&lt;/record&gt;&lt;/Cite&gt;&lt;/EndNote&gt;</w:instrText>
      </w:r>
      <w:r w:rsidRPr="00E04168">
        <w:fldChar w:fldCharType="separate"/>
      </w:r>
      <w:r w:rsidRPr="00E04168">
        <w:rPr>
          <w:noProof/>
        </w:rPr>
        <w:t>(Biagi et al., 2010)</w:t>
      </w:r>
      <w:r w:rsidRPr="00E04168">
        <w:fldChar w:fldCharType="end"/>
      </w:r>
      <w:r w:rsidRPr="00E04168">
        <w:t xml:space="preserve">. Furthermore, species diversity and number of </w:t>
      </w:r>
      <w:r w:rsidRPr="00E04168">
        <w:rPr>
          <w:i/>
        </w:rPr>
        <w:t>Bifidobacterium</w:t>
      </w:r>
      <w:r w:rsidRPr="00E04168">
        <w:t xml:space="preserve"> and </w:t>
      </w:r>
      <w:r w:rsidRPr="00E04168">
        <w:rPr>
          <w:i/>
        </w:rPr>
        <w:t xml:space="preserve">Lactobacillus </w:t>
      </w:r>
      <w:r w:rsidRPr="00E04168">
        <w:t xml:space="preserve">species commonly declines with age </w:t>
      </w:r>
      <w:r w:rsidRPr="00E04168">
        <w:fldChar w:fldCharType="begin">
          <w:fldData xml:space="preserve">PEVuZE5vdGU+PENpdGU+PEF1dGhvcj5Ib3BraW5zPC9BdXRob3I+PFllYXI+MjAwMjwvWWVhcj48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</w:fldData>
        </w:fldChar>
      </w:r>
      <w:r w:rsidRPr="00E04168">
        <w:instrText xml:space="preserve"> ADDIN EN.CITE </w:instrText>
      </w:r>
      <w:r w:rsidRPr="00E04168">
        <w:fldChar w:fldCharType="begin">
          <w:fldData xml:space="preserve">PEVuZE5vdGU+PENpdGU+PEF1dGhvcj5Ib3BraW5zPC9BdXRob3I+PFllYXI+MjAwMjwvWWVhcj48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</w:fldData>
        </w:fldChar>
      </w:r>
      <w:r w:rsidRPr="00E04168">
        <w:instrText xml:space="preserve"> ADDIN EN.CITE.DATA </w:instrText>
      </w:r>
      <w:r w:rsidRPr="00E04168">
        <w:fldChar w:fldCharType="end"/>
      </w:r>
      <w:r w:rsidRPr="00E04168">
        <w:fldChar w:fldCharType="separate"/>
      </w:r>
      <w:r w:rsidRPr="00E04168">
        <w:rPr>
          <w:noProof/>
        </w:rPr>
        <w:t>(Hopkins and Macfarlane, 2002; Wang et al., 2015)</w:t>
      </w:r>
      <w:r w:rsidRPr="00E04168">
        <w:fldChar w:fldCharType="end"/>
      </w:r>
      <w:r w:rsidRPr="00E04168">
        <w:t xml:space="preserve">. Hopkins and Macfarlane (2002) </w:t>
      </w:r>
      <w:r w:rsidR="009835DF" w:rsidRPr="00E04168">
        <w:t>found</w:t>
      </w:r>
      <w:r w:rsidRPr="00E04168">
        <w:t xml:space="preserve"> that species diversity of </w:t>
      </w:r>
      <w:r w:rsidRPr="00E04168">
        <w:rPr>
          <w:i/>
        </w:rPr>
        <w:t>Bifidobacterium</w:t>
      </w:r>
      <w:r w:rsidRPr="00E04168">
        <w:t xml:space="preserve"> and </w:t>
      </w:r>
      <w:r w:rsidRPr="00E04168">
        <w:rPr>
          <w:i/>
        </w:rPr>
        <w:t>Lactobacillus</w:t>
      </w:r>
      <w:r w:rsidRPr="00E04168">
        <w:t xml:space="preserve"> decreased by 57.1 and 45.5% respectively between healthy young adults aged 21-34, and healthy elderly individuals, aged 67-73 years old. The number of </w:t>
      </w:r>
      <w:r w:rsidRPr="00E04168">
        <w:rPr>
          <w:i/>
        </w:rPr>
        <w:t>Bifidobacterium</w:t>
      </w:r>
      <w:r w:rsidRPr="00E04168">
        <w:t xml:space="preserve"> and </w:t>
      </w:r>
      <w:r w:rsidRPr="00E04168">
        <w:rPr>
          <w:i/>
        </w:rPr>
        <w:t>Lactobacillus</w:t>
      </w:r>
      <w:r w:rsidRPr="00E04168">
        <w:t xml:space="preserve"> species, measured as log</w:t>
      </w:r>
      <w:r w:rsidRPr="00E04168">
        <w:rPr>
          <w:vertAlign w:val="subscript"/>
        </w:rPr>
        <w:t>10</w:t>
      </w:r>
      <w:r w:rsidRPr="00E04168">
        <w:t xml:space="preserve"> CFU/g wet weight of faeces, decreased by 53.2 and 52.2% respectively with age </w:t>
      </w:r>
      <w:r w:rsidRPr="00E04168">
        <w:fldChar w:fldCharType="begin"/>
      </w:r>
      <w:r w:rsidRPr="00E04168">
        <w:instrText xml:space="preserve"> ADDIN EN.CITE &lt;EndNote&gt;&lt;Cite&gt;&lt;Author&gt;Hopkins&lt;/Author&gt;&lt;Year&gt;2002&lt;/Year&gt;&lt;RecNum&gt;44&lt;/RecNum&gt;&lt;DisplayText&gt;(Hopkins and Macfarlane, 2002)&lt;/DisplayText&gt;&lt;record&gt;&lt;rec-number&gt;44&lt;/rec-number&gt;&lt;foreign-keys&gt;&lt;key app="EN" db-id="vd59wwa9htw29oe595kv20ty9zftzwsdrwvp"&gt;44&lt;/key&gt;&lt;/foreign-keys&gt;&lt;ref-type name="Journal Article"&gt;17&lt;/ref-type&gt;&lt;contributors&gt;&lt;authors&gt;&lt;author&gt;Hopkins, M. J.&lt;/author&gt;&lt;author&gt;Macfarlane, G. T.&lt;/author&gt;&lt;/authors&gt;&lt;/contributors&gt;&lt;auth-address&gt;MRC Microbiology and Gut Biology Group, University of Dundee Medical School. m.j.hopkins@dundee.ac.uk&lt;/auth-address&gt;&lt;titles&gt;&lt;title&gt;Changes in predominant bacterial populations in human faeces with age and with Clostridium difficile infection&lt;/title&gt;&lt;secondary-title&gt;J Med Microbiol&lt;/secondary-title&gt;&lt;/titles&gt;&lt;pages&gt;448-54&lt;/pages&gt;&lt;volume&gt;51&lt;/volume&gt;&lt;number&gt;5&lt;/number&gt;&lt;edition&gt;2002/05/07&lt;/edition&gt;&lt;keywords&gt;&lt;keyword&gt;Adult&lt;/keyword&gt;&lt;keyword&gt;Age Factors&lt;/keyword&gt;&lt;keyword&gt;Aged&lt;/keyword&gt;&lt;keyword&gt;Aged, 80 and over&lt;/keyword&gt;&lt;keyword&gt;Bacteroides/isolation &amp;amp; purification&lt;/keyword&gt;&lt;keyword&gt;Bifidobacterium/isolation &amp;amp; purification&lt;/keyword&gt;&lt;keyword&gt;Clostridium/isolation &amp;amp; purification&lt;/keyword&gt;&lt;keyword&gt;Clostridium Infections/ microbiology&lt;/keyword&gt;&lt;keyword&gt;Clostridium difficile/isolation &amp;amp; purification&lt;/keyword&gt;&lt;keyword&gt;Diarrhea/ microbiology&lt;/keyword&gt;&lt;keyword&gt;Enterobacteriaceae/isolation &amp;amp; purification&lt;/keyword&gt;&lt;keyword&gt;Enterococcus/isolation &amp;amp; purification&lt;/keyword&gt;&lt;keyword&gt;Eubacterium/isolation &amp;amp; purification&lt;/keyword&gt;&lt;keyword&gt;Feces/ microbiology&lt;/keyword&gt;&lt;keyword&gt;Humans&lt;/keyword&gt;&lt;keyword&gt;Lactobacillus/isolation &amp;amp; purification&lt;/keyword&gt;&lt;keyword&gt;Prevotella/isolation &amp;amp; purification&lt;/keyword&gt;&lt;/keywords&gt;&lt;dates&gt;&lt;year&gt;2002&lt;/year&gt;&lt;pub-dates&gt;&lt;date&gt;May&lt;/date&gt;&lt;/pub-dates&gt;&lt;/dates&gt;&lt;isbn&gt;0022-2615 (Print)&amp;#xD;0022-2615 (Linking)&lt;/isbn&gt;&lt;accession-num&gt;11990498&lt;/accession-num&gt;&lt;urls&gt;&lt;/urls&gt;&lt;electronic-resource-num&gt;10.1099/0022-1317-51-5-448&lt;/electronic-resource-num&gt;&lt;remote-database-provider&gt;NLM&lt;/remote-database-provider&gt;&lt;language&gt;eng&lt;/language&gt;&lt;/record&gt;&lt;/Cite&gt;&lt;/EndNote&gt;</w:instrText>
      </w:r>
      <w:r w:rsidRPr="00E04168">
        <w:fldChar w:fldCharType="separate"/>
      </w:r>
      <w:r w:rsidRPr="00E04168">
        <w:rPr>
          <w:noProof/>
        </w:rPr>
        <w:t>(Hopkins and Macfarlane, 2002)</w:t>
      </w:r>
      <w:r w:rsidRPr="00E04168">
        <w:fldChar w:fldCharType="end"/>
      </w:r>
      <w:r w:rsidRPr="00E04168">
        <w:t xml:space="preserve">. In addition, with age, there is an increase of potentially pathogenic facultative anaerobes. For example, Proteobacteria increased from 1.2% to 2.6% in human centenarians, whilst bacilli increased from 5% to 12% </w:t>
      </w:r>
      <w:r w:rsidRPr="00E04168">
        <w:fldChar w:fldCharType="begin"/>
      </w:r>
      <w:r w:rsidRPr="00E04168">
        <w:instrText xml:space="preserve"> ADDIN EN.CITE &lt;EndNote&gt;&lt;Cite&gt;&lt;Author&gt;Biagi&lt;/Author&gt;&lt;Year&gt;2010&lt;/Year&gt;&lt;RecNum&gt;118&lt;/RecNum&gt;&lt;DisplayText&gt;(Biagi et al., 2010)&lt;/DisplayText&gt;&lt;record&gt;&lt;rec-number&gt;118&lt;/rec-number&gt;&lt;foreign-keys&gt;&lt;key app="EN" db-id="vd59wwa9htw29oe595kv20ty9zftzwsdrwvp"&gt;118&lt;/key&gt;&lt;/foreign-keys&gt;&lt;ref-type name="Journal Article"&gt;17&lt;/ref-type&gt;&lt;contributors&gt;&lt;authors&gt;&lt;author&gt;Biagi, Elena&lt;/author&gt;&lt;author&gt;Nylund, Lotta&lt;/author&gt;&lt;author&gt;Candela, Marco&lt;/author&gt;&lt;author&gt;Ostan, Rita&lt;/author&gt;&lt;author&gt;Bucci, Laura&lt;/author&gt;&lt;author&gt;Pini, Elisa&lt;/author&gt;&lt;author&gt;Nikkïla, Janne&lt;/author&gt;&lt;author&gt;Monti, Daniela&lt;/author&gt;&lt;author&gt;Satokari, Reetta&lt;/author&gt;&lt;author&gt;Franceschi, Claudio&lt;/author&gt;&lt;author&gt;Brigidi, Patrizia&lt;/author&gt;&lt;author&gt;De Vos, Willem&lt;/author&gt;&lt;/authors&gt;&lt;/contributors&gt;&lt;titles&gt;&lt;title&gt;Through Ageing, and Beyond: Gut Microbiota and Inflammatory Status in Seniors and Centenarians&lt;/title&gt;&lt;secondary-title&gt;PLoS ONE&lt;/secondary-title&gt;&lt;/titles&gt;&lt;pages&gt;e10667&lt;/pages&gt;&lt;volume&gt;5&lt;/volume&gt;&lt;number&gt;5&lt;/number&gt;&lt;dates&gt;&lt;year&gt;2010&lt;/year&gt;&lt;/dates&gt;&lt;publisher&gt;Public Library of Science&lt;/publisher&gt;&lt;urls&gt;&lt;related-urls&gt;&lt;url&gt;http://dx.doi.org/10.1371%2Fjournal.pone.0010667&lt;/url&gt;&lt;/related-urls&gt;&lt;/urls&gt;&lt;electronic-resource-num&gt;10.1371/journal.pone.0010667&lt;/electronic-resource-num&gt;&lt;/record&gt;&lt;/Cite&gt;&lt;/EndNote&gt;</w:instrText>
      </w:r>
      <w:r w:rsidRPr="00E04168">
        <w:fldChar w:fldCharType="separate"/>
      </w:r>
      <w:r w:rsidRPr="00E04168">
        <w:rPr>
          <w:noProof/>
        </w:rPr>
        <w:t>(Biagi et al., 2010)</w:t>
      </w:r>
      <w:r w:rsidRPr="00E04168">
        <w:fldChar w:fldCharType="end"/>
      </w:r>
      <w:r w:rsidRPr="00E04168">
        <w:t>.</w:t>
      </w:r>
    </w:p>
    <w:p w14:paraId="1060312D" w14:textId="6A9A0EEC" w:rsidR="003D6B2D" w:rsidRPr="00E04168" w:rsidRDefault="00124534" w:rsidP="00B9241C">
      <w:pPr>
        <w:spacing w:line="276" w:lineRule="auto"/>
        <w:jc w:val="both"/>
      </w:pPr>
      <w:r w:rsidRPr="00E04168">
        <w:t>Evidence suggests</w:t>
      </w:r>
      <w:r w:rsidR="00D666C0" w:rsidRPr="00E04168">
        <w:t xml:space="preserve"> c</w:t>
      </w:r>
      <w:r w:rsidR="003D6B2D" w:rsidRPr="00E04168">
        <w:t xml:space="preserve">entenarians have further altered gut microbiota than elderly cohorts </w:t>
      </w:r>
      <w:r w:rsidR="003D6B2D" w:rsidRPr="00E04168">
        <w:fldChar w:fldCharType="begin"/>
      </w:r>
      <w:r w:rsidR="003D6B2D" w:rsidRPr="00E04168">
        <w:instrText xml:space="preserve"> ADDIN EN.CITE &lt;EndNote&gt;&lt;Cite&gt;&lt;Author&gt;Biagi&lt;/Author&gt;&lt;Year&gt;2010&lt;/Year&gt;&lt;RecNum&gt;118&lt;/RecNum&gt;&lt;DisplayText&gt;(Biagi et al., 2010)&lt;/DisplayText&gt;&lt;record&gt;&lt;rec-number&gt;118&lt;/rec-number&gt;&lt;foreign-keys&gt;&lt;key app="EN" db-id="vd59wwa9htw29oe595kv20ty9zftzwsdrwvp"&gt;118&lt;/key&gt;&lt;/foreign-keys&gt;&lt;ref-type name="Journal Article"&gt;17&lt;/ref-type&gt;&lt;contributors&gt;&lt;authors&gt;&lt;author&gt;Biagi, Elena&lt;/author&gt;&lt;author&gt;Nylund, Lotta&lt;/author&gt;&lt;author&gt;Candela, Marco&lt;/author&gt;&lt;author&gt;Ostan, Rita&lt;/author&gt;&lt;author&gt;Bucci, Laura&lt;/author&gt;&lt;author&gt;Pini, Elisa&lt;/author&gt;&lt;author&gt;Nikkïla, Janne&lt;/author&gt;&lt;author&gt;Monti, Daniela&lt;/author&gt;&lt;author&gt;Satokari, Reetta&lt;/author&gt;&lt;author&gt;Franceschi, Claudio&lt;/author&gt;&lt;author&gt;Brigidi, Patrizia&lt;/author&gt;&lt;author&gt;De Vos, Willem&lt;/author&gt;&lt;/authors&gt;&lt;/contributors&gt;&lt;titles&gt;&lt;title&gt;Through Ageing, and Beyond: Gut Microbiota and Inflammatory Status in Seniors and Centenarians&lt;/title&gt;&lt;secondary-title&gt;PLoS ONE&lt;/secondary-title&gt;&lt;/titles&gt;&lt;pages&gt;e10667&lt;/pages&gt;&lt;volume&gt;5&lt;/volume&gt;&lt;number&gt;5&lt;/number&gt;&lt;dates&gt;&lt;year&gt;2010&lt;/year&gt;&lt;/dates&gt;&lt;publisher&gt;Public Library of Science&lt;/publisher&gt;&lt;urls&gt;&lt;related-urls&gt;&lt;url&gt;http://dx.doi.org/10.1371%2Fjournal.pone.0010667&lt;/url&gt;&lt;/related-urls&gt;&lt;/urls&gt;&lt;electronic-resource-num&gt;10.1371/journal.pone.0010667&lt;/electronic-resource-num&gt;&lt;/record&gt;&lt;/Cite&gt;&lt;/EndNote&gt;</w:instrText>
      </w:r>
      <w:r w:rsidR="003D6B2D" w:rsidRPr="00E04168">
        <w:fldChar w:fldCharType="separate"/>
      </w:r>
      <w:r w:rsidR="003D6B2D" w:rsidRPr="00E04168">
        <w:rPr>
          <w:noProof/>
        </w:rPr>
        <w:t>(Biagi et al., 2010)</w:t>
      </w:r>
      <w:r w:rsidR="003D6B2D" w:rsidRPr="00E04168">
        <w:fldChar w:fldCharType="end"/>
      </w:r>
      <w:r w:rsidR="003D6B2D" w:rsidRPr="00E04168">
        <w:t xml:space="preserve">. </w:t>
      </w:r>
      <w:r w:rsidR="00E048D2" w:rsidRPr="00E04168">
        <w:t xml:space="preserve">For example, when comparing the gut microbiota of cohorts exhibiting ‘normal life-spans’ (urbanised town communities, UTC) with those exhibiting exceptional longevity (longevity village communities, LVC) in South Korea,  LVC individuals displayed significantly higher numbers of </w:t>
      </w:r>
      <w:r w:rsidR="00E048D2" w:rsidRPr="00E04168">
        <w:rPr>
          <w:rFonts w:cs="VcqlnxAdvTT1b53b5fb.I"/>
          <w:i/>
        </w:rPr>
        <w:t>Bacteroides</w:t>
      </w:r>
      <w:r w:rsidR="00E048D2" w:rsidRPr="00E04168">
        <w:rPr>
          <w:rFonts w:cs="VcqlnxAdvTT1b53b5fb.I"/>
        </w:rPr>
        <w:t xml:space="preserve">, </w:t>
      </w:r>
      <w:r w:rsidR="00E048D2" w:rsidRPr="00E04168">
        <w:rPr>
          <w:rFonts w:cs="VcqlnxAdvTT1b53b5fb.I"/>
          <w:i/>
        </w:rPr>
        <w:t>Prevotella</w:t>
      </w:r>
      <w:r w:rsidR="00E048D2" w:rsidRPr="00E04168">
        <w:rPr>
          <w:rFonts w:cs="BttbncAdvTTb5929f4c"/>
        </w:rPr>
        <w:t xml:space="preserve">, and </w:t>
      </w:r>
      <w:r w:rsidR="00E048D2" w:rsidRPr="00E04168">
        <w:rPr>
          <w:rFonts w:cs="VcqlnxAdvTT1b53b5fb.I"/>
          <w:i/>
        </w:rPr>
        <w:t>Lachnospira</w:t>
      </w:r>
      <w:r w:rsidR="00E048D2" w:rsidRPr="00E04168">
        <w:rPr>
          <w:rFonts w:cs="VcqlnxAdvTT1b53b5fb.I"/>
        </w:rPr>
        <w:t xml:space="preserve">, while </w:t>
      </w:r>
      <w:r w:rsidR="00E048D2" w:rsidRPr="00E04168">
        <w:rPr>
          <w:rFonts w:cs="BttbncAdvTTb5929f4c"/>
        </w:rPr>
        <w:t xml:space="preserve">levels of </w:t>
      </w:r>
      <w:r w:rsidR="00E048D2" w:rsidRPr="00E04168">
        <w:rPr>
          <w:rFonts w:cs="VcqlnxAdvTT1b53b5fb.I"/>
          <w:i/>
        </w:rPr>
        <w:t>Dialister</w:t>
      </w:r>
      <w:r w:rsidR="00E048D2" w:rsidRPr="00E04168">
        <w:rPr>
          <w:rFonts w:cs="VcqlnxAdvTT1b53b5fb.I"/>
        </w:rPr>
        <w:t xml:space="preserve">, </w:t>
      </w:r>
      <w:r w:rsidR="00E048D2" w:rsidRPr="00E04168">
        <w:rPr>
          <w:rFonts w:cs="VcqlnxAdvTT1b53b5fb.I"/>
          <w:i/>
        </w:rPr>
        <w:t>Subdoligranulum</w:t>
      </w:r>
      <w:r w:rsidR="00E048D2" w:rsidRPr="00E04168">
        <w:rPr>
          <w:rFonts w:cs="VcqlnxAdvTT1b53b5fb.I"/>
        </w:rPr>
        <w:t xml:space="preserve">, </w:t>
      </w:r>
      <w:r w:rsidR="00E048D2" w:rsidRPr="00E04168">
        <w:rPr>
          <w:rFonts w:cs="VcqlnxAdvTT1b53b5fb.I"/>
          <w:i/>
        </w:rPr>
        <w:t>Megamonas</w:t>
      </w:r>
      <w:r w:rsidR="00E048D2" w:rsidRPr="00E04168">
        <w:rPr>
          <w:rFonts w:cs="VcqlnxAdvTT1b53b5fb.I"/>
        </w:rPr>
        <w:t xml:space="preserve">, </w:t>
      </w:r>
      <w:r w:rsidR="00E048D2" w:rsidRPr="00E04168">
        <w:rPr>
          <w:rFonts w:cs="BttbncAdvTTb5929f4c"/>
        </w:rPr>
        <w:t>EF401882_g</w:t>
      </w:r>
      <w:r w:rsidR="00E048D2" w:rsidRPr="00E04168">
        <w:rPr>
          <w:rFonts w:cs="VcqlnxAdvTT1b53b5fb.I"/>
        </w:rPr>
        <w:t xml:space="preserve">, </w:t>
      </w:r>
      <w:r w:rsidR="00E048D2" w:rsidRPr="00E04168">
        <w:rPr>
          <w:rFonts w:cs="BttbncAdvTTb5929f4c"/>
        </w:rPr>
        <w:t>and AM275436_g were greater in UTC individuals.</w:t>
      </w:r>
      <w:r w:rsidR="003D6B2D" w:rsidRPr="00E04168">
        <w:t xml:space="preserve"> </w:t>
      </w:r>
      <w:r w:rsidR="00FF4195" w:rsidRPr="00E04168">
        <w:t>T</w:t>
      </w:r>
      <w:r w:rsidR="003D6B2D" w:rsidRPr="00E04168">
        <w:t xml:space="preserve">he content of pro-inflammatory LPS was </w:t>
      </w:r>
      <w:r w:rsidR="00FF4195" w:rsidRPr="00E04168">
        <w:t xml:space="preserve">also </w:t>
      </w:r>
      <w:r w:rsidR="003D6B2D" w:rsidRPr="00E04168">
        <w:t xml:space="preserve">significantly lower in the faecal samples of the LVC cohort. </w:t>
      </w:r>
      <w:r w:rsidR="00E048D2" w:rsidRPr="00E04168">
        <w:t xml:space="preserve">Higher LPS levels were associated with increased meat intake, decreased vegetable intake, and the presence of several bacterial species found only in the UTC cohort </w:t>
      </w:r>
      <w:r w:rsidR="00E048D2" w:rsidRPr="00E04168">
        <w:fldChar w:fldCharType="begin"/>
      </w:r>
      <w:r w:rsidR="00E048D2" w:rsidRPr="00E04168">
        <w:instrText xml:space="preserve"> ADDIN EN.CITE &lt;EndNote&gt;&lt;Cite&gt;&lt;Author&gt;Park&lt;/Author&gt;&lt;Year&gt;2015&lt;/Year&gt;&lt;RecNum&gt;95&lt;/RecNum&gt;&lt;DisplayText&gt;(Park et al., 2015)&lt;/DisplayText&gt;&lt;record&gt;&lt;rec-number&gt;95&lt;/rec-number&gt;&lt;foreign-keys&gt;&lt;key app="EN" db-id="vd59wwa9htw29oe595kv20ty9zftzwsdrwvp"&gt;95&lt;/key&gt;&lt;/foreign-keys&gt;&lt;ref-type name="Journal Article"&gt;17&lt;/ref-type&gt;&lt;contributors&gt;&lt;authors&gt;&lt;author&gt;Park, Se-Hoon&lt;/author&gt;&lt;author&gt;Kim, Kyung-Ah&lt;/author&gt;&lt;author&gt;Ahn, Young-Tae&lt;/author&gt;&lt;author&gt;Jeong, Jin-Ju&lt;/author&gt;&lt;author&gt;Huh, Chul-Sung&lt;/author&gt;&lt;author&gt;Kim, Dong-Hyun&lt;/author&gt;&lt;/authors&gt;&lt;/contributors&gt;&lt;titles&gt;&lt;title&gt;Comparative analysis of gut microbiota in elderly people of urbanized towns and longevity villages&lt;/title&gt;&lt;secondary-title&gt;BMC Microbiology&lt;/secondary-title&gt;&lt;/titles&gt;&lt;pages&gt;49&lt;/pages&gt;&lt;volume&gt;15&lt;/volume&gt;&lt;number&gt;1&lt;/number&gt;&lt;dates&gt;&lt;year&gt;2015&lt;/year&gt;&lt;/dates&gt;&lt;isbn&gt;1471-2180&lt;/isbn&gt;&lt;accession-num&gt;doi:10.1186/s12866-015-0386-8&lt;/accession-num&gt;&lt;urls&gt;&lt;related-urls&gt;&lt;url&gt;http://www.biomedcentral.com/1471-2180/15/49&lt;/url&gt;&lt;/related-urls&gt;&lt;/urls&gt;&lt;/record&gt;&lt;/Cite&gt;&lt;/EndNote&gt;</w:instrText>
      </w:r>
      <w:r w:rsidR="00E048D2" w:rsidRPr="00E04168">
        <w:fldChar w:fldCharType="separate"/>
      </w:r>
      <w:r w:rsidR="00E048D2" w:rsidRPr="00E04168">
        <w:rPr>
          <w:noProof/>
        </w:rPr>
        <w:t>(Park et al., 2015)</w:t>
      </w:r>
      <w:r w:rsidR="00E048D2" w:rsidRPr="00E04168">
        <w:fldChar w:fldCharType="end"/>
      </w:r>
      <w:r w:rsidR="00FF4195" w:rsidRPr="00E04168">
        <w:t xml:space="preserve">. These factors could </w:t>
      </w:r>
      <w:r w:rsidR="003D6B2D" w:rsidRPr="00E04168">
        <w:t>influence the progre</w:t>
      </w:r>
      <w:r w:rsidR="009835DF" w:rsidRPr="00E04168">
        <w:t>ssion of low-grade inflammation</w:t>
      </w:r>
      <w:r w:rsidR="00E048D2" w:rsidRPr="00E04168">
        <w:t xml:space="preserve">. </w:t>
      </w:r>
      <w:r w:rsidR="00FF4195" w:rsidRPr="00E04168">
        <w:t xml:space="preserve">This view is consolidated </w:t>
      </w:r>
      <w:r w:rsidR="00E048D2" w:rsidRPr="00E04168">
        <w:t xml:space="preserve">as </w:t>
      </w:r>
      <w:r w:rsidR="00FF4195" w:rsidRPr="00E04168">
        <w:t>bacteria associated with anti-inflammatory effects</w:t>
      </w:r>
      <w:r w:rsidR="00617D4C" w:rsidRPr="00E04168">
        <w:t xml:space="preserve"> were </w:t>
      </w:r>
      <w:r w:rsidR="00DB11E9" w:rsidRPr="00E04168">
        <w:t>significantly higher</w:t>
      </w:r>
      <w:r w:rsidR="00FF4195" w:rsidRPr="00E04168">
        <w:t xml:space="preserve"> in the LVC cohort, making it possible that factors such as</w:t>
      </w:r>
      <w:r w:rsidR="00DB11E9" w:rsidRPr="00E04168">
        <w:t xml:space="preserve"> diet, influence</w:t>
      </w:r>
      <w:r w:rsidR="00FF4195" w:rsidRPr="00E04168">
        <w:t xml:space="preserve"> </w:t>
      </w:r>
      <w:r w:rsidR="003D6B2D" w:rsidRPr="00E04168">
        <w:t>microbiome</w:t>
      </w:r>
      <w:r w:rsidR="00B81502" w:rsidRPr="00E04168">
        <w:t xml:space="preserve"> composition, and result in a drop in</w:t>
      </w:r>
      <w:r w:rsidR="003D6B2D" w:rsidRPr="00E04168">
        <w:t xml:space="preserve"> pro-inflammatory </w:t>
      </w:r>
      <w:r w:rsidR="00FF4195" w:rsidRPr="00E04168">
        <w:t xml:space="preserve">LPS and a concomitant reduction in </w:t>
      </w:r>
      <w:r w:rsidR="00DB11E9" w:rsidRPr="00E04168">
        <w:t>inflammaging. Additionally</w:t>
      </w:r>
      <w:r w:rsidR="003D6B2D" w:rsidRPr="00E04168">
        <w:t>, Bi</w:t>
      </w:r>
      <w:r w:rsidR="00DB11E9" w:rsidRPr="00E04168">
        <w:t>agi et al. (2010) found that an</w:t>
      </w:r>
      <w:r w:rsidR="003D6B2D" w:rsidRPr="00E04168">
        <w:t xml:space="preserve"> age-related increase in potentially pathogenic Proteobacteria was correlated with the upregulation of pro-inflammatory IL-6 or IL-8 </w:t>
      </w:r>
      <w:r w:rsidR="003D6B2D" w:rsidRPr="00E04168">
        <w:fldChar w:fldCharType="begin"/>
      </w:r>
      <w:r w:rsidR="003D6B2D" w:rsidRPr="00E04168">
        <w:instrText xml:space="preserve"> ADDIN EN.CITE &lt;EndNote&gt;&lt;Cite&gt;&lt;Author&gt;Biagi&lt;/Author&gt;&lt;Year&gt;2010&lt;/Year&gt;&lt;RecNum&gt;118&lt;/RecNum&gt;&lt;DisplayText&gt;(Biagi et al., 2010)&lt;/DisplayText&gt;&lt;record&gt;&lt;rec-number&gt;118&lt;/rec-number&gt;&lt;foreign-keys&gt;&lt;key app="EN" db-id="vd59wwa9htw29oe595kv20ty9zftzwsdrwvp"&gt;118&lt;/key&gt;&lt;/foreign-keys&gt;&lt;ref-type name="Journal Article"&gt;17&lt;/ref-type&gt;&lt;contributors&gt;&lt;authors&gt;&lt;author&gt;Biagi, Elena&lt;/author&gt;&lt;author&gt;Nylund, Lotta&lt;/author&gt;&lt;author&gt;Candela, Marco&lt;/author&gt;&lt;author&gt;Ostan, Rita&lt;/author&gt;&lt;author&gt;Bucci, Laura&lt;/author&gt;&lt;author&gt;Pini, Elisa&lt;/author&gt;&lt;author&gt;Nikkïla, Janne&lt;/author&gt;&lt;author&gt;Monti, Daniela&lt;/author&gt;&lt;author&gt;Satokari, Reetta&lt;/author&gt;&lt;author&gt;Franceschi, Claudio&lt;/author&gt;&lt;author&gt;Brigidi, Patrizia&lt;/author&gt;&lt;author&gt;De Vos, Willem&lt;/author&gt;&lt;/authors&gt;&lt;/contributors&gt;&lt;titles&gt;&lt;title&gt;Through Ageing, and Beyond: Gut Microbiota and Inflammatory Status in Seniors and Centenarians&lt;/title&gt;&lt;secondary-title&gt;PLoS ONE&lt;/secondary-title&gt;&lt;/titles&gt;&lt;pages&gt;e10667&lt;/pages&gt;&lt;volume&gt;5&lt;/volume&gt;&lt;number&gt;5&lt;/number&gt;&lt;dates&gt;&lt;year&gt;2010&lt;/year&gt;&lt;/dates&gt;&lt;publisher&gt;Public Library of Science&lt;/publisher&gt;&lt;urls&gt;&lt;related-urls&gt;&lt;url&gt;http://dx.doi.org/10.1371%2Fjournal.pone.0010667&lt;/url&gt;&lt;/related-urls&gt;&lt;/urls&gt;&lt;electronic-resource-num&gt;10.1371/journal.pone.0010667&lt;/electronic-resource-num&gt;&lt;/record&gt;&lt;/Cite&gt;&lt;/EndNote&gt;</w:instrText>
      </w:r>
      <w:r w:rsidR="003D6B2D" w:rsidRPr="00E04168">
        <w:fldChar w:fldCharType="separate"/>
      </w:r>
      <w:r w:rsidR="003D6B2D" w:rsidRPr="00E04168">
        <w:rPr>
          <w:noProof/>
        </w:rPr>
        <w:t>(Biagi et al., 2010)</w:t>
      </w:r>
      <w:r w:rsidR="003D6B2D" w:rsidRPr="00E04168">
        <w:fldChar w:fldCharType="end"/>
      </w:r>
      <w:r w:rsidR="00B81502" w:rsidRPr="00E04168">
        <w:t>. This further consolidates the belief</w:t>
      </w:r>
      <w:r w:rsidR="00E048D2" w:rsidRPr="00E04168">
        <w:t>,</w:t>
      </w:r>
      <w:r w:rsidR="00B81502" w:rsidRPr="00E04168">
        <w:t xml:space="preserve"> that reducing</w:t>
      </w:r>
      <w:r w:rsidR="003D6B2D" w:rsidRPr="00E04168">
        <w:t xml:space="preserve"> proinflammatory mediato</w:t>
      </w:r>
      <w:r w:rsidR="00B81502" w:rsidRPr="00E04168">
        <w:t xml:space="preserve">rs such as LPS/cytokines </w:t>
      </w:r>
      <w:r w:rsidR="00DB11E9" w:rsidRPr="00E04168">
        <w:t xml:space="preserve">could </w:t>
      </w:r>
      <w:r w:rsidR="00B81502" w:rsidRPr="00E04168">
        <w:t xml:space="preserve">reduce </w:t>
      </w:r>
      <w:r w:rsidR="003D6B2D" w:rsidRPr="00E04168">
        <w:t xml:space="preserve">inflammaging </w:t>
      </w:r>
      <w:r w:rsidR="00B81502" w:rsidRPr="00E04168">
        <w:t>and</w:t>
      </w:r>
      <w:r w:rsidR="003D6B2D" w:rsidRPr="00E04168">
        <w:t xml:space="preserve"> prom</w:t>
      </w:r>
      <w:r w:rsidR="00FF4195" w:rsidRPr="00E04168">
        <w:t xml:space="preserve">ote healthy ageing </w:t>
      </w:r>
      <w:r w:rsidR="003D6B2D" w:rsidRPr="00E04168">
        <w:fldChar w:fldCharType="begin">
          <w:fldData xml:space="preserve">PEVuZE5vdGU+PENpdGU+PEF1dGhvcj5QYXJrPC9BdXRob3I+PFllYXI+MjAxNTwvWWVhcj48UmVj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</w:fldData>
        </w:fldChar>
      </w:r>
      <w:r w:rsidR="003D6B2D" w:rsidRPr="00E04168">
        <w:instrText xml:space="preserve"> ADDIN EN.CITE </w:instrText>
      </w:r>
      <w:r w:rsidR="003D6B2D" w:rsidRPr="00E04168">
        <w:fldChar w:fldCharType="begin">
          <w:fldData xml:space="preserve">PEVuZE5vdGU+PENpdGU+PEF1dGhvcj5QYXJrPC9BdXRob3I+PFllYXI+MjAxNTwvWWVhcj48UmVj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</w:fldData>
        </w:fldChar>
      </w:r>
      <w:r w:rsidR="003D6B2D" w:rsidRPr="00E04168">
        <w:instrText xml:space="preserve"> ADDIN EN.CITE.DATA </w:instrText>
      </w:r>
      <w:r w:rsidR="003D6B2D" w:rsidRPr="00E04168">
        <w:fldChar w:fldCharType="end"/>
      </w:r>
      <w:r w:rsidR="003D6B2D" w:rsidRPr="00E04168">
        <w:fldChar w:fldCharType="separate"/>
      </w:r>
      <w:r w:rsidR="003D6B2D" w:rsidRPr="00E04168">
        <w:rPr>
          <w:noProof/>
        </w:rPr>
        <w:t>(Biagi et al., 2010; Park et al., 2015)</w:t>
      </w:r>
      <w:r w:rsidR="003D6B2D" w:rsidRPr="00E04168">
        <w:fldChar w:fldCharType="end"/>
      </w:r>
      <w:r w:rsidR="003D6B2D" w:rsidRPr="00E04168">
        <w:t>.</w:t>
      </w:r>
    </w:p>
    <w:p w14:paraId="554B377B" w14:textId="00D9B2A1" w:rsidR="003D6B2D" w:rsidRPr="00E04168" w:rsidRDefault="009835DF" w:rsidP="00B9241C">
      <w:pPr>
        <w:spacing w:line="276" w:lineRule="auto"/>
        <w:jc w:val="both"/>
      </w:pPr>
      <w:r w:rsidRPr="00E04168">
        <w:lastRenderedPageBreak/>
        <w:t>The microbiome also affects metabolism. B</w:t>
      </w:r>
      <w:r w:rsidR="00A85A22" w:rsidRPr="00E04168">
        <w:t>y investigating the b</w:t>
      </w:r>
      <w:r w:rsidR="003D6B2D" w:rsidRPr="00E04168">
        <w:t>acterial genetic material in human faecal samples, Rampelli et al. (2013) revealed an increase in</w:t>
      </w:r>
      <w:r w:rsidRPr="00E04168">
        <w:t xml:space="preserve"> the</w:t>
      </w:r>
      <w:r w:rsidR="00A85A22" w:rsidRPr="00E04168">
        <w:t xml:space="preserve"> bacterial genes involved in</w:t>
      </w:r>
      <w:r w:rsidR="003D6B2D" w:rsidRPr="00E04168">
        <w:t xml:space="preserve"> t</w:t>
      </w:r>
      <w:r w:rsidR="00DB11E9" w:rsidRPr="00E04168">
        <w:t>ryptophan metabolism with age</w:t>
      </w:r>
      <w:r w:rsidR="003D6B2D" w:rsidRPr="00E04168">
        <w:t>. It is plausible that this age-</w:t>
      </w:r>
      <w:r w:rsidR="00DB11E9" w:rsidRPr="00E04168">
        <w:t xml:space="preserve">dependent </w:t>
      </w:r>
      <w:r w:rsidR="003D6B2D" w:rsidRPr="00E04168">
        <w:t>increase in</w:t>
      </w:r>
      <w:r w:rsidR="00172395" w:rsidRPr="00E04168">
        <w:t xml:space="preserve"> bacterial </w:t>
      </w:r>
      <w:r w:rsidR="003D6B2D" w:rsidRPr="00E04168">
        <w:t>tryptophan</w:t>
      </w:r>
      <w:r w:rsidR="00172395" w:rsidRPr="00E04168">
        <w:t xml:space="preserve"> metabolism</w:t>
      </w:r>
      <w:r w:rsidR="003D6B2D" w:rsidRPr="00E04168">
        <w:t>, decreases</w:t>
      </w:r>
      <w:r w:rsidR="00172395" w:rsidRPr="00E04168">
        <w:t xml:space="preserve"> host</w:t>
      </w:r>
      <w:r w:rsidR="003D6B2D" w:rsidRPr="00E04168">
        <w:t xml:space="preserve"> b</w:t>
      </w:r>
      <w:r w:rsidR="00172395" w:rsidRPr="00E04168">
        <w:t>ioavailability</w:t>
      </w:r>
      <w:r w:rsidR="00DB11E9" w:rsidRPr="00E04168">
        <w:t>, a phenomenon which</w:t>
      </w:r>
      <w:r w:rsidR="003D6B2D" w:rsidRPr="00E04168">
        <w:t xml:space="preserve"> is impli</w:t>
      </w:r>
      <w:r w:rsidR="00A85A22" w:rsidRPr="00E04168">
        <w:t xml:space="preserve">cated in a variety of inflammatory </w:t>
      </w:r>
      <w:r w:rsidR="00172395" w:rsidRPr="00E04168">
        <w:t xml:space="preserve">related </w:t>
      </w:r>
      <w:r w:rsidR="00A85A22" w:rsidRPr="00E04168">
        <w:t>conditions</w:t>
      </w:r>
      <w:r w:rsidR="003D6B2D" w:rsidRPr="00E04168">
        <w:t xml:space="preserve"> </w:t>
      </w:r>
      <w:r w:rsidR="003D6B2D" w:rsidRPr="00E04168">
        <w:fldChar w:fldCharType="begin">
          <w:fldData xml:space="preserve">PEVuZE5vdGU+PENpdGU+PEF1dGhvcj5DYXB1cm9uPC9BdXRob3I+PFllYXI+MjAxMTwvWWVhcj48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</w:fldData>
        </w:fldChar>
      </w:r>
      <w:r w:rsidR="003D6B2D" w:rsidRPr="00E04168">
        <w:instrText xml:space="preserve"> ADDIN EN.CITE </w:instrText>
      </w:r>
      <w:r w:rsidR="003D6B2D" w:rsidRPr="00E04168">
        <w:fldChar w:fldCharType="begin">
          <w:fldData xml:space="preserve">PEVuZE5vdGU+PENpdGU+PEF1dGhvcj5DYXB1cm9uPC9BdXRob3I+PFllYXI+MjAxMTwvWWVhcj48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</w:fldData>
        </w:fldChar>
      </w:r>
      <w:r w:rsidR="003D6B2D" w:rsidRPr="00E04168">
        <w:instrText xml:space="preserve"> ADDIN EN.CITE.DATA </w:instrText>
      </w:r>
      <w:r w:rsidR="003D6B2D" w:rsidRPr="00E04168">
        <w:fldChar w:fldCharType="end"/>
      </w:r>
      <w:r w:rsidR="003D6B2D" w:rsidRPr="00E04168">
        <w:fldChar w:fldCharType="separate"/>
      </w:r>
      <w:r w:rsidR="003D6B2D" w:rsidRPr="00E04168">
        <w:rPr>
          <w:noProof/>
        </w:rPr>
        <w:t>(Capuron et al., 2011; Murr et al., 2015)</w:t>
      </w:r>
      <w:r w:rsidR="003D6B2D" w:rsidRPr="00E04168">
        <w:fldChar w:fldCharType="end"/>
      </w:r>
      <w:r w:rsidR="003D6B2D" w:rsidRPr="00E04168">
        <w:t>. Furthermore, the abundance of genes involved in SCFA pro</w:t>
      </w:r>
      <w:r w:rsidR="00172395" w:rsidRPr="00E04168">
        <w:t>duction reduced with age</w:t>
      </w:r>
      <w:r w:rsidR="00E048D2" w:rsidRPr="00E04168">
        <w:t>.</w:t>
      </w:r>
      <w:r w:rsidR="003D6B2D" w:rsidRPr="00E04168">
        <w:t xml:space="preserve"> </w:t>
      </w:r>
      <w:r w:rsidR="00E048D2" w:rsidRPr="00E04168">
        <w:t>Moreover</w:t>
      </w:r>
      <w:r w:rsidR="00172395" w:rsidRPr="00E04168">
        <w:t xml:space="preserve"> there was a </w:t>
      </w:r>
      <w:r w:rsidR="003D6B2D" w:rsidRPr="00E04168">
        <w:t xml:space="preserve">decrease in bacterial saccharolytic potential, while </w:t>
      </w:r>
      <w:r w:rsidR="00E048D2" w:rsidRPr="00E04168">
        <w:t xml:space="preserve">an </w:t>
      </w:r>
      <w:r w:rsidR="003D6B2D" w:rsidRPr="00E04168">
        <w:t xml:space="preserve">increase in </w:t>
      </w:r>
      <w:r w:rsidR="00E048D2" w:rsidRPr="00E04168">
        <w:t>proteolytic potential, diverted</w:t>
      </w:r>
      <w:r w:rsidR="003D6B2D" w:rsidRPr="00E04168">
        <w:t xml:space="preserve"> metabolism towards putrefaction.</w:t>
      </w:r>
      <w:r w:rsidRPr="00E04168">
        <w:t xml:space="preserve"> Furthermore, increasing age</w:t>
      </w:r>
      <w:r w:rsidR="003D6B2D" w:rsidRPr="00E04168">
        <w:t xml:space="preserve"> corresponded with the enrichment of genes relating to pathobionts such as </w:t>
      </w:r>
      <w:r w:rsidR="003D6B2D" w:rsidRPr="00E04168">
        <w:rPr>
          <w:i/>
        </w:rPr>
        <w:t>Escherichia</w:t>
      </w:r>
      <w:r w:rsidR="003D6B2D" w:rsidRPr="00E04168">
        <w:t xml:space="preserve"> </w:t>
      </w:r>
      <w:r w:rsidR="003D6B2D" w:rsidRPr="00E04168">
        <w:fldChar w:fldCharType="begin"/>
      </w:r>
      <w:r w:rsidR="003D6B2D" w:rsidRPr="00E04168">
        <w:instrText xml:space="preserve"> ADDIN EN.CITE &lt;EndNote&gt;&lt;Cite&gt;&lt;Author&gt;Rampelli&lt;/Author&gt;&lt;Year&gt;2013&lt;/Year&gt;&lt;RecNum&gt;117&lt;/RecNum&gt;&lt;DisplayText&gt;(Rampelli et al., 2013)&lt;/DisplayText&gt;&lt;record&gt;&lt;rec-number&gt;117&lt;/rec-number&gt;&lt;foreign-keys&gt;&lt;key app="EN" db-id="vd59wwa9htw29oe595kv20ty9zftzwsdrwvp"&gt;117&lt;/key&gt;&lt;/foreign-keys&gt;&lt;ref-type name="Journal Article"&gt;17&lt;/ref-type&gt;&lt;contributors&gt;&lt;authors&gt;&lt;author&gt;Rampelli, S.&lt;/author&gt;&lt;author&gt;Candela, M.&lt;/author&gt;&lt;author&gt;Turroni, S.&lt;/author&gt;&lt;author&gt;Biagi, E.&lt;/author&gt;&lt;author&gt;Collino, S.&lt;/author&gt;&lt;author&gt;Franceschi, C.&lt;/author&gt;&lt;author&gt;O&amp;apos;Toole, P. W.&lt;/author&gt;&lt;author&gt;Brigidi, P.&lt;/author&gt;&lt;/authors&gt;&lt;/contributors&gt;&lt;auth-address&gt;Department of Pharmacy and Biotechnology, University of Bologna, Bologna, Italy;&lt;/auth-address&gt;&lt;titles&gt;&lt;title&gt;Functional metagenomic profiling of intestinal microbiome in extreme ageing&lt;/title&gt;&lt;secondary-title&gt;Aging (Albany NY)&lt;/secondary-title&gt;&lt;/titles&gt;&lt;pages&gt;902-12&lt;/pages&gt;&lt;volume&gt;5&lt;/volume&gt;&lt;number&gt;12&lt;/number&gt;&lt;edition&gt;2013/12/18&lt;/edition&gt;&lt;keywords&gt;&lt;keyword&gt;Adult&lt;/keyword&gt;&lt;keyword&gt;Aged&lt;/keyword&gt;&lt;keyword&gt;Aged, 80 and over&lt;/keyword&gt;&lt;keyword&gt;Aging&lt;/keyword&gt;&lt;keyword&gt;Bacteria/ classification/genetics/ metabolism&lt;/keyword&gt;&lt;keyword&gt;Feces/ microbiology&lt;/keyword&gt;&lt;keyword&gt;Female&lt;/keyword&gt;&lt;keyword&gt;Gene Expression Regulation, Bacterial&lt;/keyword&gt;&lt;keyword&gt;Humans&lt;/keyword&gt;&lt;keyword&gt;Male&lt;/keyword&gt;&lt;keyword&gt;Middle Aged&lt;/keyword&gt;&lt;keyword&gt;Transcriptome&lt;/keyword&gt;&lt;/keywords&gt;&lt;dates&gt;&lt;year&gt;2013&lt;/year&gt;&lt;pub-dates&gt;&lt;date&gt;Dec&lt;/date&gt;&lt;/pub-dates&gt;&lt;/dates&gt;&lt;isbn&gt;1945-4589 (Electronic)&amp;#xD;1945-4589 (Linking)&lt;/isbn&gt;&lt;accession-num&gt;24334635&lt;/accession-num&gt;&lt;urls&gt;&lt;/urls&gt;&lt;custom2&gt;PMC3883706&lt;/custom2&gt;&lt;remote-database-provider&gt;NLM&lt;/remote-database-provider&gt;&lt;language&gt;eng&lt;/language&gt;&lt;/record&gt;&lt;/Cite&gt;&lt;/EndNote&gt;</w:instrText>
      </w:r>
      <w:r w:rsidR="003D6B2D" w:rsidRPr="00E04168">
        <w:fldChar w:fldCharType="separate"/>
      </w:r>
      <w:r w:rsidR="003D6B2D" w:rsidRPr="00E04168">
        <w:rPr>
          <w:noProof/>
        </w:rPr>
        <w:t>(Rampelli et al., 2013)</w:t>
      </w:r>
      <w:r w:rsidR="003D6B2D" w:rsidRPr="00E04168">
        <w:fldChar w:fldCharType="end"/>
      </w:r>
      <w:r w:rsidR="003D6B2D" w:rsidRPr="00E04168">
        <w:t>. Future investigations will no doubt explore further bidirectional relationships betwe</w:t>
      </w:r>
      <w:r w:rsidR="00A85A22" w:rsidRPr="00E04168">
        <w:t>en the regulation of lipid</w:t>
      </w:r>
      <w:r w:rsidRPr="00E04168">
        <w:t xml:space="preserve"> metabolism,</w:t>
      </w:r>
      <w:r w:rsidR="003D6B2D" w:rsidRPr="00E04168">
        <w:t xml:space="preserve"> the gut microbiome</w:t>
      </w:r>
      <w:r w:rsidRPr="00E04168">
        <w:t xml:space="preserve"> and intrinsic ageing</w:t>
      </w:r>
      <w:r w:rsidR="003D6B2D" w:rsidRPr="00E04168">
        <w:t>.</w:t>
      </w:r>
    </w:p>
    <w:p w14:paraId="5E149AC3" w14:textId="77777777" w:rsidR="0080611D" w:rsidRPr="00E04168" w:rsidRDefault="0080611D">
      <w:pPr>
        <w:rPr>
          <w:b/>
        </w:rPr>
      </w:pPr>
    </w:p>
    <w:p w14:paraId="5DD4A536" w14:textId="184FB3BB" w:rsidR="00D6022F" w:rsidRPr="00E04168" w:rsidRDefault="00D6022F">
      <w:pPr>
        <w:rPr>
          <w:b/>
        </w:rPr>
      </w:pPr>
      <w:r w:rsidRPr="00E04168">
        <w:rPr>
          <w:b/>
        </w:rPr>
        <w:t>10.0 Current and Future Therapeutic Strategies</w:t>
      </w:r>
    </w:p>
    <w:p w14:paraId="3E2C55D7" w14:textId="48E0ADB3" w:rsidR="00D6022F" w:rsidRPr="00E04168" w:rsidRDefault="00D6022F" w:rsidP="003D6B2D">
      <w:pPr>
        <w:spacing w:line="276" w:lineRule="auto"/>
        <w:jc w:val="both"/>
      </w:pPr>
      <w:r w:rsidRPr="00E04168">
        <w:t xml:space="preserve">The emerging bi-directional relationship between the gut microbiome and human host promotes this as a potential therapeutic target for the regulation of many host systems. Probiotic administration has been highlighted as an effective immunomodulator, which can have potential benefits on many diseases </w:t>
      </w:r>
      <w:r w:rsidRPr="00E04168">
        <w:fldChar w:fldCharType="begin"/>
      </w:r>
      <w:r w:rsidRPr="00E04168">
        <w:instrText xml:space="preserve"> ADDIN EN.CITE &lt;EndNote&gt;&lt;Cite&gt;&lt;Author&gt;Patel&lt;/Author&gt;&lt;Year&gt;2015&lt;/Year&gt;&lt;RecNum&gt;240&lt;/RecNum&gt;&lt;DisplayText&gt;(Patel et al., 2015)&lt;/DisplayText&gt;&lt;record&gt;&lt;rec-number&gt;240&lt;/rec-number&gt;&lt;foreign-keys&gt;&lt;key app="EN" db-id="vd59wwa9htw29oe595kv20ty9zftzwsdrwvp"&gt;240&lt;/key&gt;&lt;/foreign-keys&gt;&lt;ref-type name="Journal Article"&gt;17&lt;/ref-type&gt;&lt;contributors&gt;&lt;authors&gt;&lt;author&gt;Patel, Seema&lt;/author&gt;&lt;author&gt;Shukla, Rishikesh&lt;/author&gt;&lt;author&gt;Goyal, Arun&lt;/author&gt;&lt;/authors&gt;&lt;/contributors&gt;&lt;titles&gt;&lt;title&gt;Probiotics in valorization of innate immunity across various animal models&lt;/title&gt;&lt;secondary-title&gt;Journal of Functional Foods&lt;/secondary-title&gt;&lt;/titles&gt;&lt;pages&gt;549-561&lt;/pages&gt;&lt;volume&gt;14&lt;/volume&gt;&lt;keywords&gt;&lt;keyword&gt;Probiotics&lt;/keyword&gt;&lt;keyword&gt;Functional food&lt;/keyword&gt;&lt;keyword&gt;Immunomodulator&lt;/keyword&gt;&lt;keyword&gt;Innate immunity&lt;/keyword&gt;&lt;keyword&gt;Adaptive immunity&lt;/keyword&gt;&lt;keyword&gt;Prebiotics&lt;/keyword&gt;&lt;/keywords&gt;&lt;dates&gt;&lt;year&gt;2015&lt;/year&gt;&lt;pub-dates&gt;&lt;date&gt;4//&lt;/date&gt;&lt;/pub-dates&gt;&lt;/dates&gt;&lt;isbn&gt;1756-4646&lt;/isbn&gt;&lt;urls&gt;&lt;related-urls&gt;&lt;url&gt;http://www.sciencedirect.com/science/article/pii/S1756464615000845&lt;/url&gt;&lt;/related-urls&gt;&lt;/urls&gt;&lt;electronic-resource-num&gt;http://dx.doi.org/10.1016/j.jff.2015.02.022&lt;/electronic-resource-num&gt;&lt;/record&gt;&lt;/Cite&gt;&lt;/EndNote&gt;</w:instrText>
      </w:r>
      <w:r w:rsidRPr="00E04168">
        <w:fldChar w:fldCharType="separate"/>
      </w:r>
      <w:r w:rsidRPr="00E04168">
        <w:rPr>
          <w:noProof/>
        </w:rPr>
        <w:t>(Patel et al., 2015)</w:t>
      </w:r>
      <w:r w:rsidRPr="00E04168">
        <w:fldChar w:fldCharType="end"/>
      </w:r>
      <w:r w:rsidRPr="00E04168">
        <w:t xml:space="preserve">. For example, Makino et al. (2010) demonstrated that a daily probiotic intake for 8-12 weeks resulted in a 2.6 times lower risk of becoming infected with the influenza virus in individuals ≥40 years old </w:t>
      </w:r>
      <w:r w:rsidRPr="00E04168">
        <w:fldChar w:fldCharType="begin"/>
      </w:r>
      <w:r w:rsidRPr="00E04168">
        <w:instrText xml:space="preserve"> ADDIN EN.CITE &lt;EndNote&gt;&lt;Cite&gt;&lt;Author&gt;Makino&lt;/Author&gt;&lt;Year&gt;2010&lt;/Year&gt;&lt;RecNum&gt;252&lt;/RecNum&gt;&lt;DisplayText&gt;(Makino et al., 2010)&lt;/DisplayText&gt;&lt;record&gt;&lt;rec-number&gt;252&lt;/rec-number&gt;&lt;foreign-keys&gt;&lt;key app="EN" db-id="vd59wwa9htw29oe595kv20ty9zftzwsdrwvp"&gt;252&lt;/key&gt;&lt;/foreign-keys&gt;&lt;ref-type name="Journal Article"&gt;17&lt;/ref-type&gt;&lt;contributors&gt;&lt;authors&gt;&lt;author&gt;Makino, S.&lt;/author&gt;&lt;author&gt;Ikegami, S.&lt;/author&gt;&lt;author&gt;Kume, A.&lt;/author&gt;&lt;author&gt;Horiuchi, H.&lt;/author&gt;&lt;author&gt;Sasaki, H.&lt;/author&gt;&lt;author&gt;Orii, N.&lt;/author&gt;&lt;/authors&gt;&lt;/contributors&gt;&lt;auth-address&gt;Food Science Institute, Meiji Dairies Corporation, 540 Naruda, Odawara, Kanagawa 250-0862, Japan. seiya_makino@meiji-milk.com&lt;/auth-address&gt;&lt;titles&gt;&lt;title&gt;Reducing the risk of infection in the elderly by dietary intake of yoghurt fermented with Lactobacillus delbrueckii ssp. bulgaricus OLL1073R-1&lt;/title&gt;&lt;secondary-title&gt;Br J Nutr&lt;/secondary-title&gt;&lt;/titles&gt;&lt;pages&gt;998-1006&lt;/pages&gt;&lt;volume&gt;104&lt;/volume&gt;&lt;number&gt;7&lt;/number&gt;&lt;edition&gt;2010/05/22&lt;/edition&gt;&lt;keywords&gt;&lt;keyword&gt;Aged&lt;/keyword&gt;&lt;keyword&gt;Aged, 80 and over&lt;/keyword&gt;&lt;keyword&gt;Animals&lt;/keyword&gt;&lt;keyword&gt;Common Cold/immunology/ prevention &amp;amp; control/virology&lt;/keyword&gt;&lt;keyword&gt;Diet&lt;/keyword&gt;&lt;keyword&gt;Female&lt;/keyword&gt;&lt;keyword&gt;Fermentation&lt;/keyword&gt;&lt;keyword&gt;Humans&lt;/keyword&gt;&lt;keyword&gt;Killer Cells, Natural/ drug effects/metabolism&lt;/keyword&gt;&lt;keyword&gt;Lactobacillus delbrueckii&lt;/keyword&gt;&lt;keyword&gt;Male&lt;/keyword&gt;&lt;keyword&gt;Milk&lt;/keyword&gt;&lt;keyword&gt;Probiotics/pharmacology/ therapeutic use&lt;/keyword&gt;&lt;keyword&gt;Quality of Life&lt;/keyword&gt;&lt;keyword&gt;Risk Factors&lt;/keyword&gt;&lt;keyword&gt;Treatment Outcome&lt;/keyword&gt;&lt;keyword&gt;Yogurt/ microbiology&lt;/keyword&gt;&lt;/keywords&gt;&lt;dates&gt;&lt;year&gt;2010&lt;/year&gt;&lt;pub-dates&gt;&lt;date&gt;Oct&lt;/date&gt;&lt;/pub-dates&gt;&lt;/dates&gt;&lt;isbn&gt;1475-2662 (Electronic)&amp;#xD;0007-1145 (Linking)&lt;/isbn&gt;&lt;accession-num&gt;20487575&lt;/accession-num&gt;&lt;urls&gt;&lt;/urls&gt;&lt;electronic-resource-num&gt;10.1017/s000711451000173x&lt;/electronic-resource-num&gt;&lt;remote-database-provider&gt;NLM&lt;/remote-database-provider&gt;&lt;language&gt;eng&lt;/language&gt;&lt;/record&gt;&lt;/Cite&gt;&lt;/EndNote&gt;</w:instrText>
      </w:r>
      <w:r w:rsidRPr="00E04168">
        <w:fldChar w:fldCharType="separate"/>
      </w:r>
      <w:r w:rsidRPr="00E04168">
        <w:rPr>
          <w:noProof/>
        </w:rPr>
        <w:t>(Makino et al., 2010)</w:t>
      </w:r>
      <w:r w:rsidRPr="00E04168">
        <w:fldChar w:fldCharType="end"/>
      </w:r>
      <w:r w:rsidRPr="00E04168">
        <w:t xml:space="preserve">. Furthermore, it has been demonstrated that administration of probiotics for several weeks prior to a flu vaccination, increases initial antibody titres in addition to maintaining these enhanced levels for increased lengths of time in elderly cohorts </w:t>
      </w:r>
      <w:r w:rsidRPr="00E04168">
        <w:fldChar w:fldCharType="begin">
          <w:fldData xml:space="preserve">PEVuZE5vdGU+PENpdGU+PEF1dGhvcj5Cb2dlPC9BdXRob3I+PFllYXI+MjAwOTwvWWVhcj48UmVj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</w:fldData>
        </w:fldChar>
      </w:r>
      <w:r w:rsidRPr="00E04168">
        <w:instrText xml:space="preserve"> ADDIN EN.CITE </w:instrText>
      </w:r>
      <w:r w:rsidRPr="00E04168">
        <w:fldChar w:fldCharType="begin">
          <w:fldData xml:space="preserve">PEVuZE5vdGU+PENpdGU+PEF1dGhvcj5Cb2dlPC9BdXRob3I+PFllYXI+MjAwOTwvWWVhcj48UmVj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</w:fldData>
        </w:fldChar>
      </w:r>
      <w:r w:rsidRPr="00E04168">
        <w:instrText xml:space="preserve"> ADDIN EN.CITE.DATA </w:instrText>
      </w:r>
      <w:r w:rsidRPr="00E04168">
        <w:fldChar w:fldCharType="end"/>
      </w:r>
      <w:r w:rsidRPr="00E04168">
        <w:fldChar w:fldCharType="separate"/>
      </w:r>
      <w:r w:rsidRPr="00E04168">
        <w:rPr>
          <w:noProof/>
        </w:rPr>
        <w:t>(Boge et al., 2009; Nagafuchi et al., 2015)</w:t>
      </w:r>
      <w:r w:rsidRPr="00E04168">
        <w:fldChar w:fldCharType="end"/>
      </w:r>
      <w:r w:rsidRPr="00E04168">
        <w:t>. As well as this, probiotics have been found to influence cholesterol metabolism. Al-Sheraj</w:t>
      </w:r>
      <w:r w:rsidR="00E048D2" w:rsidRPr="00E04168">
        <w:t xml:space="preserve">i et al. (2012) demonstrated </w:t>
      </w:r>
      <w:r w:rsidRPr="00E04168">
        <w:t xml:space="preserve">an 8 week probiotic supplementation in an elderly murine model significantly reduced plasma total cholesterol, triglycerides, LDL-C, and VLDL-C, in addition to increasing HDL-C levels. Moreover, probiotic supplementation significantly reduced the atherosclerotic index of these animals </w:t>
      </w:r>
      <w:r w:rsidRPr="00E04168">
        <w:fldChar w:fldCharType="begin"/>
      </w:r>
      <w:r w:rsidRPr="00E04168">
        <w:instrText xml:space="preserve"> ADDIN EN.CITE &lt;EndNote&gt;&lt;Cite&gt;&lt;Author&gt;Al-Sheraji&lt;/Author&gt;&lt;Year&gt;2012&lt;/Year&gt;&lt;RecNum&gt;94&lt;/RecNum&gt;&lt;DisplayText&gt;(Al-Sheraji et al., 2012)&lt;/DisplayText&gt;&lt;record&gt;&lt;rec-number&gt;94&lt;/rec-number&gt;&lt;foreign-keys&gt;&lt;key app="EN" db-id="vd59wwa9htw29oe595kv20ty9zftzwsdrwvp"&gt;94&lt;/key&gt;&lt;/foreign-keys&gt;&lt;ref-type name="Journal Article"&gt;17&lt;/ref-type&gt;&lt;contributors&gt;&lt;authors&gt;&lt;author&gt;Al-Sheraji, S. H.&lt;/author&gt;&lt;author&gt;Ismail, A.&lt;/author&gt;&lt;author&gt;Manap, M. Y.&lt;/author&gt;&lt;author&gt;Mustafa, S.&lt;/author&gt;&lt;author&gt;Yusof, R. M.&lt;/author&gt;&lt;author&gt;Hassan, F. A.&lt;/author&gt;&lt;/authors&gt;&lt;/contributors&gt;&lt;auth-address&gt;Department of Nutrition and Dietetics, Faculty of Medicine and Health Sciences, Universiti Putra Malaysia, 43400 UPM Serdang, Selangor, Malaysia.&lt;/auth-address&gt;&lt;titles&gt;&lt;title&gt;Hypocholesterolaemic effect of yoghurt containing Bifidobacterium pseudocatenulatum G4 or Bifidobacterium longum BB536&lt;/title&gt;&lt;secondary-title&gt;Food Chem&lt;/secondary-title&gt;&lt;/titles&gt;&lt;pages&gt;356-61&lt;/pages&gt;&lt;volume&gt;135&lt;/volume&gt;&lt;number&gt;2&lt;/number&gt;&lt;edition&gt;2012/08/08&lt;/edition&gt;&lt;keywords&gt;&lt;keyword&gt;Animals&lt;/keyword&gt;&lt;keyword&gt;Anticholesteremic Agents/ metabolism&lt;/keyword&gt;&lt;keyword&gt;Bifidobacterium/ metabolism&lt;/keyword&gt;&lt;keyword&gt;Cholesterol/blood/metabolism&lt;/keyword&gt;&lt;keyword&gt;Humans&lt;/keyword&gt;&lt;keyword&gt;Hypercholesterolemia/ diet therapy/metabolism/microbiology&lt;/keyword&gt;&lt;keyword&gt;Male&lt;/keyword&gt;&lt;keyword&gt;Probiotics/metabolism/ therapeutic use&lt;/keyword&gt;&lt;keyword&gt;Rats&lt;/keyword&gt;&lt;keyword&gt;Rats, Sprague-Dawley&lt;/keyword&gt;&lt;keyword&gt;Yogurt/analysis/ microbiology&lt;/keyword&gt;&lt;/keywords&gt;&lt;dates&gt;&lt;year&gt;2012&lt;/year&gt;&lt;pub-dates&gt;&lt;date&gt;Nov 15&lt;/date&gt;&lt;/pub-dates&gt;&lt;/dates&gt;&lt;isbn&gt;0308-8146 (Print)&amp;#xD;0308-8146 (Linking)&lt;/isbn&gt;&lt;accession-num&gt;22868099&lt;/accession-num&gt;&lt;urls&gt;&lt;/urls&gt;&lt;electronic-resource-num&gt;10.1016/j.foodchem.2012.04.120&lt;/electronic-resource-num&gt;&lt;remote-database-provider&gt;NLM&lt;/remote-database-provider&gt;&lt;language&gt;eng&lt;/language&gt;&lt;/record&gt;&lt;/Cite&gt;&lt;/EndNote&gt;</w:instrText>
      </w:r>
      <w:r w:rsidRPr="00E04168">
        <w:fldChar w:fldCharType="separate"/>
      </w:r>
      <w:r w:rsidRPr="00E04168">
        <w:rPr>
          <w:noProof/>
        </w:rPr>
        <w:t>(Al-Sheraji et al., 2012)</w:t>
      </w:r>
      <w:r w:rsidRPr="00E04168">
        <w:fldChar w:fldCharType="end"/>
      </w:r>
      <w:r w:rsidRPr="00E04168">
        <w:t xml:space="preserve">. These alterations in plasma cholesterol levels could be due to a number of factors, including, the generation of SCFAs which may reduce the rate of hepatic cholesterol synthesis, the increase in bile acid deconjugation resulting in reduced cholesterol absorption, and the increase in bile acid excretion </w:t>
      </w:r>
      <w:r w:rsidRPr="00E04168">
        <w:fldChar w:fldCharType="begin">
          <w:fldData xml:space="preserve">PEVuZE5vdGU+PENpdGU+PEF1dGhvcj5IYXJhPC9BdXRob3I+PFllYXI+MTk5OTwvWWVhcj48UmVj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</w:fldData>
        </w:fldChar>
      </w:r>
      <w:r w:rsidRPr="00E04168">
        <w:instrText xml:space="preserve"> ADDIN EN.CITE </w:instrText>
      </w:r>
      <w:r w:rsidRPr="00E04168">
        <w:fldChar w:fldCharType="begin">
          <w:fldData xml:space="preserve">PEVuZE5vdGU+PENpdGU+PEF1dGhvcj5IYXJhPC9BdXRob3I+PFllYXI+MTk5OTwvWWVhcj48UmVj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</w:fldData>
        </w:fldChar>
      </w:r>
      <w:r w:rsidRPr="00E04168">
        <w:instrText xml:space="preserve"> ADDIN EN.CITE.DATA </w:instrText>
      </w:r>
      <w:r w:rsidRPr="00E04168">
        <w:fldChar w:fldCharType="end"/>
      </w:r>
      <w:r w:rsidRPr="00E04168">
        <w:fldChar w:fldCharType="separate"/>
      </w:r>
      <w:r w:rsidRPr="00E04168">
        <w:rPr>
          <w:noProof/>
        </w:rPr>
        <w:t>(Al-Sheraji et al., 2012; Begley et al., 2006; Hara et al., 1999)</w:t>
      </w:r>
      <w:r w:rsidRPr="00E04168">
        <w:fldChar w:fldCharType="end"/>
      </w:r>
      <w:r w:rsidRPr="00E04168">
        <w:t>.</w:t>
      </w:r>
    </w:p>
    <w:p w14:paraId="5E82C791" w14:textId="5176F5E2" w:rsidR="003D07A0" w:rsidRPr="00E04168" w:rsidRDefault="00D6022F" w:rsidP="003D07A0">
      <w:pPr>
        <w:spacing w:line="276" w:lineRule="auto"/>
        <w:jc w:val="both"/>
      </w:pPr>
      <w:r w:rsidRPr="00E04168">
        <w:t>Furthermore</w:t>
      </w:r>
      <w:r w:rsidR="00EE3D86" w:rsidRPr="00E04168">
        <w:t xml:space="preserve">, </w:t>
      </w:r>
      <w:r w:rsidRPr="00E04168">
        <w:t>dietary intervention</w:t>
      </w:r>
      <w:r w:rsidR="00E048D2" w:rsidRPr="00E04168">
        <w:t>s</w:t>
      </w:r>
      <w:r w:rsidRPr="00E04168">
        <w:t xml:space="preserve"> such as the </w:t>
      </w:r>
      <w:r w:rsidR="00E048D2" w:rsidRPr="00E04168">
        <w:t>Dietary Approaches to Stop Hypertension (</w:t>
      </w:r>
      <w:r w:rsidRPr="00E04168">
        <w:t>DASH</w:t>
      </w:r>
      <w:r w:rsidR="00E048D2" w:rsidRPr="00E04168">
        <w:t>) a</w:t>
      </w:r>
      <w:r w:rsidRPr="00E04168">
        <w:t xml:space="preserve">nd portfolio diets, which target the risk factors for CVD, hypertension and hypercholesterolaemia respectively, can be utilised </w:t>
      </w:r>
      <w:r w:rsidRPr="00E04168">
        <w:fldChar w:fldCharType="begin">
          <w:fldData xml:space="preserve">PEVuZE5vdGU+PENpdGU+PEF1dGhvcj5SaWZhaTwvQXV0aG9yPjxZZWFyPjIwMTU8L1llYXI+PFJl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</w:fldData>
        </w:fldChar>
      </w:r>
      <w:r w:rsidRPr="00E04168">
        <w:instrText xml:space="preserve"> ADDIN EN.CITE </w:instrText>
      </w:r>
      <w:r w:rsidRPr="00E04168">
        <w:fldChar w:fldCharType="begin">
          <w:fldData xml:space="preserve">PEVuZE5vdGU+PENpdGU+PEF1dGhvcj5SaWZhaTwvQXV0aG9yPjxZZWFyPjIwMTU8L1llYXI+PFJl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</w:fldData>
        </w:fldChar>
      </w:r>
      <w:r w:rsidRPr="00E04168">
        <w:instrText xml:space="preserve"> ADDIN EN.CITE.DATA </w:instrText>
      </w:r>
      <w:r w:rsidRPr="00E04168">
        <w:fldChar w:fldCharType="end"/>
      </w:r>
      <w:r w:rsidRPr="00E04168">
        <w:fldChar w:fldCharType="separate"/>
      </w:r>
      <w:r w:rsidRPr="00E04168">
        <w:rPr>
          <w:noProof/>
        </w:rPr>
        <w:t>(Jenkins et al., 2015; Keith et al., 2015; Rifai and Silver, 2015)</w:t>
      </w:r>
      <w:r w:rsidRPr="00E04168">
        <w:fldChar w:fldCharType="end"/>
      </w:r>
      <w:r w:rsidRPr="00E04168">
        <w:t>. For example, a rec</w:t>
      </w:r>
      <w:r w:rsidR="00E048D2" w:rsidRPr="00E04168">
        <w:t xml:space="preserve">ent meta-analysis determined </w:t>
      </w:r>
      <w:r w:rsidRPr="00E04168">
        <w:t xml:space="preserve">the DASH diet lowered systolic pressure by 6.74mmHg, and diastolic blood pressure by 3.54 mmHg </w:t>
      </w:r>
      <w:r w:rsidRPr="00E04168">
        <w:fldChar w:fldCharType="begin"/>
      </w:r>
      <w:r w:rsidRPr="00E04168">
        <w:instrText xml:space="preserve"> ADDIN EN.CITE &lt;EndNote&gt;&lt;Cite&gt;&lt;Author&gt;Saneei&lt;/Author&gt;&lt;Year&gt;2014&lt;/Year&gt;&lt;RecNum&gt;250&lt;/RecNum&gt;&lt;DisplayText&gt;(Saneei et al., 2014)&lt;/DisplayText&gt;&lt;record&gt;&lt;rec-number&gt;250&lt;/rec-number&gt;&lt;foreign-keys&gt;&lt;key app="EN" db-id="vd59wwa9htw29oe595kv20ty9zftzwsdrwvp"&gt;250&lt;/key&gt;&lt;/foreign-keys&gt;&lt;ref-type name="Journal Article"&gt;17&lt;/ref-type&gt;&lt;contributors&gt;&lt;authors&gt;&lt;author&gt;Saneei, P.&lt;/author&gt;&lt;author&gt;Salehi-Abargouei, A.&lt;/author&gt;&lt;author&gt;Esmaillzadeh, A.&lt;/author&gt;&lt;author&gt;Azadbakht, L.&lt;/author&gt;&lt;/authors&gt;&lt;/contributors&gt;&lt;titles&gt;&lt;title&gt;Influence of Dietary Approaches to Stop Hypertension (DASH) diet on blood pressure: A systematic review and meta-analysis on randomized controlled trials&lt;/title&gt;&lt;secondary-title&gt;Nutrition, Metabolism and Cardiovascular Diseases&lt;/secondary-title&gt;&lt;/titles&gt;&lt;pages&gt;1253-1261&lt;/pages&gt;&lt;volume&gt;24&lt;/volume&gt;&lt;number&gt;12&lt;/number&gt;&lt;keywords&gt;&lt;keyword&gt;DASH-diet&lt;/keyword&gt;&lt;keyword&gt;Systolic blood pressure&lt;/keyword&gt;&lt;keyword&gt;Diastolic blood pressure&lt;/keyword&gt;&lt;keyword&gt;Randomized controlled trials&lt;/keyword&gt;&lt;keyword&gt;Meta-analysis&lt;/keyword&gt;&lt;/keywords&gt;&lt;dates&gt;&lt;year&gt;2014&lt;/year&gt;&lt;pub-dates&gt;&lt;date&gt;12//&lt;/date&gt;&lt;/pub-dates&gt;&lt;/dates&gt;&lt;isbn&gt;0939-4753&lt;/isbn&gt;&lt;urls&gt;&lt;related-urls&gt;&lt;url&gt;http://www.sciencedirect.com/science/article/pii/S0939475314002051&lt;/url&gt;&lt;/related-urls&gt;&lt;/urls&gt;&lt;electronic-resource-num&gt;http://dx.doi.org/10.1016/j.numecd.2014.06.008&lt;/electronic-resource-num&gt;&lt;/record&gt;&lt;/Cite&gt;&lt;/EndNote&gt;</w:instrText>
      </w:r>
      <w:r w:rsidRPr="00E04168">
        <w:fldChar w:fldCharType="separate"/>
      </w:r>
      <w:r w:rsidRPr="00E04168">
        <w:rPr>
          <w:noProof/>
        </w:rPr>
        <w:t>(Saneei et al., 2014)</w:t>
      </w:r>
      <w:r w:rsidRPr="00E04168">
        <w:fldChar w:fldCharType="end"/>
      </w:r>
      <w:r w:rsidRPr="00E04168">
        <w:t>. Although the portfolio diet is less successful in lowering blood pressure, it is effective at modifying the lipoprotein profile. Jenkins et al. (2011) observed a 13.1 and 13.8% reduction in LDL-C in individuals undertaking the routine and intensive portfoli</w:t>
      </w:r>
      <w:r w:rsidR="00E048D2" w:rsidRPr="00E04168">
        <w:t xml:space="preserve">o diets over a 6 month period. </w:t>
      </w:r>
      <w:r w:rsidRPr="00E04168">
        <w:t>Adherence to the routine or intensive portfolio diet resulted in a respective calculated 10 year CHD risk reduction of 10.8 and 11.3%</w:t>
      </w:r>
      <w:r w:rsidR="00E048D2" w:rsidRPr="00E04168">
        <w:t xml:space="preserve"> respectively</w:t>
      </w:r>
      <w:r w:rsidRPr="00E04168">
        <w:t xml:space="preserve"> </w:t>
      </w:r>
      <w:r w:rsidRPr="00E04168">
        <w:fldChar w:fldCharType="begin"/>
      </w:r>
      <w:r w:rsidRPr="00E04168">
        <w:instrText xml:space="preserve"> ADDIN EN.CITE &lt;EndNote&gt;&lt;Cite&gt;&lt;Author&gt;Jenkins&lt;/Author&gt;&lt;Year&gt;2011&lt;/Year&gt;&lt;RecNum&gt;248&lt;/RecNum&gt;&lt;DisplayText&gt;(Jenkins et al., 2011)&lt;/DisplayText&gt;&lt;record&gt;&lt;rec-number&gt;248&lt;/rec-number&gt;&lt;foreign-keys&gt;&lt;key app="EN" db-id="vd59wwa9htw29oe595kv20ty9zftzwsdrwvp"&gt;248&lt;/key&gt;&lt;/foreign-keys&gt;&lt;ref-type name="Journal Article"&gt;17&lt;/ref-type&gt;&lt;contributors&gt;&lt;authors&gt;&lt;author&gt;Jenkins, D. A.&lt;/author&gt;&lt;author&gt;Jones, P. H.&lt;/author&gt;&lt;author&gt;Lamarche, B.&lt;/author&gt;&lt;author&gt;et al.,&lt;/author&gt;&lt;/authors&gt;&lt;/contributors&gt;&lt;titles&gt;&lt;title&gt;Effect of a dietary portfolio of cholesterol-lowering foods given at 2 levels of intensity of dietary advice on serum lipids in hyperlipidemia: A randomized controlled trial&lt;/title&gt;&lt;secondary-title&gt;JAMA&lt;/secondary-title&gt;&lt;/titles&gt;&lt;pages&gt;831-839&lt;/pages&gt;&lt;volume&gt;306&lt;/volume&gt;&lt;number&gt;8&lt;/number&gt;&lt;dates&gt;&lt;year&gt;2011&lt;/year&gt;&lt;/dates&gt;&lt;isbn&gt;0098-7484&lt;/isbn&gt;&lt;urls&gt;&lt;related-urls&gt;&lt;url&gt;http://dx.doi.org/10.1001/jama.2011.1202&lt;/url&gt;&lt;/related-urls&gt;&lt;/urls&gt;&lt;electronic-resource-num&gt;10.1001/jama.2011.1202&lt;/electronic-resource-num&gt;&lt;/record&gt;&lt;/Cite&gt;&lt;/EndNote&gt;</w:instrText>
      </w:r>
      <w:r w:rsidRPr="00E04168">
        <w:fldChar w:fldCharType="separate"/>
      </w:r>
      <w:r w:rsidRPr="00E04168">
        <w:rPr>
          <w:noProof/>
        </w:rPr>
        <w:t>(Jenkins et al., 2011)</w:t>
      </w:r>
      <w:r w:rsidRPr="00E04168">
        <w:fldChar w:fldCharType="end"/>
      </w:r>
      <w:r w:rsidRPr="00E04168">
        <w:t xml:space="preserve">. As there is a significant risk reduction for CHD, and few adverse reactions associated with these diets, wide-scale utilisation in elderly individuals may play a role in maintaining good health in later years. Further to this, dependence on pharmaceutical intervention may be reduced. Moreover, many of the food items associated with these diets contain phytochemicals that can </w:t>
      </w:r>
      <w:r w:rsidRPr="00E04168">
        <w:lastRenderedPageBreak/>
        <w:t xml:space="preserve">positively modulate infection and/or inflammaging and its related diseases </w:t>
      </w:r>
      <w:r w:rsidRPr="00E04168">
        <w:fldChar w:fldCharType="begin">
          <w:fldData xml:space="preserve">PEVuZE5vdGU+PENpdGU+PEF1dGhvcj5Mb25kb248L0F1dGhvcj48WWVhcj4yMDE1PC9ZZWFyPjxS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</w:fldData>
        </w:fldChar>
      </w:r>
      <w:r w:rsidRPr="00E04168">
        <w:instrText xml:space="preserve"> ADDIN EN.CITE </w:instrText>
      </w:r>
      <w:r w:rsidRPr="00E04168">
        <w:fldChar w:fldCharType="begin">
          <w:fldData xml:space="preserve">PEVuZE5vdGU+PENpdGU+PEF1dGhvcj5Mb25kb248L0F1dGhvcj48WWVhcj4yMDE1PC9ZZWFyPjxS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</w:fldData>
        </w:fldChar>
      </w:r>
      <w:r w:rsidRPr="00E04168">
        <w:instrText xml:space="preserve"> ADDIN EN.CITE.DATA </w:instrText>
      </w:r>
      <w:r w:rsidRPr="00E04168">
        <w:fldChar w:fldCharType="end"/>
      </w:r>
      <w:r w:rsidRPr="00E04168">
        <w:fldChar w:fldCharType="separate"/>
      </w:r>
      <w:r w:rsidRPr="00E04168">
        <w:rPr>
          <w:noProof/>
        </w:rPr>
        <w:t>(London and Beezhold, 2015; McCarthy and O'Gara, 2015; Shayganni et al., 2015)</w:t>
      </w:r>
      <w:r w:rsidRPr="00E04168">
        <w:fldChar w:fldCharType="end"/>
      </w:r>
      <w:r w:rsidRPr="00E04168">
        <w:t>.</w:t>
      </w:r>
      <w:r w:rsidR="003D07A0" w:rsidRPr="00E04168">
        <w:t xml:space="preserve"> </w:t>
      </w:r>
      <w:r w:rsidR="00032CA4" w:rsidRPr="00E04168">
        <w:t xml:space="preserve"> Another viable therapeutic avenue could be to inhibit PSCK9. Recently inhibition of this enzyme has proven to be effective at </w:t>
      </w:r>
      <w:r w:rsidR="003D07A0" w:rsidRPr="00E04168">
        <w:t>lowering LDL-C in patients with hypercholesterolaemia. By inhibiting PCSK9, the rate of LDLr degradation is reduced, and the rate of LDL-C clearance can be maintained. A systemic review and meta-analysis of phase 2 or 3 randomise</w:t>
      </w:r>
      <w:r w:rsidR="00E048D2" w:rsidRPr="00E04168">
        <w:t xml:space="preserve">d controlled trials revealed </w:t>
      </w:r>
      <w:r w:rsidR="003D07A0" w:rsidRPr="00E04168">
        <w:t xml:space="preserve">treatment with monoclonal antibodies targeting PCSK9 lowered LDL-C levels by 47.49%, and reduced all-cause mortality and myocardial infarction risk, although cardiovascular mortality was unaffected </w:t>
      </w:r>
      <w:r w:rsidR="003D07A0" w:rsidRPr="00E04168">
        <w:fldChar w:fldCharType="begin">
          <w:fldData xml:space="preserve">PEVuZE5vdGU+PENpdGU+PEF1dGhvcj5OYXZhcmVzZTwvQXV0aG9yPjxZZWFyPjIwMTU8L1llYXI+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Qw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=
</w:fldData>
        </w:fldChar>
      </w:r>
      <w:r w:rsidR="003D07A0" w:rsidRPr="00E04168">
        <w:instrText xml:space="preserve"> ADDIN EN.CITE </w:instrText>
      </w:r>
      <w:r w:rsidR="003D07A0" w:rsidRPr="00E04168">
        <w:fldChar w:fldCharType="begin">
          <w:fldData xml:space="preserve">PEVuZE5vdGU+PENpdGU+PEF1dGhvcj5OYXZhcmVzZTwvQXV0aG9yPjxZZWFyPjIwMTU8L1llYXI+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Qw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=
</w:fldData>
        </w:fldChar>
      </w:r>
      <w:r w:rsidR="003D07A0" w:rsidRPr="00E04168">
        <w:instrText xml:space="preserve"> ADDIN EN.CITE.DATA </w:instrText>
      </w:r>
      <w:r w:rsidR="003D07A0" w:rsidRPr="00E04168">
        <w:fldChar w:fldCharType="end"/>
      </w:r>
      <w:r w:rsidR="003D07A0" w:rsidRPr="00E04168">
        <w:fldChar w:fldCharType="separate"/>
      </w:r>
      <w:r w:rsidR="003D07A0" w:rsidRPr="00E04168">
        <w:rPr>
          <w:noProof/>
        </w:rPr>
        <w:t>(Navarese et al., 2015)</w:t>
      </w:r>
      <w:r w:rsidR="003D07A0" w:rsidRPr="00E04168">
        <w:fldChar w:fldCharType="end"/>
      </w:r>
      <w:r w:rsidR="003D07A0" w:rsidRPr="00E04168">
        <w:t>.</w:t>
      </w:r>
    </w:p>
    <w:p w14:paraId="395BFDF6" w14:textId="1EF5DB39" w:rsidR="004139E9" w:rsidRPr="00E04168" w:rsidRDefault="004139E9" w:rsidP="00B9241C">
      <w:pPr>
        <w:spacing w:line="276" w:lineRule="auto"/>
        <w:jc w:val="both"/>
      </w:pPr>
    </w:p>
    <w:p w14:paraId="29836534" w14:textId="462E97AB" w:rsidR="00B9241C" w:rsidRPr="00E04168" w:rsidRDefault="008753E1" w:rsidP="00B9241C">
      <w:pPr>
        <w:rPr>
          <w:b/>
        </w:rPr>
      </w:pPr>
      <w:r w:rsidRPr="00E04168">
        <w:rPr>
          <w:b/>
        </w:rPr>
        <w:t>11</w:t>
      </w:r>
      <w:r w:rsidR="00B9241C" w:rsidRPr="00E04168">
        <w:rPr>
          <w:b/>
        </w:rPr>
        <w:t>.0 The role of Mathematical Modelling in Identifying Future Therapeutic Strategies</w:t>
      </w:r>
    </w:p>
    <w:p w14:paraId="1F1CEE9C" w14:textId="514F4085" w:rsidR="00C666EB" w:rsidRPr="00E04168" w:rsidRDefault="00B9241C" w:rsidP="00B9241C">
      <w:pPr>
        <w:spacing w:line="276" w:lineRule="auto"/>
        <w:jc w:val="both"/>
      </w:pPr>
      <w:r w:rsidRPr="00E04168">
        <w:t xml:space="preserve">It is clear from the biological mechanisms and complex interactions outlined in this review that studying their dynamics is challenging. In recent years, research in this area has benefitted from adopting a systems biology paradigm to study the inherent complexities associated with ageing and metabolism </w:t>
      </w:r>
      <w:r w:rsidRPr="00E04168">
        <w:fldChar w:fldCharType="begin">
          <w:fldData xml:space="preserve">PEVuZE5vdGU+PENpdGU+PEF1dGhvcj5NYyBBdWxleTwvQXV0aG9yPjxZZWFyPjIwMTU8L1llYXI+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</w:fldData>
        </w:fldChar>
      </w:r>
      <w:r w:rsidR="009B353C" w:rsidRPr="00E04168">
        <w:instrText xml:space="preserve"> ADDIN EN.CITE </w:instrText>
      </w:r>
      <w:r w:rsidR="009B353C" w:rsidRPr="00E04168">
        <w:fldChar w:fldCharType="begin">
          <w:fldData xml:space="preserve">PEVuZE5vdGU+PENpdGU+PEF1dGhvcj5NYyBBdWxleTwvQXV0aG9yPjxZZWFyPjIwMTU8L1llYXI+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</w:fldData>
        </w:fldChar>
      </w:r>
      <w:r w:rsidR="009B353C" w:rsidRPr="00E04168">
        <w:instrText xml:space="preserve"> ADDIN EN.CITE.DATA </w:instrText>
      </w:r>
      <w:r w:rsidR="009B353C" w:rsidRPr="00E04168">
        <w:fldChar w:fldCharType="end"/>
      </w:r>
      <w:r w:rsidRPr="00E04168">
        <w:fldChar w:fldCharType="separate"/>
      </w:r>
      <w:r w:rsidR="00A8797D" w:rsidRPr="00E04168">
        <w:rPr>
          <w:noProof/>
        </w:rPr>
        <w:t>(Mc Auley and Mooney, 2015a; Mc Auley et al., 2013; McAuley et al., 2009)</w:t>
      </w:r>
      <w:r w:rsidRPr="00E04168">
        <w:fldChar w:fldCharType="end"/>
      </w:r>
      <w:r w:rsidRPr="00E04168">
        <w:t>. The systems biology approach provides a framework for dealing with this intrinsic complexity. Central to this approach is the use of mathematical models, which work in tandem with experimental work by integrating experimental data and enabling dynamic behaviour to be modelled in a holistic manner</w:t>
      </w:r>
      <w:r w:rsidR="00D12BF1" w:rsidRPr="00E04168">
        <w:t xml:space="preserve"> </w:t>
      </w:r>
      <w:r w:rsidR="00D12BF1" w:rsidRPr="00E04168">
        <w:fldChar w:fldCharType="begin">
          <w:fldData xml:space="preserve">PEVuZE5vdGU+PENpdGU+PEF1dGhvcj5LaWxuZXI8L0F1dGhvcj48WWVhcj4yMDE2PC9ZZWFyPjxS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</w:fldData>
        </w:fldChar>
      </w:r>
      <w:r w:rsidR="00D12BF1" w:rsidRPr="00E04168">
        <w:instrText xml:space="preserve"> ADDIN EN.CITE </w:instrText>
      </w:r>
      <w:r w:rsidR="00D12BF1" w:rsidRPr="00E04168">
        <w:fldChar w:fldCharType="begin">
          <w:fldData xml:space="preserve">PEVuZE5vdGU+PENpdGU+PEF1dGhvcj5LaWxuZXI8L0F1dGhvcj48WWVhcj4yMDE2PC9ZZWFyPjxS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</w:fldData>
        </w:fldChar>
      </w:r>
      <w:r w:rsidR="00D12BF1" w:rsidRPr="00E04168">
        <w:instrText xml:space="preserve"> ADDIN EN.CITE.DATA </w:instrText>
      </w:r>
      <w:r w:rsidR="00D12BF1" w:rsidRPr="00E04168">
        <w:fldChar w:fldCharType="end"/>
      </w:r>
      <w:r w:rsidR="00D12BF1" w:rsidRPr="00E04168">
        <w:fldChar w:fldCharType="separate"/>
      </w:r>
      <w:r w:rsidR="00D12BF1" w:rsidRPr="00E04168">
        <w:rPr>
          <w:noProof/>
        </w:rPr>
        <w:t>(Enrique Salcedo-Sora and Mc Auley, 2016; Kilner et al., 2016; Mooney et al., 2016)</w:t>
      </w:r>
      <w:r w:rsidR="00D12BF1" w:rsidRPr="00E04168">
        <w:fldChar w:fldCharType="end"/>
      </w:r>
      <w:r w:rsidRPr="00E04168">
        <w:t>. This contrasts with the often reductionist approach that is commonly used in experimental biology, which generally focuses on a small number of process</w:t>
      </w:r>
      <w:r w:rsidR="00E9418B" w:rsidRPr="00E04168">
        <w:t>es</w:t>
      </w:r>
      <w:r w:rsidRPr="00E04168">
        <w:t xml:space="preserve"> operating in isolation. The utility of mathematical modelling lies in its inherent ability to facilitate hypothesis exploration, and to make predictions about the behaviour of the biological systems in question, and can often lead to a deeper understanding of the biology. </w:t>
      </w:r>
      <w:r w:rsidR="00B97002" w:rsidRPr="00E04168">
        <w:t>Recently,</w:t>
      </w:r>
      <w:r w:rsidRPr="00E04168">
        <w:t xml:space="preserve"> there has been three excellent reviews of mathematical models in this area </w:t>
      </w:r>
      <w:r w:rsidRPr="00E04168">
        <w:fldChar w:fldCharType="begin">
          <w:fldData xml:space="preserve">PEVuZE5vdGU+PENpdGU+PEF1dGhvcj5NYyBBdWxleTwvQXV0aG9yPjxZZWFyPjIwMTU8L1llYXI+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</w:fldData>
        </w:fldChar>
      </w:r>
      <w:r w:rsidRPr="00E04168">
        <w:instrText xml:space="preserve"> ADDIN EN.CITE </w:instrText>
      </w:r>
      <w:r w:rsidRPr="00E04168">
        <w:fldChar w:fldCharType="begin">
          <w:fldData xml:space="preserve">PEVuZE5vdGU+PENpdGU+PEF1dGhvcj5NYyBBdWxleTwvQXV0aG9yPjxZZWFyPjIwMTU8L1llYXI+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</w:fldData>
        </w:fldChar>
      </w:r>
      <w:r w:rsidRPr="00E04168">
        <w:instrText xml:space="preserve"> ADDIN EN.CITE.DATA </w:instrText>
      </w:r>
      <w:r w:rsidRPr="00E04168">
        <w:fldChar w:fldCharType="end"/>
      </w:r>
      <w:r w:rsidRPr="00E04168">
        <w:fldChar w:fldCharType="separate"/>
      </w:r>
      <w:r w:rsidRPr="00E04168">
        <w:rPr>
          <w:noProof/>
        </w:rPr>
        <w:t>(Mc Auley and Mooney, 2015b; Paalvast et al., 2015; Parton et al., 2015)</w:t>
      </w:r>
      <w:r w:rsidRPr="00E04168">
        <w:fldChar w:fldCharType="end"/>
      </w:r>
      <w:r w:rsidRPr="00E04168">
        <w:t xml:space="preserve">, therefore our aim here is not to review each of these models, but to provide a synopsis of how mathematical models of cholesterol metabolism, and its associated processes can be used to enhance our understanding of how ageing impacts this core biological system. We addressed this problem recently by constructing a whole body mathematical model of cholesterol metabolism and its age associated dysregulation </w:t>
      </w:r>
      <w:r w:rsidRPr="00E04168">
        <w:fldChar w:fldCharType="begin"/>
      </w:r>
      <w:r w:rsidR="009B353C" w:rsidRPr="00E04168">
        <w:instrText xml:space="preserve"> ADDIN EN.CITE &lt;EndNote&gt;&lt;Cite&gt;&lt;Author&gt;Mc Auley&lt;/Author&gt;&lt;Year&gt;2012&lt;/Year&gt;&lt;RecNum&gt;74&lt;/RecNum&gt;&lt;DisplayText&gt;(Mc Auley et al., 2005; Mc Auley et al., 2012)&lt;/DisplayText&gt;&lt;record&gt;&lt;rec-number&gt;74&lt;/rec-number&gt;&lt;foreign-keys&gt;&lt;key app="EN" db-id="vd59wwa9htw29oe595kv20ty9zftzwsdrwvp"&gt;74&lt;/key&gt;&lt;/foreign-keys&gt;&lt;ref-type name="Journal Article"&gt;17&lt;/ref-type&gt;&lt;contributors&gt;&lt;authors&gt;&lt;author&gt;Mc Auley, Mark T.&lt;/author&gt;&lt;author&gt;Wilkinson, Darren J.&lt;/author&gt;&lt;author&gt;Jones, Janette J. L.&lt;/author&gt;&lt;author&gt;Kirkwood, Thomas B. L.&lt;/author&gt;&lt;/authors&gt;&lt;/contributors&gt;&lt;titles&gt;&lt;title&gt;A whole-body mathematical model of cholesterol metabolism and its age-associated dysregulation&lt;/title&gt;&lt;secondary-title&gt;BMC Systems Biology&lt;/secondary-title&gt;&lt;/titles&gt;&lt;pages&gt;130-130&lt;/pages&gt;&lt;volume&gt;6&lt;/volume&gt;&lt;dates&gt;&lt;year&gt;2012&lt;/year&gt;&lt;pub-dates&gt;&lt;date&gt;10/10&amp;#xD;02/28/received&amp;#xD;09/21/accepted&lt;/date&gt;&lt;/pub-dates&gt;&lt;/dates&gt;&lt;publisher&gt;BioMed Central&lt;/publisher&gt;&lt;isbn&gt;1752-0509&lt;/isbn&gt;&lt;accession-num&gt;PMC3574035&lt;/accession-num&gt;&lt;urls&gt;&lt;related-urls&gt;&lt;url&gt;http://www.ncbi.nlm.nih.gov/pmc/articles/PMC3574035/&lt;/url&gt;&lt;/related-urls&gt;&lt;/urls&gt;&lt;electronic-resource-num&gt;10.1186/1752-0509-6-130&lt;/electronic-resource-num&gt;&lt;remote-database-name&gt;PMC&lt;/remote-database-name&gt;&lt;/record&gt;&lt;/Cite&gt;&lt;Cite&gt;&lt;Author&gt;Mc Auley&lt;/Author&gt;&lt;Year&gt;2005&lt;/Year&gt;&lt;RecNum&gt;11&lt;/RecNum&gt;&lt;record&gt;&lt;rec-number&gt;11&lt;/rec-number&gt;&lt;foreign-keys&gt;&lt;key app="EN" db-id="2x9sxrvvu9ae9vezrr3x0f20trvwzad0z5s9"&gt;11&lt;/key&gt;&lt;/foreign-keys&gt;&lt;ref-type name="Journal Article"&gt;17&lt;/ref-type&gt;&lt;contributors&gt;&lt;authors&gt;&lt;author&gt;Mc Auley, Mark&lt;/author&gt;&lt;author&gt;Jones, Janette&lt;/author&gt;&lt;author&gt;Wilkinson, Darren&lt;/author&gt;&lt;author&gt;Kirkwood, Tom&lt;/author&gt;&lt;/authors&gt;&lt;/contributors&gt;&lt;titles&gt;&lt;title&gt;Modelling Lipid Metabolism to Improve Healthy Ageing&lt;/title&gt;&lt;secondary-title&gt;BMC Bioinformatics&lt;/secondary-title&gt;&lt;/titles&gt;&lt;periodical&gt;&lt;full-title&gt;BMC Bioinformatics&lt;/full-title&gt;&lt;/periodical&gt;&lt;pages&gt;P21&lt;/pages&gt;&lt;volume&gt;6&lt;/volume&gt;&lt;number&gt;Suppl 3&lt;/number&gt;&lt;dates&gt;&lt;year&gt;2005&lt;/year&gt;&lt;/dates&gt;&lt;isbn&gt;1471-2105&lt;/isbn&gt;&lt;accession-num&gt;doi:10.1186/1471-2105-6-S3-P21&lt;/accession-num&gt;&lt;urls&gt;&lt;/urls&gt;&lt;/record&gt;&lt;/Cite&gt;&lt;/EndNote&gt;</w:instrText>
      </w:r>
      <w:r w:rsidRPr="00E04168">
        <w:fldChar w:fldCharType="separate"/>
      </w:r>
      <w:r w:rsidR="00D12BF1" w:rsidRPr="00E04168">
        <w:rPr>
          <w:noProof/>
        </w:rPr>
        <w:t>(Mc Auley et al., 2005; Mc Auley et al., 2012)</w:t>
      </w:r>
      <w:r w:rsidRPr="00E04168">
        <w:fldChar w:fldCharType="end"/>
      </w:r>
      <w:r w:rsidRPr="00E04168">
        <w:t>. Within this framework we included several key mechanisms, including LDLr turnover, intestinal cholesterol absorption, and endogenous cholesterol synthesis. Using the model,</w:t>
      </w:r>
      <w:r w:rsidR="00256AD4" w:rsidRPr="00E04168">
        <w:t xml:space="preserve"> a number of mechanisms were explored</w:t>
      </w:r>
      <w:r w:rsidRPr="00E04168">
        <w:t xml:space="preserve">. Firstly, using an </w:t>
      </w:r>
      <w:r w:rsidRPr="00E04168">
        <w:rPr>
          <w:i/>
        </w:rPr>
        <w:t>in silico</w:t>
      </w:r>
      <w:r w:rsidRPr="00E04168">
        <w:t xml:space="preserve"> simulation we gradually reduced the efficiency of cholesterol absorption. Interestingly, by increasing cholesterol absorption from 50% to 80% by 65 years, we were able to show that LDL-C increased by 34 mg/dL from its baseline value of 100mg/dL at 20 years of age in a healthy adult male. However, the key finding of the model centred on hepatic LDLr. Using the model we were able to show that by decreasing the activity of the LDLr to 50% by age 65 years, this produced a rise in LDL-C of 116 mg/dL from a base line value of 100mg/dL at age 20 years in a healthy male. Our model is coded in the Systems Biology Markup Language, SBML </w:t>
      </w:r>
      <w:r w:rsidRPr="00E04168">
        <w:fldChar w:fldCharType="begin">
          <w:fldData xml:space="preserve">PEVuZE5vdGU+PENpdGU+PEF1dGhvcj5IdWNrYTwvQXV0aG9yPjxZZWFyPjIwMDM8L1llYXI+PFJl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</w:fldData>
        </w:fldChar>
      </w:r>
      <w:r w:rsidRPr="00E04168">
        <w:instrText xml:space="preserve"> ADDIN EN.CITE </w:instrText>
      </w:r>
      <w:r w:rsidRPr="00E04168">
        <w:fldChar w:fldCharType="begin">
          <w:fldData xml:space="preserve">PEVuZE5vdGU+PENpdGU+PEF1dGhvcj5IdWNrYTwvQXV0aG9yPjxZZWFyPjIwMDM8L1llYXI+PFJl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</w:fldData>
        </w:fldChar>
      </w:r>
      <w:r w:rsidRPr="00E04168">
        <w:instrText xml:space="preserve"> ADDIN EN.CITE.DATA </w:instrText>
      </w:r>
      <w:r w:rsidRPr="00E04168">
        <w:fldChar w:fldCharType="end"/>
      </w:r>
      <w:r w:rsidRPr="00E04168">
        <w:fldChar w:fldCharType="separate"/>
      </w:r>
      <w:r w:rsidRPr="00E04168">
        <w:rPr>
          <w:noProof/>
        </w:rPr>
        <w:t>(Hucka et al., 2003)</w:t>
      </w:r>
      <w:r w:rsidRPr="00E04168">
        <w:fldChar w:fldCharType="end"/>
      </w:r>
      <w:r w:rsidRPr="00E04168">
        <w:t xml:space="preserve">, and is archived in the BioModels database </w:t>
      </w:r>
      <w:r w:rsidRPr="00E04168">
        <w:fldChar w:fldCharType="begin"/>
      </w:r>
      <w:r w:rsidRPr="00E04168">
        <w:instrText xml:space="preserve"> ADDIN EN.CITE &lt;EndNote&gt;&lt;Cite&gt;&lt;Author&gt;Le Novere&lt;/Author&gt;&lt;Year&gt;2006&lt;/Year&gt;&lt;RecNum&gt;76&lt;/RecNum&gt;&lt;DisplayText&gt;(Le Novere et al., 2006)&lt;/DisplayText&gt;&lt;record&gt;&lt;rec-number&gt;76&lt;/rec-number&gt;&lt;foreign-keys&gt;&lt;key app="EN" db-id="vd59wwa9htw29oe595kv20ty9zftzwsdrwvp"&gt;76&lt;/key&gt;&lt;/foreign-keys&gt;&lt;ref-type name="Journal Article"&gt;17&lt;/ref-type&gt;&lt;contributors&gt;&lt;authors&gt;&lt;author&gt;Le Novere, N.&lt;/author&gt;&lt;author&gt;Bornstein, B.&lt;/author&gt;&lt;author&gt;Broicher, A.&lt;/author&gt;&lt;author&gt;Courtot, M.&lt;/author&gt;&lt;author&gt;Donizelli, M.&lt;/author&gt;&lt;author&gt;Dharuri, H.&lt;/author&gt;&lt;author&gt;Li, L.&lt;/author&gt;&lt;author&gt;Sauro, H.&lt;/author&gt;&lt;author&gt;Schilstra, M.&lt;/author&gt;&lt;author&gt;Shapiro, B.&lt;/author&gt;&lt;author&gt;Snoep, J. L.&lt;/author&gt;&lt;author&gt;Hucka, M.&lt;/author&gt;&lt;/authors&gt;&lt;/contributors&gt;&lt;auth-address&gt;European Bioinformatics Institute EMBL, Wellcome-Trust Genome Campus, Hinxton, CB10 1SD, UK. lenov@ebi.ac.uk&lt;/auth-address&gt;&lt;titles&gt;&lt;title&gt;BioModels Database: a free, centralized database of curated, published, quantitative kinetic models of biochemical and cellular systems&lt;/title&gt;&lt;secondary-title&gt;Nucleic Acids Res&lt;/secondary-title&gt;&lt;/titles&gt;&lt;pages&gt;D689-91&lt;/pages&gt;&lt;volume&gt;34&lt;/volume&gt;&lt;number&gt;Database issue&lt;/number&gt;&lt;edition&gt;2005/12/31&lt;/edition&gt;&lt;keywords&gt;&lt;keyword&gt;Biochemical Phenomena&lt;/keyword&gt;&lt;keyword&gt;Cell Physiological Phenomena&lt;/keyword&gt;&lt;keyword&gt;Databases, Factual&lt;/keyword&gt;&lt;keyword&gt;Genes&lt;/keyword&gt;&lt;keyword&gt;Internet&lt;/keyword&gt;&lt;keyword&gt;Kinetics&lt;/keyword&gt;&lt;keyword&gt;Models, Biological&lt;/keyword&gt;&lt;keyword&gt;User-Computer Interface&lt;/keyword&gt;&lt;keyword&gt;Vocabulary, Controlled&lt;/keyword&gt;&lt;/keywords&gt;&lt;dates&gt;&lt;year&gt;2006&lt;/year&gt;&lt;pub-dates&gt;&lt;date&gt;Jan 1&lt;/date&gt;&lt;/pub-dates&gt;&lt;/dates&gt;&lt;isbn&gt;1362-4962 (Electronic)&amp;#xD;0305-1048 (Linking)&lt;/isbn&gt;&lt;accession-num&gt;16381960&lt;/accession-num&gt;&lt;urls&gt;&lt;/urls&gt;&lt;custom2&gt;PMC1347454&lt;/custom2&gt;&lt;electronic-resource-num&gt;10.1093/nar/gkj092&lt;/electronic-resource-num&gt;&lt;remote-database-provider&gt;NLM&lt;/remote-database-provider&gt;&lt;language&gt;eng&lt;/language&gt;&lt;/record&gt;&lt;/Cite&gt;&lt;/EndNote&gt;</w:instrText>
      </w:r>
      <w:r w:rsidRPr="00E04168">
        <w:fldChar w:fldCharType="separate"/>
      </w:r>
      <w:r w:rsidRPr="00E04168">
        <w:rPr>
          <w:noProof/>
        </w:rPr>
        <w:t>(Le Novere et al., 2006)</w:t>
      </w:r>
      <w:r w:rsidRPr="00E04168">
        <w:fldChar w:fldCharType="end"/>
      </w:r>
      <w:r w:rsidRPr="00E04168">
        <w:t xml:space="preserve"> (http://www.ebi.ac.uk/biomodels-main/BIOMD0000000434). This makes the model straightforward to adapt and update. </w:t>
      </w:r>
    </w:p>
    <w:p w14:paraId="30CE4672" w14:textId="2F92864A" w:rsidR="00B9241C" w:rsidRPr="00E04168" w:rsidRDefault="00B9241C" w:rsidP="00B9241C">
      <w:pPr>
        <w:spacing w:line="276" w:lineRule="auto"/>
        <w:jc w:val="both"/>
      </w:pPr>
      <w:r w:rsidRPr="00E04168">
        <w:t>Recently other groups have adapted the model</w:t>
      </w:r>
      <w:r w:rsidR="00E048D2" w:rsidRPr="00E04168">
        <w:t>,</w:t>
      </w:r>
      <w:r w:rsidRPr="00E04168">
        <w:t xml:space="preserve"> for example, Mishra et al. (2014) included the variables body weight and physical activity and explored cholesterol absorption in depth </w:t>
      </w:r>
      <w:r w:rsidRPr="00E04168">
        <w:fldChar w:fldCharType="begin"/>
      </w:r>
      <w:r w:rsidRPr="00E04168">
        <w:instrText xml:space="preserve"> ADDIN EN.CITE &lt;EndNote&gt;&lt;Cite&gt;&lt;Author&gt;Mishra&lt;/Author&gt;&lt;Year&gt;2014&lt;/Year&gt;&lt;RecNum&gt;77&lt;/RecNum&gt;&lt;DisplayText&gt;(Mishra et al., 2014)&lt;/DisplayText&gt;&lt;record&gt;&lt;rec-number&gt;77&lt;/rec-number&gt;&lt;foreign-keys&gt;&lt;key app="EN" db-id="vd59wwa9htw29oe595kv20ty9zftzwsdrwvp"&gt;77&lt;/key&gt;&lt;/foreign-keys&gt;&lt;ref-type name="Journal Article"&gt;17&lt;/ref-type&gt;&lt;contributors&gt;&lt;authors&gt;&lt;author&gt;Mishra, Shekhar&lt;/author&gt;&lt;author&gt;Somvanshi, Pramod R&lt;/author&gt;&lt;author&gt;Venkatesh, KV&lt;/author&gt;&lt;/authors&gt;&lt;/contributors&gt;&lt;titles&gt;&lt;title&gt;Control of cholesterol homeostasis by entero-hepatic bile transport–the role of feedback mechanisms&lt;/title&gt;&lt;secondary-title&gt;RSC Advances&lt;/secondary-title&gt;&lt;/titles&gt;&lt;pages&gt;58964-58975&lt;/pages&gt;&lt;volume&gt;4&lt;/volume&gt;&lt;number&gt;103&lt;/number&gt;&lt;dates&gt;&lt;year&gt;2014&lt;/year&gt;&lt;/dates&gt;&lt;urls&gt;&lt;/urls&gt;&lt;/record&gt;&lt;/Cite&gt;&lt;/EndNote&gt;</w:instrText>
      </w:r>
      <w:r w:rsidRPr="00E04168">
        <w:fldChar w:fldCharType="separate"/>
      </w:r>
      <w:r w:rsidRPr="00E04168">
        <w:rPr>
          <w:noProof/>
        </w:rPr>
        <w:t xml:space="preserve">(Mishra et </w:t>
      </w:r>
      <w:r w:rsidRPr="00E04168">
        <w:rPr>
          <w:noProof/>
        </w:rPr>
        <w:lastRenderedPageBreak/>
        <w:t>al., 2014)</w:t>
      </w:r>
      <w:r w:rsidRPr="00E04168">
        <w:fldChar w:fldCharType="end"/>
      </w:r>
      <w:r w:rsidRPr="00E04168">
        <w:t xml:space="preserve">. Moreover, Paalvast and colleagues used the model to conduct an </w:t>
      </w:r>
      <w:r w:rsidRPr="00E04168">
        <w:rPr>
          <w:i/>
        </w:rPr>
        <w:t>in silico</w:t>
      </w:r>
      <w:r w:rsidRPr="00E04168">
        <w:t xml:space="preserve"> experiment utilizing the statin, simvastatin </w:t>
      </w:r>
      <w:r w:rsidRPr="00E04168">
        <w:fldChar w:fldCharType="begin"/>
      </w:r>
      <w:r w:rsidRPr="00E04168">
        <w:instrText xml:space="preserve"> ADDIN EN.CITE &lt;EndNote&gt;&lt;Cite&gt;&lt;Author&gt;Paalvast&lt;/Author&gt;&lt;Year&gt;2015&lt;/Year&gt;&lt;RecNum&gt;73&lt;/RecNum&gt;&lt;DisplayText&gt;(Paalvast et al., 2015)&lt;/DisplayText&gt;&lt;record&gt;&lt;rec-number&gt;73&lt;/rec-number&gt;&lt;foreign-keys&gt;&lt;key app="EN" db-id="vd59wwa9htw29oe595kv20ty9zftzwsdrwvp"&gt;73&lt;/key&gt;&lt;/foreign-keys&gt;&lt;ref-type name="Journal Article"&gt;17&lt;/ref-type&gt;&lt;contributors&gt;&lt;authors&gt;&lt;author&gt;Paalvast, Yared&lt;/author&gt;&lt;author&gt;Kuivenhoven, Jan Albert&lt;/author&gt;&lt;author&gt;Groen, Albert K.&lt;/author&gt;&lt;/authors&gt;&lt;/contributors&gt;&lt;titles&gt;&lt;title&gt;Evaluating computational models of cholesterol metabolism&lt;/title&gt;&lt;secondary-title&gt;Biochimica et Biophysica Acta (BBA) - Molecular and Cell Biology of Lipids&lt;/secondary-title&gt;&lt;/titles&gt;&lt;pages&gt;1360-1376&lt;/pages&gt;&lt;volume&gt;1851&lt;/volume&gt;&lt;number&gt;10&lt;/number&gt;&lt;keywords&gt;&lt;keyword&gt;Mathematical modeling&lt;/keyword&gt;&lt;keyword&gt;Apolipoprotein&lt;/keyword&gt;&lt;keyword&gt;Atherosclerosis&lt;/keyword&gt;&lt;keyword&gt;Reverse cholesterol transport&lt;/keyword&gt;&lt;keyword&gt;Systems biology&lt;/keyword&gt;&lt;/keywords&gt;&lt;dates&gt;&lt;year&gt;2015&lt;/year&gt;&lt;pub-dates&gt;&lt;date&gt;10//&lt;/date&gt;&lt;/pub-dates&gt;&lt;/dates&gt;&lt;isbn&gt;1388-1981&lt;/isbn&gt;&lt;urls&gt;&lt;related-urls&gt;&lt;url&gt;http://www.sciencedirect.com/science/article/pii/S1388198115001286&lt;/url&gt;&lt;/related-urls&gt;&lt;/urls&gt;&lt;electronic-resource-num&gt;http://dx.doi.org/10.1016/j.bbalip.2015.05.008&lt;/electronic-resource-num&gt;&lt;/record&gt;&lt;/Cite&gt;&lt;/EndNote&gt;</w:instrText>
      </w:r>
      <w:r w:rsidRPr="00E04168">
        <w:fldChar w:fldCharType="separate"/>
      </w:r>
      <w:r w:rsidRPr="00E04168">
        <w:rPr>
          <w:noProof/>
        </w:rPr>
        <w:t>(Paalvast et al., 2015)</w:t>
      </w:r>
      <w:r w:rsidRPr="00E04168">
        <w:fldChar w:fldCharType="end"/>
      </w:r>
      <w:r w:rsidRPr="00E04168">
        <w:t>. To simulate this effect</w:t>
      </w:r>
      <w:r w:rsidR="00147944" w:rsidRPr="00E04168">
        <w:t>,</w:t>
      </w:r>
      <w:r w:rsidRPr="00E04168">
        <w:t xml:space="preserve"> the authors reduced hepatic cholesterol synthesis by 75%. This resulted in a reduction in LDL-C of 14% and 33% in six weeks and one year respectively. In recent years a number of other models have mathematically represented various aspects of cholesterol metabolism. Briefly, these include models of cholesterol biosynthesis </w:t>
      </w:r>
      <w:r w:rsidRPr="00E04168">
        <w:fldChar w:fldCharType="begin">
          <w:fldData xml:space="preserve">PEVuZE5vdGU+PENpdGU+PEF1dGhvcj5CaGF0dGFjaGFyeWE8L0F1dGhvcj48WWVhcj4yMDE0PC9Z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</w:fldData>
        </w:fldChar>
      </w:r>
      <w:r w:rsidRPr="00E04168">
        <w:instrText xml:space="preserve"> ADDIN EN.CITE </w:instrText>
      </w:r>
      <w:r w:rsidRPr="00E04168">
        <w:fldChar w:fldCharType="begin">
          <w:fldData xml:space="preserve">PEVuZE5vdGU+PENpdGU+PEF1dGhvcj5CaGF0dGFjaGFyeWE8L0F1dGhvcj48WWVhcj4yMDE0PC9Z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</w:fldData>
        </w:fldChar>
      </w:r>
      <w:r w:rsidRPr="00E04168">
        <w:instrText xml:space="preserve"> ADDIN EN.CITE.DATA </w:instrText>
      </w:r>
      <w:r w:rsidRPr="00E04168">
        <w:fldChar w:fldCharType="end"/>
      </w:r>
      <w:r w:rsidRPr="00E04168">
        <w:fldChar w:fldCharType="separate"/>
      </w:r>
      <w:r w:rsidRPr="00E04168">
        <w:rPr>
          <w:noProof/>
        </w:rPr>
        <w:t>(Bhattacharya et al., 2014; Kervizic and Corcos, 2008; Mazein et al., 2013; Watterson et al., 2013)</w:t>
      </w:r>
      <w:r w:rsidRPr="00E04168">
        <w:fldChar w:fldCharType="end"/>
      </w:r>
      <w:r w:rsidRPr="00E04168">
        <w:t xml:space="preserve">, lipoprotein dynamics </w:t>
      </w:r>
      <w:r w:rsidRPr="00E04168">
        <w:fldChar w:fldCharType="begin">
          <w:fldData xml:space="preserve">PEVuZE5vdGU+PENpdGU+PEF1dGhvcj5Iw7xibmVyPC9BdXRob3I+PFllYXI+MjAwODwvWWVhcj48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==
</w:fldData>
        </w:fldChar>
      </w:r>
      <w:r w:rsidRPr="00E04168">
        <w:instrText xml:space="preserve"> ADDIN EN.CITE </w:instrText>
      </w:r>
      <w:r w:rsidRPr="00E04168">
        <w:fldChar w:fldCharType="begin">
          <w:fldData xml:space="preserve">PEVuZE5vdGU+PENpdGU+PEF1dGhvcj5Iw7xibmVyPC9BdXRob3I+PFllYXI+MjAwODwvWWVhcj48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==
</w:fldData>
        </w:fldChar>
      </w:r>
      <w:r w:rsidRPr="00E04168">
        <w:instrText xml:space="preserve"> ADDIN EN.CITE.DATA </w:instrText>
      </w:r>
      <w:r w:rsidRPr="00E04168">
        <w:fldChar w:fldCharType="end"/>
      </w:r>
      <w:r w:rsidRPr="00E04168">
        <w:fldChar w:fldCharType="separate"/>
      </w:r>
      <w:r w:rsidRPr="00E04168">
        <w:rPr>
          <w:noProof/>
        </w:rPr>
        <w:t>(Chapman et al., 2010; Hübner et al., 2008; Shorten and Upreti, 2005; Sips et al., 2014)</w:t>
      </w:r>
      <w:r w:rsidRPr="00E04168">
        <w:fldChar w:fldCharType="end"/>
      </w:r>
      <w:r w:rsidRPr="00E04168">
        <w:t xml:space="preserve">, LDLr regulation </w:t>
      </w:r>
      <w:r w:rsidRPr="00E04168">
        <w:fldChar w:fldCharType="begin"/>
      </w:r>
      <w:r w:rsidRPr="00E04168">
        <w:instrText xml:space="preserve"> ADDIN EN.CITE &lt;EndNote&gt;&lt;Cite&gt;&lt;Author&gt;Shankaran&lt;/Author&gt;&lt;Year&gt;2007&lt;/Year&gt;&lt;RecNum&gt;141&lt;/RecNum&gt;&lt;DisplayText&gt;(Shankaran et al., 2007)&lt;/DisplayText&gt;&lt;record&gt;&lt;rec-number&gt;141&lt;/rec-number&gt;&lt;foreign-keys&gt;&lt;key app="EN" db-id="vd59wwa9htw29oe595kv20ty9zftzwsdrwvp"&gt;141&lt;/key&gt;&lt;/foreign-keys&gt;&lt;ref-type name="Journal Article"&gt;17&lt;/ref-type&gt;&lt;contributors&gt;&lt;authors&gt;&lt;author&gt;Shankaran, Harish&lt;/author&gt;&lt;author&gt;Resat, Haluk&lt;/author&gt;&lt;author&gt;Wiley, H. Steven&lt;/author&gt;&lt;/authors&gt;&lt;/contributors&gt;&lt;titles&gt;&lt;title&gt;Cell Surface Receptors for Signal Transduction and Ligand Transport: A Design Principles Study&lt;/title&gt;&lt;secondary-title&gt;PLoS Comput Biol&lt;/secondary-title&gt;&lt;/titles&gt;&lt;pages&gt;e101&lt;/pages&gt;&lt;volume&gt;3&lt;/volume&gt;&lt;number&gt;6&lt;/number&gt;&lt;dates&gt;&lt;year&gt;2007&lt;/year&gt;&lt;/dates&gt;&lt;publisher&gt;Public Library of Science&lt;/publisher&gt;&lt;urls&gt;&lt;related-urls&gt;&lt;url&gt;http://dx.plos.org/10.1371%2Fjournal.pcbi.0030101&lt;/url&gt;&lt;/related-urls&gt;&lt;/urls&gt;&lt;electronic-resource-num&gt;10.1371/journal.pcbi.0030101&lt;/electronic-resource-num&gt;&lt;/record&gt;&lt;/Cite&gt;&lt;/EndNote&gt;</w:instrText>
      </w:r>
      <w:r w:rsidRPr="00E04168">
        <w:fldChar w:fldCharType="separate"/>
      </w:r>
      <w:r w:rsidRPr="00E04168">
        <w:rPr>
          <w:noProof/>
        </w:rPr>
        <w:t>(Shankaran et al., 2007)</w:t>
      </w:r>
      <w:r w:rsidRPr="00E04168">
        <w:fldChar w:fldCharType="end"/>
      </w:r>
      <w:r w:rsidRPr="00E04168">
        <w:t xml:space="preserve">, hepatic LDL-C endocytosis </w:t>
      </w:r>
      <w:r w:rsidRPr="00E04168">
        <w:fldChar w:fldCharType="begin"/>
      </w:r>
      <w:r w:rsidRPr="00E04168">
        <w:instrText xml:space="preserve"> ADDIN EN.CITE &lt;EndNote&gt;&lt;Cite&gt;&lt;Author&gt;Wattis&lt;/Author&gt;&lt;Year&gt;2008&lt;/Year&gt;&lt;RecNum&gt;142&lt;/RecNum&gt;&lt;DisplayText&gt;(Wattis et al., 2008)&lt;/DisplayText&gt;&lt;record&gt;&lt;rec-number&gt;142&lt;/rec-number&gt;&lt;foreign-keys&gt;&lt;key app="EN" db-id="vd59wwa9htw29oe595kv20ty9zftzwsdrwvp"&gt;142&lt;/key&gt;&lt;/foreign-keys&gt;&lt;ref-type name="Journal Article"&gt;17&lt;/ref-type&gt;&lt;contributors&gt;&lt;authors&gt;&lt;author&gt;Wattis, J. A.&lt;/author&gt;&lt;author&gt;O&amp;apos;Malley, B.&lt;/author&gt;&lt;author&gt;Blackburn, H.&lt;/author&gt;&lt;author&gt;Pickersgill, L.&lt;/author&gt;&lt;author&gt;Panovska, J.&lt;/author&gt;&lt;author&gt;Byrne, H. M.&lt;/author&gt;&lt;author&gt;Jackson, K. G.&lt;/author&gt;&lt;/authors&gt;&lt;/contributors&gt;&lt;auth-address&gt;Centre for Mathematical Medicine and Biology, School of Mathematical Sciences, University of Nottingham, University Park, Nottingham, NG7 2RD, UK. Jonathan.Wattis@nottingham.ac.uk&lt;/auth-address&gt;&lt;titles&gt;&lt;title&gt;Mathematical model for low density lipoprotein (LDL) endocytosis by hepatocytes&lt;/title&gt;&lt;secondary-title&gt;Bull Math Biol&lt;/secondary-title&gt;&lt;/titles&gt;&lt;pages&gt;2303-33&lt;/pages&gt;&lt;volume&gt;70&lt;/volume&gt;&lt;number&gt;8&lt;/number&gt;&lt;edition&gt;2008/08/22&lt;/edition&gt;&lt;keywords&gt;&lt;keyword&gt;Apolipoprotein B-100/metabolism&lt;/keyword&gt;&lt;keyword&gt;Cells, Cultured&lt;/keyword&gt;&lt;keyword&gt;Cholesterol, LDL/ metabolism&lt;/keyword&gt;&lt;keyword&gt;Clathrin-Coated Vesicles/metabolism&lt;/keyword&gt;&lt;keyword&gt;Endocytosis/physiology&lt;/keyword&gt;&lt;keyword&gt;Endosomes/metabolism&lt;/keyword&gt;&lt;keyword&gt;Feedback, Physiological/physiology&lt;/keyword&gt;&lt;keyword&gt;Hepatocytes/ physiology&lt;/keyword&gt;&lt;keyword&gt;Lysosomes/metabolism&lt;/keyword&gt;&lt;keyword&gt;Models, Biological&lt;/keyword&gt;&lt;keyword&gt;Receptors, LDL/metabolism&lt;/keyword&gt;&lt;/keywords&gt;&lt;dates&gt;&lt;year&gt;2008&lt;/year&gt;&lt;pub-dates&gt;&lt;date&gt;Nov&lt;/date&gt;&lt;/pub-dates&gt;&lt;/dates&gt;&lt;isbn&gt;1522-9602 (Electronic)&amp;#xD;0092-8240 (Linking)&lt;/isbn&gt;&lt;accession-num&gt;18716843&lt;/accession-num&gt;&lt;urls&gt;&lt;/urls&gt;&lt;custom2&gt;PMC2784520&lt;/custom2&gt;&lt;electronic-resource-num&gt;10.1007/s11538-008-9347-9&lt;/electronic-resource-num&gt;&lt;remote-database-provider&gt;NLM&lt;/remote-database-provider&gt;&lt;language&gt;eng&lt;/language&gt;&lt;/record&gt;&lt;/Cite&gt;&lt;/EndNote&gt;</w:instrText>
      </w:r>
      <w:r w:rsidRPr="00E04168">
        <w:fldChar w:fldCharType="separate"/>
      </w:r>
      <w:r w:rsidRPr="00E04168">
        <w:rPr>
          <w:noProof/>
        </w:rPr>
        <w:t>(Wattis et al., 2008)</w:t>
      </w:r>
      <w:r w:rsidRPr="00E04168">
        <w:fldChar w:fldCharType="end"/>
      </w:r>
      <w:r w:rsidRPr="00E04168">
        <w:t xml:space="preserve">, and RCT </w:t>
      </w:r>
      <w:r w:rsidRPr="00E04168">
        <w:fldChar w:fldCharType="begin">
          <w:fldData xml:space="preserve">PEVuZE5vdGU+PENpdGU+PEF1dGhvcj5MdTwvQXV0aG9yPjxZZWFyPjIwMTQ8L1llYXI+PFJlY051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</w:fldData>
        </w:fldChar>
      </w:r>
      <w:r w:rsidRPr="00E04168">
        <w:instrText xml:space="preserve"> ADDIN EN.CITE </w:instrText>
      </w:r>
      <w:r w:rsidRPr="00E04168">
        <w:fldChar w:fldCharType="begin">
          <w:fldData xml:space="preserve">PEVuZE5vdGU+PENpdGU+PEF1dGhvcj5MdTwvQXV0aG9yPjxZZWFyPjIwMTQ8L1llYXI+PFJlY051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</w:fldData>
        </w:fldChar>
      </w:r>
      <w:r w:rsidRPr="00E04168">
        <w:instrText xml:space="preserve"> ADDIN EN.CITE.DATA </w:instrText>
      </w:r>
      <w:r w:rsidRPr="00E04168">
        <w:fldChar w:fldCharType="end"/>
      </w:r>
      <w:r w:rsidRPr="00E04168">
        <w:fldChar w:fldCharType="separate"/>
      </w:r>
      <w:r w:rsidRPr="00E04168">
        <w:rPr>
          <w:noProof/>
        </w:rPr>
        <w:t>(Lu et al., 2014)</w:t>
      </w:r>
      <w:r w:rsidRPr="00E04168">
        <w:fldChar w:fldCharType="end"/>
      </w:r>
      <w:r w:rsidRPr="00E04168">
        <w:t>. Most of these models do not focus on the ageing process as such</w:t>
      </w:r>
      <w:r w:rsidR="00147944" w:rsidRPr="00E04168">
        <w:t>,</w:t>
      </w:r>
      <w:r w:rsidRPr="00E04168">
        <w:t xml:space="preserve"> but it is possi</w:t>
      </w:r>
      <w:r w:rsidR="00147944" w:rsidRPr="00E04168">
        <w:t xml:space="preserve">ble </w:t>
      </w:r>
      <w:r w:rsidR="00256AD4" w:rsidRPr="00E04168">
        <w:t>they could be adapted and merged</w:t>
      </w:r>
      <w:r w:rsidR="00147944" w:rsidRPr="00E04168">
        <w:t xml:space="preserve"> to explore in depth some of t</w:t>
      </w:r>
      <w:r w:rsidRPr="00E04168">
        <w:t>he changes that occur within ch</w:t>
      </w:r>
      <w:r w:rsidR="00256AD4" w:rsidRPr="00E04168">
        <w:t xml:space="preserve">olesterol metabolism during </w:t>
      </w:r>
      <w:r w:rsidRPr="00E04168">
        <w:t>age</w:t>
      </w:r>
      <w:r w:rsidR="00256AD4" w:rsidRPr="00E04168">
        <w:t>ing</w:t>
      </w:r>
      <w:r w:rsidR="00E9418B" w:rsidRPr="00E04168">
        <w:t>,</w:t>
      </w:r>
      <w:r w:rsidR="00147944" w:rsidRPr="00E04168">
        <w:t xml:space="preserve"> d</w:t>
      </w:r>
      <w:r w:rsidR="00256AD4" w:rsidRPr="00E04168">
        <w:t xml:space="preserve">iscussed in </w:t>
      </w:r>
      <w:r w:rsidR="007A168D" w:rsidRPr="00E04168">
        <w:t>this review</w:t>
      </w:r>
      <w:r w:rsidR="00E9418B" w:rsidRPr="00E04168">
        <w:t>,</w:t>
      </w:r>
      <w:r w:rsidR="007A168D" w:rsidRPr="00E04168">
        <w:t xml:space="preserve"> in particular the </w:t>
      </w:r>
      <w:r w:rsidR="00256AD4" w:rsidRPr="00E04168">
        <w:t xml:space="preserve">interaction of the </w:t>
      </w:r>
      <w:r w:rsidR="007A168D" w:rsidRPr="00E04168">
        <w:t>gut microbiome</w:t>
      </w:r>
      <w:r w:rsidR="00256AD4" w:rsidRPr="00E04168">
        <w:t xml:space="preserve"> with cholesterol metabolism</w:t>
      </w:r>
      <w:r w:rsidR="007A168D" w:rsidRPr="00E04168">
        <w:t xml:space="preserve">.  </w:t>
      </w:r>
    </w:p>
    <w:p w14:paraId="638A86AD" w14:textId="77777777" w:rsidR="00C666EB" w:rsidRPr="00E04168" w:rsidRDefault="00C666EB" w:rsidP="00FA3CF8">
      <w:pPr>
        <w:spacing w:line="276" w:lineRule="auto"/>
        <w:jc w:val="both"/>
        <w:rPr>
          <w:b/>
        </w:rPr>
      </w:pPr>
    </w:p>
    <w:p w14:paraId="3598D3F7" w14:textId="01E5D863" w:rsidR="00FA3CF8" w:rsidRPr="00E04168" w:rsidRDefault="00D14115" w:rsidP="00FA3CF8">
      <w:pPr>
        <w:spacing w:line="276" w:lineRule="auto"/>
        <w:jc w:val="both"/>
        <w:rPr>
          <w:b/>
        </w:rPr>
      </w:pPr>
      <w:r w:rsidRPr="00E04168">
        <w:rPr>
          <w:b/>
        </w:rPr>
        <w:t>1</w:t>
      </w:r>
      <w:r w:rsidR="00FA1E16" w:rsidRPr="00E04168">
        <w:rPr>
          <w:b/>
        </w:rPr>
        <w:t>2</w:t>
      </w:r>
      <w:r w:rsidR="0005190A" w:rsidRPr="00E04168">
        <w:rPr>
          <w:b/>
        </w:rPr>
        <w:t xml:space="preserve">.0 </w:t>
      </w:r>
      <w:r w:rsidR="000C33B8" w:rsidRPr="00E04168">
        <w:rPr>
          <w:b/>
        </w:rPr>
        <w:t>Discussion</w:t>
      </w:r>
    </w:p>
    <w:p w14:paraId="6162672E" w14:textId="04600835" w:rsidR="00A93CF3" w:rsidRPr="00E04168" w:rsidRDefault="00147944" w:rsidP="008753E1">
      <w:pPr>
        <w:spacing w:line="276" w:lineRule="auto"/>
        <w:jc w:val="both"/>
      </w:pPr>
      <w:r w:rsidRPr="00E04168">
        <w:t>Developed populations are ageing, resulting in an increase in the diseases associated with ageing</w:t>
      </w:r>
      <w:r w:rsidR="00926054" w:rsidRPr="00E04168">
        <w:t xml:space="preserve">. Of the diseases </w:t>
      </w:r>
      <w:r w:rsidR="000C77DC" w:rsidRPr="00E04168">
        <w:t>whose prevalence increases</w:t>
      </w:r>
      <w:r w:rsidR="00E9418B" w:rsidRPr="00E04168">
        <w:t xml:space="preserve"> with</w:t>
      </w:r>
      <w:r w:rsidR="00926054" w:rsidRPr="00E04168">
        <w:t xml:space="preserve"> age</w:t>
      </w:r>
      <w:r w:rsidR="00E9418B" w:rsidRPr="00E04168">
        <w:t>,</w:t>
      </w:r>
      <w:r w:rsidR="00926054" w:rsidRPr="00E04168">
        <w:t xml:space="preserve"> CVD</w:t>
      </w:r>
      <w:r w:rsidR="000C77DC" w:rsidRPr="00E04168">
        <w:t xml:space="preserve"> related morbidity</w:t>
      </w:r>
      <w:r w:rsidR="00926054" w:rsidRPr="00E04168">
        <w:t xml:space="preserve"> is by far the</w:t>
      </w:r>
      <w:r w:rsidR="000C77DC" w:rsidRPr="00E04168">
        <w:t xml:space="preserve"> </w:t>
      </w:r>
      <w:r w:rsidR="00E9418B" w:rsidRPr="00E04168">
        <w:t xml:space="preserve">most </w:t>
      </w:r>
      <w:r w:rsidR="000C77DC" w:rsidRPr="00E04168">
        <w:t>common</w:t>
      </w:r>
      <w:r w:rsidR="00926054" w:rsidRPr="00E04168">
        <w:t>. The risk factors for CVD are many, however</w:t>
      </w:r>
      <w:r w:rsidR="00B5242F" w:rsidRPr="00E04168">
        <w:t xml:space="preserve"> together with classic factors such as </w:t>
      </w:r>
      <w:r w:rsidR="00AC65D7" w:rsidRPr="00E04168">
        <w:t>chronological age</w:t>
      </w:r>
      <w:r w:rsidR="00841688" w:rsidRPr="00E04168">
        <w:t xml:space="preserve">, smoking, sex, blood pressure and </w:t>
      </w:r>
      <w:r w:rsidR="00AC65D7" w:rsidRPr="00E04168">
        <w:t>diabetes</w:t>
      </w:r>
      <w:r w:rsidRPr="00E04168">
        <w:t>;</w:t>
      </w:r>
      <w:r w:rsidR="00B5242F" w:rsidRPr="00E04168">
        <w:t xml:space="preserve"> </w:t>
      </w:r>
      <w:r w:rsidR="00926054" w:rsidRPr="00E04168">
        <w:t xml:space="preserve">lipid biomarkers </w:t>
      </w:r>
      <w:r w:rsidR="00B5242F" w:rsidRPr="00E04168">
        <w:t>have become the</w:t>
      </w:r>
      <w:r w:rsidR="000C77DC" w:rsidRPr="00E04168">
        <w:t xml:space="preserve"> </w:t>
      </w:r>
      <w:r w:rsidR="00B5242F" w:rsidRPr="00E04168">
        <w:t>cornerstone in determining</w:t>
      </w:r>
      <w:r w:rsidR="00926054" w:rsidRPr="00E04168">
        <w:t xml:space="preserve"> CV</w:t>
      </w:r>
      <w:r w:rsidRPr="00E04168">
        <w:t xml:space="preserve">D risk. It is generally accepted </w:t>
      </w:r>
      <w:r w:rsidR="00B5242F" w:rsidRPr="00E04168">
        <w:t>the relationship between CVD risk and the dysregulation of lipid metabolism</w:t>
      </w:r>
      <w:r w:rsidR="00926054" w:rsidRPr="00E04168">
        <w:t xml:space="preserve"> is at least in part due to the strong association that exists between elevated total chol</w:t>
      </w:r>
      <w:r w:rsidR="00841688" w:rsidRPr="00E04168">
        <w:t>esterol/</w:t>
      </w:r>
      <w:r w:rsidR="00A24EB1" w:rsidRPr="00E04168">
        <w:t>LDL-C</w:t>
      </w:r>
      <w:r w:rsidR="00926054" w:rsidRPr="00E04168">
        <w:t xml:space="preserve"> and </w:t>
      </w:r>
      <w:r w:rsidR="00A24EB1" w:rsidRPr="00E04168">
        <w:t>atherosclerotic plaque formation</w:t>
      </w:r>
      <w:r w:rsidR="00926054" w:rsidRPr="00E04168">
        <w:t>.</w:t>
      </w:r>
      <w:r w:rsidR="000C77DC" w:rsidRPr="00E04168">
        <w:t xml:space="preserve"> Conversely, due to its role in RCT</w:t>
      </w:r>
      <w:r w:rsidR="00841688" w:rsidRPr="00E04168">
        <w:t>,</w:t>
      </w:r>
      <w:r w:rsidR="000C77DC" w:rsidRPr="00E04168">
        <w:t xml:space="preserve"> </w:t>
      </w:r>
      <w:r w:rsidR="00E82763" w:rsidRPr="00E04168">
        <w:t xml:space="preserve">HDL-C is widely regarded as being </w:t>
      </w:r>
      <w:r w:rsidR="000C77DC" w:rsidRPr="00E04168">
        <w:t>anti-atherogenic</w:t>
      </w:r>
      <w:r w:rsidR="00E9418B" w:rsidRPr="00E04168">
        <w:t>,</w:t>
      </w:r>
      <w:r w:rsidRPr="00E04168">
        <w:t xml:space="preserve"> and evidenced by</w:t>
      </w:r>
      <w:r w:rsidR="004139E9" w:rsidRPr="00E04168">
        <w:t xml:space="preserve"> </w:t>
      </w:r>
      <w:r w:rsidRPr="00E04168">
        <w:t>the</w:t>
      </w:r>
      <w:r w:rsidR="004139E9" w:rsidRPr="00E04168">
        <w:t xml:space="preserve"> inverse </w:t>
      </w:r>
      <w:r w:rsidR="00124880" w:rsidRPr="00E04168">
        <w:t>correlation between</w:t>
      </w:r>
      <w:r w:rsidR="004139E9" w:rsidRPr="00E04168">
        <w:t xml:space="preserve"> HDL-C levels and CVD. </w:t>
      </w:r>
      <w:r w:rsidR="002B33AC" w:rsidRPr="00E04168">
        <w:t>Fundamentally, cholesterol metabolism is maintained by</w:t>
      </w:r>
      <w:r w:rsidR="00E9418B" w:rsidRPr="00E04168">
        <w:t xml:space="preserve"> a subtle balancing act between</w:t>
      </w:r>
      <w:r w:rsidR="002B33AC" w:rsidRPr="00E04168">
        <w:t xml:space="preserve"> dietary ingestion, intestinal absorption</w:t>
      </w:r>
      <w:r w:rsidR="00E9418B" w:rsidRPr="00E04168">
        <w:t>, whole-</w:t>
      </w:r>
      <w:r w:rsidR="002B33AC" w:rsidRPr="00E04168">
        <w:t>body synthesis</w:t>
      </w:r>
      <w:r w:rsidR="00E9418B" w:rsidRPr="00E04168">
        <w:t xml:space="preserve"> and excretion</w:t>
      </w:r>
      <w:r w:rsidR="002B33AC" w:rsidRPr="00E04168">
        <w:t xml:space="preserve">. </w:t>
      </w:r>
      <w:r w:rsidR="004139E9" w:rsidRPr="00E04168">
        <w:t>T</w:t>
      </w:r>
      <w:r w:rsidR="002B33AC" w:rsidRPr="00E04168">
        <w:t>hese processes work in a coordinated fashion</w:t>
      </w:r>
      <w:r w:rsidR="00F31EA1" w:rsidRPr="00E04168">
        <w:t xml:space="preserve"> over a diverse range of spatial and temporal scales</w:t>
      </w:r>
      <w:r w:rsidR="002B33AC" w:rsidRPr="00E04168">
        <w:t xml:space="preserve"> to help maintain whole body cholesterol balance</w:t>
      </w:r>
      <w:r w:rsidR="00F31EA1" w:rsidRPr="00E04168">
        <w:t>. Changes to any of these processes can</w:t>
      </w:r>
      <w:r w:rsidR="002B33AC" w:rsidRPr="00E04168">
        <w:t xml:space="preserve"> have a direct impact on the levels of </w:t>
      </w:r>
      <w:r w:rsidR="00B5242F" w:rsidRPr="00E04168">
        <w:t>LDL-C and HDL-C</w:t>
      </w:r>
      <w:r w:rsidR="00F31EA1" w:rsidRPr="00E04168">
        <w:t>, thus</w:t>
      </w:r>
      <w:r w:rsidR="002C2108" w:rsidRPr="00E04168">
        <w:t xml:space="preserve"> indirectly</w:t>
      </w:r>
      <w:r w:rsidR="00F31EA1" w:rsidRPr="00E04168">
        <w:t xml:space="preserve"> influencing CVD risk</w:t>
      </w:r>
      <w:r w:rsidR="002B33AC" w:rsidRPr="00E04168">
        <w:t xml:space="preserve">. </w:t>
      </w:r>
      <w:r w:rsidR="00BC0E8F" w:rsidRPr="00E04168">
        <w:t xml:space="preserve">Changes to any of these processes can have a direct impact on the levels of LDL-C and HDL-C, thus indirectly influencing CVD risk, a finding of paramount importance, when considering the complex interactions that exist between cholesterol metabolism and the ageing process. This review has highlighted the ageing process does not affect cholesterol metabolism at solely one, or even a number of sites, but rather each regulatory component of cholesterol metabolism is affected by the ageing process. Worryingly, there is a paucity of studies detailing the mechanistic changes that occur during metabolism of this nutrient and ageing, and of those that exist, the majority tend to focus on murine models and were completed several decades ago. </w:t>
      </w:r>
      <w:r w:rsidR="00802CC8" w:rsidRPr="00E04168">
        <w:t xml:space="preserve">Despite this, our </w:t>
      </w:r>
      <w:r w:rsidR="00841688" w:rsidRPr="00E04168">
        <w:t>review</w:t>
      </w:r>
      <w:r w:rsidR="0050163A" w:rsidRPr="00E04168">
        <w:t xml:space="preserve"> uncovered a number of important findings about how cholesterol metabolism </w:t>
      </w:r>
      <w:r w:rsidR="00E9418B" w:rsidRPr="00E04168">
        <w:t>a</w:t>
      </w:r>
      <w:r w:rsidR="0050163A" w:rsidRPr="00E04168">
        <w:t xml:space="preserve">ffects ageing. It was </w:t>
      </w:r>
      <w:r w:rsidR="00AE39BA" w:rsidRPr="00E04168">
        <w:t>revealed</w:t>
      </w:r>
      <w:r w:rsidR="0050163A" w:rsidRPr="00E04168">
        <w:t xml:space="preserve"> that </w:t>
      </w:r>
      <w:r w:rsidR="00F31EA1" w:rsidRPr="00E04168">
        <w:t xml:space="preserve">NPC1L1 expression significantly increases in the duodenum and jejunum with age, while ABCG5/G8 expression is suppressed. </w:t>
      </w:r>
      <w:r w:rsidR="00894F00" w:rsidRPr="00E04168">
        <w:t xml:space="preserve">Moreover, in humans it has been found that the rate of </w:t>
      </w:r>
      <w:r w:rsidR="00E9418B" w:rsidRPr="00E04168">
        <w:t xml:space="preserve">bile acid </w:t>
      </w:r>
      <w:r w:rsidR="00894F00" w:rsidRPr="00E04168">
        <w:t>synthesis decline</w:t>
      </w:r>
      <w:r w:rsidR="00E9418B" w:rsidRPr="00E04168">
        <w:t>s</w:t>
      </w:r>
      <w:r w:rsidR="00894F00" w:rsidRPr="00E04168">
        <w:t xml:space="preserve"> with age and</w:t>
      </w:r>
      <w:r w:rsidR="00841688" w:rsidRPr="00E04168">
        <w:t xml:space="preserve"> occurs</w:t>
      </w:r>
      <w:r w:rsidR="00894F00" w:rsidRPr="00E04168">
        <w:t xml:space="preserve"> with a concomitant </w:t>
      </w:r>
      <w:r w:rsidR="00F31EA1" w:rsidRPr="00E04168">
        <w:t>reduction in the hepatic expression</w:t>
      </w:r>
      <w:r w:rsidR="00894F00" w:rsidRPr="00E04168">
        <w:t xml:space="preserve"> of the rate limiting enzyme of </w:t>
      </w:r>
      <w:r w:rsidR="00C33794" w:rsidRPr="00E04168">
        <w:t xml:space="preserve">bile acid synthesis, CYP7AI. </w:t>
      </w:r>
      <w:r w:rsidR="00686A80" w:rsidRPr="00E04168">
        <w:t>Also, from an intestinal perspective it has been suggested that the rise in LDL-C that accompanies ag</w:t>
      </w:r>
      <w:r w:rsidR="00841688" w:rsidRPr="00E04168">
        <w:t>e</w:t>
      </w:r>
      <w:r w:rsidR="00686A80" w:rsidRPr="00E04168">
        <w:t>ing is due to a decline in BSH</w:t>
      </w:r>
      <w:r w:rsidR="00686A80" w:rsidRPr="00E04168">
        <w:rPr>
          <w:vertAlign w:val="superscript"/>
        </w:rPr>
        <w:t>+</w:t>
      </w:r>
      <w:r w:rsidR="00686A80" w:rsidRPr="00E04168">
        <w:t xml:space="preserve"> species, such as </w:t>
      </w:r>
      <w:r w:rsidR="00686A80" w:rsidRPr="00E04168">
        <w:rPr>
          <w:i/>
        </w:rPr>
        <w:t>Lactobacillus</w:t>
      </w:r>
      <w:r w:rsidR="00686A80" w:rsidRPr="00E04168">
        <w:t xml:space="preserve"> and </w:t>
      </w:r>
      <w:r w:rsidR="00686A80" w:rsidRPr="00E04168">
        <w:rPr>
          <w:i/>
        </w:rPr>
        <w:t>Bifidobacterium</w:t>
      </w:r>
      <w:r w:rsidR="00686A80" w:rsidRPr="00E04168">
        <w:t xml:space="preserve">. </w:t>
      </w:r>
      <w:r w:rsidR="000718E6" w:rsidRPr="00E04168">
        <w:t xml:space="preserve">However, when we examined how lipoprotein </w:t>
      </w:r>
      <w:r w:rsidR="00266B46" w:rsidRPr="00E04168">
        <w:t>dynamics change with age</w:t>
      </w:r>
      <w:r w:rsidR="00BC0E8F" w:rsidRPr="00E04168">
        <w:t>,</w:t>
      </w:r>
      <w:r w:rsidR="00266B46" w:rsidRPr="00E04168">
        <w:t xml:space="preserve"> it was</w:t>
      </w:r>
      <w:r w:rsidR="000718E6" w:rsidRPr="00E04168">
        <w:t xml:space="preserve"> suggested that the mechanistic explanation for the rise in LDL-C during ag</w:t>
      </w:r>
      <w:r w:rsidR="00841688" w:rsidRPr="00E04168">
        <w:t>e</w:t>
      </w:r>
      <w:r w:rsidR="000718E6" w:rsidRPr="00E04168">
        <w:t xml:space="preserve">ing is due </w:t>
      </w:r>
      <w:r w:rsidR="000718E6" w:rsidRPr="00E04168">
        <w:lastRenderedPageBreak/>
        <w:t xml:space="preserve">to </w:t>
      </w:r>
      <w:r w:rsidR="00AC65D7" w:rsidRPr="00E04168">
        <w:t xml:space="preserve">a </w:t>
      </w:r>
      <w:r w:rsidR="000718E6" w:rsidRPr="00E04168">
        <w:t>reduction in the</w:t>
      </w:r>
      <w:r w:rsidR="00AC65D7" w:rsidRPr="00E04168">
        <w:t xml:space="preserve"> clearance rate for LDL-C from the circulation. This assertion is </w:t>
      </w:r>
      <w:r w:rsidR="00266B46" w:rsidRPr="00E04168">
        <w:t xml:space="preserve">certainly </w:t>
      </w:r>
      <w:r w:rsidR="00AC65D7" w:rsidRPr="00E04168">
        <w:t>in line with the central finding from our recent mechanistic model of whole body cholesterol metabolism</w:t>
      </w:r>
      <w:r w:rsidR="00BC0E8F" w:rsidRPr="00E04168">
        <w:t>, w</w:t>
      </w:r>
      <w:r w:rsidR="00AC65D7" w:rsidRPr="00E04168">
        <w:t xml:space="preserve">hich revealed that a reduction in the hepatic clearance rate of </w:t>
      </w:r>
      <w:r w:rsidR="00266B46" w:rsidRPr="00E04168">
        <w:t xml:space="preserve">LDL-C is the central driver in dysregulating cholesterol metabolism. However, for the purposes of abstraction our model did not incorporate many of the mechanisms outlined in this review. Therefore, it is our opinion that </w:t>
      </w:r>
      <w:r w:rsidR="00196C2D" w:rsidRPr="00E04168">
        <w:t>the dysregulation of cholesterol metabolism</w:t>
      </w:r>
      <w:r w:rsidR="00266B46" w:rsidRPr="00E04168">
        <w:t xml:space="preserve"> is the cumulative effect of ageing on all the components of cholesterol metabolism and it is naïve to single out any one aspect in particular. This view is </w:t>
      </w:r>
      <w:r w:rsidR="00196C2D" w:rsidRPr="00E04168">
        <w:t xml:space="preserve">supported </w:t>
      </w:r>
      <w:r w:rsidR="00266B46" w:rsidRPr="00E04168">
        <w:t xml:space="preserve">by </w:t>
      </w:r>
      <w:r w:rsidR="00196C2D" w:rsidRPr="00E04168">
        <w:t xml:space="preserve">additional </w:t>
      </w:r>
      <w:r w:rsidR="00266B46" w:rsidRPr="00E04168">
        <w:t xml:space="preserve">findings from this </w:t>
      </w:r>
      <w:r w:rsidR="00196C2D" w:rsidRPr="00E04168">
        <w:t>review</w:t>
      </w:r>
      <w:r w:rsidR="00BC0E8F" w:rsidRPr="00E04168">
        <w:t xml:space="preserve"> </w:t>
      </w:r>
      <w:r w:rsidR="00266B46" w:rsidRPr="00E04168">
        <w:t xml:space="preserve">that </w:t>
      </w:r>
      <w:r w:rsidR="00327B53" w:rsidRPr="00E04168">
        <w:t>revealed</w:t>
      </w:r>
      <w:r w:rsidR="00196C2D" w:rsidRPr="00E04168">
        <w:t xml:space="preserve"> how other important aspects of cholesterol metabolism are effect</w:t>
      </w:r>
      <w:r w:rsidR="00124880" w:rsidRPr="00E04168">
        <w:t>ed by the ageing</w:t>
      </w:r>
      <w:r w:rsidR="00196C2D" w:rsidRPr="00E04168">
        <w:t xml:space="preserve">. </w:t>
      </w:r>
      <w:r w:rsidR="00124880" w:rsidRPr="00E04168">
        <w:t>For instance</w:t>
      </w:r>
      <w:r w:rsidR="00AD0F02" w:rsidRPr="00E04168">
        <w:t xml:space="preserve">, </w:t>
      </w:r>
      <w:r w:rsidR="00124880" w:rsidRPr="00E04168">
        <w:t xml:space="preserve">oxidative </w:t>
      </w:r>
      <w:r w:rsidR="00AD0F02" w:rsidRPr="00E04168">
        <w:t>stress was shown not only to be involved in the progression of atherosclerosis but to also be involved in the oxidation of HDL particles. Moreover, various molecular mechanisms involved</w:t>
      </w:r>
      <w:r w:rsidR="00586CDF" w:rsidRPr="00E04168">
        <w:t xml:space="preserve"> intracellular</w:t>
      </w:r>
      <w:r w:rsidR="00AD0F02" w:rsidRPr="00E04168">
        <w:t xml:space="preserve"> cholesterol</w:t>
      </w:r>
      <w:r w:rsidR="00586CDF" w:rsidRPr="00E04168">
        <w:t xml:space="preserve"> homeostasis</w:t>
      </w:r>
      <w:r w:rsidR="008277B3" w:rsidRPr="00E04168">
        <w:t xml:space="preserve"> and biosynthesis</w:t>
      </w:r>
      <w:r w:rsidR="00586CDF" w:rsidRPr="00E04168">
        <w:t xml:space="preserve"> have been</w:t>
      </w:r>
      <w:r w:rsidR="00AD0F02" w:rsidRPr="00E04168">
        <w:t xml:space="preserve"> shown to </w:t>
      </w:r>
      <w:r w:rsidR="00573B2C" w:rsidRPr="00E04168">
        <w:t>be</w:t>
      </w:r>
      <w:r w:rsidR="00586CDF" w:rsidRPr="00E04168">
        <w:t xml:space="preserve"> effected by the metabol</w:t>
      </w:r>
      <w:r w:rsidR="00E153C6" w:rsidRPr="00E04168">
        <w:t>ic regulators mTOR and s</w:t>
      </w:r>
      <w:r w:rsidR="008277B3" w:rsidRPr="00E04168">
        <w:t xml:space="preserve">irtuins. These cellular metabolic hubs </w:t>
      </w:r>
      <w:r w:rsidR="00586CDF" w:rsidRPr="00E04168">
        <w:t>are widely regarded as having a key role to play in intrinsic ageing and health</w:t>
      </w:r>
      <w:r w:rsidR="00E153C6" w:rsidRPr="00E04168">
        <w:t>-</w:t>
      </w:r>
      <w:r w:rsidR="00586CDF" w:rsidRPr="00E04168">
        <w:t xml:space="preserve">span. </w:t>
      </w:r>
      <w:r w:rsidR="00657CD3" w:rsidRPr="00E04168">
        <w:t>For inst</w:t>
      </w:r>
      <w:r w:rsidR="00586CDF" w:rsidRPr="00E04168">
        <w:t xml:space="preserve">ance, mTORC1 regulates SREBP </w:t>
      </w:r>
      <w:r w:rsidR="00DA34F0" w:rsidRPr="00E04168">
        <w:t xml:space="preserve">levels </w:t>
      </w:r>
      <w:r w:rsidR="00586CDF" w:rsidRPr="00E04168">
        <w:t>which</w:t>
      </w:r>
      <w:r w:rsidR="00DA34F0" w:rsidRPr="00E04168">
        <w:t xml:space="preserve"> in turn</w:t>
      </w:r>
      <w:r w:rsidR="00586CDF" w:rsidRPr="00E04168">
        <w:t xml:space="preserve"> results in altered LDLr expression.</w:t>
      </w:r>
      <w:r w:rsidR="00DA34F0" w:rsidRPr="00E04168">
        <w:t xml:space="preserve"> In addition</w:t>
      </w:r>
      <w:r w:rsidR="00BC0E8F" w:rsidRPr="00E04168">
        <w:t>,</w:t>
      </w:r>
      <w:r w:rsidR="00DA34F0" w:rsidRPr="00E04168">
        <w:t xml:space="preserve"> </w:t>
      </w:r>
      <w:r w:rsidR="00657CD3" w:rsidRPr="00E04168">
        <w:t xml:space="preserve">Sirt6 </w:t>
      </w:r>
      <w:r w:rsidR="00DA34F0" w:rsidRPr="00E04168">
        <w:t>has been identified as being involved</w:t>
      </w:r>
      <w:r w:rsidR="00657CD3" w:rsidRPr="00E04168">
        <w:t xml:space="preserve"> </w:t>
      </w:r>
      <w:r w:rsidR="00BC0E8F" w:rsidRPr="00E04168">
        <w:t xml:space="preserve">in </w:t>
      </w:r>
      <w:r w:rsidR="00657CD3" w:rsidRPr="00E04168">
        <w:t xml:space="preserve">Srebp2 gene regulation. </w:t>
      </w:r>
      <w:r w:rsidR="00A93CF3" w:rsidRPr="00E04168">
        <w:t xml:space="preserve">Collectively these findings </w:t>
      </w:r>
      <w:r w:rsidR="000F3D0F" w:rsidRPr="00E04168">
        <w:t>emphasize</w:t>
      </w:r>
      <w:r w:rsidR="00A93CF3" w:rsidRPr="00E04168">
        <w:t xml:space="preserve"> that it not the dy</w:t>
      </w:r>
      <w:r w:rsidR="000F3D0F" w:rsidRPr="00E04168">
        <w:t>s</w:t>
      </w:r>
      <w:r w:rsidR="00A93CF3" w:rsidRPr="00E04168">
        <w:t xml:space="preserve">regulation of one or even a few biological mechanisms; rather, age related dyslipidaemia is likely to be the result of a combination of several factors and future therapeutic interventions should be underpinned by this. </w:t>
      </w:r>
    </w:p>
    <w:p w14:paraId="6D4F51E9" w14:textId="77777777" w:rsidR="00BC0E8F" w:rsidRPr="00E04168" w:rsidRDefault="00BC0E8F" w:rsidP="009B16AE">
      <w:pPr>
        <w:spacing w:line="276" w:lineRule="auto"/>
        <w:jc w:val="both"/>
      </w:pPr>
      <w:r w:rsidRPr="00E04168">
        <w:t xml:space="preserve">This review also revealed </w:t>
      </w:r>
      <w:r w:rsidR="00B82215" w:rsidRPr="00E04168">
        <w:t xml:space="preserve">diet has a key role to play in modulating cholesterol </w:t>
      </w:r>
      <w:r w:rsidR="00A93CF3" w:rsidRPr="00E04168">
        <w:t xml:space="preserve">metabolism </w:t>
      </w:r>
      <w:r w:rsidR="004308CD" w:rsidRPr="00E04168">
        <w:t xml:space="preserve">and could be a </w:t>
      </w:r>
      <w:r w:rsidR="00BE73CD" w:rsidRPr="00E04168">
        <w:t>key therapeutic</w:t>
      </w:r>
      <w:r w:rsidR="004308CD" w:rsidRPr="00E04168">
        <w:t xml:space="preserve"> </w:t>
      </w:r>
      <w:r w:rsidR="00B82215" w:rsidRPr="00E04168">
        <w:t xml:space="preserve">avenue to </w:t>
      </w:r>
      <w:r w:rsidR="00BE73CD" w:rsidRPr="00E04168">
        <w:t>mitigate the effects</w:t>
      </w:r>
      <w:r w:rsidR="00B82215" w:rsidRPr="00E04168">
        <w:t xml:space="preserve"> ag</w:t>
      </w:r>
      <w:r w:rsidR="003D2487" w:rsidRPr="00E04168">
        <w:t>e</w:t>
      </w:r>
      <w:r w:rsidR="00B82215" w:rsidRPr="00E04168">
        <w:t xml:space="preserve">ing </w:t>
      </w:r>
      <w:r w:rsidR="00BE73CD" w:rsidRPr="00E04168">
        <w:t xml:space="preserve">has </w:t>
      </w:r>
      <w:r w:rsidR="00B82215" w:rsidRPr="00E04168">
        <w:t xml:space="preserve">on lipid metabolism. </w:t>
      </w:r>
      <w:r w:rsidR="00BE73CD" w:rsidRPr="00E04168">
        <w:t xml:space="preserve">The central dietary paradigm </w:t>
      </w:r>
      <w:r w:rsidR="00472169" w:rsidRPr="00E04168">
        <w:t xml:space="preserve">of </w:t>
      </w:r>
      <w:r w:rsidR="00BE73CD" w:rsidRPr="00E04168">
        <w:t>ag</w:t>
      </w:r>
      <w:r w:rsidR="003D2487" w:rsidRPr="00E04168">
        <w:t>e</w:t>
      </w:r>
      <w:r w:rsidR="00BE73CD" w:rsidRPr="00E04168">
        <w:t xml:space="preserve">ing research has been CR. This </w:t>
      </w:r>
      <w:r w:rsidR="00472169" w:rsidRPr="00E04168">
        <w:t>regime has been shown to have a positive cardioprotective effect in humans, part of which is brought about by an improvement in blood lipid profile in subjects undertaking this diet.</w:t>
      </w:r>
      <w:r w:rsidR="00A93CF3" w:rsidRPr="00E04168">
        <w:t xml:space="preserve"> More conventional diets also</w:t>
      </w:r>
      <w:r w:rsidR="000F3D0F" w:rsidRPr="00E04168">
        <w:t xml:space="preserve"> affect</w:t>
      </w:r>
      <w:r w:rsidR="00A93CF3" w:rsidRPr="00E04168">
        <w:t xml:space="preserve"> </w:t>
      </w:r>
      <w:r w:rsidR="00472169" w:rsidRPr="00E04168">
        <w:t xml:space="preserve">cholesterol metabolism. </w:t>
      </w:r>
      <w:r w:rsidR="00042C78" w:rsidRPr="00E04168">
        <w:t xml:space="preserve">The high levels of dietary phytosterols, MUFA, </w:t>
      </w:r>
      <w:r w:rsidR="000F3D0F" w:rsidRPr="00E04168">
        <w:t xml:space="preserve">and </w:t>
      </w:r>
      <w:r w:rsidR="00042C78" w:rsidRPr="00E04168">
        <w:t>PUFA typically found in the Mediterranean diet for instance</w:t>
      </w:r>
      <w:r w:rsidR="000F3D0F" w:rsidRPr="00E04168">
        <w:t>,</w:t>
      </w:r>
      <w:r w:rsidR="00F52F59" w:rsidRPr="00E04168">
        <w:t xml:space="preserve"> have been shown to </w:t>
      </w:r>
      <w:r w:rsidR="008A3E2E" w:rsidRPr="00E04168">
        <w:t xml:space="preserve">modulate </w:t>
      </w:r>
      <w:r w:rsidR="00042C78" w:rsidRPr="00E04168">
        <w:t>cholesterol metabolism</w:t>
      </w:r>
      <w:r w:rsidR="000F3D0F" w:rsidRPr="00E04168">
        <w:t>,</w:t>
      </w:r>
      <w:r w:rsidR="00042C78" w:rsidRPr="00E04168">
        <w:t xml:space="preserve"> by increasing hepatic expression of LDLr</w:t>
      </w:r>
      <w:r w:rsidR="000F3D0F" w:rsidRPr="00E04168">
        <w:t>,</w:t>
      </w:r>
      <w:r w:rsidR="00042C78" w:rsidRPr="00E04168">
        <w:t xml:space="preserve"> in addition to reducing cholesterol absorption.</w:t>
      </w:r>
      <w:r w:rsidR="00F52F59" w:rsidRPr="00E04168">
        <w:t xml:space="preserve"> </w:t>
      </w:r>
      <w:r w:rsidR="001C571D" w:rsidRPr="00E04168">
        <w:t>Thus, experimental e</w:t>
      </w:r>
      <w:r w:rsidRPr="00E04168">
        <w:t xml:space="preserve">vidence suggests </w:t>
      </w:r>
      <w:r w:rsidR="001C571D" w:rsidRPr="00E04168">
        <w:t>employment of healthy diets such as the Mediterranean diet, and supplementation with probiotics for example,</w:t>
      </w:r>
      <w:r w:rsidR="00327B53" w:rsidRPr="00E04168">
        <w:t xml:space="preserve"> could</w:t>
      </w:r>
      <w:r w:rsidR="001C571D" w:rsidRPr="00E04168">
        <w:t xml:space="preserve"> be utilised to slow the rate of LDL-C accumulation, associated with the ageing process. </w:t>
      </w:r>
    </w:p>
    <w:p w14:paraId="64895119" w14:textId="17064006" w:rsidR="00B82215" w:rsidRPr="00E04168" w:rsidRDefault="00BC0E8F" w:rsidP="009B16AE">
      <w:pPr>
        <w:spacing w:line="276" w:lineRule="auto"/>
        <w:jc w:val="both"/>
      </w:pPr>
      <w:r w:rsidRPr="00E04168">
        <w:t xml:space="preserve">On </w:t>
      </w:r>
      <w:r w:rsidR="00F52F59" w:rsidRPr="00E04168">
        <w:t>way in which we could explore the relationship between diet, ag</w:t>
      </w:r>
      <w:r w:rsidR="00BC290F" w:rsidRPr="00E04168">
        <w:t>e</w:t>
      </w:r>
      <w:r w:rsidR="00F52F59" w:rsidRPr="00E04168">
        <w:t>ing and cholesterol metabolism</w:t>
      </w:r>
      <w:r w:rsidR="001C571D" w:rsidRPr="00E04168">
        <w:t xml:space="preserve"> further</w:t>
      </w:r>
      <w:r w:rsidR="00F52F59" w:rsidRPr="00E04168">
        <w:t xml:space="preserve"> would be to use mechanistic mathematical models. Recently, mathematical models have been used to explore the dynamics of cholesterol metabolism and the effect that both ageing and dietary changes have on it. One area that a mathematical model could be used to explore in greater depth</w:t>
      </w:r>
      <w:r w:rsidR="00E153C6" w:rsidRPr="00E04168">
        <w:t>,</w:t>
      </w:r>
      <w:r w:rsidR="00F52F59" w:rsidRPr="00E04168">
        <w:t xml:space="preserve"> is the bi-directional relationship between the gut microbiome and cholesterol metabolism. Thus, modelling could help to identify alternative therapeutic targets, which could reduce the dependence on pharmaceutical intervention in older people to improve blood lipid profile. </w:t>
      </w:r>
    </w:p>
    <w:p w14:paraId="262C0E07" w14:textId="77777777" w:rsidR="00F52F59" w:rsidRPr="00E04168" w:rsidRDefault="00F52F59" w:rsidP="000C33B8">
      <w:pPr>
        <w:spacing w:line="276" w:lineRule="auto"/>
        <w:jc w:val="both"/>
        <w:rPr>
          <w:b/>
        </w:rPr>
      </w:pPr>
    </w:p>
    <w:p w14:paraId="669E6968" w14:textId="0B6A4ACA" w:rsidR="000C33B8" w:rsidRPr="00E04168" w:rsidRDefault="000C33B8" w:rsidP="000C33B8">
      <w:pPr>
        <w:spacing w:line="276" w:lineRule="auto"/>
        <w:jc w:val="both"/>
        <w:rPr>
          <w:b/>
        </w:rPr>
      </w:pPr>
      <w:r w:rsidRPr="00E04168">
        <w:rPr>
          <w:b/>
        </w:rPr>
        <w:t>1</w:t>
      </w:r>
      <w:r w:rsidR="00FA1E16" w:rsidRPr="00E04168">
        <w:rPr>
          <w:b/>
        </w:rPr>
        <w:t>3</w:t>
      </w:r>
      <w:r w:rsidRPr="00E04168">
        <w:rPr>
          <w:b/>
        </w:rPr>
        <w:t>.0 Conclusion</w:t>
      </w:r>
    </w:p>
    <w:p w14:paraId="47804663" w14:textId="018C925C" w:rsidR="00FC1D7A" w:rsidRPr="00E04168" w:rsidRDefault="00BC0E8F" w:rsidP="001C571D">
      <w:pPr>
        <w:jc w:val="both"/>
      </w:pPr>
      <w:r w:rsidRPr="00E04168">
        <w:t xml:space="preserve">It is evident, the breakdown of cholesterol metabolism associated with ageing results in increased LDL-C and has important implications for health-span. Dietary intervention offers a potential non-pharmacological avenue that could be invaluable for mitigating the insidious effects ageing has on this system. In recent years, there have been an increase in the use of mechanistic mathematical </w:t>
      </w:r>
      <w:r w:rsidRPr="00E04168">
        <w:lastRenderedPageBreak/>
        <w:t>models to explore complex systems such as cholesterol metabolism in a more integrated and non-reductionist fashion. Such models should be increasingly used to determine new targets for therapeutic intervention.</w:t>
      </w:r>
    </w:p>
    <w:p w14:paraId="78EE755E" w14:textId="77777777" w:rsidR="00FC1D7A" w:rsidRPr="00E04168" w:rsidRDefault="00FC1D7A" w:rsidP="001C571D">
      <w:pPr>
        <w:jc w:val="both"/>
        <w:rPr>
          <w:b/>
        </w:rPr>
      </w:pPr>
    </w:p>
    <w:p w14:paraId="13172160" w14:textId="3292255D" w:rsidR="00285D56" w:rsidRPr="00E04168" w:rsidRDefault="00FA1E16" w:rsidP="001C571D">
      <w:pPr>
        <w:jc w:val="both"/>
        <w:rPr>
          <w:b/>
        </w:rPr>
      </w:pPr>
      <w:r w:rsidRPr="00E04168">
        <w:rPr>
          <w:b/>
        </w:rPr>
        <w:t>Acknowledgements</w:t>
      </w:r>
    </w:p>
    <w:p w14:paraId="6C8ACD3F" w14:textId="77777777" w:rsidR="00B647AF" w:rsidRPr="00E04168" w:rsidRDefault="00FA1E16" w:rsidP="00BE663C">
      <w:pPr>
        <w:jc w:val="both"/>
      </w:pPr>
      <w:r w:rsidRPr="00E04168">
        <w:t>Amy Morgan wishes to thank the Faculty of Science and Engineering for funding her doctoral scholarship.</w:t>
      </w:r>
    </w:p>
    <w:p w14:paraId="450F5105" w14:textId="77777777" w:rsidR="00C666EB" w:rsidRPr="00E04168" w:rsidRDefault="00C666EB" w:rsidP="00BE663C">
      <w:pPr>
        <w:jc w:val="both"/>
        <w:rPr>
          <w:b/>
        </w:rPr>
      </w:pPr>
    </w:p>
    <w:p w14:paraId="10CAD7DD" w14:textId="23F0E944" w:rsidR="00A5301F" w:rsidRPr="00E04168" w:rsidRDefault="00FB6180" w:rsidP="00BE663C">
      <w:pPr>
        <w:jc w:val="both"/>
        <w:rPr>
          <w:b/>
        </w:rPr>
      </w:pPr>
      <w:r w:rsidRPr="00E04168">
        <w:rPr>
          <w:b/>
        </w:rPr>
        <w:t>Figures</w:t>
      </w:r>
    </w:p>
    <w:p w14:paraId="10D32106" w14:textId="77777777" w:rsidR="007D70BE" w:rsidRPr="00E04168" w:rsidRDefault="007D70BE" w:rsidP="00BE663C">
      <w:pPr>
        <w:jc w:val="both"/>
        <w:rPr>
          <w:b/>
        </w:rPr>
      </w:pPr>
    </w:p>
    <w:p w14:paraId="0711ABF4" w14:textId="7AFA11B4" w:rsidR="007D70BE" w:rsidRDefault="007D70BE" w:rsidP="00BE663C">
      <w:pPr>
        <w:jc w:val="both"/>
        <w:rPr>
          <w:b/>
        </w:rPr>
      </w:pPr>
      <w:r>
        <w:rPr>
          <w:noProof/>
          <w:lang w:eastAsia="en-GB"/>
        </w:rPr>
        <w:drawing>
          <wp:inline distT="0" distB="0" distL="0" distR="0" wp14:anchorId="61B946B5" wp14:editId="41497B21">
            <wp:extent cx="5768236" cy="5654040"/>
            <wp:effectExtent l="0" t="0" r="444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3736"/>
                    <a:stretch/>
                  </pic:blipFill>
                  <pic:spPr bwMode="auto">
                    <a:xfrm>
                      <a:off x="0" y="0"/>
                      <a:ext cx="5769957" cy="5655727"/>
                    </a:xfrm>
                    <a:prstGeom prst="rect">
                      <a:avLst/>
                    </a:prstGeom>
                    <a:noFill/>
                    <a:ln>
                      <a:noFill/>
                    </a:ln>
                    <a:extLst>
                      <a:ext uri="{53640926-AAD7-44D8-BBD7-CCE9431645EC}">
                        <a14:shadowObscured xmlns:a14="http://schemas.microsoft.com/office/drawing/2010/main"/>
                      </a:ext>
                    </a:extLst>
                  </pic:spPr>
                </pic:pic>
              </a:graphicData>
            </a:graphic>
          </wp:inline>
        </w:drawing>
      </w:r>
    </w:p>
    <w:p w14:paraId="156224DB" w14:textId="77777777" w:rsidR="007D70BE" w:rsidRDefault="007D70BE" w:rsidP="00BE663C">
      <w:pPr>
        <w:jc w:val="both"/>
        <w:rPr>
          <w:b/>
        </w:rPr>
      </w:pPr>
    </w:p>
    <w:p w14:paraId="76DE4E93" w14:textId="11075020" w:rsidR="00FB6180" w:rsidRPr="00FC1D7A" w:rsidRDefault="00FB6180" w:rsidP="00BE663C">
      <w:pPr>
        <w:jc w:val="both"/>
      </w:pPr>
      <w:r w:rsidRPr="00FC1D7A">
        <w:rPr>
          <w:b/>
        </w:rPr>
        <w:lastRenderedPageBreak/>
        <w:t xml:space="preserve">Figure 1. </w:t>
      </w:r>
      <w:r w:rsidR="00AE5B28" w:rsidRPr="00FC1D7A">
        <w:rPr>
          <w:b/>
        </w:rPr>
        <w:t xml:space="preserve">Overview of cholesterol metabolism and age associated changes to mechanisms. </w:t>
      </w:r>
      <w:r w:rsidR="00AE5B28" w:rsidRPr="00FC1D7A">
        <w:t>Briefly outlined is</w:t>
      </w:r>
      <w:r w:rsidR="00AE5B28" w:rsidRPr="00FC1D7A">
        <w:rPr>
          <w:b/>
        </w:rPr>
        <w:t xml:space="preserve"> </w:t>
      </w:r>
      <w:r w:rsidR="00AE5B28" w:rsidRPr="00FC1D7A">
        <w:t xml:space="preserve">1) ingestion of dietary cholesterol, 2) intestinal absorption, 3) chylomicron transport, 4) cholesterol biosynthesis, 5) VLDL-C production and hydrolysis to IDL-C and LDL-C, 6) hepatic uptake of LDL-C, </w:t>
      </w:r>
      <w:r w:rsidR="004F5430" w:rsidRPr="00FC1D7A">
        <w:t xml:space="preserve">7) </w:t>
      </w:r>
      <w:r w:rsidR="00AE5B28" w:rsidRPr="00FC1D7A">
        <w:t>peripheral uptake of LDL-C, 8) r</w:t>
      </w:r>
      <w:r w:rsidR="004F5430" w:rsidRPr="00FC1D7A">
        <w:t>everse cholesterol transport, 9)</w:t>
      </w:r>
      <w:r w:rsidR="00AE5B28" w:rsidRPr="00FC1D7A">
        <w:t xml:space="preserve"> bile acid synthesis, and 10)</w:t>
      </w:r>
      <w:r w:rsidR="004F5430" w:rsidRPr="00FC1D7A">
        <w:t xml:space="preserve"> </w:t>
      </w:r>
      <w:r w:rsidR="00AE5B28" w:rsidRPr="00FC1D7A">
        <w:t>enterohepatic circulation of bile acids and bacterial modification. The age-related changes highlighted centre on</w:t>
      </w:r>
      <w:r w:rsidR="004F5430" w:rsidRPr="00FC1D7A">
        <w:t xml:space="preserve"> </w:t>
      </w:r>
      <w:r w:rsidR="00A866F2" w:rsidRPr="00FC1D7A">
        <w:t xml:space="preserve">some of </w:t>
      </w:r>
      <w:r w:rsidR="004F5430" w:rsidRPr="00FC1D7A">
        <w:t>the mechanisms responsible for the rise in LDL-C with age;</w:t>
      </w:r>
      <w:r w:rsidR="00AE5B28" w:rsidRPr="00FC1D7A">
        <w:t xml:space="preserve"> the increase in intestinal absorption of cholesterol, the reduction of bile acid synthesis, the decrease in LDL-C clearance, and the decrease in BSH</w:t>
      </w:r>
      <w:r w:rsidR="00AE5B28" w:rsidRPr="00FC1D7A">
        <w:rPr>
          <w:vertAlign w:val="superscript"/>
        </w:rPr>
        <w:t>+</w:t>
      </w:r>
      <w:r w:rsidR="00AE5B28" w:rsidRPr="00FC1D7A">
        <w:t xml:space="preserve"> species in the digestive microbiome.</w:t>
      </w:r>
    </w:p>
    <w:p w14:paraId="7F861E6C" w14:textId="77777777" w:rsidR="00360C87" w:rsidRPr="00FC1D7A" w:rsidRDefault="00360C87" w:rsidP="00BE663C">
      <w:pPr>
        <w:jc w:val="both"/>
      </w:pPr>
    </w:p>
    <w:p w14:paraId="1DD4902E" w14:textId="77777777" w:rsidR="0001270E" w:rsidRPr="00FC1D7A" w:rsidRDefault="0001270E" w:rsidP="000356B7">
      <w:pPr>
        <w:jc w:val="both"/>
      </w:pPr>
    </w:p>
    <w:p w14:paraId="7C9B8967" w14:textId="5B768A0F" w:rsidR="00FB6180" w:rsidRPr="00FC1D7A" w:rsidRDefault="00FB6180" w:rsidP="000356B7">
      <w:pPr>
        <w:jc w:val="both"/>
      </w:pPr>
      <w:r w:rsidRPr="00FC1D7A">
        <w:br w:type="page"/>
      </w:r>
    </w:p>
    <w:p w14:paraId="51F126BE" w14:textId="7A35CA37" w:rsidR="00360C87" w:rsidRPr="00FC1D7A" w:rsidRDefault="009F1921" w:rsidP="00BE663C">
      <w:pPr>
        <w:rPr>
          <w:b/>
        </w:rPr>
      </w:pPr>
      <w:r w:rsidRPr="00FC1D7A">
        <w:rPr>
          <w:b/>
        </w:rPr>
        <w:lastRenderedPageBreak/>
        <w:t>References</w:t>
      </w:r>
    </w:p>
    <w:p w14:paraId="4B658C09" w14:textId="77777777" w:rsidR="00FC1D7A" w:rsidRPr="00FC1D7A" w:rsidRDefault="00360C87" w:rsidP="00FC1D7A">
      <w:pPr>
        <w:pStyle w:val="EndNoteBibliography"/>
        <w:spacing w:after="0"/>
        <w:ind w:left="720" w:hanging="720"/>
      </w:pPr>
      <w:r w:rsidRPr="00FC1D7A">
        <w:fldChar w:fldCharType="begin"/>
      </w:r>
      <w:r w:rsidRPr="00FC1D7A">
        <w:instrText xml:space="preserve"> ADDIN EN.REFLIST </w:instrText>
      </w:r>
      <w:r w:rsidRPr="00FC1D7A">
        <w:fldChar w:fldCharType="separate"/>
      </w:r>
      <w:r w:rsidR="00FC1D7A" w:rsidRPr="00FC1D7A">
        <w:t>Abbott, R.D., Garrison, R.J., Wilson, P.W., Epstein, F.H., Castelli, W.P., Feinleib, M., LaRue, C., 1983. Joint distribution of lipoprotein cholesterol classes. The Framingham study. Arteriosclerosis, Thrombosis, and Vascular Biology 3, 260-272.</w:t>
      </w:r>
    </w:p>
    <w:p w14:paraId="663C97CF" w14:textId="77777777" w:rsidR="00FC1D7A" w:rsidRPr="00FC1D7A" w:rsidRDefault="00FC1D7A" w:rsidP="00FC1D7A">
      <w:pPr>
        <w:pStyle w:val="EndNoteBibliography"/>
        <w:spacing w:after="0"/>
        <w:ind w:left="720" w:hanging="720"/>
      </w:pPr>
      <w:r w:rsidRPr="00FC1D7A">
        <w:t>Agerholm-Larsen, B., Tybjærg-Hansen, A., Schnohr, P., Steffensen, R., Nordestgaard, B.G., 2000. Common Cholesteryl Ester Transfer Protein Mutations, Decreased HDL Cholesterol, and Possible Decreased Risk of Ischemic Heart Disease: The Copenhagen City Heart Study. Circulation 102, 2197-2203.</w:t>
      </w:r>
    </w:p>
    <w:p w14:paraId="2A9B3B79" w14:textId="77777777" w:rsidR="00FC1D7A" w:rsidRPr="00FC1D7A" w:rsidRDefault="00FC1D7A" w:rsidP="00FC1D7A">
      <w:pPr>
        <w:pStyle w:val="EndNoteBibliography"/>
        <w:spacing w:after="0"/>
        <w:ind w:left="720" w:hanging="720"/>
      </w:pPr>
      <w:r w:rsidRPr="00FC1D7A">
        <w:t>Ajouz, H., Mukherji, D., Shamseddine, A., 2014. Secondary bile acids: an underrecognized cause of colon cancer. World Journal of Surgical Oncology 12, 164-164.</w:t>
      </w:r>
    </w:p>
    <w:p w14:paraId="0CA15484" w14:textId="77777777" w:rsidR="00FC1D7A" w:rsidRPr="00FC1D7A" w:rsidRDefault="00FC1D7A" w:rsidP="00FC1D7A">
      <w:pPr>
        <w:pStyle w:val="EndNoteBibliography"/>
        <w:spacing w:after="0"/>
        <w:ind w:left="720" w:hanging="720"/>
      </w:pPr>
      <w:r w:rsidRPr="00FC1D7A">
        <w:t>Al-Sheraji, S.H., Ismail, A., Manap, M.Y., Mustafa, S., Yusof, R.M., Hassan, F.A., 2012. Hypocholesterolaemic effect of yoghurt containing Bifidobacterium pseudocatenulatum G4 or Bifidobacterium longum BB536. Food Chem 135, 356-361.</w:t>
      </w:r>
    </w:p>
    <w:p w14:paraId="76BC928A" w14:textId="77777777" w:rsidR="00FC1D7A" w:rsidRPr="00FC1D7A" w:rsidRDefault="00FC1D7A" w:rsidP="00FC1D7A">
      <w:pPr>
        <w:pStyle w:val="EndNoteBibliography"/>
        <w:spacing w:after="0"/>
        <w:ind w:left="720" w:hanging="720"/>
      </w:pPr>
      <w:r w:rsidRPr="00FC1D7A">
        <w:t>Alang, N., Kelly, C.R., 2015. Weight Gain After Fecal Microbiota Transplantation. Open Forum Infectious Diseases 2.</w:t>
      </w:r>
    </w:p>
    <w:p w14:paraId="54871E0F" w14:textId="77777777" w:rsidR="00FC1D7A" w:rsidRPr="00FC1D7A" w:rsidRDefault="00FC1D7A" w:rsidP="00FC1D7A">
      <w:pPr>
        <w:pStyle w:val="EndNoteBibliography"/>
        <w:spacing w:after="0"/>
        <w:ind w:left="720" w:hanging="720"/>
      </w:pPr>
      <w:r w:rsidRPr="00FC1D7A">
        <w:t>Ambrose, J.A., Barua, R.S., 2004. The pathophysiology of cigarette smoking and cardiovascular disease: An update. Journal of the American College of Cardiology 43, 1731-1737.</w:t>
      </w:r>
    </w:p>
    <w:p w14:paraId="1865A63B" w14:textId="77777777" w:rsidR="00FC1D7A" w:rsidRPr="00FC1D7A" w:rsidRDefault="00FC1D7A" w:rsidP="00FC1D7A">
      <w:pPr>
        <w:pStyle w:val="EndNoteBibliography"/>
        <w:spacing w:after="0"/>
        <w:ind w:left="720" w:hanging="720"/>
      </w:pPr>
      <w:r w:rsidRPr="00FC1D7A">
        <w:t>Asselbergs, Folkert W., Guo, Y., van Iperen, Erik P., Sivapalaratnam, S., Tragante, V., Lanktree, Matthew B., Lange, Leslie A., Almoguera, B., Appelman, Yolande E., Barnard, J., Baumert, J., Beitelshees, Amber L., Bhangale, Tushar R., Chen, Y.-Der I., Gaunt, Tom R., Gong, Y., Hopewell, Jemma C., Johnson, T., Kleber, Marcus E., Langaee, Taimour Y., Li, M., Li, Yun R., Liu, K., McDonough, Caitrin W., Meijs, Matthijs F., Middelberg, Rita P., Musunuru, K., Nelson, Christopher P., O’Connell, Jeffery R., Padmanabhan, S., Pankow, James S., Pankratz, N., Rafelt, S., Rajagopalan, R., Romaine, Simon P., Schork, Nicholas J., Shaffer, J., Shen, H., Smith, Erin N., Tischfield, Sam E., van der Most, Peter J., van Vliet-Ostaptchouk, Jana V., Verweij, N., Volcik, Kelly A., Zhang, L., Bailey, Kent R., Bailey, Kristian M., Bauer, F., Boer, Jolanda M., Braund, Peter S., Burt, A., Burton, Paul R., Buxbaum, Sarah G., Chen, W., Cooper-DeHoff, Rhonda M., Cupples, L A., deJong, Jonas S., Delles, C., Duggan, D., Fornage, M., Furlong, Clement E., Glazer, N., Gums, John G., Hastie, C., Holmes, Michael V., Illig, T., Kirkland, Susan A., Kivimaki, M., Klein, R., Klein, Barbara E., Kooperberg, C., Kottke-Marchant, K., Kumari, M., LaCroix, Andrea Z., Mallela, L., Murugesan, G., Ordovas, J., Ouwehand, Willem H., Post, Wendy S., Saxena, R., Scharnagl, H., Schreiner, Pamela J., Shah, T., Shields, Denis C., Shimbo, D., Srinivasan, Sathanur R., Stolk, Ronald P., Swerdlow, Daniel I., Taylor, Herman A., Topol, Eric J., Toskala, E., van Pelt, Joost L., van Setten, J., Yusuf, S., Whittaker, John C., Zwinderman, A.H., LifeLines Cohort, S., Anand, Sonia S., Balmforth, Anthony J., Berenson, Gerald S., Bezzina, Connie R., Boehm, Bernhard O., Boerwinkle, E., Casas, Juan P., Caulfield, Mark J., Clarke, R., Connell, John M., Cruickshanks, Karen J., Davidson, Karina W., Day, Ian N., de Bakker, Paul I., Doevendans, Pieter A., Dominiczak, Anna F., Hall, Alistair S., Hartman, Catharina A., Hengstenberg, C., Hillege, Hans L., Hofker, Marten H., Humphries, Steve E., Jarvik, Gail P., Johnson, Julie A., Kaess, Bernhard M., Kathiresan, S., Koenig, W., Lawlor, Debbie A., März, W., Melander, O., Mitchell, Braxton D., Montgomery, Grant W., Munroe, Patricia B., Murray, Sarah S., Newhouse, Stephen J., Onland-Moret, N C., Poulter, N., Psaty, B., Redline, S., Rich, Stephen S., Rotter, Jerome I., Schunkert, H., Sever, P., Shuldiner, Alan R., Silverstein, Roy L., Stanton, A., Thorand, B., Trip, Mieke D., Tsai, Michael Y., van der Harst, P., van der Schoot, E., van der Schouw, Yvonne T., Verschuren, WM M., Watkins, H., Wilde, Arthur A., Wolffenbuttel, Bruce H., Whitfield, John B., Hovingh, G K., Ballantyne, Christie M., Wijmenga, C., Reilly, Muredach P., Martin, Nicholas G., Wilson, James G., Rader, Daniel J., Samani, Nilesh J., Reiner, Alex P., Hegele, Robert A., Kastelein, John J., Hingorani, Aroon D., Talmud, Philippa J., Hakonarson, H., Elbers, Clara C., Keating, Brendan J., Drenos, F., 2012. Large-Scale Gene-Centric Meta-analysis across 32 Studies Identifies Multiple Lipid Loci. American Journal of Human Genetics 91, 823-838.</w:t>
      </w:r>
    </w:p>
    <w:p w14:paraId="32662E1C" w14:textId="77777777" w:rsidR="00FC1D7A" w:rsidRPr="00FC1D7A" w:rsidRDefault="00FC1D7A" w:rsidP="00FC1D7A">
      <w:pPr>
        <w:pStyle w:val="EndNoteBibliography"/>
        <w:spacing w:after="0"/>
        <w:ind w:left="720" w:hanging="720"/>
      </w:pPr>
      <w:r w:rsidRPr="00FC1D7A">
        <w:lastRenderedPageBreak/>
        <w:t>Atzmon, G., Rincon, M., Rabizadeh, P., Barzilai, N., 2005. Biological evidence for inheritance of exceptional longevity. Mech Ageing Dev 126, 341-345.</w:t>
      </w:r>
    </w:p>
    <w:p w14:paraId="5F9985A1" w14:textId="77777777" w:rsidR="00FC1D7A" w:rsidRPr="00FC1D7A" w:rsidRDefault="00FC1D7A" w:rsidP="00FC1D7A">
      <w:pPr>
        <w:pStyle w:val="EndNoteBibliography"/>
        <w:spacing w:after="0"/>
        <w:ind w:left="720" w:hanging="720"/>
      </w:pPr>
      <w:r w:rsidRPr="00FC1D7A">
        <w:t>Baidya, S., Zeng, Q., 2005. Helper T cells and atherosclerosis: the cytokine web. Postgraduate Medical Journal 81, 746-752.</w:t>
      </w:r>
    </w:p>
    <w:p w14:paraId="63004BD4" w14:textId="77777777" w:rsidR="00FC1D7A" w:rsidRPr="00FC1D7A" w:rsidRDefault="00FC1D7A" w:rsidP="00FC1D7A">
      <w:pPr>
        <w:pStyle w:val="EndNoteBibliography"/>
        <w:spacing w:after="0"/>
        <w:ind w:left="720" w:hanging="720"/>
      </w:pPr>
      <w:r w:rsidRPr="00FC1D7A">
        <w:t>Baigent, C., Blackwell, L., Emberson, J., Holland, L.E., Reith, C., Bhala, N., Peto, R., Barnes, E.H., Keech, A., Simes, J., Collins, R., 2010. Efficacy and safety of more intensive lowering of LDL cholesterol: a meta-analysis of data from 170,000 participants in 26 randomised trials. Lancet 376, 1670-1681.</w:t>
      </w:r>
    </w:p>
    <w:p w14:paraId="71F01DB2" w14:textId="77777777" w:rsidR="00FC1D7A" w:rsidRPr="00FC1D7A" w:rsidRDefault="00FC1D7A" w:rsidP="00FC1D7A">
      <w:pPr>
        <w:pStyle w:val="EndNoteBibliography"/>
        <w:spacing w:after="0"/>
        <w:ind w:left="720" w:hanging="720"/>
      </w:pPr>
      <w:r w:rsidRPr="00FC1D7A">
        <w:t>Barber, M.J., Mangravite, L.M., Hyde, C.L., Chasman, D.I., Smith, J.D., McCarty, C.A., Li, X., Wilke, R.A., Rieder, M.J., Williams, P.T., Ridker, P.M., Chatterjee, A., Rotter, J.I., Nickerson, D.A., Stephens, M., Krauss, R.M., 2010. Genome-Wide Association of Lipid-Lowering Response to Statins in Combined Study Populations. PLoS ONE 5, e9763.</w:t>
      </w:r>
    </w:p>
    <w:p w14:paraId="7BADC194" w14:textId="77777777" w:rsidR="00FC1D7A" w:rsidRPr="00FC1D7A" w:rsidRDefault="00FC1D7A" w:rsidP="00FC1D7A">
      <w:pPr>
        <w:pStyle w:val="EndNoteBibliography"/>
        <w:spacing w:after="0"/>
        <w:ind w:left="720" w:hanging="720"/>
      </w:pPr>
      <w:r w:rsidRPr="00FC1D7A">
        <w:t>Barzilai, N., Atzmon, G., Derby, C.A., Bauman, J.M., Lipton, R.B., 2006. A genotype of exceptional longevity is associated with preservation of cognitive function. Neurology 67, 2170-2175.</w:t>
      </w:r>
    </w:p>
    <w:p w14:paraId="20D05378" w14:textId="77777777" w:rsidR="00FC1D7A" w:rsidRPr="00FC1D7A" w:rsidRDefault="00FC1D7A" w:rsidP="00FC1D7A">
      <w:pPr>
        <w:pStyle w:val="EndNoteBibliography"/>
        <w:spacing w:after="0"/>
        <w:ind w:left="720" w:hanging="720"/>
      </w:pPr>
      <w:r w:rsidRPr="00FC1D7A">
        <w:t>Barzilai, N., Atzmon, G., Schechter, C., Schaefer, E.J., Cupples, A.L., Lipton, R., Cheng, S., Shuldiner, A.R., 2003. Unique lipoprotein phenotype and genotype associated with exceptional longevity. JAMA 290, 2030-2040.</w:t>
      </w:r>
    </w:p>
    <w:p w14:paraId="05DB4A9B" w14:textId="77777777" w:rsidR="00FC1D7A" w:rsidRPr="00FC1D7A" w:rsidRDefault="00FC1D7A" w:rsidP="00FC1D7A">
      <w:pPr>
        <w:pStyle w:val="EndNoteBibliography"/>
        <w:spacing w:after="0"/>
        <w:ind w:left="720" w:hanging="720"/>
      </w:pPr>
      <w:r w:rsidRPr="00FC1D7A">
        <w:t>Barzilai, N., Gabriely, I., Gabriely, M., Iankowitz, N., Sorkin, J.D., 2001. Offspring of centenarians have a favorable lipid profile. J Am Geriatr Soc 49, 76-79.</w:t>
      </w:r>
    </w:p>
    <w:p w14:paraId="220C1210" w14:textId="77777777" w:rsidR="00FC1D7A" w:rsidRPr="00FC1D7A" w:rsidRDefault="00FC1D7A" w:rsidP="00FC1D7A">
      <w:pPr>
        <w:pStyle w:val="EndNoteBibliography"/>
        <w:spacing w:after="0"/>
        <w:ind w:left="720" w:hanging="720"/>
      </w:pPr>
      <w:r w:rsidRPr="00FC1D7A">
        <w:t>Barzilai, N., Huffman, D.M., Muzumdar, R.H., Bartke, A., 2012. The critical role of metabolic pathways in aging. Diabetes 61, 1315-1322.</w:t>
      </w:r>
    </w:p>
    <w:p w14:paraId="50E6E847" w14:textId="77777777" w:rsidR="00FC1D7A" w:rsidRPr="00FC1D7A" w:rsidRDefault="00FC1D7A" w:rsidP="00FC1D7A">
      <w:pPr>
        <w:pStyle w:val="EndNoteBibliography"/>
        <w:spacing w:after="0"/>
        <w:ind w:left="720" w:hanging="720"/>
      </w:pPr>
      <w:r w:rsidRPr="00FC1D7A">
        <w:t>Batta, A.K., Salen, G., Rapole, K.R., Batta, M., Batta, P., Alberts, D., Earnest, D., 1999. Highly simplified method for gas-liquid chromatographic quantitation of bile acids and sterols in human stool. Journal of lipid research 40, 1148-1154.</w:t>
      </w:r>
    </w:p>
    <w:p w14:paraId="090004CC" w14:textId="77777777" w:rsidR="00FC1D7A" w:rsidRPr="00FC1D7A" w:rsidRDefault="00FC1D7A" w:rsidP="00FC1D7A">
      <w:pPr>
        <w:pStyle w:val="EndNoteBibliography"/>
        <w:spacing w:after="0"/>
        <w:ind w:left="720" w:hanging="720"/>
      </w:pPr>
      <w:r w:rsidRPr="00FC1D7A">
        <w:t>Begley, M., Hill, C., Gahan, C.G.M., 2006. Bile Salt Hydrolase Activity in Probiotics. Applied and Environmental Microbiology 72, 1729-1738.</w:t>
      </w:r>
    </w:p>
    <w:p w14:paraId="69E1C2C0" w14:textId="77777777" w:rsidR="00FC1D7A" w:rsidRPr="00FC1D7A" w:rsidRDefault="00FC1D7A" w:rsidP="00FC1D7A">
      <w:pPr>
        <w:pStyle w:val="EndNoteBibliography"/>
        <w:spacing w:after="0"/>
        <w:ind w:left="720" w:hanging="720"/>
      </w:pPr>
      <w:r w:rsidRPr="00FC1D7A">
        <w:t>Benetou, V., Trichopoulou, A., Orfanos, P., Naska, A., Lagiou, P., Boffetta, P., Trichopoulos, D., 2008. Conformity to traditional Mediterranean diet and cancer incidence: the Greek EPIC cohort. Br J Cancer 99, 191-195.</w:t>
      </w:r>
    </w:p>
    <w:p w14:paraId="2644A1C0" w14:textId="77777777" w:rsidR="00FC1D7A" w:rsidRPr="00FC1D7A" w:rsidRDefault="00FC1D7A" w:rsidP="00FC1D7A">
      <w:pPr>
        <w:pStyle w:val="EndNoteBibliography"/>
        <w:spacing w:after="0"/>
        <w:ind w:left="720" w:hanging="720"/>
      </w:pPr>
      <w:r w:rsidRPr="00FC1D7A">
        <w:t>Bennet, A.M., Di Angelantonio, E., Ye, Z., Wensley, F., Dahlin, A., Ahlbom, A., Keavney, B., Collins, R., Wiman, B., de Faire, U., Danesh, J., 2007. Association of apolipoprotein E genotypes with lipid levels and coronary risk. JAMA 298, 1300-1311.</w:t>
      </w:r>
    </w:p>
    <w:p w14:paraId="272B20EF" w14:textId="77777777" w:rsidR="00FC1D7A" w:rsidRPr="00FC1D7A" w:rsidRDefault="00FC1D7A" w:rsidP="00FC1D7A">
      <w:pPr>
        <w:pStyle w:val="EndNoteBibliography"/>
        <w:spacing w:after="0"/>
        <w:ind w:left="720" w:hanging="720"/>
      </w:pPr>
      <w:r w:rsidRPr="00FC1D7A">
        <w:t>Bentzon, J.F., Otsuka, F., Virmani, R., Falk, E., 2014. Mechanisms of Plaque Formation and Rupture. Circulation Research 114, 1852-1866.</w:t>
      </w:r>
    </w:p>
    <w:p w14:paraId="2AF9BF89" w14:textId="77777777" w:rsidR="00FC1D7A" w:rsidRPr="00FC1D7A" w:rsidRDefault="00FC1D7A" w:rsidP="00FC1D7A">
      <w:pPr>
        <w:pStyle w:val="EndNoteBibliography"/>
        <w:spacing w:after="0"/>
        <w:ind w:left="720" w:hanging="720"/>
      </w:pPr>
      <w:r w:rsidRPr="00FC1D7A">
        <w:t>Berthiaume, J.M., Wallace, K.B., 2007. Adriamycin-induced oxidative mitochondrial cardiotoxicity. Cell Biology and Toxicology 23, 15-25.</w:t>
      </w:r>
    </w:p>
    <w:p w14:paraId="1070E1D5" w14:textId="77777777" w:rsidR="00FC1D7A" w:rsidRPr="00FC1D7A" w:rsidRDefault="00FC1D7A" w:rsidP="00FC1D7A">
      <w:pPr>
        <w:pStyle w:val="EndNoteBibliography"/>
        <w:spacing w:after="0"/>
        <w:ind w:left="720" w:hanging="720"/>
      </w:pPr>
      <w:r w:rsidRPr="00FC1D7A">
        <w:t>Bertolotti, M., Abate, N., Bertolotti, S., Loria, P., Concari, M., Messora, R., Carubbi, F., Pinetti, A., Carulli, N., 1993. Effect of aging on cholesterol 7 alpha-hydroxylation in humans. Journal of lipid research 34, 1001-1007.</w:t>
      </w:r>
    </w:p>
    <w:p w14:paraId="4125321E" w14:textId="77777777" w:rsidR="00FC1D7A" w:rsidRPr="00FC1D7A" w:rsidRDefault="00FC1D7A" w:rsidP="00FC1D7A">
      <w:pPr>
        <w:pStyle w:val="EndNoteBibliography"/>
        <w:spacing w:after="0"/>
        <w:ind w:left="720" w:hanging="720"/>
      </w:pPr>
      <w:r w:rsidRPr="00FC1D7A">
        <w:t>Bertolotti, M., Gabbi, C., Anzivino, C., Crestani, M., Mitro, N., Del Puppo, M., Godio, C., De Fabiani, E., Macchioni, D., Carulli, L., Rossi, A., Ricchi, M., Loria, P., Carulli, N., 2007. Age-related changes in bile acid synthesis and hepatic nuclear receptor expression. Eur J Clin Invest 37, 501-508.</w:t>
      </w:r>
    </w:p>
    <w:p w14:paraId="0B0F9BB5" w14:textId="77777777" w:rsidR="00FC1D7A" w:rsidRPr="00FC1D7A" w:rsidRDefault="00FC1D7A" w:rsidP="00FC1D7A">
      <w:pPr>
        <w:pStyle w:val="EndNoteBibliography"/>
        <w:spacing w:after="0"/>
        <w:ind w:left="720" w:hanging="720"/>
      </w:pPr>
      <w:r w:rsidRPr="00FC1D7A">
        <w:t>Betters, J.L., Yu, L., 2010. NPC1L1 and cholesterol transport. FEBS Letters 584, 2740-2747.</w:t>
      </w:r>
    </w:p>
    <w:p w14:paraId="396A6E3B" w14:textId="77777777" w:rsidR="00FC1D7A" w:rsidRPr="00FC1D7A" w:rsidRDefault="00FC1D7A" w:rsidP="00FC1D7A">
      <w:pPr>
        <w:pStyle w:val="EndNoteBibliography"/>
        <w:spacing w:after="0"/>
        <w:ind w:left="720" w:hanging="720"/>
      </w:pPr>
      <w:r w:rsidRPr="00FC1D7A">
        <w:t>Bhattacharya, B.S., Sweby, P.K., Minihane, A.M., Jackson, K.G., Tindall, M.J., 2014. A mathematical model of the sterol regulatory element binding protein 2 cholesterol biosynthesis pathway. J Theor Biol 349, 150-162.</w:t>
      </w:r>
    </w:p>
    <w:p w14:paraId="634A2282" w14:textId="77777777" w:rsidR="00FC1D7A" w:rsidRPr="00FC1D7A" w:rsidRDefault="00FC1D7A" w:rsidP="00FC1D7A">
      <w:pPr>
        <w:pStyle w:val="EndNoteBibliography"/>
        <w:spacing w:after="0"/>
        <w:ind w:left="720" w:hanging="720"/>
      </w:pPr>
      <w:r w:rsidRPr="00FC1D7A">
        <w:t>Biagi, E., Candela, M., Fairweather-Tait, S., Franceschi, C., Brigidi, P., 2012. Ageing of the human metaorganism: the microbial counterpart. Age 34, 247-267.</w:t>
      </w:r>
    </w:p>
    <w:p w14:paraId="389659DD" w14:textId="77777777" w:rsidR="00FC1D7A" w:rsidRPr="00FC1D7A" w:rsidRDefault="00FC1D7A" w:rsidP="00FC1D7A">
      <w:pPr>
        <w:pStyle w:val="EndNoteBibliography"/>
        <w:spacing w:after="0"/>
        <w:ind w:left="720" w:hanging="720"/>
      </w:pPr>
      <w:r w:rsidRPr="00FC1D7A">
        <w:t>Biagi, E., Nylund, L., Candela, M., Ostan, R., Bucci, L., Pini, E., Nikkïla, J., Monti, D., Satokari, R., Franceschi, C., Brigidi, P., De Vos, W., 2010. Through Ageing, and Beyond: Gut Microbiota and Inflammatory Status in Seniors and Centenarians. PLoS ONE 5, e10667.</w:t>
      </w:r>
    </w:p>
    <w:p w14:paraId="35309826" w14:textId="77777777" w:rsidR="00FC1D7A" w:rsidRPr="00FC1D7A" w:rsidRDefault="00FC1D7A" w:rsidP="00FC1D7A">
      <w:pPr>
        <w:pStyle w:val="EndNoteBibliography"/>
        <w:spacing w:after="0"/>
        <w:ind w:left="720" w:hanging="720"/>
      </w:pPr>
      <w:r w:rsidRPr="00FC1D7A">
        <w:lastRenderedPageBreak/>
        <w:t>Biswas, H.H., Gordon, A., Nunez, A., Perez, M.A., Balmaseda, A., Harris, E., 2015. Lower Low-Density Lipoprotein Cholesterol Levels Are Associated with Severe Dengue Outcome. PLoS Negl Trop Dis 9, e0003904.</w:t>
      </w:r>
    </w:p>
    <w:p w14:paraId="39BBA6F4" w14:textId="77777777" w:rsidR="00FC1D7A" w:rsidRPr="00FC1D7A" w:rsidRDefault="00FC1D7A" w:rsidP="00FC1D7A">
      <w:pPr>
        <w:pStyle w:val="EndNoteBibliography"/>
        <w:spacing w:after="0"/>
        <w:ind w:left="720" w:hanging="720"/>
      </w:pPr>
      <w:r w:rsidRPr="00FC1D7A">
        <w:t>Bloch, K., 1965. The Biological Synthesis of Cholesterol. Science 150, 19-28.</w:t>
      </w:r>
    </w:p>
    <w:p w14:paraId="66D804CA" w14:textId="77777777" w:rsidR="00FC1D7A" w:rsidRPr="00FC1D7A" w:rsidRDefault="00FC1D7A" w:rsidP="00FC1D7A">
      <w:pPr>
        <w:pStyle w:val="EndNoteBibliography"/>
        <w:spacing w:after="0"/>
        <w:ind w:left="720" w:hanging="720"/>
      </w:pPr>
      <w:r w:rsidRPr="00FC1D7A">
        <w:t>Boge, T., Remigy, M., Vaudaine, S., Tanguy, J., Bourdet-Sicard, R., van der Werf, S., 2009. A probiotic fermented dairy drink improves antibody response to influenza vaccination in the elderly in two randomised controlled trials. Vaccine 27, 5677-5684.</w:t>
      </w:r>
    </w:p>
    <w:p w14:paraId="75F4A5C0" w14:textId="77777777" w:rsidR="00FC1D7A" w:rsidRPr="00FC1D7A" w:rsidRDefault="00FC1D7A" w:rsidP="00FC1D7A">
      <w:pPr>
        <w:pStyle w:val="EndNoteBibliography"/>
        <w:spacing w:after="0"/>
        <w:ind w:left="720" w:hanging="720"/>
      </w:pPr>
      <w:r w:rsidRPr="00FC1D7A">
        <w:t>Bosner, M.S., Lange, L.G., Stenson, W.F., Ostlund, R.E., 1999. Percent cholesterol absorption in normal women and men quantified with dual stable isotopic tracers and negative ion mass spectrometry. Journal of lipid research 40, 302-308.</w:t>
      </w:r>
    </w:p>
    <w:p w14:paraId="544D15D0" w14:textId="77777777" w:rsidR="00FC1D7A" w:rsidRPr="00FC1D7A" w:rsidRDefault="00FC1D7A" w:rsidP="00FC1D7A">
      <w:pPr>
        <w:pStyle w:val="EndNoteBibliography"/>
        <w:spacing w:after="0"/>
        <w:ind w:left="720" w:hanging="720"/>
      </w:pPr>
      <w:r w:rsidRPr="00FC1D7A">
        <w:t>Buijsse, B., Feskens, E.J., Kwape, L., Kok, F.J., Kromhout, D., 2008. Both alpha- and beta-carotene, but not tocopherols and vitamin C, are inversely related to 15-year cardiovascular mortality in Dutch elderly men. J Nutr 138, 344-350.</w:t>
      </w:r>
    </w:p>
    <w:p w14:paraId="2455EAFE" w14:textId="77777777" w:rsidR="00FC1D7A" w:rsidRPr="00FC1D7A" w:rsidRDefault="00FC1D7A" w:rsidP="00FC1D7A">
      <w:pPr>
        <w:pStyle w:val="EndNoteBibliography"/>
        <w:spacing w:after="0"/>
        <w:ind w:left="720" w:hanging="720"/>
      </w:pPr>
      <w:r w:rsidRPr="00FC1D7A">
        <w:t>Callegari, E., Norata, G.D., Inoue, H., Catapano, A.L., 2006. Oxidized-HDL3 modulates the expression of Cox-2 in human endothelial cells. Int J Mol Med 18, 209-213.</w:t>
      </w:r>
    </w:p>
    <w:p w14:paraId="44F060D7" w14:textId="77777777" w:rsidR="00FC1D7A" w:rsidRPr="00FC1D7A" w:rsidRDefault="00FC1D7A" w:rsidP="00FC1D7A">
      <w:pPr>
        <w:pStyle w:val="EndNoteBibliography"/>
        <w:spacing w:after="0"/>
        <w:ind w:left="720" w:hanging="720"/>
      </w:pPr>
      <w:r w:rsidRPr="00FC1D7A">
        <w:t>Candela, M., Biagi, E., Brigidi, P., O’Toole, P.W., De Vos, W.M., 2014. Maintenance of a healthy trajectory of the intestinal microbiome during aging: A dietary approach. Mechanisms of Ageing and Development 136–137, 70-75.</w:t>
      </w:r>
    </w:p>
    <w:p w14:paraId="6F8EC9D8" w14:textId="77777777" w:rsidR="00FC1D7A" w:rsidRPr="00FC1D7A" w:rsidRDefault="00FC1D7A" w:rsidP="00FC1D7A">
      <w:pPr>
        <w:pStyle w:val="EndNoteBibliography"/>
        <w:spacing w:after="0"/>
        <w:ind w:left="720" w:hanging="720"/>
      </w:pPr>
      <w:r w:rsidRPr="00FC1D7A">
        <w:t>Capuron, L., Schroecksnadel, S., Feart, C., Aubert, A., Higueret, D., Barberger-Gateau, P., Laye, S., Fuchs, D., 2011. Chronic low-grade inflammation in elderly persons is associated with altered tryptophan and tyrosine metabolism: role in neuropsychiatric symptoms. Biol Psychiatry 70, 175-182.</w:t>
      </w:r>
    </w:p>
    <w:p w14:paraId="62EC4171" w14:textId="77777777" w:rsidR="00FC1D7A" w:rsidRPr="00FC1D7A" w:rsidRDefault="00FC1D7A" w:rsidP="00FC1D7A">
      <w:pPr>
        <w:pStyle w:val="EndNoteBibliography"/>
        <w:spacing w:after="0"/>
        <w:ind w:left="720" w:hanging="720"/>
      </w:pPr>
      <w:r w:rsidRPr="00FC1D7A">
        <w:t>Cefalu, A.B., Noto, D., Magnolo, L., Pinotti, E., Gomaraschi, M., Martini, S., Vigna, G.B., Calabresi, L., Tarugi, P., Averna, M.R., 2009. Novel mutations of CETP gene in Italian subjects with hyperalphalipoproteinemia. Atherosclerosis 204, 202-207.</w:t>
      </w:r>
    </w:p>
    <w:p w14:paraId="424EBDE0" w14:textId="77777777" w:rsidR="00FC1D7A" w:rsidRPr="00FC1D7A" w:rsidRDefault="00FC1D7A" w:rsidP="00FC1D7A">
      <w:pPr>
        <w:pStyle w:val="EndNoteBibliography"/>
        <w:spacing w:after="0"/>
        <w:ind w:left="720" w:hanging="720"/>
      </w:pPr>
      <w:r w:rsidRPr="00FC1D7A">
        <w:t>Chang, T.-Y., Li, B.-L., Chang, C.C.Y., Urano, Y., 2009. Acyl-coenzyme A:cholesterol acyltransferases. American Journal of Physiology - Endocrinology and Metabolism 297, E1-E9.</w:t>
      </w:r>
    </w:p>
    <w:p w14:paraId="335B84BE" w14:textId="77777777" w:rsidR="00FC1D7A" w:rsidRPr="00FC1D7A" w:rsidRDefault="00FC1D7A" w:rsidP="00FC1D7A">
      <w:pPr>
        <w:pStyle w:val="EndNoteBibliography"/>
        <w:spacing w:after="0"/>
        <w:ind w:left="720" w:hanging="720"/>
      </w:pPr>
      <w:r w:rsidRPr="00FC1D7A">
        <w:t>Chapman, M.J., Le Goff, W., Guerin, M., Kontush, A., 2010. Cholesteryl ester transfer protein: at the heart of the action of lipid-modulating therapy with statins, fibrates, niacin, and cholesteryl ester transfer protein inhibitors. Eur Heart J 31, 149-164.</w:t>
      </w:r>
    </w:p>
    <w:p w14:paraId="7BC23169" w14:textId="77777777" w:rsidR="00FC1D7A" w:rsidRPr="00FC1D7A" w:rsidRDefault="00FC1D7A" w:rsidP="00FC1D7A">
      <w:pPr>
        <w:pStyle w:val="EndNoteBibliography"/>
        <w:spacing w:after="0"/>
        <w:ind w:left="720" w:hanging="720"/>
      </w:pPr>
      <w:r w:rsidRPr="00FC1D7A">
        <w:t>Chasman, D.I., Posada, D., Subrahmanyan, L., Cook, N.R., Stanton, Jr, V.P., Ridker, P., 2004. PHarmacogenetic study of statin therapy and cholesterol reduction. JAMA 291, 2821-2827.</w:t>
      </w:r>
    </w:p>
    <w:p w14:paraId="6B286EA8" w14:textId="77777777" w:rsidR="00FC1D7A" w:rsidRPr="00FC1D7A" w:rsidRDefault="00FC1D7A" w:rsidP="00FC1D7A">
      <w:pPr>
        <w:pStyle w:val="EndNoteBibliography"/>
        <w:spacing w:after="0"/>
        <w:ind w:left="720" w:hanging="720"/>
      </w:pPr>
      <w:r w:rsidRPr="00FC1D7A">
        <w:t>Chistiakov, D.A., Bobryshev, Y.V., Kozarov, E., Sobenin, I.A., Orekhov, A.N., 2015. Role of gut microbiota in the modulation of atherosclerosis-associated immune response. Frontiers in Microbiology 6, 671.</w:t>
      </w:r>
    </w:p>
    <w:p w14:paraId="431CCF81" w14:textId="77777777" w:rsidR="00FC1D7A" w:rsidRPr="00FC1D7A" w:rsidRDefault="00FC1D7A" w:rsidP="00FC1D7A">
      <w:pPr>
        <w:pStyle w:val="EndNoteBibliography"/>
        <w:spacing w:after="0"/>
        <w:ind w:left="720" w:hanging="720"/>
      </w:pPr>
      <w:r w:rsidRPr="00FC1D7A">
        <w:t>Claesson, M.J., Cusack, S., O'Sullivan, O., Greene-Diniz, R., de Weerd, H., Flannery, E., Marchesi, J.R., Falush, D., Dinan, T., Fitzgerald, G., Stanton, C., van Sinderen, D., O'Connor, M., Harnedy, N., O'Connor, K., Henry, C., O'Mahony, D., Fitzgerald, A.P., Shanahan, F., Twomey, C., Hill, C., Ross, R.P., O'Toole, P.W., 2011. Composition, variability, and temporal stability of the intestinal microbiota of the elderly. Proceedings of the National Academy of Sciences of the United States of America 108, 4586-4591.</w:t>
      </w:r>
    </w:p>
    <w:p w14:paraId="5D299E16" w14:textId="77777777" w:rsidR="00FC1D7A" w:rsidRPr="00FC1D7A" w:rsidRDefault="00FC1D7A" w:rsidP="00FC1D7A">
      <w:pPr>
        <w:pStyle w:val="EndNoteBibliography"/>
        <w:spacing w:after="0"/>
        <w:ind w:left="720" w:hanging="720"/>
      </w:pPr>
      <w:r w:rsidRPr="00FC1D7A">
        <w:t>Claesson, M.J., Jeffery, I.B., Conde, S., Power, S.E., O/'Connor, E.M., Cusack, S., Harris, H.M.B., Coakley, M., Lakshminarayanan, B., O/'Sullivan, O., Fitzgerald, G.F., Deane, J., O/'Connor, M., Harnedy, N., O/'Connor, K., O/'Mahony, D., van Sinderen, D., Wallace, M., Brennan, L., Stanton, C., Marchesi, J.R., Fitzgerald, A.P., Shanahan, F., Hill, C., Ross, R.P., O/'Toole, P.W., 2012. Gut microbiota composition correlates with diet and health in the elderly. Nature 488, 178-184.</w:t>
      </w:r>
    </w:p>
    <w:p w14:paraId="167332CD" w14:textId="77777777" w:rsidR="00FC1D7A" w:rsidRPr="00FC1D7A" w:rsidRDefault="00FC1D7A" w:rsidP="00FC1D7A">
      <w:pPr>
        <w:pStyle w:val="EndNoteBibliography"/>
        <w:spacing w:after="0"/>
        <w:ind w:left="720" w:hanging="720"/>
      </w:pPr>
      <w:r w:rsidRPr="00FC1D7A">
        <w:t>Cohen, J.C., Pertsemlidis, A., Fahmi, S., Esmail, S., Vega, G.L., Grundy, S.M., Hobbs, H.H., 2006. Multiple rare variants in NPC1L1 associated with reduced sterol absorption and plasma low-density lipoprotein levels. Proc Natl Acad Sci U S A 103, 1810-1815.</w:t>
      </w:r>
    </w:p>
    <w:p w14:paraId="6B543FF9" w14:textId="77777777" w:rsidR="00FC1D7A" w:rsidRPr="00FC1D7A" w:rsidRDefault="00FC1D7A" w:rsidP="00FC1D7A">
      <w:pPr>
        <w:pStyle w:val="EndNoteBibliography"/>
        <w:spacing w:after="0"/>
        <w:ind w:left="720" w:hanging="720"/>
      </w:pPr>
      <w:r w:rsidRPr="00FC1D7A">
        <w:lastRenderedPageBreak/>
        <w:t>Colman, R.J., Beasley, T.M., Kemnitz, J.W., Johnson, S.C., Weindruch, R., Anderson, R.M., 2014. Caloric restriction reduces age-related and all-cause mortality in rhesus monkeys. Nature Communications 5, 3557.</w:t>
      </w:r>
    </w:p>
    <w:p w14:paraId="3F835E15" w14:textId="77777777" w:rsidR="00FC1D7A" w:rsidRPr="00FC1D7A" w:rsidRDefault="00FC1D7A" w:rsidP="00FC1D7A">
      <w:pPr>
        <w:pStyle w:val="EndNoteBibliography"/>
        <w:spacing w:after="0"/>
        <w:ind w:left="720" w:hanging="720"/>
      </w:pPr>
      <w:r w:rsidRPr="00FC1D7A">
        <w:t>Colotti, C., Cavallini, G., Vitale, R.L., Donati, A., Maltinti, M., Del Ry, S., Bergamini, E., Giannessi, D., 2005. Effects of Aging and Anti-Aging Caloric Restrictions on Carbonyl and Heat Shock Protein Levels and Expression. Biogerontology 6, 397-406.</w:t>
      </w:r>
    </w:p>
    <w:p w14:paraId="3ED1B565" w14:textId="77777777" w:rsidR="00FC1D7A" w:rsidRPr="00FC1D7A" w:rsidRDefault="00FC1D7A" w:rsidP="00FC1D7A">
      <w:pPr>
        <w:pStyle w:val="EndNoteBibliography"/>
        <w:spacing w:after="0"/>
        <w:ind w:left="720" w:hanging="720"/>
      </w:pPr>
      <w:r w:rsidRPr="00FC1D7A">
        <w:t>Cooney, M.T., Dudina, A., De Bacquer, D., Wilhelmsen, L., Sans, S., Menotti, A., De Backer, G., Jousilahti, P., Keil, U., Thomsen, T., Whincup, P., Graham, I.M., 2009. HDL cholesterol protects against cardiovascular disease in both genders, at all ages and at all levels of risk. Atherosclerosis 206, 611-616.</w:t>
      </w:r>
    </w:p>
    <w:p w14:paraId="417DBA2C" w14:textId="77777777" w:rsidR="00FC1D7A" w:rsidRPr="00FC1D7A" w:rsidRDefault="00FC1D7A" w:rsidP="00FC1D7A">
      <w:pPr>
        <w:pStyle w:val="EndNoteBibliography"/>
        <w:spacing w:after="0"/>
        <w:ind w:left="720" w:hanging="720"/>
      </w:pPr>
      <w:r w:rsidRPr="00FC1D7A">
        <w:t>Cooper, A.D., 1997. Hepatic uptake of chylomicron remnants. Journal of lipid research 38, 2173-2192.</w:t>
      </w:r>
    </w:p>
    <w:p w14:paraId="57140313" w14:textId="77777777" w:rsidR="00FC1D7A" w:rsidRPr="00FC1D7A" w:rsidRDefault="00FC1D7A" w:rsidP="00FC1D7A">
      <w:pPr>
        <w:pStyle w:val="EndNoteBibliography"/>
        <w:spacing w:after="0"/>
        <w:ind w:left="720" w:hanging="720"/>
      </w:pPr>
      <w:r w:rsidRPr="00FC1D7A">
        <w:t>Cui, Q., Ju, X., Yang, T., Zhang, M., Tang, W., Chen, Q., Hu, Y., Haas, J.V., Troutt, J.S., Pickard, R.T., Darling, R., Konrad, R.J., Zhou, H., Cao, G., 2010. Serum PCSK9 is associated with multiple metabolic factors in a large Han Chinese population. Atherosclerosis 213, 632-636.</w:t>
      </w:r>
    </w:p>
    <w:p w14:paraId="78BD84AA" w14:textId="77777777" w:rsidR="00FC1D7A" w:rsidRPr="00FC1D7A" w:rsidRDefault="00FC1D7A" w:rsidP="00FC1D7A">
      <w:pPr>
        <w:pStyle w:val="EndNoteBibliography"/>
        <w:spacing w:after="0"/>
        <w:ind w:left="720" w:hanging="720"/>
      </w:pPr>
      <w:r w:rsidRPr="00FC1D7A">
        <w:t>Daoud, M.S., Ataya, F.S., Fouad, D., Alhazzani, A., Shehata, A.I., Al-Jafari, A.A., 2013. Associations of three lipoprotein lipase gene polymorphisms, lipid profiles and coronary artery disease. Biomedical Reports 1, 573-582.</w:t>
      </w:r>
    </w:p>
    <w:p w14:paraId="5DA5F5E2" w14:textId="77777777" w:rsidR="00FC1D7A" w:rsidRPr="00FC1D7A" w:rsidRDefault="00FC1D7A" w:rsidP="00FC1D7A">
      <w:pPr>
        <w:pStyle w:val="EndNoteBibliography"/>
        <w:spacing w:after="0"/>
        <w:ind w:left="720" w:hanging="720"/>
      </w:pPr>
      <w:r w:rsidRPr="00FC1D7A">
        <w:t>David, L.A., Maurice, C.F., Carmody, R.N., Gootenberg, D.B., Button, J.E., Wolfe, B.E., Ling, A.V., Devlin, A.S., Varma, Y., Fischbach, M.A., Biddinger, S.B., Dutton, R.J., Turnbaugh, P.J., 2014. Diet rapidly and reproducibly alters the human gut microbiome. Nature 505, 559-563.</w:t>
      </w:r>
    </w:p>
    <w:p w14:paraId="469DD7E4" w14:textId="77777777" w:rsidR="00FC1D7A" w:rsidRPr="00FC1D7A" w:rsidRDefault="00FC1D7A" w:rsidP="00FC1D7A">
      <w:pPr>
        <w:pStyle w:val="EndNoteBibliography"/>
        <w:spacing w:after="0"/>
        <w:ind w:left="720" w:hanging="720"/>
      </w:pPr>
      <w:r w:rsidRPr="00FC1D7A">
        <w:t>Dawson, P.A., 2011. Role of the Intestinal Bile Acid Transporters in Bile Acid and Drug Disposition. Handbook of experimental pharmacology, 169-203.</w:t>
      </w:r>
    </w:p>
    <w:p w14:paraId="54F7CFE0" w14:textId="77777777" w:rsidR="00FC1D7A" w:rsidRPr="00FC1D7A" w:rsidRDefault="00FC1D7A" w:rsidP="00FC1D7A">
      <w:pPr>
        <w:pStyle w:val="EndNoteBibliography"/>
        <w:spacing w:after="0"/>
        <w:ind w:left="720" w:hanging="720"/>
      </w:pPr>
      <w:r w:rsidRPr="00FC1D7A">
        <w:t>de Beer, F., Stalenhoef, A.F.H., Hoogerbrugge, N., Kastelein, J.J.P., Gevers Leuven, J.A., van Duijn, C.M., Havekes, L.M., Smelt, A.H.M., 2002. Expression of Type III Hyperlipoproteinemia in Apolipoprotein E2 (Arg158→Cys) Homozygotes Is Associated With Hyperinsulinemia. Arteriosclerosis, Thrombosis, and Vascular Biology 22, 294-299.</w:t>
      </w:r>
    </w:p>
    <w:p w14:paraId="72B9F5FE" w14:textId="77777777" w:rsidR="00FC1D7A" w:rsidRPr="00FC1D7A" w:rsidRDefault="00FC1D7A" w:rsidP="00FC1D7A">
      <w:pPr>
        <w:pStyle w:val="EndNoteBibliography"/>
        <w:spacing w:after="0"/>
        <w:ind w:left="720" w:hanging="720"/>
      </w:pPr>
      <w:r w:rsidRPr="00FC1D7A">
        <w:t>de Lorgeril, M., Salen, P., Martin, J.-L., Monjaud, I., Delaye, J., Mamelle, N., 1999. Mediterranean Diet, Traditional Risk Factors, and the Rate of Cardiovascular Complications After Myocardial Infarction: Final Report of the Lyon Diet Heart Study. Circulation 99, 779-785.</w:t>
      </w:r>
    </w:p>
    <w:p w14:paraId="39C608E1" w14:textId="77777777" w:rsidR="00FC1D7A" w:rsidRPr="00FC1D7A" w:rsidRDefault="00FC1D7A" w:rsidP="00FC1D7A">
      <w:pPr>
        <w:pStyle w:val="EndNoteBibliography"/>
        <w:spacing w:after="0"/>
        <w:ind w:left="720" w:hanging="720"/>
      </w:pPr>
      <w:r w:rsidRPr="00FC1D7A">
        <w:t>de Magalhães, J.P., Wuttke, D., Wood, S.H., Plank, M., Vora, C., 2012. Genome-Environment Interactions That Modulate Aging: Powerful Targets for Drug Discovery. Pharmacological Reviews 64, 88-101.</w:t>
      </w:r>
    </w:p>
    <w:p w14:paraId="5DECC993" w14:textId="77777777" w:rsidR="00FC1D7A" w:rsidRPr="00FC1D7A" w:rsidRDefault="00FC1D7A" w:rsidP="00FC1D7A">
      <w:pPr>
        <w:pStyle w:val="EndNoteBibliography"/>
        <w:spacing w:after="0"/>
        <w:ind w:left="720" w:hanging="720"/>
      </w:pPr>
      <w:r w:rsidRPr="00FC1D7A">
        <w:t>Dewald, O., Zymek, P., Winkelmann, K., Koerting, A., Ren, G., Abou-Khamis, T., Michael, L.H., Rollins, B.J., Entman, M.L., Frangogiannis, N.G., 2005. CCL2/Monocyte Chemoattractant Protein-1 Regulates Inflammatory Responses Critical to Healing Myocardial Infarcts. Circulation Research 96, 881-889.</w:t>
      </w:r>
    </w:p>
    <w:p w14:paraId="2AAD47BD" w14:textId="77777777" w:rsidR="00FC1D7A" w:rsidRPr="00FC1D7A" w:rsidRDefault="00FC1D7A" w:rsidP="00FC1D7A">
      <w:pPr>
        <w:pStyle w:val="EndNoteBibliography"/>
        <w:spacing w:after="0"/>
        <w:ind w:left="720" w:hanging="720"/>
      </w:pPr>
      <w:r w:rsidRPr="00FC1D7A">
        <w:t>Dong, L.M., Weisgraber, K.H., 1996. Human apolipoprotein E4 domain interaction. Arginine 61 and glutamic acid 255 interact to direct the preference for very low density lipoproteins. J Biol Chem 271, 19053-19057.</w:t>
      </w:r>
    </w:p>
    <w:p w14:paraId="5AF03553" w14:textId="77777777" w:rsidR="00FC1D7A" w:rsidRPr="00FC1D7A" w:rsidRDefault="00FC1D7A" w:rsidP="00FC1D7A">
      <w:pPr>
        <w:pStyle w:val="EndNoteBibliography"/>
        <w:spacing w:after="0"/>
        <w:ind w:left="720" w:hanging="720"/>
      </w:pPr>
      <w:r w:rsidRPr="00FC1D7A">
        <w:t>Duan, L.P., Wang, H.H., Ohashi, A., Wang, D.Q., 2006. Role of intestinal sterol transporters Abcg5, Abcg8, and Npc1l1 in cholesterol absorption in mice: gender and age effects. Am J Physiol Gastrointest Liver Physiol 290, G269-276.</w:t>
      </w:r>
    </w:p>
    <w:p w14:paraId="0F87DBD1" w14:textId="77777777" w:rsidR="00FC1D7A" w:rsidRPr="00FC1D7A" w:rsidRDefault="00FC1D7A" w:rsidP="00FC1D7A">
      <w:pPr>
        <w:pStyle w:val="EndNoteBibliography"/>
        <w:spacing w:after="0"/>
        <w:ind w:left="720" w:hanging="720"/>
      </w:pPr>
      <w:r w:rsidRPr="00FC1D7A">
        <w:t>Dubuc, G., Tremblay, M., Pare, G., Jacques, H., Hamelin, J., Benjannet, S., Boulet, L., Genest, J., Bernier, L., Seidah, N.G., Davignon, J., 2010. A new method for measurement of total plasma PCSK9: clinical applications. Journal of lipid research 51, 140-149.</w:t>
      </w:r>
    </w:p>
    <w:p w14:paraId="01E36DDB" w14:textId="77777777" w:rsidR="00FC1D7A" w:rsidRPr="00FC1D7A" w:rsidRDefault="00FC1D7A" w:rsidP="00FC1D7A">
      <w:pPr>
        <w:pStyle w:val="EndNoteBibliography"/>
        <w:spacing w:after="0"/>
        <w:ind w:left="720" w:hanging="720"/>
      </w:pPr>
      <w:r w:rsidRPr="00FC1D7A">
        <w:t>Edwards, I.J., Rudel, L.L., Terry, J.G., Kemnitz, J.W., Weindruch, R., Cefalu, W.T., 1998. Caloric restriction in rhesus monkeys reduces low density lipoprotein interaction with arterial proteoglycans. The journals of gerontology. Series A, Biological sciences and medical sciences 53, B443-448.</w:t>
      </w:r>
    </w:p>
    <w:p w14:paraId="721FD3C9" w14:textId="77777777" w:rsidR="00FC1D7A" w:rsidRPr="00FC1D7A" w:rsidRDefault="00FC1D7A" w:rsidP="00FC1D7A">
      <w:pPr>
        <w:pStyle w:val="EndNoteBibliography"/>
        <w:spacing w:after="0"/>
        <w:ind w:left="720" w:hanging="720"/>
      </w:pPr>
      <w:r w:rsidRPr="00FC1D7A">
        <w:lastRenderedPageBreak/>
        <w:t>Einarsson, K., Nilsell, K., Leijd, B., Angelin, B., 1985. Influence of age on secretion of cholesterol and synthesis of bile acids by the liver. N Engl J Med 313, 277-282.</w:t>
      </w:r>
    </w:p>
    <w:p w14:paraId="6099AFB1" w14:textId="77777777" w:rsidR="00FC1D7A" w:rsidRPr="00FC1D7A" w:rsidRDefault="00FC1D7A" w:rsidP="00FC1D7A">
      <w:pPr>
        <w:pStyle w:val="EndNoteBibliography"/>
        <w:spacing w:after="0"/>
        <w:ind w:left="720" w:hanging="720"/>
      </w:pPr>
      <w:r w:rsidRPr="00FC1D7A">
        <w:t>Engelborghs, S., Dermaut, B., Goeman, J., Saerens, J., Marien, P., Pickut, B., Van den Broeck, M., Serneels, S., Cruts, M., Van Broeckhoven, C., De Deyn, P.P., 2003. Prospective Belgian study of neurodegenerative and vascular dementia: APOE genotype effects. Journal of Neurology, Neurosurgery, and Psychiatry 74, 1148-1151.</w:t>
      </w:r>
    </w:p>
    <w:p w14:paraId="303B60BA" w14:textId="77777777" w:rsidR="00FC1D7A" w:rsidRPr="00FC1D7A" w:rsidRDefault="00FC1D7A" w:rsidP="00FC1D7A">
      <w:pPr>
        <w:pStyle w:val="EndNoteBibliography"/>
        <w:spacing w:after="0"/>
        <w:ind w:left="720" w:hanging="720"/>
      </w:pPr>
      <w:r w:rsidRPr="00FC1D7A">
        <w:t>Enrique Salcedo-Sora, J., Mc Auley, M.T., 2016. A mathematical model of microbial folate biosynthesis and utilisation: implications for antifolate development. Molecular bioSystems 12, 923-933.</w:t>
      </w:r>
    </w:p>
    <w:p w14:paraId="417269E6" w14:textId="77777777" w:rsidR="00FC1D7A" w:rsidRPr="00FC1D7A" w:rsidRDefault="00FC1D7A" w:rsidP="00FC1D7A">
      <w:pPr>
        <w:pStyle w:val="EndNoteBibliography"/>
        <w:spacing w:after="0"/>
        <w:ind w:left="720" w:hanging="720"/>
      </w:pPr>
      <w:r w:rsidRPr="00FC1D7A">
        <w:t>Ericsson, S., Eriksson, M., Vitols, S., Einarsson, K., Berglund, L., Angelin, B., 1991. Influence of age on the metabolism of plasma low density lipoproteins in healthy males. Journal of Clinical Investigation 87, 591-596.</w:t>
      </w:r>
    </w:p>
    <w:p w14:paraId="55ACA4FE" w14:textId="77777777" w:rsidR="00FC1D7A" w:rsidRPr="00FC1D7A" w:rsidRDefault="00FC1D7A" w:rsidP="00FC1D7A">
      <w:pPr>
        <w:pStyle w:val="EndNoteBibliography"/>
        <w:spacing w:after="0"/>
        <w:ind w:left="720" w:hanging="720"/>
      </w:pPr>
      <w:r w:rsidRPr="00FC1D7A">
        <w:t>Estruch, R., Ros, E., Salas-Salvadó, J., Covas, M.-I., Corella, D., Arós, F., Gómez-Gracia, E., Ruiz-Gutiérrez, V., Fiol, M., Lapetra, J., Lamuela-Raventos, R.M., Serra-Majem, L., Pintó, X., Basora, J., Muñoz, M.A., Sorlí, J.V., Martínez, J.A., Martínez-González, M.A., 2013. Primary Prevention of Cardiovascular Disease with a Mediterranean Diet. New England Journal of Medicine 368, 1279-1290.</w:t>
      </w:r>
    </w:p>
    <w:p w14:paraId="1567E931" w14:textId="77777777" w:rsidR="00FC1D7A" w:rsidRPr="00FC1D7A" w:rsidRDefault="00FC1D7A" w:rsidP="00FC1D7A">
      <w:pPr>
        <w:pStyle w:val="EndNoteBibliography"/>
        <w:spacing w:after="0"/>
        <w:ind w:left="720" w:hanging="720"/>
      </w:pPr>
      <w:r w:rsidRPr="00FC1D7A">
        <w:t>Everard, A., Lazarevic, V., Gaia, N., Johansson, M., Stahlman, M., Backhed, F., Delzenne, N.M., Schrenzel, J., Francois, P., Cani, P.D., 2014. Microbiome of prebiotic-treated mice reveals novel targets involved in host response during obesity. ISME J 8, 2116-2130.</w:t>
      </w:r>
    </w:p>
    <w:p w14:paraId="593EB352" w14:textId="77777777" w:rsidR="00FC1D7A" w:rsidRPr="00FC1D7A" w:rsidRDefault="00FC1D7A" w:rsidP="00FC1D7A">
      <w:pPr>
        <w:pStyle w:val="EndNoteBibliography"/>
        <w:spacing w:after="0"/>
        <w:ind w:left="720" w:hanging="720"/>
      </w:pPr>
      <w:r w:rsidRPr="00FC1D7A">
        <w:t>Fan, Y.-M., Laaksonen, R., Janatuinen, T., Vesalainen, R., Laine, H., Raitakari, O.T., Nuutila, P., Knuuti, J., Rontu, R., Lehtimäki, T., 2006. The influence of hepatic lipase C-480T polymorphism on coronary flow reserve in young men is independent of the plasma cholesterol level. Atherosclerosis 188, 391-397.</w:t>
      </w:r>
    </w:p>
    <w:p w14:paraId="4E890FAC" w14:textId="77777777" w:rsidR="00FC1D7A" w:rsidRPr="00FC1D7A" w:rsidRDefault="00FC1D7A" w:rsidP="00FC1D7A">
      <w:pPr>
        <w:pStyle w:val="EndNoteBibliography"/>
        <w:spacing w:after="0"/>
        <w:ind w:left="720" w:hanging="720"/>
      </w:pPr>
      <w:r w:rsidRPr="00FC1D7A">
        <w:t>Fernandez-Real, J.M., Serino, M., Blasco, G., Puig, J., Daunis, I.E.J., Ricart, W., Burcelin, R., Fernandez-Aranda, F., Portero-Otin, M., 2015. Gut microbiota interacts with brain microstructure and function. J Clin Endocrinol Metab, jc20153076.</w:t>
      </w:r>
    </w:p>
    <w:p w14:paraId="40D5CEB3" w14:textId="77777777" w:rsidR="00FC1D7A" w:rsidRPr="00FC1D7A" w:rsidRDefault="00FC1D7A" w:rsidP="00FC1D7A">
      <w:pPr>
        <w:pStyle w:val="EndNoteBibliography"/>
        <w:spacing w:after="0"/>
        <w:ind w:left="720" w:hanging="720"/>
      </w:pPr>
      <w:r w:rsidRPr="00FC1D7A">
        <w:t>Fernandez, M.L., West, K.L., 2005. Mechanisms by which Dietary Fatty Acids Modulate Plasma Lipids1. The Journal of Nutrition 135, 2075-2078.</w:t>
      </w:r>
    </w:p>
    <w:p w14:paraId="1A0F6B00" w14:textId="77777777" w:rsidR="00FC1D7A" w:rsidRPr="00FC1D7A" w:rsidRDefault="00FC1D7A" w:rsidP="00FC1D7A">
      <w:pPr>
        <w:pStyle w:val="EndNoteBibliography"/>
        <w:spacing w:after="0"/>
        <w:ind w:left="720" w:hanging="720"/>
      </w:pPr>
      <w:r w:rsidRPr="00FC1D7A">
        <w:t>Ferrara, A., Barrett-Connor, E., Shan, J., 1997. Total, LDL, and HDL cholesterol decrease with age in older men and women. The Rancho Bernardo Study 1984-1994. Circulation 96, 37-43.</w:t>
      </w:r>
    </w:p>
    <w:p w14:paraId="6E4DD2AE" w14:textId="77777777" w:rsidR="00FC1D7A" w:rsidRPr="00FC1D7A" w:rsidRDefault="00FC1D7A" w:rsidP="00FC1D7A">
      <w:pPr>
        <w:pStyle w:val="EndNoteBibliography"/>
        <w:spacing w:after="0"/>
        <w:ind w:left="720" w:hanging="720"/>
      </w:pPr>
      <w:r w:rsidRPr="00FC1D7A">
        <w:t>Field, F.J., Born, E., Mathur, S.N., 2004. Stanol esters decrease plasma cholesterol independently of intestinal ABC sterol transporters and Niemann-Pick C1-like 1 protein gene expression. Journal of lipid research 45, 2252-2259.</w:t>
      </w:r>
    </w:p>
    <w:p w14:paraId="5E01EFC5" w14:textId="77777777" w:rsidR="00FC1D7A" w:rsidRPr="00FC1D7A" w:rsidRDefault="00FC1D7A" w:rsidP="00FC1D7A">
      <w:pPr>
        <w:pStyle w:val="EndNoteBibliography"/>
        <w:spacing w:after="0"/>
        <w:ind w:left="720" w:hanging="720"/>
      </w:pPr>
      <w:r w:rsidRPr="00FC1D7A">
        <w:t>Fontana, L., Meyer, T.E., Klein, S., Holloszy, J.O., 2004. Long-term calorie restriction is highly effective in reducing the risk for atherosclerosis in humans. Proceedings of the National Academy of Sciences of the United States of America 101, 6659-6663.</w:t>
      </w:r>
    </w:p>
    <w:p w14:paraId="74678B5A" w14:textId="77777777" w:rsidR="00FC1D7A" w:rsidRPr="00FC1D7A" w:rsidRDefault="00FC1D7A" w:rsidP="00FC1D7A">
      <w:pPr>
        <w:pStyle w:val="EndNoteBibliography"/>
        <w:spacing w:after="0"/>
        <w:ind w:left="720" w:hanging="720"/>
      </w:pPr>
      <w:r w:rsidRPr="00FC1D7A">
        <w:t>Fu, J., Bonder, M.J., Cenit, M.C., Tigchelaar, E., Maatman, A., Dekens, J.A.M., Brandsma, E., Marczynska, J., Imhann, F., Weersma, R.K., Franke, L., Poon, T.W., Xavier, R.J., Gevers, D., Hofker, M.H., Wijmenga, C., Zhernakova, A., 2015. The Gut Microbiome Contributes to a Substantial Proportion of the Variation in Blood Lipids. Circulation Research.</w:t>
      </w:r>
    </w:p>
    <w:p w14:paraId="7587DB79" w14:textId="77777777" w:rsidR="00FC1D7A" w:rsidRPr="00FC1D7A" w:rsidRDefault="00FC1D7A" w:rsidP="00FC1D7A">
      <w:pPr>
        <w:pStyle w:val="EndNoteBibliography"/>
        <w:spacing w:after="0"/>
        <w:ind w:left="720" w:hanging="720"/>
      </w:pPr>
      <w:r w:rsidRPr="00FC1D7A">
        <w:t>Fu, Z.D., Csanaky, I.L., Klaassen, C.D., 2012. Gender-Divergent Profile of Bile Acid Homeostasis during Aging of Mice. PLoS ONE 7, e32551.</w:t>
      </w:r>
    </w:p>
    <w:p w14:paraId="51231ED2" w14:textId="77777777" w:rsidR="00FC1D7A" w:rsidRPr="00FC1D7A" w:rsidRDefault="00FC1D7A" w:rsidP="00FC1D7A">
      <w:pPr>
        <w:pStyle w:val="EndNoteBibliography"/>
        <w:spacing w:after="0"/>
        <w:ind w:left="720" w:hanging="720"/>
      </w:pPr>
      <w:r w:rsidRPr="00FC1D7A">
        <w:t>Garatachea, N., Emanuele, E., Calero, M., Fuku, N., Arai, Y., Abe, Y., Murakami, H., Miyachi, M., Yvert, T., Verde, Z., Zea, M.A., Venturini, L., Santiago, C., Santos-Lozano, A., Rodríguez-Romo, G., Ricevuti, G., Hirose, N., Rábano, A., Lucia, A., 2014. ApoE gene and exceptional longevity: Insights from three independent cohorts. Experimental Gerontology 53, 16-23.</w:t>
      </w:r>
    </w:p>
    <w:p w14:paraId="192001A4" w14:textId="77777777" w:rsidR="00FC1D7A" w:rsidRPr="00FC1D7A" w:rsidRDefault="00FC1D7A" w:rsidP="00FC1D7A">
      <w:pPr>
        <w:pStyle w:val="EndNoteBibliography"/>
        <w:spacing w:after="0"/>
        <w:ind w:left="720" w:hanging="720"/>
      </w:pPr>
      <w:r w:rsidRPr="00FC1D7A">
        <w:t>Gérard, P., 2014. Metabolism of Cholesterol and Bile Acids by the Gut Microbiota. Pathogens 3, 14-24.</w:t>
      </w:r>
    </w:p>
    <w:p w14:paraId="4E044245" w14:textId="77777777" w:rsidR="00FC1D7A" w:rsidRPr="00FC1D7A" w:rsidRDefault="00FC1D7A" w:rsidP="00FC1D7A">
      <w:pPr>
        <w:pStyle w:val="EndNoteBibliography"/>
        <w:spacing w:after="0"/>
        <w:ind w:left="720" w:hanging="720"/>
      </w:pPr>
      <w:r w:rsidRPr="00FC1D7A">
        <w:t>Goldberg, I.J., Eckel, R.H., Abumrad, N.A., 2009. Regulation of fatty acid uptake into tissues: lipoprotein lipase- and CD36-mediated pathways. Journal of lipid research 50, S86-S90.</w:t>
      </w:r>
    </w:p>
    <w:p w14:paraId="0A7CD90C" w14:textId="77777777" w:rsidR="00FC1D7A" w:rsidRPr="00FC1D7A" w:rsidRDefault="00FC1D7A" w:rsidP="00FC1D7A">
      <w:pPr>
        <w:pStyle w:val="EndNoteBibliography"/>
        <w:spacing w:after="0"/>
        <w:ind w:left="720" w:hanging="720"/>
      </w:pPr>
      <w:r w:rsidRPr="00FC1D7A">
        <w:lastRenderedPageBreak/>
        <w:t>Gould, A.L., Davies, G.M., Alemao, E., Yin, D.D., Cook, J.R., 2007. Cholesterol reduction yields clinical benefits: meta-analysis including recent trials. Clinical Therapeutics 29, 778-794.</w:t>
      </w:r>
    </w:p>
    <w:p w14:paraId="4A82BF5E" w14:textId="77777777" w:rsidR="00FC1D7A" w:rsidRPr="00FC1D7A" w:rsidRDefault="00FC1D7A" w:rsidP="00FC1D7A">
      <w:pPr>
        <w:pStyle w:val="EndNoteBibliography"/>
        <w:spacing w:after="0"/>
        <w:ind w:left="720" w:hanging="720"/>
      </w:pPr>
      <w:r w:rsidRPr="00FC1D7A">
        <w:t>Gredilla, R., Sanz, A., Lopez-Torres, M., Barja, G., 2001. Caloric restriction decreases mitochondrial free radical generation at complex I and lowers oxidative damage to mitochondrial DNA in the rat heart. The FASEB Journal 15, 1589-1591.</w:t>
      </w:r>
    </w:p>
    <w:p w14:paraId="083B0B44" w14:textId="77777777" w:rsidR="00FC1D7A" w:rsidRPr="00FC1D7A" w:rsidRDefault="00FC1D7A" w:rsidP="00FC1D7A">
      <w:pPr>
        <w:pStyle w:val="EndNoteBibliography"/>
        <w:spacing w:after="0"/>
        <w:ind w:left="720" w:hanging="720"/>
      </w:pPr>
      <w:r w:rsidRPr="00FC1D7A">
        <w:t>Gregory, J.C., Buffa, J.A., Org, E., Wang, Z., Levison, B.S., Zhu, W., Wagner, M.A., Bennett, B.J., Li, L., DiDonato, J.A., Lusis, A.J., Hazen, S.L., 2015. Transmission of atherosclerosis susceptibility with gut microbial transplantation. J Biol Chem 290, 5647-5660.</w:t>
      </w:r>
    </w:p>
    <w:p w14:paraId="29BAF49E" w14:textId="77777777" w:rsidR="00FC1D7A" w:rsidRPr="00FC1D7A" w:rsidRDefault="00FC1D7A" w:rsidP="00FC1D7A">
      <w:pPr>
        <w:pStyle w:val="EndNoteBibliography"/>
        <w:spacing w:after="0"/>
        <w:ind w:left="720" w:hanging="720"/>
      </w:pPr>
      <w:r w:rsidRPr="00FC1D7A">
        <w:t>Groen, A.K., Oude Elferink, R.P., Verkade, H.J., Kuipers, F., 2004. The ins and outs of reverse cholesterol transport. Annals of medicine 36, 135-145.</w:t>
      </w:r>
    </w:p>
    <w:p w14:paraId="363C1866" w14:textId="77777777" w:rsidR="00FC1D7A" w:rsidRPr="00FC1D7A" w:rsidRDefault="00FC1D7A" w:rsidP="00FC1D7A">
      <w:pPr>
        <w:pStyle w:val="EndNoteBibliography"/>
        <w:spacing w:after="0"/>
        <w:ind w:left="720" w:hanging="720"/>
      </w:pPr>
      <w:r w:rsidRPr="00FC1D7A">
        <w:t>Guarente, L., 2013. Calorie restriction and sirtuins revisited. Genes &amp; development 27, 2072-2085.</w:t>
      </w:r>
    </w:p>
    <w:p w14:paraId="602CCC06" w14:textId="77777777" w:rsidR="00FC1D7A" w:rsidRPr="00FC1D7A" w:rsidRDefault="00FC1D7A" w:rsidP="00FC1D7A">
      <w:pPr>
        <w:pStyle w:val="EndNoteBibliography"/>
        <w:spacing w:after="0"/>
        <w:ind w:left="720" w:hanging="720"/>
      </w:pPr>
      <w:r w:rsidRPr="00FC1D7A">
        <w:t>Guthikonda, S., Haynes, W.G., 2006. Homocysteine: role and implications in atherosclerosis. Curr Atheroscler Rep 8, 100-106.</w:t>
      </w:r>
    </w:p>
    <w:p w14:paraId="6BC7CA8E" w14:textId="77777777" w:rsidR="00FC1D7A" w:rsidRPr="00FC1D7A" w:rsidRDefault="00FC1D7A" w:rsidP="00FC1D7A">
      <w:pPr>
        <w:pStyle w:val="EndNoteBibliography"/>
        <w:spacing w:after="0"/>
        <w:ind w:left="720" w:hanging="720"/>
      </w:pPr>
      <w:r w:rsidRPr="00FC1D7A">
        <w:t>Gylling, H., 2004. Cholesterol metabolism and its implications for therapeutic interventions in patients with hypercholesterolaemia. International Journal of Clinical Practice 58, 859-866.</w:t>
      </w:r>
    </w:p>
    <w:p w14:paraId="5FCD02B9" w14:textId="77777777" w:rsidR="00FC1D7A" w:rsidRPr="00FC1D7A" w:rsidRDefault="00FC1D7A" w:rsidP="00FC1D7A">
      <w:pPr>
        <w:pStyle w:val="EndNoteBibliography"/>
        <w:spacing w:after="0"/>
        <w:ind w:left="720" w:hanging="720"/>
      </w:pPr>
      <w:r w:rsidRPr="00FC1D7A">
        <w:t>Hansson, G.K., Hermansson, A., 2011. The immune system in atherosclerosis. Nat Immunol 12, 204-212.</w:t>
      </w:r>
    </w:p>
    <w:p w14:paraId="6EE5A748" w14:textId="77777777" w:rsidR="00FC1D7A" w:rsidRPr="00FC1D7A" w:rsidRDefault="00FC1D7A" w:rsidP="00FC1D7A">
      <w:pPr>
        <w:pStyle w:val="EndNoteBibliography"/>
        <w:spacing w:after="0"/>
        <w:ind w:left="720" w:hanging="720"/>
      </w:pPr>
      <w:r w:rsidRPr="00FC1D7A">
        <w:t>Hara, H., Haga, S., Aoyama, Y., Kiriyama, S., 1999. Short-chain fatty acids suppress cholesterol synthesis in rat liver and intestine. J Nutr 129, 942-948.</w:t>
      </w:r>
    </w:p>
    <w:p w14:paraId="2DEF4EDE" w14:textId="77777777" w:rsidR="00FC1D7A" w:rsidRPr="00FC1D7A" w:rsidRDefault="00FC1D7A" w:rsidP="00FC1D7A">
      <w:pPr>
        <w:pStyle w:val="EndNoteBibliography"/>
        <w:spacing w:after="0"/>
        <w:ind w:left="720" w:hanging="720"/>
      </w:pPr>
      <w:r w:rsidRPr="00FC1D7A">
        <w:t>Harman, D., 1956. Aging: a theory based on free radical and radiation chemistry. Journal of gerontology 11, 298-300.</w:t>
      </w:r>
    </w:p>
    <w:p w14:paraId="09341442" w14:textId="77777777" w:rsidR="00FC1D7A" w:rsidRPr="00FC1D7A" w:rsidRDefault="00FC1D7A" w:rsidP="00FC1D7A">
      <w:pPr>
        <w:pStyle w:val="EndNoteBibliography"/>
        <w:spacing w:after="0"/>
        <w:ind w:left="720" w:hanging="720"/>
      </w:pPr>
      <w:r w:rsidRPr="00FC1D7A">
        <w:t>Harman, D., 2009. Origin and evolution of the free radical theory of aging: a brief personal history, 1954-2009. Biogerontology 10, 773-781.</w:t>
      </w:r>
    </w:p>
    <w:p w14:paraId="65FD1BF5" w14:textId="77777777" w:rsidR="00FC1D7A" w:rsidRPr="00FC1D7A" w:rsidRDefault="00FC1D7A" w:rsidP="00FC1D7A">
      <w:pPr>
        <w:pStyle w:val="EndNoteBibliography"/>
        <w:spacing w:after="0"/>
        <w:ind w:left="720" w:hanging="720"/>
      </w:pPr>
      <w:r w:rsidRPr="00FC1D7A">
        <w:t>Hasan, S.T., Zingg, J.M., Kwan, P., Noble, T., Smith, D., Meydani, M., 2014. Curcumin modulation of high fat diet-induced atherosclerosis and steatohepatosis in LDL receptor deficient mice. Atherosclerosis 232, 40-51.</w:t>
      </w:r>
    </w:p>
    <w:p w14:paraId="1868BAF6" w14:textId="77777777" w:rsidR="00FC1D7A" w:rsidRPr="00FC1D7A" w:rsidRDefault="00FC1D7A" w:rsidP="00FC1D7A">
      <w:pPr>
        <w:pStyle w:val="EndNoteBibliography"/>
        <w:spacing w:after="0"/>
        <w:ind w:left="720" w:hanging="720"/>
      </w:pPr>
      <w:r w:rsidRPr="00FC1D7A">
        <w:t>Havel, R.J., 1984. The formation of LDL: mechanisms and regulation. Journal of lipid research 25, 1570-1576.</w:t>
      </w:r>
    </w:p>
    <w:p w14:paraId="1266C6D9" w14:textId="77777777" w:rsidR="00FC1D7A" w:rsidRPr="00FC1D7A" w:rsidRDefault="00FC1D7A" w:rsidP="00FC1D7A">
      <w:pPr>
        <w:pStyle w:val="EndNoteBibliography"/>
        <w:spacing w:after="0"/>
        <w:ind w:left="720" w:hanging="720"/>
      </w:pPr>
      <w:r w:rsidRPr="00FC1D7A">
        <w:t>Hayashi, H., Sakamoto, M., Kitahara, M., Benno, Y., 2003. Molecular analysis of fecal microbiota in elderly individuals using 16S rDNA library and T-RFLP. Microbiol Immunol 47, 557-570.</w:t>
      </w:r>
    </w:p>
    <w:p w14:paraId="39EED6BE" w14:textId="77777777" w:rsidR="00FC1D7A" w:rsidRPr="00FC1D7A" w:rsidRDefault="00FC1D7A" w:rsidP="00FC1D7A">
      <w:pPr>
        <w:pStyle w:val="EndNoteBibliography"/>
        <w:spacing w:after="0"/>
        <w:ind w:left="720" w:hanging="720"/>
      </w:pPr>
      <w:r w:rsidRPr="00FC1D7A">
        <w:t>Heilbronn, L.K., de Jonge, L., Frisard, M.I., DeLany, J.P., Meyer, D.E.L., Rood, J., Nguyen, T., Martin, C.K., Volaufova, J., Most, M.M., Greenway, F.L., Smith, S.R., Williamson, D.A., Deutsch, W.A., Ravussin, E., 2006. Effect of 6-mo. calorie restriction on biomarkers of longevity, metabolic adaptation and oxidative stress in overweight subjects. JAMA : the journal of the American Medical Association 295, 1539-1548.</w:t>
      </w:r>
    </w:p>
    <w:p w14:paraId="5506EC7A" w14:textId="77777777" w:rsidR="00FC1D7A" w:rsidRPr="00FC1D7A" w:rsidRDefault="00FC1D7A" w:rsidP="00FC1D7A">
      <w:pPr>
        <w:pStyle w:val="EndNoteBibliography"/>
        <w:spacing w:after="0"/>
        <w:ind w:left="720" w:hanging="720"/>
      </w:pPr>
      <w:r w:rsidRPr="00FC1D7A">
        <w:t>Henderson, L., Gregory, J., Irving, K., Swan, G., 2003. The National Diet &amp; Nutrition Survey: adults aged 19 to 64 years, Office for National Statistics.</w:t>
      </w:r>
    </w:p>
    <w:p w14:paraId="749F587C" w14:textId="77777777" w:rsidR="00FC1D7A" w:rsidRPr="00FC1D7A" w:rsidRDefault="00FC1D7A" w:rsidP="00FC1D7A">
      <w:pPr>
        <w:pStyle w:val="EndNoteBibliography"/>
        <w:spacing w:after="0"/>
        <w:ind w:left="720" w:hanging="720"/>
      </w:pPr>
      <w:r w:rsidRPr="00FC1D7A">
        <w:t>Herron, K.L., Vega-Lopez, S., Conde, K., Ramjiganesh, T., Shachter, N.S., Fernandez, M.L., 2003. Men classified as hypo- or hyperresponders to dietary cholesterol feeding exhibit differences in lipoprotein metabolism. J Nutr 133, 1036-1042.</w:t>
      </w:r>
    </w:p>
    <w:p w14:paraId="6CF1F10F" w14:textId="77777777" w:rsidR="00FC1D7A" w:rsidRPr="00FC1D7A" w:rsidRDefault="00FC1D7A" w:rsidP="00FC1D7A">
      <w:pPr>
        <w:pStyle w:val="EndNoteBibliography"/>
        <w:spacing w:after="0"/>
        <w:ind w:left="720" w:hanging="720"/>
      </w:pPr>
      <w:r w:rsidRPr="00FC1D7A">
        <w:t>Hippe, B., Zwielehner, J., Liszt, K., Lassl, C., Unger, F., Haslberger, A.G., 2011. Quantification of butyryl CoA:acetate CoA-transferase genes reveals different butyrate production capacity in individuals according to diet and age. FEMS Microbiol Lett 316, 130-135.</w:t>
      </w:r>
    </w:p>
    <w:p w14:paraId="3E599324" w14:textId="77777777" w:rsidR="00FC1D7A" w:rsidRPr="00FC1D7A" w:rsidRDefault="00FC1D7A" w:rsidP="00FC1D7A">
      <w:pPr>
        <w:pStyle w:val="EndNoteBibliography"/>
        <w:spacing w:after="0"/>
        <w:ind w:left="720" w:hanging="720"/>
      </w:pPr>
      <w:r w:rsidRPr="00FC1D7A">
        <w:t>Hirano, K., Yamashita, S., Nakajima, N., Arai, T., Maruyama, T., Yoshida, Y., Ishigami, M., Sakai, N., Kameda-Takemura, K., Matsuzawa, Y., 1997. Genetic cholesteryl ester transfer protein deficiency is extremely frequent in the Omagari area of Japan. Marked hyperalphalipoproteinemia caused by CETP gene mutation is not associated with longevity. Arterioscler Thromb Vasc Biol 17, 1053-1059.</w:t>
      </w:r>
    </w:p>
    <w:p w14:paraId="721DE1BF" w14:textId="77777777" w:rsidR="00FC1D7A" w:rsidRPr="00FC1D7A" w:rsidRDefault="00FC1D7A" w:rsidP="00FC1D7A">
      <w:pPr>
        <w:pStyle w:val="EndNoteBibliography"/>
        <w:spacing w:after="0"/>
        <w:ind w:left="720" w:hanging="720"/>
      </w:pPr>
      <w:r w:rsidRPr="00FC1D7A">
        <w:t>Hollander, D., Morgan, D., 1979. Increase in cholesterol intestinal absorption with aging in the rat. Exp Gerontol 14, 201-204.</w:t>
      </w:r>
    </w:p>
    <w:p w14:paraId="4920C755" w14:textId="77777777" w:rsidR="00FC1D7A" w:rsidRPr="00FC1D7A" w:rsidRDefault="00FC1D7A" w:rsidP="00FC1D7A">
      <w:pPr>
        <w:pStyle w:val="EndNoteBibliography"/>
        <w:spacing w:after="0"/>
        <w:ind w:left="720" w:hanging="720"/>
      </w:pPr>
      <w:r w:rsidRPr="00FC1D7A">
        <w:lastRenderedPageBreak/>
        <w:t>Hopkins, M.J., Macfarlane, G.T., 2002. Changes in predominant bacterial populations in human faeces with age and with Clostridium difficile infection. J Med Microbiol 51, 448-454.</w:t>
      </w:r>
    </w:p>
    <w:p w14:paraId="38350143" w14:textId="77777777" w:rsidR="00FC1D7A" w:rsidRPr="00FC1D7A" w:rsidRDefault="00FC1D7A" w:rsidP="00FC1D7A">
      <w:pPr>
        <w:pStyle w:val="EndNoteBibliography"/>
        <w:spacing w:after="0"/>
        <w:ind w:left="720" w:hanging="720"/>
      </w:pPr>
      <w:r w:rsidRPr="00FC1D7A">
        <w:t>Horakova, D., Kyr, M., Havrdova, E., Dolezal, O., Lelkova, P., Pospisilova, L., Bergsland, N., Dwyer, M.G., Cox, J.L., Hussein, S., Seidl, Z., Vaneckova, M., Krasensky, J., Zivadinov, R., 2010. Apolipoprotein E epsilon4-positive multiple sclerosis patients develop more gray-matter and whole-brain atrophy: a 15-year disease history model based on a 4-year longitudinal study. Folia Biol (Praha) 56, 242-251.</w:t>
      </w:r>
    </w:p>
    <w:p w14:paraId="56B5498F" w14:textId="77777777" w:rsidR="00FC1D7A" w:rsidRPr="00FC1D7A" w:rsidRDefault="00FC1D7A" w:rsidP="00FC1D7A">
      <w:pPr>
        <w:pStyle w:val="EndNoteBibliography"/>
        <w:spacing w:after="0"/>
        <w:ind w:left="720" w:hanging="720"/>
      </w:pPr>
      <w:r w:rsidRPr="00FC1D7A">
        <w:t>Horton, J.D., Goldstein, J.L., Brown, M.S., 2002. SREBPs: activators of the complete program of cholesterol and fatty acid synthesis in the liver. The Journal of clinical investigation 109, 1125-1131.</w:t>
      </w:r>
    </w:p>
    <w:p w14:paraId="6E1A943D" w14:textId="77777777" w:rsidR="00FC1D7A" w:rsidRPr="00FC1D7A" w:rsidRDefault="00FC1D7A" w:rsidP="00FC1D7A">
      <w:pPr>
        <w:pStyle w:val="EndNoteBibliography"/>
        <w:spacing w:after="0"/>
        <w:ind w:left="720" w:hanging="720"/>
      </w:pPr>
      <w:r w:rsidRPr="00FC1D7A">
        <w:t>Hübner, K., Schwager, T., Winkler, K., Reich, J.-G., Holzhütter, H.-G., 2008. Computational Lipidology: Predicting Lipoprotein Density Profiles in Human Blood Plasma. PLoS Comput Biol 4, e1000079.</w:t>
      </w:r>
    </w:p>
    <w:p w14:paraId="48A29474" w14:textId="77777777" w:rsidR="00FC1D7A" w:rsidRPr="00FC1D7A" w:rsidRDefault="00FC1D7A" w:rsidP="00FC1D7A">
      <w:pPr>
        <w:pStyle w:val="EndNoteBibliography"/>
        <w:spacing w:after="0"/>
        <w:ind w:left="720" w:hanging="720"/>
      </w:pPr>
      <w:r w:rsidRPr="00FC1D7A">
        <w:t>Hucka, M., Finney, A., Sauro, H.M., Bolouri, H., Doyle, J.C., Kitano, H., Arkin, A.P., Bornstein, B.J., Bray, D., Cornish-Bowden, A., Cuellar, A.A., Dronov, S., Gilles, E.D., Ginkel, M., Gor, V., Goryanin, II, Hedley, W.J., Hodgman, T.C., Hofmeyr, J.H., Hunter, P.J., Juty, N.S., Kasberger, J.L., Kremling, A., Kummer, U., Le Novere, N., Loew, L.M., Lucio, D., Mendes, P., Minch, E., Mjolsness, E.D., Nakayama, Y., Nelson, M.R., Nielsen, P.F., Sakurada, T., Schaff, J.C., Shapiro, B.E., Shimizu, T.S., Spence, H.D., Stelling, J., Takahashi, K., Tomita, M., Wagner, J., Wang, J., 2003. The systems biology markup language (SBML): a medium for representation and exchange of biochemical network models. Bioinformatics 19, 524-531.</w:t>
      </w:r>
    </w:p>
    <w:p w14:paraId="76A2B2A5" w14:textId="77777777" w:rsidR="00FC1D7A" w:rsidRPr="00FC1D7A" w:rsidRDefault="00FC1D7A" w:rsidP="00FC1D7A">
      <w:pPr>
        <w:pStyle w:val="EndNoteBibliography"/>
        <w:spacing w:after="0"/>
        <w:ind w:left="720" w:hanging="720"/>
      </w:pPr>
      <w:r w:rsidRPr="00FC1D7A">
        <w:t>Huebbe, P., Nebel, A., Siegert, S., Moehring, J., Boesch-Saadatmandi, C., Most, E., Pallauf, J., Egert, S., Muller, M.J., Schreiber, S., Nothlings, U., Rimbach, G., 2011. APOE epsilon4 is associated with higher vitamin D levels in targeted replacement mice and humans. FASEB J 25, 3262-3270.</w:t>
      </w:r>
    </w:p>
    <w:p w14:paraId="7977990F" w14:textId="77777777" w:rsidR="00FC1D7A" w:rsidRPr="00FC1D7A" w:rsidRDefault="00FC1D7A" w:rsidP="00FC1D7A">
      <w:pPr>
        <w:pStyle w:val="EndNoteBibliography"/>
        <w:spacing w:after="0"/>
        <w:ind w:left="720" w:hanging="720"/>
      </w:pPr>
      <w:r w:rsidRPr="00FC1D7A">
        <w:t>Ikeda, I., Matsuoka, R., Hamada, T., Mitsui, K., Imabayashi, S., Uchino, A., Sato, M., Kuwano, E., Itamura, T., Yamada, K., Tanaka, K., Imaizumi, K., 2002. Cholesterol esterase accelerates intestinal cholesterol absorption. Biochimica et Biophysica Acta (BBA) - General Subjects 1571, 34-44.</w:t>
      </w:r>
    </w:p>
    <w:p w14:paraId="05E2D10A" w14:textId="77777777" w:rsidR="00FC1D7A" w:rsidRPr="00FC1D7A" w:rsidRDefault="00FC1D7A" w:rsidP="00FC1D7A">
      <w:pPr>
        <w:pStyle w:val="EndNoteBibliography"/>
        <w:spacing w:after="0"/>
        <w:ind w:left="720" w:hanging="720"/>
      </w:pPr>
      <w:r w:rsidRPr="00FC1D7A">
        <w:t>Iqbal, J., Hussain, M.M., 2009. Intestinal lipid absorption. American Journal of Physiology - Endocrinology and Metabolism 296, E1183-E1194.</w:t>
      </w:r>
    </w:p>
    <w:p w14:paraId="49B4DE9A" w14:textId="77777777" w:rsidR="00FC1D7A" w:rsidRPr="00FC1D7A" w:rsidRDefault="00FC1D7A" w:rsidP="00FC1D7A">
      <w:pPr>
        <w:pStyle w:val="EndNoteBibliography"/>
        <w:spacing w:after="0"/>
        <w:ind w:left="720" w:hanging="720"/>
      </w:pPr>
      <w:r w:rsidRPr="00FC1D7A">
        <w:t>Ishibashi, S., Brown, M.S., Goldstein, J.L., Gerard, R.D., Hammer, R.E., Herz, J., 1993. Hypercholesterolemia in low density lipoprotein receptor knockout mice and its reversal by adenovirus-mediated gene delivery. Journal of Clinical Investigation 92, 883-893.</w:t>
      </w:r>
    </w:p>
    <w:p w14:paraId="68829C66" w14:textId="77777777" w:rsidR="00FC1D7A" w:rsidRPr="00FC1D7A" w:rsidRDefault="00FC1D7A" w:rsidP="00FC1D7A">
      <w:pPr>
        <w:pStyle w:val="EndNoteBibliography"/>
        <w:spacing w:after="0"/>
        <w:ind w:left="720" w:hanging="720"/>
      </w:pPr>
      <w:r w:rsidRPr="00FC1D7A">
        <w:t>Istvan, E.S., Deisenhofer, J., 2001. Structural Mechanism for Statin Inhibition of HMG-CoA Reductase. Science 292, 1160-1164.</w:t>
      </w:r>
    </w:p>
    <w:p w14:paraId="286B5326" w14:textId="77777777" w:rsidR="00FC1D7A" w:rsidRPr="00FC1D7A" w:rsidRDefault="00FC1D7A" w:rsidP="00FC1D7A">
      <w:pPr>
        <w:pStyle w:val="EndNoteBibliography"/>
        <w:spacing w:after="0"/>
        <w:ind w:left="720" w:hanging="720"/>
      </w:pPr>
      <w:r w:rsidRPr="00FC1D7A">
        <w:t>Jamil, H., Dickson, J.K., Chu, C.-H., Lago, M.W., Rinehart, J.K., Biller, S.A., Gregg, R.E., Wetterau, J.R., 1995. Microsomal Triglyceride Transfer Protein: SPECIFICITY OF LIPID BINDING AND TRANSPORT. Journal of Biological Chemistry 270, 6549-6554.</w:t>
      </w:r>
    </w:p>
    <w:p w14:paraId="6ECA8601" w14:textId="77777777" w:rsidR="00FC1D7A" w:rsidRPr="00FC1D7A" w:rsidRDefault="00FC1D7A" w:rsidP="00FC1D7A">
      <w:pPr>
        <w:pStyle w:val="EndNoteBibliography"/>
        <w:spacing w:after="0"/>
        <w:ind w:left="720" w:hanging="720"/>
      </w:pPr>
      <w:r w:rsidRPr="00FC1D7A">
        <w:t>Jenkins, D.A., Jones, P.H., Lamarche, B., et al., 2011. Effect of a dietary portfolio of cholesterol-lowering foods given at 2 levels of intensity of dietary advice on serum lipids in hyperlipidemia: A randomized controlled trial. JAMA 306, 831-839.</w:t>
      </w:r>
    </w:p>
    <w:p w14:paraId="5BF7AFA2" w14:textId="77777777" w:rsidR="00FC1D7A" w:rsidRPr="00FC1D7A" w:rsidRDefault="00FC1D7A" w:rsidP="00FC1D7A">
      <w:pPr>
        <w:pStyle w:val="EndNoteBibliography"/>
        <w:spacing w:after="0"/>
        <w:ind w:left="720" w:hanging="720"/>
      </w:pPr>
      <w:r w:rsidRPr="00FC1D7A">
        <w:t>Jenkins, D.J.A., Jones, P.J., Frohlich, J., Lamarche, B., Ireland, C., Nishi, S.K., Srichaikul, K., Galange, P., Pellini, C., Faulkner, D., de Souza, R.J., Sievenpiper, J.L., Mirrahimi, A., Jayalath, V.H., Augustin, L.S., Bashyam, B., Leiter, L.A., Josse, R., Couture, P., Ramprasath, V., Kendall, C.W.C., 2015. The effect of a dietary portfolio compared to a DASH-type diet on blood pressure. Nutrition, Metabolism and Cardiovascular Diseases.</w:t>
      </w:r>
    </w:p>
    <w:p w14:paraId="1D1DBE54" w14:textId="77777777" w:rsidR="00FC1D7A" w:rsidRPr="00FC1D7A" w:rsidRDefault="00FC1D7A" w:rsidP="00FC1D7A">
      <w:pPr>
        <w:pStyle w:val="EndNoteBibliography"/>
        <w:spacing w:after="0"/>
        <w:ind w:left="720" w:hanging="720"/>
      </w:pPr>
      <w:r w:rsidRPr="00FC1D7A">
        <w:t>Johnson, S.C., Rabinovitch, P.S., Kaeberlein, M., 2013. mTOR is a key modulator of ageing and age-related disease. Nature 493, 338-345.</w:t>
      </w:r>
    </w:p>
    <w:p w14:paraId="5C606E0C" w14:textId="77777777" w:rsidR="00FC1D7A" w:rsidRPr="00FC1D7A" w:rsidRDefault="00FC1D7A" w:rsidP="00FC1D7A">
      <w:pPr>
        <w:pStyle w:val="EndNoteBibliography"/>
        <w:spacing w:after="0"/>
        <w:ind w:left="720" w:hanging="720"/>
      </w:pPr>
      <w:r w:rsidRPr="00FC1D7A">
        <w:t>Joyce, S.A., MacSharry, J., Casey, P.G., Kinsella, M., Murphy, E.F., Shanahan, F., Hill, C., Gahan, C.G.M., 2014. Regulation of host weight gain and lipid metabolism by bacterial bile acid modification in the gut. Proceedings of the National Academy of Sciences 111, 7421-7426.</w:t>
      </w:r>
    </w:p>
    <w:p w14:paraId="5B4DEAB0" w14:textId="77777777" w:rsidR="00FC1D7A" w:rsidRPr="00FC1D7A" w:rsidRDefault="00FC1D7A" w:rsidP="00FC1D7A">
      <w:pPr>
        <w:pStyle w:val="EndNoteBibliography"/>
        <w:spacing w:after="0"/>
        <w:ind w:left="720" w:hanging="720"/>
      </w:pPr>
      <w:r w:rsidRPr="00FC1D7A">
        <w:lastRenderedPageBreak/>
        <w:t>Kandola, K., Bowman, A., Birch-Machin, M.A., 2015. Oxidative stress - a key emerging impact factor in health, ageing, lifestyle and aesthetics. Int J Cosmet Sci 37 Suppl 2, 1-8.</w:t>
      </w:r>
    </w:p>
    <w:p w14:paraId="57705EDF" w14:textId="77777777" w:rsidR="00FC1D7A" w:rsidRPr="00FC1D7A" w:rsidRDefault="00FC1D7A" w:rsidP="00FC1D7A">
      <w:pPr>
        <w:pStyle w:val="EndNoteBibliography"/>
        <w:spacing w:after="0"/>
        <w:ind w:left="720" w:hanging="720"/>
      </w:pPr>
      <w:r w:rsidRPr="00FC1D7A">
        <w:t>Keith, M., Kuliszewski, M.A., Liao, C., Peeva, V., Ahmed, M., Tran, S., Sorokin, K., Jenkins, D.J., Errett, L., Leong-Poi, H., 2015. A modified portfolio diet complements medical management to reduce cardiovascular risk factors in diabetic patients with coronary artery disease. Clinical Nutrition 34, 541-548.</w:t>
      </w:r>
    </w:p>
    <w:p w14:paraId="0710FDAA" w14:textId="77777777" w:rsidR="00FC1D7A" w:rsidRPr="00FC1D7A" w:rsidRDefault="00FC1D7A" w:rsidP="00FC1D7A">
      <w:pPr>
        <w:pStyle w:val="EndNoteBibliography"/>
        <w:spacing w:after="0"/>
        <w:ind w:left="720" w:hanging="720"/>
      </w:pPr>
      <w:r w:rsidRPr="00FC1D7A">
        <w:t>Kerenyi, L., Mihalka, L., Csiba, L., Bacso, H., Bereczki, D., 2006. Role of hyperlipidemia in atherosclerotic plaque formation in the internal carotid artery. J Clin Ultrasound 34, 283-288.</w:t>
      </w:r>
    </w:p>
    <w:p w14:paraId="7BD33833" w14:textId="77777777" w:rsidR="00FC1D7A" w:rsidRPr="00FC1D7A" w:rsidRDefault="00FC1D7A" w:rsidP="00FC1D7A">
      <w:pPr>
        <w:pStyle w:val="EndNoteBibliography"/>
        <w:spacing w:after="0"/>
        <w:ind w:left="720" w:hanging="720"/>
      </w:pPr>
      <w:r w:rsidRPr="00FC1D7A">
        <w:t>Kervizic, G., Corcos, L., 2008. Dynamical modeling of the cholesterol regulatory pathway with Boolean networks. BMC Syst Biol 2, 99.</w:t>
      </w:r>
    </w:p>
    <w:p w14:paraId="609885DF" w14:textId="77777777" w:rsidR="00FC1D7A" w:rsidRPr="00FC1D7A" w:rsidRDefault="00FC1D7A" w:rsidP="00FC1D7A">
      <w:pPr>
        <w:pStyle w:val="EndNoteBibliography"/>
        <w:spacing w:after="0"/>
        <w:ind w:left="720" w:hanging="720"/>
      </w:pPr>
      <w:r w:rsidRPr="00FC1D7A">
        <w:t>Kiliaan, A.J., Saunders, P.R., Bijlsma, P.B., Berin, M.C., Taminiau, J.A., Groot, J.A., Perdue, M.H., 1998. Stress stimulates transepithelial macromolecular uptake in rat jejunum. Am J Physiol 275, G1037-1044.</w:t>
      </w:r>
    </w:p>
    <w:p w14:paraId="7AEDDC8A" w14:textId="77777777" w:rsidR="00FC1D7A" w:rsidRPr="00FC1D7A" w:rsidRDefault="00FC1D7A" w:rsidP="00FC1D7A">
      <w:pPr>
        <w:pStyle w:val="EndNoteBibliography"/>
        <w:spacing w:after="0"/>
        <w:ind w:left="720" w:hanging="720"/>
      </w:pPr>
      <w:r w:rsidRPr="00FC1D7A">
        <w:t>Kilner, J., Corfe, B.M., McAuley, M.T., Wilkinson, S.J., 2016. A deterministic oscillatory model of microtubule growth and shrinkage for differential actions of short chain fatty acids. Molecular bioSystems 12, 93-101.</w:t>
      </w:r>
    </w:p>
    <w:p w14:paraId="0DE0D95E" w14:textId="77777777" w:rsidR="00FC1D7A" w:rsidRPr="00FC1D7A" w:rsidRDefault="00FC1D7A" w:rsidP="00FC1D7A">
      <w:pPr>
        <w:pStyle w:val="EndNoteBibliography"/>
        <w:spacing w:after="0"/>
        <w:ind w:left="720" w:hanging="720"/>
      </w:pPr>
      <w:r w:rsidRPr="00FC1D7A">
        <w:t>Koeth, R.A., Wang, Z., Levison, B.S., Buffa, J.A., Org, E., Sheehy, B.T., Britt, E.B., Fu, X., Wu, Y., Li, L., Smith, J.D., DiDonato, J.A., Chen, J., Li, H., Wu, G.D., Lewis, J.D., Warrier, M., Brown, J.M., Krauss, R.M., Tang, W.H.W., Bushman, F.D., Lusis, A.J., Hazen, S.L., 2013. Intestinal microbiota metabolism of l-carnitine, a nutrient in red meat, promotes atherosclerosis. Nat Med 19, 576-585.</w:t>
      </w:r>
    </w:p>
    <w:p w14:paraId="5EAF9DC2" w14:textId="77777777" w:rsidR="00FC1D7A" w:rsidRPr="00FC1D7A" w:rsidRDefault="00FC1D7A" w:rsidP="00FC1D7A">
      <w:pPr>
        <w:pStyle w:val="EndNoteBibliography"/>
        <w:spacing w:after="0"/>
        <w:ind w:left="720" w:hanging="720"/>
      </w:pPr>
      <w:r w:rsidRPr="00FC1D7A">
        <w:t>Koropatnick, T.A., Kimbell, J., Chen, R., Grove, J.S., Donlon, T.A., Masaki, K.H., Rodriguez, B.L., Willcox, B.J., Yano, K., Curb, J.D., 2008. A prospective study of high-density lipoprotein cholesterol, cholesteryl ester transfer protein gene variants, and healthy aging in very old Japanese-american men. The journals of gerontology. Series A, Biological sciences and medical sciences 63, 1235-1240.</w:t>
      </w:r>
    </w:p>
    <w:p w14:paraId="567235F6" w14:textId="77777777" w:rsidR="00FC1D7A" w:rsidRPr="00FC1D7A" w:rsidRDefault="00FC1D7A" w:rsidP="00FC1D7A">
      <w:pPr>
        <w:pStyle w:val="EndNoteBibliography"/>
        <w:spacing w:after="0"/>
        <w:ind w:left="720" w:hanging="720"/>
      </w:pPr>
      <w:r w:rsidRPr="00FC1D7A">
        <w:t>Korporaal, S.J.A., Van Eck, M., Adelmeijer, J., Ijsseldijk, M., Out, R., Lisman, T., Lenting, P.J., Van Berkel, T.J.C., Akkerman, J.-W.N., 2007. Platelet Activation by Oxidized Low Density Lipoprotein Is Mediated by Cd36 and Scavenger Receptor-A. Arteriosclerosis, Thrombosis, and Vascular Biology 27, 2476-2483.</w:t>
      </w:r>
    </w:p>
    <w:p w14:paraId="19E9D19E" w14:textId="77777777" w:rsidR="00FC1D7A" w:rsidRPr="00FC1D7A" w:rsidRDefault="00FC1D7A" w:rsidP="00FC1D7A">
      <w:pPr>
        <w:pStyle w:val="EndNoteBibliography"/>
        <w:spacing w:after="0"/>
        <w:ind w:left="720" w:hanging="720"/>
      </w:pPr>
      <w:r w:rsidRPr="00FC1D7A">
        <w:t>Kovacs, K.A., Pamer, Z., Kovacs, A., Fekete, S., Miseta, A., Kovacs, B., Kovacs, G.L., 2007. Association of apolipoprotein E polymorphism with age-related macular degeneration and Alzheimer's disease in south-western Hungary. Ideggyogy Sz 60, 169-172.</w:t>
      </w:r>
    </w:p>
    <w:p w14:paraId="4602CAFA" w14:textId="77777777" w:rsidR="00FC1D7A" w:rsidRPr="00FC1D7A" w:rsidRDefault="00FC1D7A" w:rsidP="00FC1D7A">
      <w:pPr>
        <w:pStyle w:val="EndNoteBibliography"/>
        <w:spacing w:after="0"/>
        <w:ind w:left="720" w:hanging="720"/>
      </w:pPr>
      <w:r w:rsidRPr="00FC1D7A">
        <w:t>Kowala, M.C., Recce, R., Beyer, S., Gu, C., Valentine, M., 2000. Characterization of atherosclerosis in LDL receptor knockout mice: macrophage accumulation correlates with rapid and sustained expression of aortic MCP-1/JE. Atherosclerosis 149, 323-330.</w:t>
      </w:r>
    </w:p>
    <w:p w14:paraId="58CE0D07" w14:textId="77777777" w:rsidR="00FC1D7A" w:rsidRPr="00FC1D7A" w:rsidRDefault="00FC1D7A" w:rsidP="00FC1D7A">
      <w:pPr>
        <w:pStyle w:val="EndNoteBibliography"/>
        <w:spacing w:after="0"/>
        <w:ind w:left="720" w:hanging="720"/>
      </w:pPr>
      <w:r w:rsidRPr="00FC1D7A">
        <w:t>Kromhout, D., Menotti, A., Bloemberg, B., Aravanis, C., Blackburn, H., Buzina, R., Dontas, A.S., Fidanza, F., Giampaoli, S., Jansen, A., et al., 1995. Dietary saturated and trans fatty acids and cholesterol and 25-year mortality from coronary heart disease: the Seven Countries Study. Prev Med 24, 308-315.</w:t>
      </w:r>
    </w:p>
    <w:p w14:paraId="0F4ADAA2" w14:textId="77777777" w:rsidR="00FC1D7A" w:rsidRPr="00FC1D7A" w:rsidRDefault="00FC1D7A" w:rsidP="00FC1D7A">
      <w:pPr>
        <w:pStyle w:val="EndNoteBibliography"/>
        <w:spacing w:after="0"/>
        <w:ind w:left="720" w:hanging="720"/>
      </w:pPr>
      <w:r w:rsidRPr="00FC1D7A">
        <w:t>Kulanuwat, S., Tungtrongchitr, R., Billington, D., Davies, I.G., 2015. Prevalence of plasma small dense LDL is increased in obesity in a Thai population. Lipids Health Dis. 14, 8.</w:t>
      </w:r>
    </w:p>
    <w:p w14:paraId="7F55A29A" w14:textId="77777777" w:rsidR="00FC1D7A" w:rsidRPr="00FC1D7A" w:rsidRDefault="00FC1D7A" w:rsidP="00FC1D7A">
      <w:pPr>
        <w:pStyle w:val="EndNoteBibliography"/>
        <w:spacing w:after="0"/>
        <w:ind w:left="720" w:hanging="720"/>
      </w:pPr>
      <w:r w:rsidRPr="00FC1D7A">
        <w:t>Larson-Meyer, D.E., Heilbronn, L.K., Redman, L.M., Newcomer, B.R., Frisard, M.I., Anton, S., Smith, S.R., Maplstat, A.A., Ravussin, E., Pennington, C.T., 2006. Effect of Calorie Restriction With or Without Exercise on Insulin Sensitivity, β-Cell Function, Fat Cell Size, and Ectopic Lipid in Overweight Subjects. Diabetes care 29, 1337-1344.</w:t>
      </w:r>
    </w:p>
    <w:p w14:paraId="4A6D9BD4" w14:textId="77777777" w:rsidR="00FC1D7A" w:rsidRPr="00FC1D7A" w:rsidRDefault="00FC1D7A" w:rsidP="00FC1D7A">
      <w:pPr>
        <w:pStyle w:val="EndNoteBibliography"/>
        <w:spacing w:after="0"/>
        <w:ind w:left="720" w:hanging="720"/>
      </w:pPr>
      <w:r w:rsidRPr="00FC1D7A">
        <w:t>Larson, I., Hoffmann, M.M., Ordovas, J.M., Schaefer, E.J., März, W., Kreuzer, J., 1999. The Lipoprotein Lipase HindIII Polymorphism: Association with Total Cholesterol and LDL-Cholesterol, but not with HDL and Triglycerides in 342 Females. Clinical Chemistry 45, 963-968.</w:t>
      </w:r>
    </w:p>
    <w:p w14:paraId="74D3A20B" w14:textId="77777777" w:rsidR="00FC1D7A" w:rsidRPr="00FC1D7A" w:rsidRDefault="00FC1D7A" w:rsidP="00FC1D7A">
      <w:pPr>
        <w:pStyle w:val="EndNoteBibliography"/>
        <w:spacing w:after="0"/>
        <w:ind w:left="720" w:hanging="720"/>
      </w:pPr>
      <w:r w:rsidRPr="00FC1D7A">
        <w:lastRenderedPageBreak/>
        <w:t>Larson, I.A., Ordovas, J.M., DeLuca, C., Barnard, J.R., Feussner, G., Schaefer, E.J., 2000. Association of apolipoprotein (Apo)E genotype with plasma apo E levels. Atherosclerosis 148, 327-335.</w:t>
      </w:r>
    </w:p>
    <w:p w14:paraId="6ECCC484" w14:textId="77777777" w:rsidR="00FC1D7A" w:rsidRPr="00FC1D7A" w:rsidRDefault="00FC1D7A" w:rsidP="00FC1D7A">
      <w:pPr>
        <w:pStyle w:val="EndNoteBibliography"/>
        <w:spacing w:after="0"/>
        <w:ind w:left="720" w:hanging="720"/>
      </w:pPr>
      <w:r w:rsidRPr="00FC1D7A">
        <w:t>Law, M., 2000. Plant sterol and stanol margarines and health. BMJ (Clinical research ed.) 320, 861-864.</w:t>
      </w:r>
    </w:p>
    <w:p w14:paraId="298310C6" w14:textId="77777777" w:rsidR="00FC1D7A" w:rsidRPr="00FC1D7A" w:rsidRDefault="00FC1D7A" w:rsidP="00FC1D7A">
      <w:pPr>
        <w:pStyle w:val="EndNoteBibliography"/>
        <w:spacing w:after="0"/>
        <w:ind w:left="720" w:hanging="720"/>
      </w:pPr>
      <w:r w:rsidRPr="00FC1D7A">
        <w:t>Le Novere, N., Bornstein, B., Broicher, A., Courtot, M., Donizelli, M., Dharuri, H., Li, L., Sauro, H., Schilstra, M., Shapiro, B., Snoep, J.L., Hucka, M., 2006. BioModels Database: a free, centralized database of curated, published, quantitative kinetic models of biochemical and cellular systems. Nucleic Acids Res 34, D689-691.</w:t>
      </w:r>
    </w:p>
    <w:p w14:paraId="500AE3A0" w14:textId="77777777" w:rsidR="00FC1D7A" w:rsidRPr="00FC1D7A" w:rsidRDefault="00FC1D7A" w:rsidP="00FC1D7A">
      <w:pPr>
        <w:pStyle w:val="EndNoteBibliography"/>
        <w:spacing w:after="0"/>
        <w:ind w:left="720" w:hanging="720"/>
      </w:pPr>
      <w:r w:rsidRPr="00FC1D7A">
        <w:t>Li, J.J., Chen, J.L., 2005. Inflammation may be a bridge connecting hypertension and atherosclerosis. Med Hypotheses 64, 925-929.</w:t>
      </w:r>
    </w:p>
    <w:p w14:paraId="2F524888" w14:textId="77777777" w:rsidR="00FC1D7A" w:rsidRPr="00FC1D7A" w:rsidRDefault="00FC1D7A" w:rsidP="00FC1D7A">
      <w:pPr>
        <w:pStyle w:val="EndNoteBibliography"/>
        <w:spacing w:after="0"/>
        <w:ind w:left="720" w:hanging="720"/>
      </w:pPr>
      <w:r w:rsidRPr="00FC1D7A">
        <w:t>Li, X., Zhang, S., Blander, G., Tse, J.G., Krieger, M., Guarente, L., 2007. SIRT1 deacetylates and positively regulates the nuclear receptor LXR. Molecular cell 28, 91-106.</w:t>
      </w:r>
    </w:p>
    <w:p w14:paraId="716FE4E8" w14:textId="77777777" w:rsidR="00FC1D7A" w:rsidRPr="00FC1D7A" w:rsidRDefault="00FC1D7A" w:rsidP="00FC1D7A">
      <w:pPr>
        <w:pStyle w:val="EndNoteBibliography"/>
        <w:spacing w:after="0"/>
        <w:ind w:left="720" w:hanging="720"/>
      </w:pPr>
      <w:r w:rsidRPr="00FC1D7A">
        <w:t>Liu, J., Ma, K.L., Zhang, Y., Wu, Y., Hu, Z.B., Lv, L.L., Tang, R.N., Liu, H., Ruan, X.Z., Liu, B.C., 2015. Activation of mTORC1 disrupted LDL receptor pathway: a potential new mechanism for the progression of non-alcoholic fatty liver disease. The international journal of biochemistry &amp; cell biology 61, 8-19.</w:t>
      </w:r>
    </w:p>
    <w:p w14:paraId="5B1DC293" w14:textId="77777777" w:rsidR="00FC1D7A" w:rsidRPr="00FC1D7A" w:rsidRDefault="00FC1D7A" w:rsidP="00FC1D7A">
      <w:pPr>
        <w:pStyle w:val="EndNoteBibliography"/>
        <w:spacing w:after="0"/>
        <w:ind w:left="720" w:hanging="720"/>
      </w:pPr>
      <w:r w:rsidRPr="00FC1D7A">
        <w:t>London, D.S., Beezhold, B., 2015. A phytochemical-rich diet may explain the absence of age-related decline in visual acuity of Amazonian hunter-gatherers in Ecuador. Nutrition Research 35, 107-117.</w:t>
      </w:r>
    </w:p>
    <w:p w14:paraId="4B610B69" w14:textId="77777777" w:rsidR="00FC1D7A" w:rsidRPr="00FC1D7A" w:rsidRDefault="00FC1D7A" w:rsidP="00FC1D7A">
      <w:pPr>
        <w:pStyle w:val="EndNoteBibliography"/>
        <w:spacing w:after="0"/>
        <w:ind w:left="720" w:hanging="720"/>
      </w:pPr>
      <w:r w:rsidRPr="00FC1D7A">
        <w:t>Lu, J., Hubner, K., Nanjee, M.N., Brinton, E.A., Mazer, N.A., 2014. An in-silico model of lipoprotein metabolism and kinetics for the evaluation of targets and biomarkers in the reverse cholesterol transport pathway. PLoS Comput Biol 10, e1003509.</w:t>
      </w:r>
    </w:p>
    <w:p w14:paraId="0CBD85EA" w14:textId="77777777" w:rsidR="00FC1D7A" w:rsidRPr="00FC1D7A" w:rsidRDefault="00FC1D7A" w:rsidP="00FC1D7A">
      <w:pPr>
        <w:pStyle w:val="EndNoteBibliography"/>
        <w:spacing w:after="0"/>
        <w:ind w:left="720" w:hanging="720"/>
      </w:pPr>
      <w:r w:rsidRPr="00FC1D7A">
        <w:t>Lu, Y., Feskens, E.J., Boer, J.M., Muller, M., 2010. The potential influence of genetic variants in genes along bile acid and bile metabolic pathway on blood cholesterol levels in the population. Atherosclerosis 210, 14-27.</w:t>
      </w:r>
    </w:p>
    <w:p w14:paraId="01C7A426" w14:textId="77777777" w:rsidR="00FC1D7A" w:rsidRPr="00FC1D7A" w:rsidRDefault="00FC1D7A" w:rsidP="00FC1D7A">
      <w:pPr>
        <w:pStyle w:val="EndNoteBibliography"/>
        <w:spacing w:after="0"/>
        <w:ind w:left="720" w:hanging="720"/>
      </w:pPr>
      <w:r w:rsidRPr="00FC1D7A">
        <w:t>Luthi-Carter, R., Taylor, D.M., Pallos, J., Lambert, E., Amore, A., Parker, A., Moffitt, H., Smith, D.L., Runne, H., Gokce, O., Kuhn, A., Xiang, Z., Maxwell, M.M., Reeves, S.A., Bates, G.P., Neri, C., Thompson, L.M., Marsh, J.L., Kazantsev, A.G., 2010. SIRT2 inhibition achieves neuroprotection by decreasing sterol biosynthesis. Proceedings of the National Academy of Sciences 107, 7927-7932.</w:t>
      </w:r>
    </w:p>
    <w:p w14:paraId="5D33DDCA" w14:textId="77777777" w:rsidR="00FC1D7A" w:rsidRPr="00FC1D7A" w:rsidRDefault="00FC1D7A" w:rsidP="00FC1D7A">
      <w:pPr>
        <w:pStyle w:val="EndNoteBibliography"/>
        <w:spacing w:after="0"/>
        <w:ind w:left="720" w:hanging="720"/>
      </w:pPr>
      <w:r w:rsidRPr="00FC1D7A">
        <w:t>Lv, Y.-B., Yin, Z.-X., Chei, C.-L., Qian, H.-Z., Kraus, V.B., Zhang, J., Brasher, M.S., Shi, X.-M., Matchar, D.B., Zeng, Y., 2015. Low-density lipoprotein cholesterol was inversely associated with 3-year all-cause mortality among Chinese oldest old: Data from the Chinese Longitudinal Healthy Longevity Survey. Atherosclerosis 239, 137-142.</w:t>
      </w:r>
    </w:p>
    <w:p w14:paraId="2F403EB4" w14:textId="77777777" w:rsidR="00FC1D7A" w:rsidRPr="00FC1D7A" w:rsidRDefault="00FC1D7A" w:rsidP="00FC1D7A">
      <w:pPr>
        <w:pStyle w:val="EndNoteBibliography"/>
        <w:spacing w:after="0"/>
        <w:ind w:left="720" w:hanging="720"/>
      </w:pPr>
      <w:r w:rsidRPr="00FC1D7A">
        <w:t>Mahley, R.W., Rall, S.C., Jr., 2000. Apolipoprotein E: far more than a lipid transport protein. Annu Rev Genomics Hum Genet 1, 507-537.</w:t>
      </w:r>
    </w:p>
    <w:p w14:paraId="04389E75" w14:textId="77777777" w:rsidR="00FC1D7A" w:rsidRPr="00FC1D7A" w:rsidRDefault="00FC1D7A" w:rsidP="00FC1D7A">
      <w:pPr>
        <w:pStyle w:val="EndNoteBibliography"/>
        <w:spacing w:after="0"/>
        <w:ind w:left="720" w:hanging="720"/>
      </w:pPr>
      <w:r w:rsidRPr="00FC1D7A">
        <w:t>Mahmoudi, M.J., Mahmoudi, M., Siassi, F., Shokri, F., Eshraghian, M.R., Zarnani, A.H., Chahardoli, R., Hedayat, M., Khoshnoodi, J., Nayeri, H., Rezaei, N., Saboor-Yaraghi, A.A., 2011. Lymphocyte cytotoxicity of oxLDL in patients with atherosclerosis. Iran J Immunol 8, 27-33.</w:t>
      </w:r>
    </w:p>
    <w:p w14:paraId="7ED3853C" w14:textId="77777777" w:rsidR="00FC1D7A" w:rsidRPr="00FC1D7A" w:rsidRDefault="00FC1D7A" w:rsidP="00FC1D7A">
      <w:pPr>
        <w:pStyle w:val="EndNoteBibliography"/>
        <w:spacing w:after="0"/>
        <w:ind w:left="720" w:hanging="720"/>
      </w:pPr>
      <w:r w:rsidRPr="00FC1D7A">
        <w:t>Makino, S., Ikegami, S., Kume, A., Horiuchi, H., Sasaki, H., Orii, N., 2010. Reducing the risk of infection in the elderly by dietary intake of yoghurt fermented with Lactobacillus delbrueckii ssp. bulgaricus OLL1073R-1. Br J Nutr 104, 998-1006.</w:t>
      </w:r>
    </w:p>
    <w:p w14:paraId="047798FF" w14:textId="77777777" w:rsidR="00FC1D7A" w:rsidRPr="00FC1D7A" w:rsidRDefault="00FC1D7A" w:rsidP="00FC1D7A">
      <w:pPr>
        <w:pStyle w:val="EndNoteBibliography"/>
        <w:spacing w:after="0"/>
        <w:ind w:left="720" w:hanging="720"/>
      </w:pPr>
      <w:r w:rsidRPr="00FC1D7A">
        <w:t>Makivuokko, H., Tiihonen, K., Tynkkynen, S., Paulin, L., Rautonen, N., 2010. The effect of age and non-steroidal anti-inflammatory drugs on human intestinal microbiota composition. Br J Nutr 103, 227-234.</w:t>
      </w:r>
    </w:p>
    <w:p w14:paraId="066C63DE" w14:textId="77777777" w:rsidR="00FC1D7A" w:rsidRPr="00FC1D7A" w:rsidRDefault="00FC1D7A" w:rsidP="00FC1D7A">
      <w:pPr>
        <w:pStyle w:val="EndNoteBibliography"/>
        <w:spacing w:after="0"/>
        <w:ind w:left="720" w:hanging="720"/>
      </w:pPr>
      <w:r w:rsidRPr="00FC1D7A">
        <w:t>Marciani, L., Cox, E.F., Hoad, C.L., Totman, J.J., Costigan, C., Singh, G., Shepherd, V., Chalkley, L., Robinson, M., Ison, R., Gowland, P.A., Spiller, R.C., 2013. Effects of various food ingredients on gall bladder emptying. Eur J Clin Nutr 67, 1182-1187.</w:t>
      </w:r>
    </w:p>
    <w:p w14:paraId="08140A0E" w14:textId="77777777" w:rsidR="00FC1D7A" w:rsidRPr="00FC1D7A" w:rsidRDefault="00FC1D7A" w:rsidP="00FC1D7A">
      <w:pPr>
        <w:pStyle w:val="EndNoteBibliography"/>
        <w:spacing w:after="0"/>
        <w:ind w:left="720" w:hanging="720"/>
      </w:pPr>
      <w:r w:rsidRPr="00FC1D7A">
        <w:t xml:space="preserve">Martín, B., Solanas-Barca, M., García-Otín, Á.L., Pampín, S., Cofán, M., Ros, E., Rodríguez-Rey, J.C., Pocoví, M., Civeira, F., 2010. An NPC1L1 gene promoter variant is associated with autosomal </w:t>
      </w:r>
      <w:r w:rsidRPr="00FC1D7A">
        <w:lastRenderedPageBreak/>
        <w:t>dominant hypercholesterolemia. Nutrition, Metabolism and Cardiovascular Diseases 20, 236-242.</w:t>
      </w:r>
    </w:p>
    <w:p w14:paraId="04D25822" w14:textId="77777777" w:rsidR="00FC1D7A" w:rsidRPr="00FC1D7A" w:rsidRDefault="00FC1D7A" w:rsidP="00FC1D7A">
      <w:pPr>
        <w:pStyle w:val="EndNoteBibliography"/>
        <w:spacing w:after="0"/>
        <w:ind w:left="720" w:hanging="720"/>
      </w:pPr>
      <w:r w:rsidRPr="00FC1D7A">
        <w:t>Masson, C.J., Plat, J., Mensink, R.P., Namiot, A., Kisielewski, W., Namiot, Z., Füllekrug, J., Ehehalt, R., Glatz, J.F.C., Pelsers, M.M.A.L., 2010. Fatty Acid- and Cholesterol Transporter Protein Expression along the Human Intestinal Tract. PLoS ONE 5, e10380.</w:t>
      </w:r>
    </w:p>
    <w:p w14:paraId="31624A37" w14:textId="77777777" w:rsidR="00FC1D7A" w:rsidRPr="00FC1D7A" w:rsidRDefault="00FC1D7A" w:rsidP="00FC1D7A">
      <w:pPr>
        <w:pStyle w:val="EndNoteBibliography"/>
        <w:spacing w:after="0"/>
        <w:ind w:left="720" w:hanging="720"/>
      </w:pPr>
      <w:r w:rsidRPr="00FC1D7A">
        <w:t>Mazein, A., Watterson, S., Hsieh, W.Y., Griffiths, W.J., Ghazal, P., 2013. A comprehensive machine-readable view of the mammalian cholesterol biosynthesis pathway. Biochem Pharmacol 86, 56-66.</w:t>
      </w:r>
    </w:p>
    <w:p w14:paraId="1CEEA2EA" w14:textId="77777777" w:rsidR="00FC1D7A" w:rsidRPr="00FC1D7A" w:rsidRDefault="00FC1D7A" w:rsidP="00FC1D7A">
      <w:pPr>
        <w:pStyle w:val="EndNoteBibliography"/>
        <w:spacing w:after="0"/>
        <w:ind w:left="720" w:hanging="720"/>
      </w:pPr>
      <w:r w:rsidRPr="00FC1D7A">
        <w:t>Mc Auley, M., Jones, J., Wilkinson, D., Kirkwood, T., 2005. Modelling Lipid Metabolism to Improve Healthy Ageing. BMC Bioinformatics 6, P21.</w:t>
      </w:r>
    </w:p>
    <w:p w14:paraId="4C0EE090" w14:textId="77777777" w:rsidR="00FC1D7A" w:rsidRPr="00FC1D7A" w:rsidRDefault="00FC1D7A" w:rsidP="00FC1D7A">
      <w:pPr>
        <w:pStyle w:val="EndNoteBibliography"/>
        <w:spacing w:after="0"/>
        <w:ind w:left="720" w:hanging="720"/>
      </w:pPr>
      <w:r w:rsidRPr="00FC1D7A">
        <w:t>Mc Auley, M.T., Mooney, K.M., 2014. Lipid metabolism and hormonal interactions: impact on cardiovascular disease and healthy aging. Expert Review of Endocrinology &amp; Metabolism 9, 357-367.</w:t>
      </w:r>
    </w:p>
    <w:p w14:paraId="65B462D0" w14:textId="77777777" w:rsidR="00FC1D7A" w:rsidRPr="00FC1D7A" w:rsidRDefault="00FC1D7A" w:rsidP="00FC1D7A">
      <w:pPr>
        <w:pStyle w:val="EndNoteBibliography"/>
        <w:spacing w:after="0"/>
        <w:ind w:left="720" w:hanging="720"/>
      </w:pPr>
      <w:r w:rsidRPr="00FC1D7A">
        <w:t>Mc Auley, M.T., Mooney, K.M., 2015a. Computational systems biology for aging research. Interdisciplinary topics in gerontology 40, 35-48.</w:t>
      </w:r>
    </w:p>
    <w:p w14:paraId="0E3A5DF2" w14:textId="77777777" w:rsidR="00FC1D7A" w:rsidRPr="00FC1D7A" w:rsidRDefault="00FC1D7A" w:rsidP="00FC1D7A">
      <w:pPr>
        <w:pStyle w:val="EndNoteBibliography"/>
        <w:spacing w:after="0"/>
        <w:ind w:left="720" w:hanging="720"/>
      </w:pPr>
      <w:r w:rsidRPr="00FC1D7A">
        <w:t>Mc Auley, M.T., Mooney, K.M., 2015b. Computationally Modeling Lipid Metabolism and Aging: A Mini-review. Computational and Structural Biotechnology Journal 13, 38-46.</w:t>
      </w:r>
    </w:p>
    <w:p w14:paraId="5299D95B" w14:textId="77777777" w:rsidR="00FC1D7A" w:rsidRPr="00FC1D7A" w:rsidRDefault="00FC1D7A" w:rsidP="00FC1D7A">
      <w:pPr>
        <w:pStyle w:val="EndNoteBibliography"/>
        <w:spacing w:after="0"/>
        <w:ind w:left="720" w:hanging="720"/>
      </w:pPr>
      <w:r w:rsidRPr="00FC1D7A">
        <w:t>Mc Auley, M.T., Mooney, K.M., Angell, P.J., Wilkinson, S.J., 2015. Mathematical modelling of metabolic regulation in aging. Metabolites 5, 232-251.</w:t>
      </w:r>
    </w:p>
    <w:p w14:paraId="3892DD99" w14:textId="77777777" w:rsidR="00FC1D7A" w:rsidRPr="00FC1D7A" w:rsidRDefault="00FC1D7A" w:rsidP="00FC1D7A">
      <w:pPr>
        <w:pStyle w:val="EndNoteBibliography"/>
        <w:spacing w:after="0"/>
        <w:ind w:left="720" w:hanging="720"/>
      </w:pPr>
      <w:r w:rsidRPr="00FC1D7A">
        <w:t>Mc Auley, M.T., Proctor, C., Corfe, B., Cuskelly, C., Mooney, K., 2013. Nutrition research and the impact of computational systems biology. J Comput Sci Syst Biol 6, 271-285.</w:t>
      </w:r>
    </w:p>
    <w:p w14:paraId="6F352B54" w14:textId="77777777" w:rsidR="00FC1D7A" w:rsidRPr="00FC1D7A" w:rsidRDefault="00FC1D7A" w:rsidP="00FC1D7A">
      <w:pPr>
        <w:pStyle w:val="EndNoteBibliography"/>
        <w:spacing w:after="0"/>
        <w:ind w:left="720" w:hanging="720"/>
      </w:pPr>
      <w:r w:rsidRPr="00FC1D7A">
        <w:t>Mc Auley, M.T., Wilkinson, D.J., Jones, J.J.L., Kirkwood, T.B.L., 2012. A whole-body mathematical model of cholesterol metabolism and its age-associated dysregulation. BMC Systems Biology 6, 130-130.</w:t>
      </w:r>
    </w:p>
    <w:p w14:paraId="50DEF9BB" w14:textId="77777777" w:rsidR="00FC1D7A" w:rsidRPr="00FC1D7A" w:rsidRDefault="00FC1D7A" w:rsidP="00FC1D7A">
      <w:pPr>
        <w:pStyle w:val="EndNoteBibliography"/>
        <w:spacing w:after="0"/>
        <w:ind w:left="720" w:hanging="720"/>
      </w:pPr>
      <w:r w:rsidRPr="00FC1D7A">
        <w:t>McAuley, M.T., Kenny, R.A., Kirkwood, T.B., Wilkinson, D.J., Jones, J.J., Miller, V.M., 2009. A mathematical model of aging-related and cortisol induced hippocampal dysfunction. BMC Neurosci 10, 26.</w:t>
      </w:r>
    </w:p>
    <w:p w14:paraId="6D9C8641" w14:textId="77777777" w:rsidR="00FC1D7A" w:rsidRPr="00FC1D7A" w:rsidRDefault="00FC1D7A" w:rsidP="00FC1D7A">
      <w:pPr>
        <w:pStyle w:val="EndNoteBibliography"/>
        <w:spacing w:after="0"/>
        <w:ind w:left="720" w:hanging="720"/>
      </w:pPr>
      <w:r w:rsidRPr="00FC1D7A">
        <w:t>McCarthy, R.R., O'Gara, F., 2015. The impact of phytochemicals present in the diet on microbial signalling in the human gut. Journal of Functional Foods 14, 684-691.</w:t>
      </w:r>
    </w:p>
    <w:p w14:paraId="1217D992" w14:textId="77777777" w:rsidR="00FC1D7A" w:rsidRPr="00FC1D7A" w:rsidRDefault="00FC1D7A" w:rsidP="00FC1D7A">
      <w:pPr>
        <w:pStyle w:val="EndNoteBibliography"/>
        <w:spacing w:after="0"/>
        <w:ind w:left="720" w:hanging="720"/>
      </w:pPr>
      <w:r w:rsidRPr="00FC1D7A">
        <w:t>McCaskie, P.A., Cadby, G., Hung, J., McQuillan, B.M., Chapman, C.M., Carter, K.W., Thompson, P.L., Palmer, L.J., Beilby, J.P., 2006. The C-480T hepatic lipase polymorphism is associated with HDL-C but not with risk of coronary heart disease. Clin Genet 70, 114-121.</w:t>
      </w:r>
    </w:p>
    <w:p w14:paraId="74721721" w14:textId="77777777" w:rsidR="00FC1D7A" w:rsidRPr="00FC1D7A" w:rsidRDefault="00FC1D7A" w:rsidP="00FC1D7A">
      <w:pPr>
        <w:pStyle w:val="EndNoteBibliography"/>
        <w:spacing w:after="0"/>
        <w:ind w:left="720" w:hanging="720"/>
      </w:pPr>
      <w:r w:rsidRPr="00FC1D7A">
        <w:t>Menotti, A., Blackburn, H., Seccareccia, F., Kromhout, D., Nissinen, A., Karyonen, M., Fidanza, F., Giampaoli, S., Buzina, R., Mohacek, I., Nedeljkovic, S., Aravanis, C., Dontas, A., 1998. Relationship of some risk factors with typical and atypical manifestations of coronary heart disease. Cardiology 89, 59-67.</w:t>
      </w:r>
    </w:p>
    <w:p w14:paraId="49E3BC37" w14:textId="77777777" w:rsidR="00FC1D7A" w:rsidRPr="00FC1D7A" w:rsidRDefault="00FC1D7A" w:rsidP="00FC1D7A">
      <w:pPr>
        <w:pStyle w:val="EndNoteBibliography"/>
        <w:spacing w:after="0"/>
        <w:ind w:left="720" w:hanging="720"/>
      </w:pPr>
      <w:r w:rsidRPr="00FC1D7A">
        <w:t>Menotti, A., Kromhout, D., Blackburn, H., Jacobs, D., Lanti, M., 2004a. Forty-year mortality from cardiovascular diseases and all causes of death in the US Railroad cohort of the Seven Countries Study. Eur J Epidemiol 19, 417-424.</w:t>
      </w:r>
    </w:p>
    <w:p w14:paraId="77945881" w14:textId="77777777" w:rsidR="00FC1D7A" w:rsidRPr="00FC1D7A" w:rsidRDefault="00FC1D7A" w:rsidP="00FC1D7A">
      <w:pPr>
        <w:pStyle w:val="EndNoteBibliography"/>
        <w:spacing w:after="0"/>
        <w:ind w:left="720" w:hanging="720"/>
      </w:pPr>
      <w:r w:rsidRPr="00FC1D7A">
        <w:t>Menotti, A., Lanti, M., Kafatos, A., Nissinen, A., Dontas, A., Nedeljkovic, S., Kromhout, D., 2004b. The role of a baseline casual blood pressure measurement and of blood pressure changes in middle age in prediction of cardiovascular and all-cause mortality occurring late in life: a cross-cultural comparison among the European cohorts of the Seven Countries Study. J Hypertens 22, 1683-1690.</w:t>
      </w:r>
    </w:p>
    <w:p w14:paraId="43501F60" w14:textId="77777777" w:rsidR="00FC1D7A" w:rsidRPr="00FC1D7A" w:rsidRDefault="00FC1D7A" w:rsidP="00FC1D7A">
      <w:pPr>
        <w:pStyle w:val="EndNoteBibliography"/>
        <w:spacing w:after="0"/>
        <w:ind w:left="720" w:hanging="720"/>
      </w:pPr>
      <w:r w:rsidRPr="00FC1D7A">
        <w:t>Messaoudi, M., Lalonde, R., Violle, N., Javelot, H., Desor, D., Nejdi, A., Bisson, J.F., Rougeot, C., Pichelin, M., Cazaubiel, M., Cazaubiel, J.M., 2011. Assessment of psychotropic-like properties of a probiotic formulation (Lactobacillus helveticus R0052 and Bifidobacterium longum R0175) in rats and human subjects. Br J Nutr 105, 755-764.</w:t>
      </w:r>
    </w:p>
    <w:p w14:paraId="21757902" w14:textId="77777777" w:rsidR="00FC1D7A" w:rsidRPr="00FC1D7A" w:rsidRDefault="00FC1D7A" w:rsidP="00FC1D7A">
      <w:pPr>
        <w:pStyle w:val="EndNoteBibliography"/>
        <w:spacing w:after="0"/>
        <w:ind w:left="720" w:hanging="720"/>
      </w:pPr>
      <w:r w:rsidRPr="00FC1D7A">
        <w:t>Millar, J.S., Lichtenstein, A.H., Cuchel, M., Dolnikowski, G.G., Hachey, D.L., Cohn, J.S., Schaefer, E.J., 1995. Impact of age on the metabolism of VLDL, IDL, and LDL apolipoprotein B-100 in men. Journal of lipid research 36, 1155-1167.</w:t>
      </w:r>
    </w:p>
    <w:p w14:paraId="1B2A9E3D" w14:textId="77777777" w:rsidR="00FC1D7A" w:rsidRPr="00FC1D7A" w:rsidRDefault="00FC1D7A" w:rsidP="00FC1D7A">
      <w:pPr>
        <w:pStyle w:val="EndNoteBibliography"/>
        <w:spacing w:after="0"/>
        <w:ind w:left="720" w:hanging="720"/>
      </w:pPr>
      <w:r w:rsidRPr="00FC1D7A">
        <w:lastRenderedPageBreak/>
        <w:t>Milman, S., Atzmon, G., Crandall, J., Barzilai, N., 2014. Phenotypes and Genotypes of High Density Lipoprotein Cholesterol in Exceptional Longevity. Current vascular pharmacology 12, 690-697.</w:t>
      </w:r>
    </w:p>
    <w:p w14:paraId="1D35F17B" w14:textId="77777777" w:rsidR="00FC1D7A" w:rsidRPr="00FC1D7A" w:rsidRDefault="00FC1D7A" w:rsidP="00FC1D7A">
      <w:pPr>
        <w:pStyle w:val="EndNoteBibliography"/>
        <w:spacing w:after="0"/>
        <w:ind w:left="720" w:hanging="720"/>
      </w:pPr>
      <w:r w:rsidRPr="00FC1D7A">
        <w:t>Mishra, S., Somvanshi, P.R., Venkatesh, K., 2014. Control of cholesterol homeostasis by entero-hepatic bile transport–the role of feedback mechanisms. RSC Advances 4, 58964-58975.</w:t>
      </w:r>
    </w:p>
    <w:p w14:paraId="2A0A2F15" w14:textId="77777777" w:rsidR="00FC1D7A" w:rsidRPr="00FC1D7A" w:rsidRDefault="00FC1D7A" w:rsidP="00FC1D7A">
      <w:pPr>
        <w:pStyle w:val="EndNoteBibliography"/>
        <w:spacing w:after="0"/>
        <w:ind w:left="720" w:hanging="720"/>
      </w:pPr>
      <w:r w:rsidRPr="00FC1D7A">
        <w:t>Mooney, K.M., Morgan, A.E., Mc Auley, M.T., 2016. Aging and computational systems biology. Wiley Interdisciplinary Reviews: Systems Biology and Medicine 8, 123-139.</w:t>
      </w:r>
    </w:p>
    <w:p w14:paraId="739B9608" w14:textId="77777777" w:rsidR="00FC1D7A" w:rsidRPr="00FC1D7A" w:rsidRDefault="00FC1D7A" w:rsidP="00FC1D7A">
      <w:pPr>
        <w:pStyle w:val="EndNoteBibliography"/>
        <w:spacing w:after="0"/>
        <w:ind w:left="720" w:hanging="720"/>
      </w:pPr>
      <w:r w:rsidRPr="00FC1D7A">
        <w:t>Mueller, S., Saunier, K., Hanisch, C., Norin, E., Alm, L., Midtvedt, T., Cresci, A., Silvi, S., Orpianesi, C., Verdenelli, M.C., Clavel, T., Koebnick, C., Zunft, H.-J.F., Doré, J., Blaut, M., 2006. Differences in Fecal Microbiota in Different European Study Populations in Relation to Age, Gender, and Country: a Cross-Sectional Study. Applied and Environmental Microbiology 72, 1027-1033.</w:t>
      </w:r>
    </w:p>
    <w:p w14:paraId="097D1773" w14:textId="77777777" w:rsidR="00FC1D7A" w:rsidRPr="00FC1D7A" w:rsidRDefault="00FC1D7A" w:rsidP="00FC1D7A">
      <w:pPr>
        <w:pStyle w:val="EndNoteBibliography"/>
        <w:spacing w:after="0"/>
        <w:ind w:left="720" w:hanging="720"/>
      </w:pPr>
      <w:r w:rsidRPr="00FC1D7A">
        <w:t>Muendlein, A., Leiherer, A., Saely, C.H., Rein, P., Zanolin, D., Kinz, E., Brandtner, E.-M., Fraunberger, P., Drexel, H., 2015. Common single nucleotide polymorphisms at the NPC1L1 gene locus significantly predict cardiovascular risk in coronary patients. Atherosclerosis 242, 340-345.</w:t>
      </w:r>
    </w:p>
    <w:p w14:paraId="3B2F707A" w14:textId="77777777" w:rsidR="00FC1D7A" w:rsidRPr="00FC1D7A" w:rsidRDefault="00FC1D7A" w:rsidP="00FC1D7A">
      <w:pPr>
        <w:pStyle w:val="EndNoteBibliography"/>
        <w:spacing w:after="0"/>
        <w:ind w:left="720" w:hanging="720"/>
      </w:pPr>
      <w:r w:rsidRPr="00FC1D7A">
        <w:t>Muñoz-Barrios, S., Guzmán-Guzmán, I.P., Muñoz-Valle, J.F., Salgado-Bernabé, A.B., Salgado-Goytia, L., Parra-Rojas, I., 2012. Association of the Hindiii and S447X Polymorphisms in Lpl Gene with Hypertension and Type 2 Diabetes in Mexican Families. Disease markers 33, 313-320.</w:t>
      </w:r>
    </w:p>
    <w:p w14:paraId="6A95EED4" w14:textId="77777777" w:rsidR="00FC1D7A" w:rsidRPr="00FC1D7A" w:rsidRDefault="00FC1D7A" w:rsidP="00FC1D7A">
      <w:pPr>
        <w:pStyle w:val="EndNoteBibliography"/>
        <w:spacing w:after="0"/>
        <w:ind w:left="720" w:hanging="720"/>
      </w:pPr>
      <w:r w:rsidRPr="00FC1D7A">
        <w:t>Murr, C., Grammer, T.B., Kleber, M.E., Meinitzer, A., Marz, W., Fuchs, D., 2015. Low serum tryptophan predicts higher mortality in cardiovascular disease. Eur J Clin Invest 45, 247-254.</w:t>
      </w:r>
    </w:p>
    <w:p w14:paraId="7EF8CC9D" w14:textId="77777777" w:rsidR="00FC1D7A" w:rsidRPr="00FC1D7A" w:rsidRDefault="00FC1D7A" w:rsidP="00FC1D7A">
      <w:pPr>
        <w:pStyle w:val="EndNoteBibliography"/>
        <w:spacing w:after="0"/>
        <w:ind w:left="720" w:hanging="720"/>
      </w:pPr>
      <w:r w:rsidRPr="00FC1D7A">
        <w:t>Murtomäki, S., Tahvanainen, E., Antikainen, M., Tiret, L., Nicaud, V., Jansen, H., Ehnholm, C., Group, o.b.o.t.E.A.R.S., 1997. Hepatic Lipase Gene Polymorphisms Influence Plasma HDL Levels: Results From Finnish EARS Participants. Arteriosclerosis, Thrombosis, and Vascular Biology 17, 1879-1884.</w:t>
      </w:r>
    </w:p>
    <w:p w14:paraId="4F6C874C" w14:textId="77777777" w:rsidR="00FC1D7A" w:rsidRPr="00FC1D7A" w:rsidRDefault="00FC1D7A" w:rsidP="00FC1D7A">
      <w:pPr>
        <w:pStyle w:val="EndNoteBibliography"/>
        <w:spacing w:after="0"/>
        <w:ind w:left="720" w:hanging="720"/>
      </w:pPr>
      <w:r w:rsidRPr="00FC1D7A">
        <w:t>Nagafuchi, S., Yamaji, T., Kawashima, A., Saito, Y., Takahashi, T., Yamamoto, T., Maruyama, M., Akatsu, H., 2015. Effects of a Formula Containing Two Types of Prebiotics, Bifidogenic Growth Stimulator and Galacto-oligosaccharide, and Fermented Milk Products on Intestinal Microbiota and Antibody Response to Influenza Vaccine in Elderly Patients: A Randomized Controlled Trial. Pharmaceuticals 8, 351-365.</w:t>
      </w:r>
    </w:p>
    <w:p w14:paraId="3627E2E9" w14:textId="77777777" w:rsidR="00FC1D7A" w:rsidRPr="00FC1D7A" w:rsidRDefault="00FC1D7A" w:rsidP="00FC1D7A">
      <w:pPr>
        <w:pStyle w:val="EndNoteBibliography"/>
        <w:spacing w:after="0"/>
        <w:ind w:left="720" w:hanging="720"/>
      </w:pPr>
      <w:r w:rsidRPr="00FC1D7A">
        <w:t>Navarese, E.P., Kolodziejczak, M., Schulze, V., Gurbel, P.A., Tantry, U., Lin, Y., Brockmeyer, M., Kandzari, D.E., Kubica, J.M., D'Agostino, R.B., Sr., Kubica, J., Volpe, M., Agewall, S., Kereiakes, D.J., Kelm, M., 2015. Effects of Proprotein Convertase Subtilisin/Kexin Type 9 Antibodies in Adults With Hypercholesterolemia: A Systematic Review and Meta-analysis. Annals of internal medicine 163, 40-51.</w:t>
      </w:r>
    </w:p>
    <w:p w14:paraId="2526EF28" w14:textId="77777777" w:rsidR="00FC1D7A" w:rsidRPr="00FC1D7A" w:rsidRDefault="00FC1D7A" w:rsidP="00FC1D7A">
      <w:pPr>
        <w:pStyle w:val="EndNoteBibliography"/>
        <w:spacing w:after="0"/>
        <w:ind w:left="720" w:hanging="720"/>
      </w:pPr>
      <w:r w:rsidRPr="00FC1D7A">
        <w:t>Netea, M.G., Demacker, P.N., Kullberg, B.J., Boerman, O.C., Verschueren, I., Stalenhoef, A.F., van der Meer, J.W., 1996. Low-density lipoprotein receptor-deficient mice are protected against lethal endotoxemia and severe gram-negative infections. The Journal of clinical investigation 97, 1366-1372.</w:t>
      </w:r>
    </w:p>
    <w:p w14:paraId="3D9F7EA6" w14:textId="77777777" w:rsidR="00FC1D7A" w:rsidRPr="00FC1D7A" w:rsidRDefault="00FC1D7A" w:rsidP="00FC1D7A">
      <w:pPr>
        <w:pStyle w:val="EndNoteBibliography"/>
        <w:spacing w:after="0"/>
        <w:ind w:left="720" w:hanging="720"/>
      </w:pPr>
      <w:r w:rsidRPr="00FC1D7A">
        <w:t>Norata, G.D., Banfi, C., Pirillo, A., Tremoli, E., Hamsten, A., Catapano, A.L., Eriksson, P., 2004. Oxidised-HDL3 induces the expression of PAI-1 in human endothelial cells. Role of p38MAPK activation and mRNA stabilization. Br J Haematol 127, 97-104.</w:t>
      </w:r>
    </w:p>
    <w:p w14:paraId="0EFBD5B5" w14:textId="77777777" w:rsidR="00FC1D7A" w:rsidRPr="00FC1D7A" w:rsidRDefault="00FC1D7A" w:rsidP="00FC1D7A">
      <w:pPr>
        <w:pStyle w:val="EndNoteBibliography"/>
        <w:spacing w:after="0"/>
        <w:ind w:left="720" w:hanging="720"/>
      </w:pPr>
      <w:r w:rsidRPr="00FC1D7A">
        <w:t>O'Sullivan, O., Coakley, M., Lakshminarayanan, B., Conde, S., Claesson, M.J., Cusack, S., Fitzgerald, A.P., O'Toole, P.W., Stanton, C., Ross, R.P., 2013. Alterations in intestinal microbiota of elderly Irish subjects post-antibiotic therapy. J Antimicrob Chemother 68, 214-221.</w:t>
      </w:r>
    </w:p>
    <w:p w14:paraId="7D61A706" w14:textId="77777777" w:rsidR="00FC1D7A" w:rsidRPr="00FC1D7A" w:rsidRDefault="00FC1D7A" w:rsidP="00FC1D7A">
      <w:pPr>
        <w:pStyle w:val="EndNoteBibliography"/>
        <w:spacing w:after="0"/>
        <w:ind w:left="720" w:hanging="720"/>
      </w:pPr>
      <w:r w:rsidRPr="00FC1D7A">
        <w:t>Ohashi, R., Mu, H., Wang, X., Yao, Q., Chen, C., 2005. Reverse cholesterol transport and cholesterol efflux in atherosclerosis. QJM 98, 845-856.</w:t>
      </w:r>
    </w:p>
    <w:p w14:paraId="1A1583F9" w14:textId="77777777" w:rsidR="00FC1D7A" w:rsidRPr="00FC1D7A" w:rsidRDefault="00FC1D7A" w:rsidP="00FC1D7A">
      <w:pPr>
        <w:pStyle w:val="EndNoteBibliography"/>
        <w:spacing w:after="0"/>
        <w:ind w:left="720" w:hanging="720"/>
      </w:pPr>
      <w:r w:rsidRPr="00FC1D7A">
        <w:t>Oner, O., Aslim, B., Aydas, S.B., 2014. Mechanisms of cholesterol-lowering effects of lactobacilli and bifidobacteria strains as potential probiotics with their bsh gene analysis. J Mol Microbiol Biotechnol 24, 12-18.</w:t>
      </w:r>
    </w:p>
    <w:p w14:paraId="7AE484E7" w14:textId="77777777" w:rsidR="00FC1D7A" w:rsidRPr="00FC1D7A" w:rsidRDefault="00FC1D7A" w:rsidP="00FC1D7A">
      <w:pPr>
        <w:pStyle w:val="EndNoteBibliography"/>
        <w:spacing w:after="0"/>
        <w:ind w:left="720" w:hanging="720"/>
      </w:pPr>
      <w:r w:rsidRPr="00FC1D7A">
        <w:t>Paalvast, Y., Kuivenhoven, J.A., Groen, A.K., 2015. Evaluating computational models of cholesterol metabolism. Biochimica et Biophysica Acta (BBA) - Molecular and Cell Biology of Lipids 1851, 1360-1376.</w:t>
      </w:r>
    </w:p>
    <w:p w14:paraId="3340A20C" w14:textId="77777777" w:rsidR="00FC1D7A" w:rsidRPr="00FC1D7A" w:rsidRDefault="00FC1D7A" w:rsidP="00FC1D7A">
      <w:pPr>
        <w:pStyle w:val="EndNoteBibliography"/>
        <w:spacing w:after="0"/>
        <w:ind w:left="720" w:hanging="720"/>
      </w:pPr>
      <w:r w:rsidRPr="00FC1D7A">
        <w:lastRenderedPageBreak/>
        <w:t>Parini, P., Angelin, B., Rudling, M., 1999. Cholesterol and lipoprotein metabolism in aging: reversal of hypercholesterolemia by growth hormone treatment in old rats. Arterioscler Thromb Vasc Biol 19, 832-839.</w:t>
      </w:r>
    </w:p>
    <w:p w14:paraId="6D1F5052" w14:textId="77777777" w:rsidR="00FC1D7A" w:rsidRPr="00FC1D7A" w:rsidRDefault="00FC1D7A" w:rsidP="00FC1D7A">
      <w:pPr>
        <w:pStyle w:val="EndNoteBibliography"/>
        <w:spacing w:after="0"/>
        <w:ind w:left="720" w:hanging="720"/>
      </w:pPr>
      <w:r w:rsidRPr="00FC1D7A">
        <w:t>Park, S.-H., Kim, K.-A., Ahn, Y.-T., Jeong, J.-J., Huh, C.-S., Kim, D.-H., 2015. Comparative analysis of gut microbiota in elderly people of urbanized towns and longevity villages. BMC Microbiology 15, 49.</w:t>
      </w:r>
    </w:p>
    <w:p w14:paraId="0EEF6CAC" w14:textId="77777777" w:rsidR="00FC1D7A" w:rsidRPr="00FC1D7A" w:rsidRDefault="00FC1D7A" w:rsidP="00FC1D7A">
      <w:pPr>
        <w:pStyle w:val="EndNoteBibliography"/>
        <w:spacing w:after="0"/>
        <w:ind w:left="720" w:hanging="720"/>
      </w:pPr>
      <w:r w:rsidRPr="00FC1D7A">
        <w:t>Parton, A., McGilligan, V., O’Kane, M., Baldrick, F.R., Watterson, S., 2015. Computational modelling of atherosclerosis. Briefings in Bioinformatics.</w:t>
      </w:r>
    </w:p>
    <w:p w14:paraId="3E85D37E" w14:textId="77777777" w:rsidR="00FC1D7A" w:rsidRPr="00FC1D7A" w:rsidRDefault="00FC1D7A" w:rsidP="00FC1D7A">
      <w:pPr>
        <w:pStyle w:val="EndNoteBibliography"/>
        <w:spacing w:after="0"/>
        <w:ind w:left="720" w:hanging="720"/>
      </w:pPr>
      <w:r w:rsidRPr="00FC1D7A">
        <w:t>Patel, S., Shukla, R., Goyal, A., 2015. Probiotics in valorization of innate immunity across various animal models. Journal of Functional Foods 14, 549-561.</w:t>
      </w:r>
    </w:p>
    <w:p w14:paraId="2B78BA70" w14:textId="77777777" w:rsidR="00FC1D7A" w:rsidRPr="00FC1D7A" w:rsidRDefault="00FC1D7A" w:rsidP="00FC1D7A">
      <w:pPr>
        <w:pStyle w:val="EndNoteBibliography"/>
        <w:spacing w:after="0"/>
        <w:ind w:left="720" w:hanging="720"/>
      </w:pPr>
      <w:r w:rsidRPr="00FC1D7A">
        <w:t>Peterson, T.R., Sengupta, S.S., Harris, T.E., Carmack, A.E., Kang, S.A., Balderas, E., Guertin, D.A., Madden, K.L., Carpenter, A.E., Finck, B.N., Sabatini, D.M., 2011. mTOR complex 1 regulates lipin 1 localization to control the SREBP pathway. Cell 146, 408-420.</w:t>
      </w:r>
    </w:p>
    <w:p w14:paraId="63497982" w14:textId="77777777" w:rsidR="00FC1D7A" w:rsidRPr="00FC1D7A" w:rsidRDefault="00FC1D7A" w:rsidP="00FC1D7A">
      <w:pPr>
        <w:pStyle w:val="EndNoteBibliography"/>
        <w:spacing w:after="0"/>
        <w:ind w:left="720" w:hanging="720"/>
      </w:pPr>
      <w:r w:rsidRPr="00FC1D7A">
        <w:t>Phillips, M.C., 2014. Apolipoprotein E isoforms and lipoprotein metabolism. IUBMB Life 66, 616-623.</w:t>
      </w:r>
    </w:p>
    <w:p w14:paraId="7CED4CD1" w14:textId="77777777" w:rsidR="00FC1D7A" w:rsidRPr="00FC1D7A" w:rsidRDefault="00FC1D7A" w:rsidP="00FC1D7A">
      <w:pPr>
        <w:pStyle w:val="EndNoteBibliography"/>
        <w:spacing w:after="0"/>
        <w:ind w:left="720" w:hanging="720"/>
      </w:pPr>
      <w:r w:rsidRPr="00FC1D7A">
        <w:t>Planavila, A., Iglesias, R., Giralt, M., Villarroya, F., 2011. Sirt1 acts in association with PPARalpha to protect the heart from hypertrophy, metabolic dysregulation, and inflammation. Cardiovascular research 90, 276-284.</w:t>
      </w:r>
    </w:p>
    <w:p w14:paraId="21017EDC" w14:textId="77777777" w:rsidR="00FC1D7A" w:rsidRPr="00FC1D7A" w:rsidRDefault="00FC1D7A" w:rsidP="00FC1D7A">
      <w:pPr>
        <w:pStyle w:val="EndNoteBibliography"/>
        <w:spacing w:after="0"/>
        <w:ind w:left="720" w:hanging="720"/>
      </w:pPr>
      <w:r w:rsidRPr="00FC1D7A">
        <w:t>Polisecki, E., Peter, I., Simon, J.S., Hegele, R.A., Robertson, M., Ford, I., Shepherd, J., Packard, C., Jukema, J.W., de Craen, A.J.M., Westendorp, R.G.J., Buckley, B.M., Schaefer, E.J., on behalf of the Prospective Study of Pravastatin in the Elderly at Risk, I., 2010. Genetic variation at the NPC1L1 gene locus, plasma lipoproteins, and heart disease risk in the elderly. Journal of lipid research 51, 1201-1207.</w:t>
      </w:r>
    </w:p>
    <w:p w14:paraId="3F78EC1A" w14:textId="77777777" w:rsidR="00FC1D7A" w:rsidRPr="00FC1D7A" w:rsidRDefault="00FC1D7A" w:rsidP="00FC1D7A">
      <w:pPr>
        <w:pStyle w:val="EndNoteBibliography"/>
        <w:spacing w:after="0"/>
        <w:ind w:left="720" w:hanging="720"/>
      </w:pPr>
      <w:r w:rsidRPr="00FC1D7A">
        <w:t>Popov, D., 2010. Endothelial cell dysfunction in hyperglycemia: Phenotypic change, intracellular signaling modification, ultrastructural alteration, and potential clinical outcomes. International Journal of Diabetes Mellitus 2, 189-195.</w:t>
      </w:r>
    </w:p>
    <w:p w14:paraId="1BEB3A3F" w14:textId="77777777" w:rsidR="00FC1D7A" w:rsidRPr="00FC1D7A" w:rsidRDefault="00FC1D7A" w:rsidP="00FC1D7A">
      <w:pPr>
        <w:pStyle w:val="EndNoteBibliography"/>
        <w:spacing w:after="0"/>
        <w:ind w:left="720" w:hanging="720"/>
      </w:pPr>
      <w:r w:rsidRPr="00FC1D7A">
        <w:t>Puska, P., 1973. The North Karelia project: an attempt at community prevention of cardiovascular disease. WHO Chron 27, 55-58.</w:t>
      </w:r>
    </w:p>
    <w:p w14:paraId="03DE7078" w14:textId="77777777" w:rsidR="00FC1D7A" w:rsidRPr="00FC1D7A" w:rsidRDefault="00FC1D7A" w:rsidP="00FC1D7A">
      <w:pPr>
        <w:pStyle w:val="EndNoteBibliography"/>
        <w:spacing w:after="0"/>
        <w:ind w:left="720" w:hanging="720"/>
      </w:pPr>
      <w:r w:rsidRPr="00FC1D7A">
        <w:t>Puska, P., 2008. The North Karelia Project: 30 years successfully preventing chronic diseases. Diabetes Voice 53, 26-29.</w:t>
      </w:r>
    </w:p>
    <w:p w14:paraId="0ABA88C8" w14:textId="77777777" w:rsidR="00FC1D7A" w:rsidRPr="00FC1D7A" w:rsidRDefault="00FC1D7A" w:rsidP="00FC1D7A">
      <w:pPr>
        <w:pStyle w:val="EndNoteBibliography"/>
        <w:spacing w:after="0"/>
        <w:ind w:left="720" w:hanging="720"/>
      </w:pPr>
      <w:r w:rsidRPr="00FC1D7A">
        <w:t>Puska, P., Tuomilehto, J., Salonen, J., Neittaanmäki, L., Maki, J., Virtamo, J., Nissinen, A., Koskela, K., Takalo, T., 1979. Changes in coronary risk factors during comprehensive five-year community programme to control cardiovascular diseases (North Karelia project). British Medical Journal 2, 1173-1178.</w:t>
      </w:r>
    </w:p>
    <w:p w14:paraId="159FD05A" w14:textId="77777777" w:rsidR="00FC1D7A" w:rsidRPr="00FC1D7A" w:rsidRDefault="00FC1D7A" w:rsidP="00FC1D7A">
      <w:pPr>
        <w:pStyle w:val="EndNoteBibliography"/>
        <w:spacing w:after="0"/>
        <w:ind w:left="720" w:hanging="720"/>
      </w:pPr>
      <w:r w:rsidRPr="00FC1D7A">
        <w:t>Rader, D.J., Schaefer, J.R., Lohse, P., Ikewaki, K., Thomas, F., Harris, W.A., Zech, L.A., Dujovne, C.A., Brewer, H.B., Jr., 1993. Increased production of apolipoprotein A-I associated with elevated plasma levels of high-density lipoproteins, apolipoprotein A-I, and lipoprotein A-I in a patient with familial hyperalphalipoproteinemia. Metabolism 42, 1429-1434.</w:t>
      </w:r>
    </w:p>
    <w:p w14:paraId="35555C48" w14:textId="77777777" w:rsidR="00FC1D7A" w:rsidRPr="00FC1D7A" w:rsidRDefault="00FC1D7A" w:rsidP="00FC1D7A">
      <w:pPr>
        <w:pStyle w:val="EndNoteBibliography"/>
        <w:spacing w:after="0"/>
        <w:ind w:left="720" w:hanging="720"/>
      </w:pPr>
      <w:r w:rsidRPr="00FC1D7A">
        <w:t>Rampelli, S., Candela, M., Turroni, S., Biagi, E., Collino, S., Franceschi, C., O'Toole, P.W., Brigidi, P., 2013. Functional metagenomic profiling of intestinal microbiome in extreme ageing. Aging (Albany NY) 5, 902-912.</w:t>
      </w:r>
    </w:p>
    <w:p w14:paraId="6A447657" w14:textId="77777777" w:rsidR="00FC1D7A" w:rsidRPr="00FC1D7A" w:rsidRDefault="00FC1D7A" w:rsidP="00FC1D7A">
      <w:pPr>
        <w:pStyle w:val="EndNoteBibliography"/>
        <w:spacing w:after="0"/>
        <w:ind w:left="720" w:hanging="720"/>
      </w:pPr>
      <w:r w:rsidRPr="00FC1D7A">
        <w:t>Repa, J.J., Berge, K.E., Pomajzl, C., Richardson, J.A., Hobbs, H., Mangelsdorf, D.J., 2002. Regulation of ATP-binding Cassette Sterol Transporters ABCG5 and ABCG8 by the Liver X Receptors α and β. Journal of Biological Chemistry 277, 18793-18800.</w:t>
      </w:r>
    </w:p>
    <w:p w14:paraId="6F515A7B" w14:textId="77777777" w:rsidR="00FC1D7A" w:rsidRPr="00FC1D7A" w:rsidRDefault="00FC1D7A" w:rsidP="00FC1D7A">
      <w:pPr>
        <w:pStyle w:val="EndNoteBibliography"/>
        <w:spacing w:after="0"/>
        <w:ind w:left="720" w:hanging="720"/>
      </w:pPr>
      <w:r w:rsidRPr="00FC1D7A">
        <w:t>Rhinn, H., Fujita, R., Qiang, L., Cheng, R., Lee, J.H., Abeliovich, A., 2013. Integrative genomics identifies APOE ε4 effectors in Alzheimer's disease. Nature 500, 45-50.</w:t>
      </w:r>
    </w:p>
    <w:p w14:paraId="61B0CE45" w14:textId="77777777" w:rsidR="00FC1D7A" w:rsidRPr="00FC1D7A" w:rsidRDefault="00FC1D7A" w:rsidP="00FC1D7A">
      <w:pPr>
        <w:pStyle w:val="EndNoteBibliography"/>
        <w:spacing w:after="0"/>
        <w:ind w:left="720" w:hanging="720"/>
      </w:pPr>
      <w:r w:rsidRPr="00FC1D7A">
        <w:t>Richard, C., Couture, P., Desroches, S., Benjannet, S., Seidah, N.G., Lichtenstein, A.H., Lamarche, B., 2012. Effect of the Mediterranean diet with and without weight loss on surrogate markers of cholesterol homeostasis in men with the metabolic syndrome. Br J Nutr 107, 705-711.</w:t>
      </w:r>
    </w:p>
    <w:p w14:paraId="2E4D7C1B" w14:textId="77777777" w:rsidR="00FC1D7A" w:rsidRPr="00FC1D7A" w:rsidRDefault="00FC1D7A" w:rsidP="00FC1D7A">
      <w:pPr>
        <w:pStyle w:val="EndNoteBibliography"/>
        <w:spacing w:after="0"/>
        <w:ind w:left="720" w:hanging="720"/>
      </w:pPr>
      <w:r w:rsidRPr="00FC1D7A">
        <w:t xml:space="preserve">Ridaura, V.K., Faith, J.J., Rey, F.E., Cheng, J., Duncan, A.E., Kau, A.L., Griffin, N.W., Lombard, V., Henrissat, B., Bain, J.R., Muehlbauer, M.J., Ilkayeva, O., Semenkovich, C.F., Funai, K., Hayashi, D.K., Lyle, B.J., Martini, M.C., Ursell, L.K., Clemente, J.C., Van Treuren, W., Walters, W.A., </w:t>
      </w:r>
      <w:r w:rsidRPr="00FC1D7A">
        <w:lastRenderedPageBreak/>
        <w:t>Knight, R., Newgard, C.B., Heath, A.C., Gordon, J.I., 2013. Gut Microbiota from Twins Discordant for Obesity Modulate Metabolism in Mice. Science 341.</w:t>
      </w:r>
    </w:p>
    <w:p w14:paraId="03141CBA" w14:textId="77777777" w:rsidR="00FC1D7A" w:rsidRPr="00FC1D7A" w:rsidRDefault="00FC1D7A" w:rsidP="00FC1D7A">
      <w:pPr>
        <w:pStyle w:val="EndNoteBibliography"/>
        <w:spacing w:after="0"/>
        <w:ind w:left="720" w:hanging="720"/>
      </w:pPr>
      <w:r w:rsidRPr="00FC1D7A">
        <w:t>Rifai, L., Silver, M.A., 2015. A Review of the DASH Diet as an Optimal Dietary Plan for Symptomatic Heart Failure. Progress in Cardiovascular Diseases.</w:t>
      </w:r>
    </w:p>
    <w:p w14:paraId="358FF95B" w14:textId="77777777" w:rsidR="00FC1D7A" w:rsidRPr="00FC1D7A" w:rsidRDefault="00FC1D7A" w:rsidP="00FC1D7A">
      <w:pPr>
        <w:pStyle w:val="EndNoteBibliography"/>
        <w:spacing w:after="0"/>
        <w:ind w:left="720" w:hanging="720"/>
      </w:pPr>
      <w:r w:rsidRPr="00FC1D7A">
        <w:t>Ristow, M., Zarse, K., 2010. How increased oxidative stress promotes longevity and metabolic health: The concept of mitochondrial hormesis (mitohormesis). Exp Gerontol 45, 410-418.</w:t>
      </w:r>
    </w:p>
    <w:p w14:paraId="51FB0C1C" w14:textId="77777777" w:rsidR="00FC1D7A" w:rsidRPr="00FC1D7A" w:rsidRDefault="00FC1D7A" w:rsidP="00FC1D7A">
      <w:pPr>
        <w:pStyle w:val="EndNoteBibliography"/>
        <w:spacing w:after="0"/>
        <w:ind w:left="720" w:hanging="720"/>
      </w:pPr>
      <w:r w:rsidRPr="00FC1D7A">
        <w:t>Rosenfeld, M.E., Campbell, L.A., 2011. Pathogens and atherosclerosis: update on the potential contribution of multiple infectious organisms to the pathogenesis of atherosclerosis. Thromb Haemost 106, 858-867.</w:t>
      </w:r>
    </w:p>
    <w:p w14:paraId="208C5473" w14:textId="77777777" w:rsidR="00FC1D7A" w:rsidRPr="00FC1D7A" w:rsidRDefault="00FC1D7A" w:rsidP="00FC1D7A">
      <w:pPr>
        <w:pStyle w:val="EndNoteBibliography"/>
        <w:spacing w:after="0"/>
        <w:ind w:left="720" w:hanging="720"/>
      </w:pPr>
      <w:r w:rsidRPr="00FC1D7A">
        <w:t>Ross, R., Masuda, J., Raines, E., Gown, A., Katsuda, S., Sasahara, M., Malden, L., Masuko, H., Sato, H., 1990. Localization of PDGF-B protein in macrophages in all phases of atherogenesis. Science 248, 1009-1012.</w:t>
      </w:r>
    </w:p>
    <w:p w14:paraId="0C9F0323" w14:textId="77777777" w:rsidR="00FC1D7A" w:rsidRPr="00FC1D7A" w:rsidRDefault="00FC1D7A" w:rsidP="00FC1D7A">
      <w:pPr>
        <w:pStyle w:val="EndNoteBibliography"/>
        <w:spacing w:after="0"/>
        <w:ind w:left="720" w:hanging="720"/>
      </w:pPr>
      <w:r w:rsidRPr="00FC1D7A">
        <w:t>Salas-Salvadó, J., Bulló, M., Babio, N., Martínez-González, M.Á., Ibarrola-Jurado, N., Basora, J., Estruch, R., Covas, M.I., Corella, D., Arós, F., Ruiz-Gutiérrez, V., Ros, E., Investigators, f.t.P.S., 2011. Reduction in the Incidence of Type 2 Diabetes With the Mediterranean Diet: Results of the PREDIMED-Reus nutrition intervention randomized trial. Diabetes Care 34, 14-19.</w:t>
      </w:r>
    </w:p>
    <w:p w14:paraId="37A249C9" w14:textId="77777777" w:rsidR="00FC1D7A" w:rsidRPr="00FC1D7A" w:rsidRDefault="00FC1D7A" w:rsidP="00FC1D7A">
      <w:pPr>
        <w:pStyle w:val="EndNoteBibliography"/>
        <w:spacing w:after="0"/>
        <w:ind w:left="720" w:hanging="720"/>
      </w:pPr>
      <w:r w:rsidRPr="00FC1D7A">
        <w:t>Salemans, J.M., Nagengast, F.M., Tangerman, A., van Schaik, A., Hopman, W.P., de Haan, A.F., Jansen, J.B., 1993. Effect of ageing on postprandial conjugated and unconjugated serum bile acid levels in healthy subjects. Eur J Clin Invest 23, 192-198.</w:t>
      </w:r>
    </w:p>
    <w:p w14:paraId="048167BF" w14:textId="77777777" w:rsidR="00FC1D7A" w:rsidRPr="00FC1D7A" w:rsidRDefault="00FC1D7A" w:rsidP="00FC1D7A">
      <w:pPr>
        <w:pStyle w:val="EndNoteBibliography"/>
        <w:spacing w:after="0"/>
        <w:ind w:left="720" w:hanging="720"/>
      </w:pPr>
      <w:r w:rsidRPr="00FC1D7A">
        <w:t>Sane, A.T., Sinnett, D., Delvin, E., Bendayan, M., Marcil, V., Menard, D., Beaulieu, J.F., Levy, E., 2006. Localization and role of NPC1L1 in cholesterol absorption in human intestine. Journal of lipid research 47, 2112-2120.</w:t>
      </w:r>
    </w:p>
    <w:p w14:paraId="4DAF4D0D" w14:textId="77777777" w:rsidR="00FC1D7A" w:rsidRPr="00FC1D7A" w:rsidRDefault="00FC1D7A" w:rsidP="00FC1D7A">
      <w:pPr>
        <w:pStyle w:val="EndNoteBibliography"/>
        <w:spacing w:after="0"/>
        <w:ind w:left="720" w:hanging="720"/>
      </w:pPr>
      <w:r w:rsidRPr="00FC1D7A">
        <w:t>Saneei, P., Salehi-Abargouei, A., Esmaillzadeh, A., Azadbakht, L., 2014. Influence of Dietary Approaches to Stop Hypertension (DASH) diet on blood pressure: A systematic review and meta-analysis on randomized controlled trials. Nutrition, Metabolism and Cardiovascular Diseases 24, 1253-1261.</w:t>
      </w:r>
    </w:p>
    <w:p w14:paraId="15F141C7" w14:textId="77777777" w:rsidR="00FC1D7A" w:rsidRPr="00FC1D7A" w:rsidRDefault="00FC1D7A" w:rsidP="00FC1D7A">
      <w:pPr>
        <w:pStyle w:val="EndNoteBibliography"/>
        <w:spacing w:after="0"/>
        <w:ind w:left="720" w:hanging="720"/>
      </w:pPr>
      <w:r w:rsidRPr="00FC1D7A">
        <w:t>Santoro, A., Pini, E., Scurti, M., Palmas, G., Berendsen, A., Brzozowska, A., Pietruszka, B., Szczecinska, A., Cano, N., Meunier, N., de Groot, C.P.G.M., Feskens, E., Fairweather-Tait, S., Salvioli, S., Capri, M., Brigidi, P., Franceschi, C., Fabbri, C., Bertarelli, C., Izzi, M., Mazzocchi, M., Chardigny, J.M., Morio, B., Rossi, D., Notarfonso, M., O’Toole, P.W., Cashman, K., Carding, S.R., Nicoletti, C., Jacobs, D., Xipsiti, M., Fernandez, L., Wills, J., Irz, X., Kuosmanen, N., Gonos, E.S., Voutetakis, K., Salmon, M., Toussaint, O., Traill, B.W., Nocella, G., Caracciolo, B., Xu, W., Mikko, I., Tuure, T., Brummer, R., Kadi, F., Breton, S., Triomphe, M., Magario, G., Villani, F., Pancrazio, A., Teufner, B., Stocker, J., Echevarría, F.J., Iglesias, J.R., Smrž, F., Krejcirova, L., Koytsomitropoulou, E., Georgakidis, K., Yornuk, R., Ucar, C., Van Ommen, B., Bouwman, J., Collino, S., Jankovics, C., Losó, A., de Vos, W., Fuentes, S., Commelin, E., 2014. Combating inflammaging through a Mediterranean whole diet approach: The NU-AGE project's conceptual framework and design. Mechanisms of Ageing and Development 136–137, 3-13.</w:t>
      </w:r>
    </w:p>
    <w:p w14:paraId="7BCA13CA" w14:textId="77777777" w:rsidR="00FC1D7A" w:rsidRPr="00FC1D7A" w:rsidRDefault="00FC1D7A" w:rsidP="00FC1D7A">
      <w:pPr>
        <w:pStyle w:val="EndNoteBibliography"/>
        <w:spacing w:after="0"/>
        <w:ind w:left="720" w:hanging="720"/>
      </w:pPr>
      <w:r w:rsidRPr="00FC1D7A">
        <w:t>Satoh, A., Stein, L., Imai, S., 2011. The role of mammalian sirtuins in the regulation of metabolism, aging, and longevity. Handbook of experimental pharmacology 206, 125-162.</w:t>
      </w:r>
    </w:p>
    <w:p w14:paraId="7E4D6DA5" w14:textId="77777777" w:rsidR="00FC1D7A" w:rsidRPr="00FC1D7A" w:rsidRDefault="00FC1D7A" w:rsidP="00FC1D7A">
      <w:pPr>
        <w:pStyle w:val="EndNoteBibliography"/>
        <w:spacing w:after="0"/>
        <w:ind w:left="720" w:hanging="720"/>
      </w:pPr>
      <w:r w:rsidRPr="00FC1D7A">
        <w:t>Savignac, H.M., Tramullas, M., Kiely, B., Dinan, T.G., Cryan, J.F., 2015. Bifidobacteria modulate cognitive processes in an anxious mouse strain. Behav Brain Res 287, 59-72.</w:t>
      </w:r>
    </w:p>
    <w:p w14:paraId="2C297A3F" w14:textId="77777777" w:rsidR="00FC1D7A" w:rsidRPr="00FC1D7A" w:rsidRDefault="00FC1D7A" w:rsidP="00FC1D7A">
      <w:pPr>
        <w:pStyle w:val="EndNoteBibliography"/>
        <w:spacing w:after="0"/>
        <w:ind w:left="720" w:hanging="720"/>
      </w:pPr>
      <w:r w:rsidRPr="00FC1D7A">
        <w:t>Sayin, Sama I., Wahlström, A., Felin, J., Jäntti, S., Marschall, H.-U., Bamberg, K., Angelin, B., Hyötyläinen, T., Orešič, M., Bäckhed, F., 2013. Gut Microbiota Regulates Bile Acid Metabolism by Reducing the Levels of Tauro-beta-muricholic Acid, a Naturally Occurring FXR Antagonist. Cell metabolism 17, 225-235.</w:t>
      </w:r>
    </w:p>
    <w:p w14:paraId="3734CD93" w14:textId="77777777" w:rsidR="00FC1D7A" w:rsidRPr="00FC1D7A" w:rsidRDefault="00FC1D7A" w:rsidP="00FC1D7A">
      <w:pPr>
        <w:pStyle w:val="EndNoteBibliography"/>
        <w:spacing w:after="0"/>
        <w:ind w:left="720" w:hanging="720"/>
      </w:pPr>
      <w:r w:rsidRPr="00FC1D7A">
        <w:t>Schuijt, T.J., Lankelma, J.M., Scicluna, B.P., de Sousa e Melo, F., Roelofs, J.J.T.H., de Boer, J.D., Hoogendijk, A.J., de Beer, R., de Vos, A., Belzer, C., de Vos, W.M., van der Poll, T., Wiersinga, W.J., 2015. The gut microbiota plays a protective role in the host defence against pneumococcal pneumonia. Gut.</w:t>
      </w:r>
    </w:p>
    <w:p w14:paraId="12D7CC03" w14:textId="77777777" w:rsidR="00FC1D7A" w:rsidRPr="00FC1D7A" w:rsidRDefault="00FC1D7A" w:rsidP="00FC1D7A">
      <w:pPr>
        <w:pStyle w:val="EndNoteBibliography"/>
        <w:spacing w:after="0"/>
        <w:ind w:left="720" w:hanging="720"/>
      </w:pPr>
      <w:r w:rsidRPr="00FC1D7A">
        <w:lastRenderedPageBreak/>
        <w:t>Schulz, T.J., Zarse, K., Voigt, A., Urban, N., Birringer, M., Ristow, M., 2007. Glucose restriction extends Caenorhabditis elegans life span by inducing mitochondrial respiration and increasing oxidative stress. Cell metabolism 6, 280-293.</w:t>
      </w:r>
    </w:p>
    <w:p w14:paraId="110757F9" w14:textId="77777777" w:rsidR="00FC1D7A" w:rsidRPr="00FC1D7A" w:rsidRDefault="00FC1D7A" w:rsidP="00FC1D7A">
      <w:pPr>
        <w:pStyle w:val="EndNoteBibliography"/>
        <w:spacing w:after="0"/>
        <w:ind w:left="720" w:hanging="720"/>
      </w:pPr>
      <w:r w:rsidRPr="00FC1D7A">
        <w:t>Schupf, N., Barral, S., Perls, T., Newman, A., Christensen, K., Thyagarajan, B., Province, M., Rossi, W.K., Mayeux, R., 2013. Apolipoprotein E and Familial Longevity. Neurobiology of aging 34, 1287-1291.</w:t>
      </w:r>
    </w:p>
    <w:p w14:paraId="2A83872C" w14:textId="77777777" w:rsidR="00FC1D7A" w:rsidRPr="00FC1D7A" w:rsidRDefault="00FC1D7A" w:rsidP="00FC1D7A">
      <w:pPr>
        <w:pStyle w:val="EndNoteBibliography"/>
        <w:spacing w:after="0"/>
        <w:ind w:left="720" w:hanging="720"/>
      </w:pPr>
      <w:r w:rsidRPr="00FC1D7A">
        <w:t>Shankaran, H., Resat, H., Wiley, H.S., 2007. Cell Surface Receptors for Signal Transduction and Ligand Transport: A Design Principles Study. PLoS Comput Biol 3, e101.</w:t>
      </w:r>
    </w:p>
    <w:p w14:paraId="07CD4985" w14:textId="77777777" w:rsidR="00FC1D7A" w:rsidRPr="00FC1D7A" w:rsidRDefault="00FC1D7A" w:rsidP="00FC1D7A">
      <w:pPr>
        <w:pStyle w:val="EndNoteBibliography"/>
        <w:spacing w:after="0"/>
        <w:ind w:left="720" w:hanging="720"/>
      </w:pPr>
      <w:r w:rsidRPr="00FC1D7A">
        <w:t>Shayganni, E., Bahmani, M., Asgary, S., Rafieian-Kopaei, M., 2015. Inflammaging and cardiovascular disease: Management by medicinal plants. Phytomedicine.</w:t>
      </w:r>
    </w:p>
    <w:p w14:paraId="0AB24C53" w14:textId="77777777" w:rsidR="00FC1D7A" w:rsidRPr="00FC1D7A" w:rsidRDefault="00FC1D7A" w:rsidP="00FC1D7A">
      <w:pPr>
        <w:pStyle w:val="EndNoteBibliography"/>
        <w:spacing w:after="0"/>
        <w:ind w:left="720" w:hanging="720"/>
      </w:pPr>
      <w:r w:rsidRPr="00FC1D7A">
        <w:t>Shorten, P.R., Upreti, G.C., 2005. A mathematical model of fatty acid metabolism and VLDL assembly in human liver. Biochim Biophys Acta 1736, 94-108.</w:t>
      </w:r>
    </w:p>
    <w:p w14:paraId="72D00B72" w14:textId="77777777" w:rsidR="00FC1D7A" w:rsidRPr="00FC1D7A" w:rsidRDefault="00FC1D7A" w:rsidP="00FC1D7A">
      <w:pPr>
        <w:pStyle w:val="EndNoteBibliography"/>
        <w:spacing w:after="0"/>
        <w:ind w:left="720" w:hanging="720"/>
      </w:pPr>
      <w:r w:rsidRPr="00FC1D7A">
        <w:t>Simon, J.S., Karnoub, M.C., Devlin, D.J., Arreaza, M.G., Qiu, P., Monks, S.A., Severino, M.E., Deutsch, P., Palmisano, J., Sachs, A.B., Bayne, M.L., Plump, A.S., Schadt, E.E., 2005. Sequence variation in NPC1L1 and association with improved LDL-cholesterol lowering in response to ezetimibe treatment. Genomics 86, 648-656.</w:t>
      </w:r>
    </w:p>
    <w:p w14:paraId="7CC1DC6B" w14:textId="77777777" w:rsidR="00FC1D7A" w:rsidRPr="00FC1D7A" w:rsidRDefault="00FC1D7A" w:rsidP="00FC1D7A">
      <w:pPr>
        <w:pStyle w:val="EndNoteBibliography"/>
        <w:spacing w:after="0"/>
        <w:ind w:left="720" w:hanging="720"/>
      </w:pPr>
      <w:r w:rsidRPr="00FC1D7A">
        <w:t>Sips, F.L., Tiemann, C.A., Oosterveer, M.H., Groen, A.K., Hilbers, P.A., van Riel, N.A., 2014. A computational model for the analysis of lipoprotein distributions in the mouse: translating FPLC profiles to lipoprotein metabolism. PLoS Comput Biol 10, e1003579.</w:t>
      </w:r>
    </w:p>
    <w:p w14:paraId="7937CABF" w14:textId="77777777" w:rsidR="00FC1D7A" w:rsidRPr="00FC1D7A" w:rsidRDefault="00FC1D7A" w:rsidP="00FC1D7A">
      <w:pPr>
        <w:pStyle w:val="EndNoteBibliography"/>
        <w:spacing w:after="0"/>
        <w:ind w:left="720" w:hanging="720"/>
      </w:pPr>
      <w:r w:rsidRPr="00FC1D7A">
        <w:t>Soroka, C.J., Boyer, J.L., 2014. Biosynthesis and trafficking of the bile salt export pump, BSEP: therapeutic implications of BSEP mutations. Mol Aspects Med 37, 3-14.</w:t>
      </w:r>
    </w:p>
    <w:p w14:paraId="450371D2" w14:textId="77777777" w:rsidR="00FC1D7A" w:rsidRPr="00FC1D7A" w:rsidRDefault="00FC1D7A" w:rsidP="00FC1D7A">
      <w:pPr>
        <w:pStyle w:val="EndNoteBibliography"/>
        <w:spacing w:after="0"/>
        <w:ind w:left="720" w:hanging="720"/>
      </w:pPr>
      <w:r w:rsidRPr="00FC1D7A">
        <w:t>Soumyarani, V.S., Jayakumari, N., 2012. Oxidatively modified high density lipoprotein promotes inflammatory response in human monocytes-macrophages by enhanced production of ROS, TNF-alpha, MMP-9, and MMP-2. Mol Cell Biochem 366, 277-285.</w:t>
      </w:r>
    </w:p>
    <w:p w14:paraId="1BC1E1C5" w14:textId="77777777" w:rsidR="00FC1D7A" w:rsidRPr="00FC1D7A" w:rsidRDefault="00FC1D7A" w:rsidP="00FC1D7A">
      <w:pPr>
        <w:pStyle w:val="EndNoteBibliography"/>
        <w:spacing w:after="0"/>
        <w:ind w:left="720" w:hanging="720"/>
      </w:pPr>
      <w:r w:rsidRPr="00FC1D7A">
        <w:t>Spady, D.K., Turley, S.D., Dietschy, J.M., 1985. Receptor-independent low density lipoprotein transport in the rat in vivo. Quantitation, characterization, and metabolic consequences. The Journal of clinical investigation 76, 1113-1122.</w:t>
      </w:r>
    </w:p>
    <w:p w14:paraId="77AFE88B" w14:textId="77777777" w:rsidR="00FC1D7A" w:rsidRPr="00FC1D7A" w:rsidRDefault="00FC1D7A" w:rsidP="00FC1D7A">
      <w:pPr>
        <w:pStyle w:val="EndNoteBibliography"/>
        <w:spacing w:after="0"/>
        <w:ind w:left="720" w:hanging="720"/>
      </w:pPr>
      <w:r w:rsidRPr="00FC1D7A">
        <w:t>Steenbergen, L., Sellaro, R., van Hemert, S., Bosch, J.A., Colzato, L.S., 2015. A randomized controlled trial to test the effect of multispecies probiotics on cognitive reactivity to sad mood. Brain, Behavior, and Immunity 48, 258-264.</w:t>
      </w:r>
    </w:p>
    <w:p w14:paraId="7ACFBC24" w14:textId="77777777" w:rsidR="00FC1D7A" w:rsidRPr="00FC1D7A" w:rsidRDefault="00FC1D7A" w:rsidP="00FC1D7A">
      <w:pPr>
        <w:pStyle w:val="EndNoteBibliography"/>
        <w:spacing w:after="0"/>
        <w:ind w:left="720" w:hanging="720"/>
      </w:pPr>
      <w:r w:rsidRPr="00FC1D7A">
        <w:t>Stewart, T.M., Bhapkar, M., Das, S., Galan, K., Martin, C.K., McAdams, L., Pieper, C., Redman, L., Roberts, S., Stein, R.I., Rochon, J., Williamson, D.A., 2013. Comprehensive Assessment of Long-term Effects of Reducing Intake of Energy Phase 2 (CALERIE Phase 2) screening and recruitment: methods and results. Contemp Clin Trials 34, 10-20.</w:t>
      </w:r>
    </w:p>
    <w:p w14:paraId="7502BCF6" w14:textId="77777777" w:rsidR="00FC1D7A" w:rsidRPr="00FC1D7A" w:rsidRDefault="00FC1D7A" w:rsidP="00FC1D7A">
      <w:pPr>
        <w:pStyle w:val="EndNoteBibliography"/>
        <w:spacing w:after="0"/>
        <w:ind w:left="720" w:hanging="720"/>
      </w:pPr>
      <w:r w:rsidRPr="00FC1D7A">
        <w:t>Stitziel, N.O., Won, H.-H., Morrison, A.C., Peloso, G.M., Do, R., Lange, L.A., Fontanillas, P., Gupta, N., Duga, S., Goel, A., 2014. Inactivating mutations in NPC1L1 and protection from coronary heart disease. The New England journal of medicine 371, 2072-2082.</w:t>
      </w:r>
    </w:p>
    <w:p w14:paraId="6D2CCEC7" w14:textId="77777777" w:rsidR="00FC1D7A" w:rsidRPr="00FC1D7A" w:rsidRDefault="00FC1D7A" w:rsidP="00FC1D7A">
      <w:pPr>
        <w:pStyle w:val="EndNoteBibliography"/>
        <w:spacing w:after="0"/>
        <w:ind w:left="720" w:hanging="720"/>
      </w:pPr>
      <w:r w:rsidRPr="00FC1D7A">
        <w:t>Streppel, M.T., Ocke, M.C., Boshuizen, H.C., Kok, F.J., Kromhout, D., 2008. Dietary fiber intake in relation to coronary heart disease and all-cause mortality over 40 y: the Zutphen Study. Am J Clin Nutr 88, 1119-1125.</w:t>
      </w:r>
    </w:p>
    <w:p w14:paraId="41362C84" w14:textId="77777777" w:rsidR="00FC1D7A" w:rsidRPr="00FC1D7A" w:rsidRDefault="00FC1D7A" w:rsidP="00FC1D7A">
      <w:pPr>
        <w:pStyle w:val="EndNoteBibliography"/>
        <w:spacing w:after="0"/>
        <w:ind w:left="720" w:hanging="720"/>
      </w:pPr>
      <w:r w:rsidRPr="00FC1D7A">
        <w:t>Tancharoenrat, P., Ravindran, V., Zaefarian, F., Ravindran, G., 2014. Digestion of fat and fatty acids along the gastrointestinal tract of broiler chickens. Poultry Science 93, 371-379.</w:t>
      </w:r>
    </w:p>
    <w:p w14:paraId="5637CC2A" w14:textId="77777777" w:rsidR="00FC1D7A" w:rsidRPr="00FC1D7A" w:rsidRDefault="00FC1D7A" w:rsidP="00FC1D7A">
      <w:pPr>
        <w:pStyle w:val="EndNoteBibliography"/>
        <w:spacing w:after="0"/>
        <w:ind w:left="720" w:hanging="720"/>
      </w:pPr>
      <w:r w:rsidRPr="00FC1D7A">
        <w:t>Tao, R., Xiong, X., DePinho, R.A., Deng, C.X., Dong, X.C., 2013. Hepatic SREBP-2 and cholesterol biosynthesis are regulated by FoxO3 and Sirt6. Journal of lipid research 54, 2745-2753.</w:t>
      </w:r>
    </w:p>
    <w:p w14:paraId="5EF29655" w14:textId="77777777" w:rsidR="00FC1D7A" w:rsidRPr="00FC1D7A" w:rsidRDefault="00FC1D7A" w:rsidP="00FC1D7A">
      <w:pPr>
        <w:pStyle w:val="EndNoteBibliography"/>
        <w:spacing w:after="0"/>
        <w:ind w:left="720" w:hanging="720"/>
      </w:pPr>
      <w:r w:rsidRPr="00FC1D7A">
        <w:t>Taormina, G., Mirisola, M.G., 2014. Calorie Restriction in Mammals and Simple Model Organisms. BioMed Research International 2014, 10.</w:t>
      </w:r>
    </w:p>
    <w:p w14:paraId="17AAE373" w14:textId="77777777" w:rsidR="00FC1D7A" w:rsidRPr="00FC1D7A" w:rsidRDefault="00FC1D7A" w:rsidP="00FC1D7A">
      <w:pPr>
        <w:pStyle w:val="EndNoteBibliography"/>
        <w:spacing w:after="0"/>
        <w:ind w:left="720" w:hanging="720"/>
      </w:pPr>
      <w:r w:rsidRPr="00FC1D7A">
        <w:t>Tassi, S., Carta, S., Vene, R., Delfino, L., Ciriolo, M.R., Rubartelli, A., 2009. Pathogen-induced interleukin-1beta processing and secretion is regulated by a biphasic redox response. J Immunol 183, 1456-1462.</w:t>
      </w:r>
    </w:p>
    <w:p w14:paraId="61314858" w14:textId="77777777" w:rsidR="00FC1D7A" w:rsidRPr="00FC1D7A" w:rsidRDefault="00FC1D7A" w:rsidP="00FC1D7A">
      <w:pPr>
        <w:pStyle w:val="EndNoteBibliography"/>
        <w:spacing w:after="0"/>
        <w:ind w:left="720" w:hanging="720"/>
      </w:pPr>
      <w:r w:rsidRPr="00FC1D7A">
        <w:lastRenderedPageBreak/>
        <w:t>Tikellis, G., Sun, C., Gorin, M.B., Klein, R., Klein, B.E., Larsen, E.K., Siscovick, D.S., Hubbard, L.D., Wong, T.Y., 2007. Apolipoprotein e gene and age-related maculopathy in older individuals: the cardiovascular health study. Arch Ophthalmol 125, 68-73.</w:t>
      </w:r>
    </w:p>
    <w:p w14:paraId="3CA80EAA" w14:textId="77777777" w:rsidR="00FC1D7A" w:rsidRPr="00FC1D7A" w:rsidRDefault="00FC1D7A" w:rsidP="00FC1D7A">
      <w:pPr>
        <w:pStyle w:val="EndNoteBibliography"/>
        <w:spacing w:after="0"/>
        <w:ind w:left="720" w:hanging="720"/>
      </w:pPr>
      <w:r w:rsidRPr="00FC1D7A">
        <w:t>Trichopoulou, A., Lagiou, P., 1997. Healthy traditional Mediterranean diet: an expression of culture, history, and lifestyle. Nutr Rev 55, 383-389.</w:t>
      </w:r>
    </w:p>
    <w:p w14:paraId="1E723A36" w14:textId="77777777" w:rsidR="00FC1D7A" w:rsidRPr="00FC1D7A" w:rsidRDefault="00FC1D7A" w:rsidP="00FC1D7A">
      <w:pPr>
        <w:pStyle w:val="EndNoteBibliography"/>
        <w:spacing w:after="0"/>
        <w:ind w:left="720" w:hanging="720"/>
      </w:pPr>
      <w:r w:rsidRPr="00FC1D7A">
        <w:t>Uchida, K., Satoh, T., Chikai, T., Takase, H., Nomura, Y., Nakao, H., Takeuchi, N., 1996. Influence of cholesterol feeding on bile acid metabolism in young and aged germ-free rats. Jpn J Pharmacol 71, 113-118.</w:t>
      </w:r>
    </w:p>
    <w:p w14:paraId="7D62EBC6" w14:textId="77777777" w:rsidR="00FC1D7A" w:rsidRPr="00FC1D7A" w:rsidRDefault="00FC1D7A" w:rsidP="00FC1D7A">
      <w:pPr>
        <w:pStyle w:val="EndNoteBibliography"/>
        <w:spacing w:after="0"/>
        <w:ind w:left="720" w:hanging="720"/>
      </w:pPr>
      <w:r w:rsidRPr="00FC1D7A">
        <w:t>Vartiainen, E., Laatikainen, T., Peltonen, M., Juolevi, A., Mannisto, S., Sundvall, J., Jousilahti, P., Salomaa, V., Valsta, L., Puska, P., 2010. Thirty-five-year trends in cardiovascular risk factors in Finland. Int J Epidemiol 39, 504-518.</w:t>
      </w:r>
    </w:p>
    <w:p w14:paraId="4A681A9E" w14:textId="77777777" w:rsidR="00FC1D7A" w:rsidRPr="00FC1D7A" w:rsidRDefault="00FC1D7A" w:rsidP="00FC1D7A">
      <w:pPr>
        <w:pStyle w:val="EndNoteBibliography"/>
        <w:spacing w:after="0"/>
        <w:ind w:left="720" w:hanging="720"/>
      </w:pPr>
      <w:r w:rsidRPr="00FC1D7A">
        <w:t>Veniant, M.M., Zlot, C.H., Walzem, R.L., Pierotti, V., Driscoll, R., Dichek, D., Herz, J., Young, S.G., 1998. Lipoprotein clearance mechanisms in LDL receptor-deficient "Apo-B48-only" and "Apo-B100-only" mice. The Journal of clinical investigation 102, 1559-1568.</w:t>
      </w:r>
    </w:p>
    <w:p w14:paraId="285BF0AD" w14:textId="77777777" w:rsidR="00FC1D7A" w:rsidRPr="00FC1D7A" w:rsidRDefault="00FC1D7A" w:rsidP="00FC1D7A">
      <w:pPr>
        <w:pStyle w:val="EndNoteBibliography"/>
        <w:spacing w:after="0"/>
        <w:ind w:left="720" w:hanging="720"/>
      </w:pPr>
      <w:r w:rsidRPr="00FC1D7A">
        <w:t>Vogiatzi, G., Tousoulis, D., Stefanadis, C., 2009. The role of oxidative stress in atherosclerosis. Hellenic J Cardiol 50, 402-409.</w:t>
      </w:r>
    </w:p>
    <w:p w14:paraId="4FAC6187" w14:textId="77777777" w:rsidR="00FC1D7A" w:rsidRPr="00FC1D7A" w:rsidRDefault="00FC1D7A" w:rsidP="00FC1D7A">
      <w:pPr>
        <w:pStyle w:val="EndNoteBibliography"/>
        <w:spacing w:after="0"/>
        <w:ind w:left="720" w:hanging="720"/>
      </w:pPr>
      <w:r w:rsidRPr="00FC1D7A">
        <w:t>Wang, B.T., Ducker, G.S., Barczak, A.J., Barbeau, R., Erle, D.J., Shokat, K.M., 2011. The mammalian target of rapamycin regulates cholesterol biosynthetic gene expression and exhibits a rapamycin-resistant transcriptional profile. Proc Natl Acad Sci U S A 108, 15201-15206.</w:t>
      </w:r>
    </w:p>
    <w:p w14:paraId="580082B4" w14:textId="77777777" w:rsidR="00FC1D7A" w:rsidRPr="00FC1D7A" w:rsidRDefault="00FC1D7A" w:rsidP="00FC1D7A">
      <w:pPr>
        <w:pStyle w:val="EndNoteBibliography"/>
        <w:spacing w:after="0"/>
        <w:ind w:left="720" w:hanging="720"/>
      </w:pPr>
      <w:r w:rsidRPr="00FC1D7A">
        <w:t>Wang, F., Yu, T., Huang, G., Cai, D., Liang, X., Su, H., Zhu, Z., Li, D., Yang, Y., Shen, P., Mao, R., Yu, L., Zhao, M., Li, Q., 2015. Gut Microbiota Community and Its Assembly Associated with Age and Diet in Chinese Centenarians. J Microbiol Biotechnol 25, 1195-1204.</w:t>
      </w:r>
    </w:p>
    <w:p w14:paraId="5ABAA586" w14:textId="77777777" w:rsidR="00FC1D7A" w:rsidRPr="00FC1D7A" w:rsidRDefault="00FC1D7A" w:rsidP="00FC1D7A">
      <w:pPr>
        <w:pStyle w:val="EndNoteBibliography"/>
        <w:spacing w:after="0"/>
        <w:ind w:left="720" w:hanging="720"/>
      </w:pPr>
      <w:r w:rsidRPr="00FC1D7A">
        <w:t>Wang, H.H., Patel, S.B., Carey, M.C., Wang, D.Q.H., 2007. Quantifying Anomalous Intestinal Sterol Uptake, Lymphatic Transport, and Biliary Secretion in Abcg8(-/-) Mice. Hepatology (Baltimore, Md.) 45, 998-1006.</w:t>
      </w:r>
    </w:p>
    <w:p w14:paraId="4B7EC56A" w14:textId="77777777" w:rsidR="00FC1D7A" w:rsidRPr="00FC1D7A" w:rsidRDefault="00FC1D7A" w:rsidP="00FC1D7A">
      <w:pPr>
        <w:pStyle w:val="EndNoteBibliography"/>
        <w:spacing w:after="0"/>
        <w:ind w:left="720" w:hanging="720"/>
      </w:pPr>
      <w:r w:rsidRPr="00FC1D7A">
        <w:t>Wang, J., Qiang, H., Chen, D., Zhang, C., Zhuang, Y., 2002. CETP gene mutation (D442G) increases low-density lipoprotein particle size in patients with coronary heart disease. Clin Chim Acta 322, 85-90.</w:t>
      </w:r>
    </w:p>
    <w:p w14:paraId="336DC041" w14:textId="77777777" w:rsidR="00FC1D7A" w:rsidRPr="00FC1D7A" w:rsidRDefault="00FC1D7A" w:rsidP="00FC1D7A">
      <w:pPr>
        <w:pStyle w:val="EndNoteBibliography"/>
        <w:spacing w:after="0"/>
        <w:ind w:left="720" w:hanging="720"/>
      </w:pPr>
      <w:r w:rsidRPr="00FC1D7A">
        <w:t>Wang, J.C., Bennett, M., 2012. Aging and Atherosclerosis: Mechanisms, Functional Consequences, and Potential Therapeutics for Cellular Senescence. Circulation Research 111, 245-259.</w:t>
      </w:r>
    </w:p>
    <w:p w14:paraId="5A6E8F64" w14:textId="77777777" w:rsidR="00FC1D7A" w:rsidRPr="00FC1D7A" w:rsidRDefault="00FC1D7A" w:rsidP="00FC1D7A">
      <w:pPr>
        <w:pStyle w:val="EndNoteBibliography"/>
        <w:spacing w:after="0"/>
        <w:ind w:left="720" w:hanging="720"/>
      </w:pPr>
      <w:r w:rsidRPr="00FC1D7A">
        <w:t>Wang, Y., Ji, L., Jiang, R., Zheng, L., Liu, D., 2014. Oxidized high-density lipoprotein induces the proliferation and migration of vascular smooth muscle cells by promoting the production of ROS. J Atheroscler Thromb 21, 204-216.</w:t>
      </w:r>
    </w:p>
    <w:p w14:paraId="25C79BA6" w14:textId="77777777" w:rsidR="00FC1D7A" w:rsidRPr="00FC1D7A" w:rsidRDefault="00FC1D7A" w:rsidP="00FC1D7A">
      <w:pPr>
        <w:pStyle w:val="EndNoteBibliography"/>
        <w:spacing w:after="0"/>
        <w:ind w:left="720" w:hanging="720"/>
      </w:pPr>
      <w:r w:rsidRPr="00FC1D7A">
        <w:t>Watterson, S., Guerriero, M.L., Blanc, M., Mazein, A., Loewe, L., Robertson, K.A., Gibbs, H., Shui, G., Wenk, M.R., Hillston, J., Ghazal, P., 2013. A model of flux regulation in the cholesterol biosynthesis pathway: Immune mediated graduated flux reduction versus statin-like led stepped flux reduction. Biochimie 95, 613-621.</w:t>
      </w:r>
    </w:p>
    <w:p w14:paraId="45B8D1C4" w14:textId="77777777" w:rsidR="00FC1D7A" w:rsidRPr="00FC1D7A" w:rsidRDefault="00FC1D7A" w:rsidP="00FC1D7A">
      <w:pPr>
        <w:pStyle w:val="EndNoteBibliography"/>
        <w:spacing w:after="0"/>
        <w:ind w:left="720" w:hanging="720"/>
      </w:pPr>
      <w:r w:rsidRPr="00FC1D7A">
        <w:t>Wattis, J.A., O'Malley, B., Blackburn, H., Pickersgill, L., Panovska, J., Byrne, H.M., Jackson, K.G., 2008. Mathematical model for low density lipoprotein (LDL) endocytosis by hepatocytes. Bull Math Biol 70, 2303-2333.</w:t>
      </w:r>
    </w:p>
    <w:p w14:paraId="0F9D12AF" w14:textId="77777777" w:rsidR="00FC1D7A" w:rsidRPr="00FC1D7A" w:rsidRDefault="00FC1D7A" w:rsidP="00FC1D7A">
      <w:pPr>
        <w:pStyle w:val="EndNoteBibliography"/>
        <w:spacing w:after="0"/>
        <w:ind w:left="720" w:hanging="720"/>
      </w:pPr>
      <w:r w:rsidRPr="00FC1D7A">
        <w:t>Wei, D., Tao, R., Zhang, Y., White, M.F., Dong, X.C., 2011. Feedback regulation of hepatic gluconeogenesis through modulation of SHP/Nr0b2 gene expression by Sirt1 and FoxO1. American journal of physiology. Endocrinology and metabolism 300, E312-320.</w:t>
      </w:r>
    </w:p>
    <w:p w14:paraId="5686F2E3" w14:textId="77777777" w:rsidR="00FC1D7A" w:rsidRPr="00FC1D7A" w:rsidRDefault="00FC1D7A" w:rsidP="00FC1D7A">
      <w:pPr>
        <w:pStyle w:val="EndNoteBibliography"/>
        <w:spacing w:after="0"/>
        <w:ind w:left="720" w:hanging="720"/>
      </w:pPr>
      <w:r w:rsidRPr="00FC1D7A">
        <w:t>Westerterp, M., van der Hoogt, C.C., de Haan, W., Offerman, E.H., Dallinga-Thie, G.M., Jukema, J.W., Havekes, L.M., Rensen, P.C.N., 2006. Cholesteryl Ester Transfer Protein Decreases High-Density Lipoprotein and Severely Aggravates Atherosclerosis in APOE*3-Leiden Mice. Arteriosclerosis, Thrombosis, and Vascular Biology 26, 2552-2559.</w:t>
      </w:r>
    </w:p>
    <w:p w14:paraId="76237E24" w14:textId="77777777" w:rsidR="00FC1D7A" w:rsidRPr="00FC1D7A" w:rsidRDefault="00FC1D7A" w:rsidP="00FC1D7A">
      <w:pPr>
        <w:pStyle w:val="EndNoteBibliography"/>
        <w:spacing w:after="0"/>
        <w:ind w:left="720" w:hanging="720"/>
      </w:pPr>
      <w:r w:rsidRPr="00FC1D7A">
        <w:t>WHO, 2015. Life expectancy data by country.</w:t>
      </w:r>
    </w:p>
    <w:p w14:paraId="3741894E" w14:textId="77777777" w:rsidR="00FC1D7A" w:rsidRPr="00FC1D7A" w:rsidRDefault="00FC1D7A" w:rsidP="00FC1D7A">
      <w:pPr>
        <w:pStyle w:val="EndNoteBibliography"/>
        <w:spacing w:after="0"/>
        <w:ind w:left="720" w:hanging="720"/>
      </w:pPr>
      <w:r w:rsidRPr="00FC1D7A">
        <w:t xml:space="preserve">Wikgren, M., Karlsson, T., Nilbrink, T., Nordfjall, K., Hultdin, J., Sleegers, K., Van Broeckhoven, C., Nyberg, L., Roos, G., Nilsson, L.G., Adolfsson, R., Norrback, K.F., 2012. APOE epsilon4 is </w:t>
      </w:r>
      <w:r w:rsidRPr="00FC1D7A">
        <w:lastRenderedPageBreak/>
        <w:t>associated with longer telomeres, and longer telomeres among epsilon4 carriers predicts worse episodic memory. Neurobiol Aging 33, 335-344.</w:t>
      </w:r>
    </w:p>
    <w:p w14:paraId="68CCB855" w14:textId="77777777" w:rsidR="00FC1D7A" w:rsidRPr="00FC1D7A" w:rsidRDefault="00FC1D7A" w:rsidP="00FC1D7A">
      <w:pPr>
        <w:pStyle w:val="EndNoteBibliography"/>
        <w:spacing w:after="0"/>
        <w:ind w:left="720" w:hanging="720"/>
      </w:pPr>
      <w:r w:rsidRPr="00FC1D7A">
        <w:t>Wilson, P.W., Anderson, K.M., Harris, T., Kannel, W.B., Castelli, W.P., 1994. Determinants of change in total cholesterol and HDL-C with age: the Framingham Study. Journal of gerontology 49, M252-257.</w:t>
      </w:r>
    </w:p>
    <w:p w14:paraId="7699A000" w14:textId="77777777" w:rsidR="00FC1D7A" w:rsidRPr="00FC1D7A" w:rsidRDefault="00FC1D7A" w:rsidP="00FC1D7A">
      <w:pPr>
        <w:pStyle w:val="EndNoteBibliography"/>
        <w:spacing w:after="0"/>
        <w:ind w:left="720" w:hanging="720"/>
      </w:pPr>
      <w:r w:rsidRPr="00FC1D7A">
        <w:t>Woodside, J.V., McGrath, A.J., Lyner, N., McKinley, M.C., 2015. Carotenoids and health in older people. Maturitas 80, 63-68.</w:t>
      </w:r>
    </w:p>
    <w:p w14:paraId="3A54F161" w14:textId="77777777" w:rsidR="00FC1D7A" w:rsidRPr="00FC1D7A" w:rsidRDefault="00FC1D7A" w:rsidP="00FC1D7A">
      <w:pPr>
        <w:pStyle w:val="EndNoteBibliography"/>
        <w:spacing w:after="0"/>
        <w:ind w:left="720" w:hanging="720"/>
      </w:pPr>
      <w:r w:rsidRPr="00FC1D7A">
        <w:t>Yang, D., Elner, S.G., Bian, Z.-M., Till, G.O., Petty, H.R., Elner, V.M., 2007. Pro-inflammatory Cytokines Increase Reactive Oxygen Species through Mitochondria and NADPH Oxidase in Cultured RPE Cells. Experimental eye research 85, 462-472.</w:t>
      </w:r>
    </w:p>
    <w:p w14:paraId="14A782AE" w14:textId="77777777" w:rsidR="00FC1D7A" w:rsidRPr="00FC1D7A" w:rsidRDefault="00FC1D7A" w:rsidP="00FC1D7A">
      <w:pPr>
        <w:pStyle w:val="EndNoteBibliography"/>
        <w:spacing w:after="0"/>
        <w:ind w:left="720" w:hanging="720"/>
      </w:pPr>
      <w:r w:rsidRPr="00FC1D7A">
        <w:t>Zende, P.D., Bankar, M.P., Kamble, P.S., Momin, A.A., 2013. Apolipoprotein e gene polymorphism and its effect on plasma lipids in arteriosclerosis. J Clin Diagn Res 7, 2149-2152.</w:t>
      </w:r>
    </w:p>
    <w:p w14:paraId="3A83BCB7" w14:textId="77777777" w:rsidR="00FC1D7A" w:rsidRPr="00FC1D7A" w:rsidRDefault="00FC1D7A" w:rsidP="00FC1D7A">
      <w:pPr>
        <w:pStyle w:val="EndNoteBibliography"/>
        <w:ind w:left="720" w:hanging="720"/>
      </w:pPr>
      <w:r w:rsidRPr="00FC1D7A">
        <w:t>Zhong, S., Sharp, D.S., Grove, J.S., Bruce, C., Yano, K., Curb, J.D., Tall, A.R., 1996. Increased coronary heart disease in Japanese-American men with mutation in the cholesteryl ester transfer protein gene despite increased HDL levels. The Journal of clinical investigation 97, 2917-2923.</w:t>
      </w:r>
    </w:p>
    <w:p w14:paraId="3B1B0A09" w14:textId="1B342532" w:rsidR="008F6FF1" w:rsidRPr="00352FCA" w:rsidRDefault="00360C87" w:rsidP="008F6FF1">
      <w:r w:rsidRPr="00FC1D7A">
        <w:fldChar w:fldCharType="end"/>
      </w:r>
    </w:p>
    <w:p w14:paraId="54865818" w14:textId="62FB2D03" w:rsidR="008F6FF1" w:rsidRPr="00352FCA" w:rsidRDefault="008F6FF1" w:rsidP="00BE663C"/>
    <w:p w14:paraId="2FC9B048" w14:textId="2BFCD664" w:rsidR="00D52DC7" w:rsidRDefault="00D52DC7"/>
    <w:p w14:paraId="17DFA319" w14:textId="77777777" w:rsidR="007D70BE" w:rsidRDefault="007D70BE"/>
    <w:p w14:paraId="286CA2FD" w14:textId="77777777" w:rsidR="007D70BE" w:rsidRDefault="007D70BE"/>
    <w:p w14:paraId="1E31DD4B" w14:textId="77777777" w:rsidR="007D70BE" w:rsidRDefault="007D70BE"/>
    <w:p w14:paraId="36C2DF63" w14:textId="77777777" w:rsidR="007D70BE" w:rsidRDefault="007D70BE"/>
    <w:p w14:paraId="2956E46D" w14:textId="77777777" w:rsidR="007D70BE" w:rsidRDefault="007D70BE"/>
    <w:p w14:paraId="47274656" w14:textId="77777777" w:rsidR="007D70BE" w:rsidRDefault="007D70BE"/>
    <w:p w14:paraId="21FC8593" w14:textId="77777777" w:rsidR="007D70BE" w:rsidRDefault="007D70BE"/>
    <w:p w14:paraId="0DB18E01" w14:textId="77777777" w:rsidR="007D70BE" w:rsidRDefault="007D70BE"/>
    <w:p w14:paraId="7111A317" w14:textId="77777777" w:rsidR="007D70BE" w:rsidRDefault="007D70BE"/>
    <w:p w14:paraId="24D4169D" w14:textId="77777777" w:rsidR="007D70BE" w:rsidRDefault="007D70BE"/>
    <w:p w14:paraId="74ABE99F" w14:textId="77777777" w:rsidR="007D70BE" w:rsidRDefault="007D70BE"/>
    <w:p w14:paraId="01403B6C" w14:textId="77777777" w:rsidR="007D70BE" w:rsidRDefault="007D70BE"/>
    <w:p w14:paraId="2EA7A18F" w14:textId="77777777" w:rsidR="007D70BE" w:rsidRDefault="007D70BE"/>
    <w:p w14:paraId="7BCF60CC" w14:textId="77777777" w:rsidR="007D70BE" w:rsidRDefault="007D70BE"/>
    <w:p w14:paraId="41418302" w14:textId="77777777" w:rsidR="007D70BE" w:rsidRDefault="007D70BE"/>
    <w:p w14:paraId="776D4BA6" w14:textId="77777777" w:rsidR="007D70BE" w:rsidRDefault="007D70BE"/>
    <w:p w14:paraId="2F4FC29F" w14:textId="77777777" w:rsidR="007D70BE" w:rsidRDefault="007D70BE"/>
    <w:p w14:paraId="24708753" w14:textId="77777777" w:rsidR="007D70BE" w:rsidRPr="00352FCA" w:rsidRDefault="007D70BE"/>
    <w:sectPr w:rsidR="007D70BE" w:rsidRPr="00352FCA" w:rsidSect="000C33B8">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FB8785" w14:textId="77777777" w:rsidR="00AD7B21" w:rsidRDefault="00AD7B21" w:rsidP="00A866F2">
      <w:pPr>
        <w:spacing w:after="0" w:line="240" w:lineRule="auto"/>
      </w:pPr>
      <w:r>
        <w:separator/>
      </w:r>
    </w:p>
  </w:endnote>
  <w:endnote w:type="continuationSeparator" w:id="0">
    <w:p w14:paraId="6A562D76" w14:textId="77777777" w:rsidR="00AD7B21" w:rsidRDefault="00AD7B21" w:rsidP="00A866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VcqlnxAdvTT1b53b5fb.I">
    <w:panose1 w:val="00000000000000000000"/>
    <w:charset w:val="00"/>
    <w:family w:val="swiss"/>
    <w:notTrueType/>
    <w:pitch w:val="default"/>
    <w:sig w:usb0="00000003" w:usb1="00000000" w:usb2="00000000" w:usb3="00000000" w:csb0="00000001" w:csb1="00000000"/>
  </w:font>
  <w:font w:name="BttbncAdvTTb5929f4c">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0779433"/>
      <w:docPartObj>
        <w:docPartGallery w:val="Page Numbers (Bottom of Page)"/>
        <w:docPartUnique/>
      </w:docPartObj>
    </w:sdtPr>
    <w:sdtEndPr>
      <w:rPr>
        <w:noProof/>
      </w:rPr>
    </w:sdtEndPr>
    <w:sdtContent>
      <w:p w14:paraId="404B1649" w14:textId="4DBF7C23" w:rsidR="00E048D2" w:rsidRDefault="00E048D2">
        <w:pPr>
          <w:pStyle w:val="Footer"/>
          <w:jc w:val="right"/>
        </w:pPr>
        <w:r>
          <w:fldChar w:fldCharType="begin"/>
        </w:r>
        <w:r>
          <w:instrText xml:space="preserve"> PAGE   \* MERGEFORMAT </w:instrText>
        </w:r>
        <w:r>
          <w:fldChar w:fldCharType="separate"/>
        </w:r>
        <w:r w:rsidR="00E04168">
          <w:rPr>
            <w:noProof/>
          </w:rPr>
          <w:t>26</w:t>
        </w:r>
        <w:r>
          <w:rPr>
            <w:noProof/>
          </w:rPr>
          <w:fldChar w:fldCharType="end"/>
        </w:r>
      </w:p>
    </w:sdtContent>
  </w:sdt>
  <w:p w14:paraId="1969BB8F" w14:textId="77777777" w:rsidR="00E048D2" w:rsidRDefault="00E048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441D3" w14:textId="77777777" w:rsidR="00AD7B21" w:rsidRDefault="00AD7B21" w:rsidP="00A866F2">
      <w:pPr>
        <w:spacing w:after="0" w:line="240" w:lineRule="auto"/>
      </w:pPr>
      <w:r>
        <w:separator/>
      </w:r>
    </w:p>
  </w:footnote>
  <w:footnote w:type="continuationSeparator" w:id="0">
    <w:p w14:paraId="2223A784" w14:textId="77777777" w:rsidR="00AD7B21" w:rsidRDefault="00AD7B21" w:rsidP="00A866F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geing Research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9sxrvvu9ae9vezrr3x0f20trvwzad0z5s9&quot;&gt;myPapaers&lt;record-ids&gt;&lt;item&gt;3&lt;/item&gt;&lt;item&gt;9&lt;/item&gt;&lt;item&gt;11&lt;/item&gt;&lt;/record-ids&gt;&lt;/item&gt;&lt;item db-id=&quot;vd59wwa9htw29oe595kv20ty9zftzwsdrwvp&quot;&gt;My EndNote Library&lt;record-ids&gt;&lt;item&gt;3&lt;/item&gt;&lt;item&gt;5&lt;/item&gt;&lt;item&gt;6&lt;/item&gt;&lt;item&gt;7&lt;/item&gt;&lt;item&gt;8&lt;/item&gt;&lt;item&gt;11&lt;/item&gt;&lt;item&gt;14&lt;/item&gt;&lt;item&gt;17&lt;/item&gt;&lt;item&gt;18&lt;/item&gt;&lt;item&gt;19&lt;/item&gt;&lt;item&gt;20&lt;/item&gt;&lt;item&gt;21&lt;/item&gt;&lt;item&gt;22&lt;/item&gt;&lt;item&gt;23&lt;/item&gt;&lt;item&gt;24&lt;/item&gt;&lt;item&gt;25&lt;/item&gt;&lt;item&gt;26&lt;/item&gt;&lt;item&gt;28&lt;/item&gt;&lt;item&gt;30&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5&lt;/item&gt;&lt;item&gt;107&lt;/item&gt;&lt;item&gt;108&lt;/item&gt;&lt;item&gt;109&lt;/item&gt;&lt;item&gt;110&lt;/item&gt;&lt;item&gt;111&lt;/item&gt;&lt;item&gt;112&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6&lt;/item&gt;&lt;item&gt;147&lt;/item&gt;&lt;item&gt;148&lt;/item&gt;&lt;item&gt;149&lt;/item&gt;&lt;item&gt;150&lt;/item&gt;&lt;item&gt;151&lt;/item&gt;&lt;item&gt;152&lt;/item&gt;&lt;item&gt;153&lt;/item&gt;&lt;item&gt;154&lt;/item&gt;&lt;item&gt;155&lt;/item&gt;&lt;item&gt;157&lt;/item&gt;&lt;item&gt;158&lt;/item&gt;&lt;item&gt;159&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9&lt;/item&gt;&lt;item&gt;190&lt;/item&gt;&lt;item&gt;192&lt;/item&gt;&lt;item&gt;193&lt;/item&gt;&lt;item&gt;194&lt;/item&gt;&lt;item&gt;195&lt;/item&gt;&lt;item&gt;196&lt;/item&gt;&lt;item&gt;198&lt;/item&gt;&lt;item&gt;199&lt;/item&gt;&lt;item&gt;200&lt;/item&gt;&lt;item&gt;201&lt;/item&gt;&lt;item&gt;202&lt;/item&gt;&lt;item&gt;203&lt;/item&gt;&lt;item&gt;204&lt;/item&gt;&lt;item&gt;205&lt;/item&gt;&lt;item&gt;206&lt;/item&gt;&lt;item&gt;207&lt;/item&gt;&lt;item&gt;208&lt;/item&gt;&lt;item&gt;212&lt;/item&gt;&lt;item&gt;213&lt;/item&gt;&lt;item&gt;214&lt;/item&gt;&lt;item&gt;215&lt;/item&gt;&lt;item&gt;216&lt;/item&gt;&lt;item&gt;217&lt;/item&gt;&lt;item&gt;218&lt;/item&gt;&lt;item&gt;219&lt;/item&gt;&lt;item&gt;221&lt;/item&gt;&lt;item&gt;223&lt;/item&gt;&lt;item&gt;224&lt;/item&gt;&lt;item&gt;225&lt;/item&gt;&lt;item&gt;227&lt;/item&gt;&lt;item&gt;229&lt;/item&gt;&lt;item&gt;230&lt;/item&gt;&lt;item&gt;231&lt;/item&gt;&lt;item&gt;232&lt;/item&gt;&lt;item&gt;233&lt;/item&gt;&lt;item&gt;234&lt;/item&gt;&lt;item&gt;235&lt;/item&gt;&lt;item&gt;236&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9&lt;/item&gt;&lt;item&gt;260&lt;/item&gt;&lt;item&gt;261&lt;/item&gt;&lt;item&gt;262&lt;/item&gt;&lt;item&gt;264&lt;/item&gt;&lt;item&gt;265&lt;/item&gt;&lt;item&gt;266&lt;/item&gt;&lt;item&gt;267&lt;/item&gt;&lt;item&gt;269&lt;/item&gt;&lt;item&gt;270&lt;/item&gt;&lt;item&gt;271&lt;/item&gt;&lt;item&gt;272&lt;/item&gt;&lt;item&gt;273&lt;/item&gt;&lt;item&gt;274&lt;/item&gt;&lt;item&gt;275&lt;/item&gt;&lt;item&gt;276&lt;/item&gt;&lt;item&gt;277&lt;/item&gt;&lt;item&gt;278&lt;/item&gt;&lt;item&gt;279&lt;/item&gt;&lt;item&gt;280&lt;/item&gt;&lt;item&gt;282&lt;/item&gt;&lt;item&gt;283&lt;/item&gt;&lt;item&gt;284&lt;/item&gt;&lt;item&gt;285&lt;/item&gt;&lt;item&gt;286&lt;/item&gt;&lt;item&gt;287&lt;/item&gt;&lt;item&gt;290&lt;/item&gt;&lt;item&gt;291&lt;/item&gt;&lt;item&gt;292&lt;/item&gt;&lt;/record-ids&gt;&lt;/item&gt;&lt;/Libraries&gt;"/>
  </w:docVars>
  <w:rsids>
    <w:rsidRoot w:val="00410070"/>
    <w:rsid w:val="00001255"/>
    <w:rsid w:val="00003164"/>
    <w:rsid w:val="000031BA"/>
    <w:rsid w:val="00004AD0"/>
    <w:rsid w:val="00004DFB"/>
    <w:rsid w:val="00005122"/>
    <w:rsid w:val="0000562F"/>
    <w:rsid w:val="00006600"/>
    <w:rsid w:val="00010E4E"/>
    <w:rsid w:val="00010EBB"/>
    <w:rsid w:val="00011BA9"/>
    <w:rsid w:val="0001270E"/>
    <w:rsid w:val="000127EF"/>
    <w:rsid w:val="000130B6"/>
    <w:rsid w:val="00015286"/>
    <w:rsid w:val="00015C3D"/>
    <w:rsid w:val="00020DF8"/>
    <w:rsid w:val="0002603B"/>
    <w:rsid w:val="00030888"/>
    <w:rsid w:val="00032CA4"/>
    <w:rsid w:val="000346E5"/>
    <w:rsid w:val="000356B7"/>
    <w:rsid w:val="00035E27"/>
    <w:rsid w:val="000364D5"/>
    <w:rsid w:val="00036883"/>
    <w:rsid w:val="00036C1C"/>
    <w:rsid w:val="0004153A"/>
    <w:rsid w:val="00042C78"/>
    <w:rsid w:val="000430D8"/>
    <w:rsid w:val="00044470"/>
    <w:rsid w:val="00044C39"/>
    <w:rsid w:val="0005190A"/>
    <w:rsid w:val="00051EA0"/>
    <w:rsid w:val="000541A0"/>
    <w:rsid w:val="00056E1B"/>
    <w:rsid w:val="00061CFF"/>
    <w:rsid w:val="00063936"/>
    <w:rsid w:val="00063BF4"/>
    <w:rsid w:val="00065621"/>
    <w:rsid w:val="000718E6"/>
    <w:rsid w:val="00072120"/>
    <w:rsid w:val="0007453D"/>
    <w:rsid w:val="000748DB"/>
    <w:rsid w:val="000775EE"/>
    <w:rsid w:val="00081A78"/>
    <w:rsid w:val="0008304B"/>
    <w:rsid w:val="00085D69"/>
    <w:rsid w:val="00090B92"/>
    <w:rsid w:val="000A11F9"/>
    <w:rsid w:val="000A14DF"/>
    <w:rsid w:val="000A3F97"/>
    <w:rsid w:val="000A6EB1"/>
    <w:rsid w:val="000A798E"/>
    <w:rsid w:val="000B14AC"/>
    <w:rsid w:val="000B3FB3"/>
    <w:rsid w:val="000B5043"/>
    <w:rsid w:val="000C19D9"/>
    <w:rsid w:val="000C33B8"/>
    <w:rsid w:val="000C3E38"/>
    <w:rsid w:val="000C5342"/>
    <w:rsid w:val="000C6AA8"/>
    <w:rsid w:val="000C77DC"/>
    <w:rsid w:val="000C7C02"/>
    <w:rsid w:val="000D0449"/>
    <w:rsid w:val="000D0ABF"/>
    <w:rsid w:val="000D0C33"/>
    <w:rsid w:val="000D24DF"/>
    <w:rsid w:val="000D33CC"/>
    <w:rsid w:val="000D46F1"/>
    <w:rsid w:val="000D4FAD"/>
    <w:rsid w:val="000D6927"/>
    <w:rsid w:val="000D6A83"/>
    <w:rsid w:val="000E2CD4"/>
    <w:rsid w:val="000E375D"/>
    <w:rsid w:val="000F005F"/>
    <w:rsid w:val="000F0BBA"/>
    <w:rsid w:val="000F2ECE"/>
    <w:rsid w:val="000F38B6"/>
    <w:rsid w:val="000F3D0F"/>
    <w:rsid w:val="000F4691"/>
    <w:rsid w:val="000F4E8B"/>
    <w:rsid w:val="000F59AF"/>
    <w:rsid w:val="00100418"/>
    <w:rsid w:val="0010092A"/>
    <w:rsid w:val="0010104A"/>
    <w:rsid w:val="001012FE"/>
    <w:rsid w:val="0010176E"/>
    <w:rsid w:val="00101E94"/>
    <w:rsid w:val="001029F6"/>
    <w:rsid w:val="00113AA2"/>
    <w:rsid w:val="001144FB"/>
    <w:rsid w:val="00116C80"/>
    <w:rsid w:val="00117710"/>
    <w:rsid w:val="0012070B"/>
    <w:rsid w:val="00124534"/>
    <w:rsid w:val="00124880"/>
    <w:rsid w:val="0012731E"/>
    <w:rsid w:val="0013220B"/>
    <w:rsid w:val="001329EE"/>
    <w:rsid w:val="00132E4E"/>
    <w:rsid w:val="00135D65"/>
    <w:rsid w:val="00136F09"/>
    <w:rsid w:val="0013755C"/>
    <w:rsid w:val="001375C5"/>
    <w:rsid w:val="00140D40"/>
    <w:rsid w:val="00141138"/>
    <w:rsid w:val="00141656"/>
    <w:rsid w:val="0014479D"/>
    <w:rsid w:val="00147944"/>
    <w:rsid w:val="00147BEE"/>
    <w:rsid w:val="00153E2D"/>
    <w:rsid w:val="00153FEE"/>
    <w:rsid w:val="00160321"/>
    <w:rsid w:val="0016122E"/>
    <w:rsid w:val="00161E3C"/>
    <w:rsid w:val="00165976"/>
    <w:rsid w:val="00165EC1"/>
    <w:rsid w:val="0016745C"/>
    <w:rsid w:val="00167A9D"/>
    <w:rsid w:val="00170700"/>
    <w:rsid w:val="00170CE1"/>
    <w:rsid w:val="00170ED7"/>
    <w:rsid w:val="00171A91"/>
    <w:rsid w:val="00172395"/>
    <w:rsid w:val="0017316B"/>
    <w:rsid w:val="00173899"/>
    <w:rsid w:val="001776B4"/>
    <w:rsid w:val="00181AB2"/>
    <w:rsid w:val="0018590C"/>
    <w:rsid w:val="00187102"/>
    <w:rsid w:val="001915D6"/>
    <w:rsid w:val="001924A6"/>
    <w:rsid w:val="0019316C"/>
    <w:rsid w:val="00196C2D"/>
    <w:rsid w:val="00197B64"/>
    <w:rsid w:val="001A26B3"/>
    <w:rsid w:val="001A2DBD"/>
    <w:rsid w:val="001A7827"/>
    <w:rsid w:val="001A7A66"/>
    <w:rsid w:val="001A7B2D"/>
    <w:rsid w:val="001B105F"/>
    <w:rsid w:val="001B1C50"/>
    <w:rsid w:val="001B6123"/>
    <w:rsid w:val="001B621A"/>
    <w:rsid w:val="001C37B0"/>
    <w:rsid w:val="001C571D"/>
    <w:rsid w:val="001C5FE7"/>
    <w:rsid w:val="001C6F5C"/>
    <w:rsid w:val="001D3900"/>
    <w:rsid w:val="001D4560"/>
    <w:rsid w:val="001D656F"/>
    <w:rsid w:val="001D7A71"/>
    <w:rsid w:val="001D7AE7"/>
    <w:rsid w:val="001E06BE"/>
    <w:rsid w:val="001E2DB1"/>
    <w:rsid w:val="001E4772"/>
    <w:rsid w:val="001E4B50"/>
    <w:rsid w:val="001E4DE0"/>
    <w:rsid w:val="001E6EA7"/>
    <w:rsid w:val="001E77FD"/>
    <w:rsid w:val="001F0642"/>
    <w:rsid w:val="001F35C9"/>
    <w:rsid w:val="001F4ABB"/>
    <w:rsid w:val="001F6249"/>
    <w:rsid w:val="001F6B64"/>
    <w:rsid w:val="00202D4E"/>
    <w:rsid w:val="00203012"/>
    <w:rsid w:val="00204033"/>
    <w:rsid w:val="00206660"/>
    <w:rsid w:val="002079A9"/>
    <w:rsid w:val="002119F5"/>
    <w:rsid w:val="00214299"/>
    <w:rsid w:val="0021725F"/>
    <w:rsid w:val="0022052A"/>
    <w:rsid w:val="0022175B"/>
    <w:rsid w:val="0022221D"/>
    <w:rsid w:val="00222733"/>
    <w:rsid w:val="00223044"/>
    <w:rsid w:val="00224426"/>
    <w:rsid w:val="00224684"/>
    <w:rsid w:val="00224861"/>
    <w:rsid w:val="00227874"/>
    <w:rsid w:val="002307B2"/>
    <w:rsid w:val="00230F78"/>
    <w:rsid w:val="00232AC0"/>
    <w:rsid w:val="00232D6D"/>
    <w:rsid w:val="002338E5"/>
    <w:rsid w:val="00241D41"/>
    <w:rsid w:val="002424DC"/>
    <w:rsid w:val="00243AFF"/>
    <w:rsid w:val="00250898"/>
    <w:rsid w:val="00250F43"/>
    <w:rsid w:val="002516D3"/>
    <w:rsid w:val="00252D45"/>
    <w:rsid w:val="00253101"/>
    <w:rsid w:val="0025405C"/>
    <w:rsid w:val="00256AD4"/>
    <w:rsid w:val="00260197"/>
    <w:rsid w:val="0026254B"/>
    <w:rsid w:val="00262C09"/>
    <w:rsid w:val="0026318E"/>
    <w:rsid w:val="002639A8"/>
    <w:rsid w:val="00264B58"/>
    <w:rsid w:val="00266B46"/>
    <w:rsid w:val="00271867"/>
    <w:rsid w:val="00272CAA"/>
    <w:rsid w:val="0027492E"/>
    <w:rsid w:val="0028059D"/>
    <w:rsid w:val="00282016"/>
    <w:rsid w:val="00282432"/>
    <w:rsid w:val="002824F1"/>
    <w:rsid w:val="00283369"/>
    <w:rsid w:val="00283655"/>
    <w:rsid w:val="002857DA"/>
    <w:rsid w:val="00285D56"/>
    <w:rsid w:val="002864F9"/>
    <w:rsid w:val="00286768"/>
    <w:rsid w:val="0029119E"/>
    <w:rsid w:val="00292349"/>
    <w:rsid w:val="00294DAD"/>
    <w:rsid w:val="00296A88"/>
    <w:rsid w:val="002972EF"/>
    <w:rsid w:val="00297A3E"/>
    <w:rsid w:val="002A1063"/>
    <w:rsid w:val="002A14A1"/>
    <w:rsid w:val="002A3086"/>
    <w:rsid w:val="002A48E6"/>
    <w:rsid w:val="002A550F"/>
    <w:rsid w:val="002B050D"/>
    <w:rsid w:val="002B33AC"/>
    <w:rsid w:val="002B3D58"/>
    <w:rsid w:val="002B7DB0"/>
    <w:rsid w:val="002C1DA7"/>
    <w:rsid w:val="002C2108"/>
    <w:rsid w:val="002C5B71"/>
    <w:rsid w:val="002D14E9"/>
    <w:rsid w:val="002D3094"/>
    <w:rsid w:val="002D325B"/>
    <w:rsid w:val="002D3944"/>
    <w:rsid w:val="002D3CDD"/>
    <w:rsid w:val="002D451D"/>
    <w:rsid w:val="002D6E22"/>
    <w:rsid w:val="002E0B40"/>
    <w:rsid w:val="002E1430"/>
    <w:rsid w:val="002E26F2"/>
    <w:rsid w:val="002E2DA8"/>
    <w:rsid w:val="002E30BF"/>
    <w:rsid w:val="002E3C3A"/>
    <w:rsid w:val="002E60A8"/>
    <w:rsid w:val="002F0C2C"/>
    <w:rsid w:val="002F14CA"/>
    <w:rsid w:val="002F1A57"/>
    <w:rsid w:val="002F1F25"/>
    <w:rsid w:val="002F44B8"/>
    <w:rsid w:val="002F4C07"/>
    <w:rsid w:val="002F7309"/>
    <w:rsid w:val="002F78FC"/>
    <w:rsid w:val="003004F2"/>
    <w:rsid w:val="0030102C"/>
    <w:rsid w:val="003014E4"/>
    <w:rsid w:val="003017FE"/>
    <w:rsid w:val="00302682"/>
    <w:rsid w:val="003039FF"/>
    <w:rsid w:val="003046F9"/>
    <w:rsid w:val="0030585F"/>
    <w:rsid w:val="0030689F"/>
    <w:rsid w:val="00306A98"/>
    <w:rsid w:val="003102F3"/>
    <w:rsid w:val="00312F54"/>
    <w:rsid w:val="00316BB1"/>
    <w:rsid w:val="003213D1"/>
    <w:rsid w:val="00321E03"/>
    <w:rsid w:val="003270D9"/>
    <w:rsid w:val="003270EC"/>
    <w:rsid w:val="00327B53"/>
    <w:rsid w:val="00330AC7"/>
    <w:rsid w:val="0033420E"/>
    <w:rsid w:val="003347E0"/>
    <w:rsid w:val="00334872"/>
    <w:rsid w:val="0033590D"/>
    <w:rsid w:val="003405B6"/>
    <w:rsid w:val="00345597"/>
    <w:rsid w:val="00350064"/>
    <w:rsid w:val="00350873"/>
    <w:rsid w:val="00351BA3"/>
    <w:rsid w:val="00352950"/>
    <w:rsid w:val="00352FCA"/>
    <w:rsid w:val="00353615"/>
    <w:rsid w:val="0035415E"/>
    <w:rsid w:val="00355C20"/>
    <w:rsid w:val="003574EA"/>
    <w:rsid w:val="0036057F"/>
    <w:rsid w:val="00360C87"/>
    <w:rsid w:val="0036551A"/>
    <w:rsid w:val="003655BE"/>
    <w:rsid w:val="0036759F"/>
    <w:rsid w:val="00373B3E"/>
    <w:rsid w:val="00373C7D"/>
    <w:rsid w:val="0037616F"/>
    <w:rsid w:val="003807AC"/>
    <w:rsid w:val="00380B5A"/>
    <w:rsid w:val="003845BB"/>
    <w:rsid w:val="00385195"/>
    <w:rsid w:val="00386EFA"/>
    <w:rsid w:val="00387899"/>
    <w:rsid w:val="00393480"/>
    <w:rsid w:val="00393F36"/>
    <w:rsid w:val="00394886"/>
    <w:rsid w:val="0039578E"/>
    <w:rsid w:val="00397898"/>
    <w:rsid w:val="0039790B"/>
    <w:rsid w:val="00397D69"/>
    <w:rsid w:val="003A2249"/>
    <w:rsid w:val="003A7B14"/>
    <w:rsid w:val="003B1433"/>
    <w:rsid w:val="003B1BF9"/>
    <w:rsid w:val="003B33B4"/>
    <w:rsid w:val="003B3D3C"/>
    <w:rsid w:val="003B4023"/>
    <w:rsid w:val="003B4BF8"/>
    <w:rsid w:val="003B5404"/>
    <w:rsid w:val="003B5A51"/>
    <w:rsid w:val="003B61E5"/>
    <w:rsid w:val="003B7437"/>
    <w:rsid w:val="003C2EFB"/>
    <w:rsid w:val="003C4270"/>
    <w:rsid w:val="003C5700"/>
    <w:rsid w:val="003D07A0"/>
    <w:rsid w:val="003D1076"/>
    <w:rsid w:val="003D1DF7"/>
    <w:rsid w:val="003D2487"/>
    <w:rsid w:val="003D2946"/>
    <w:rsid w:val="003D3DED"/>
    <w:rsid w:val="003D483E"/>
    <w:rsid w:val="003D483F"/>
    <w:rsid w:val="003D6B2D"/>
    <w:rsid w:val="003E00AA"/>
    <w:rsid w:val="003E0229"/>
    <w:rsid w:val="003E15C2"/>
    <w:rsid w:val="003E1ACC"/>
    <w:rsid w:val="003E2574"/>
    <w:rsid w:val="003E2D5F"/>
    <w:rsid w:val="003E3A02"/>
    <w:rsid w:val="003E5063"/>
    <w:rsid w:val="003E6748"/>
    <w:rsid w:val="003E6A46"/>
    <w:rsid w:val="003E7A9F"/>
    <w:rsid w:val="003F1EBC"/>
    <w:rsid w:val="003F6435"/>
    <w:rsid w:val="00400A68"/>
    <w:rsid w:val="00400E9A"/>
    <w:rsid w:val="00401AA4"/>
    <w:rsid w:val="00402FC2"/>
    <w:rsid w:val="00404D7E"/>
    <w:rsid w:val="004055E9"/>
    <w:rsid w:val="004072F6"/>
    <w:rsid w:val="00410070"/>
    <w:rsid w:val="00410B54"/>
    <w:rsid w:val="004139E9"/>
    <w:rsid w:val="004148D6"/>
    <w:rsid w:val="00421E93"/>
    <w:rsid w:val="004233DF"/>
    <w:rsid w:val="0042370A"/>
    <w:rsid w:val="0042430F"/>
    <w:rsid w:val="0042489C"/>
    <w:rsid w:val="004277AF"/>
    <w:rsid w:val="004308CD"/>
    <w:rsid w:val="00430B55"/>
    <w:rsid w:val="00431B15"/>
    <w:rsid w:val="00432259"/>
    <w:rsid w:val="00433030"/>
    <w:rsid w:val="00434E23"/>
    <w:rsid w:val="00434F35"/>
    <w:rsid w:val="00435E88"/>
    <w:rsid w:val="004362F7"/>
    <w:rsid w:val="0043704F"/>
    <w:rsid w:val="004370EC"/>
    <w:rsid w:val="004375F1"/>
    <w:rsid w:val="00437933"/>
    <w:rsid w:val="00440D60"/>
    <w:rsid w:val="00441711"/>
    <w:rsid w:val="00444BCC"/>
    <w:rsid w:val="00445BD7"/>
    <w:rsid w:val="00446BDB"/>
    <w:rsid w:val="00447E0F"/>
    <w:rsid w:val="00451334"/>
    <w:rsid w:val="00452379"/>
    <w:rsid w:val="00453BA6"/>
    <w:rsid w:val="0045588B"/>
    <w:rsid w:val="0046193C"/>
    <w:rsid w:val="00472169"/>
    <w:rsid w:val="004737E0"/>
    <w:rsid w:val="00475509"/>
    <w:rsid w:val="00477AFE"/>
    <w:rsid w:val="0048098C"/>
    <w:rsid w:val="00482713"/>
    <w:rsid w:val="00483E33"/>
    <w:rsid w:val="0048703F"/>
    <w:rsid w:val="0049027D"/>
    <w:rsid w:val="00492267"/>
    <w:rsid w:val="00493955"/>
    <w:rsid w:val="0049633A"/>
    <w:rsid w:val="00496456"/>
    <w:rsid w:val="00496981"/>
    <w:rsid w:val="00496E11"/>
    <w:rsid w:val="0049730B"/>
    <w:rsid w:val="004A2AEE"/>
    <w:rsid w:val="004A3AA6"/>
    <w:rsid w:val="004A5FDA"/>
    <w:rsid w:val="004A67C2"/>
    <w:rsid w:val="004A67EA"/>
    <w:rsid w:val="004A7F16"/>
    <w:rsid w:val="004B10AF"/>
    <w:rsid w:val="004B1285"/>
    <w:rsid w:val="004B1D07"/>
    <w:rsid w:val="004B1E1C"/>
    <w:rsid w:val="004B28E1"/>
    <w:rsid w:val="004B3D59"/>
    <w:rsid w:val="004B4664"/>
    <w:rsid w:val="004B57AE"/>
    <w:rsid w:val="004B6B27"/>
    <w:rsid w:val="004B6E4C"/>
    <w:rsid w:val="004C0B4C"/>
    <w:rsid w:val="004C22EF"/>
    <w:rsid w:val="004C31E3"/>
    <w:rsid w:val="004C339D"/>
    <w:rsid w:val="004C44C0"/>
    <w:rsid w:val="004C4B09"/>
    <w:rsid w:val="004C71B5"/>
    <w:rsid w:val="004D0A7D"/>
    <w:rsid w:val="004D11DA"/>
    <w:rsid w:val="004D32ED"/>
    <w:rsid w:val="004D7B93"/>
    <w:rsid w:val="004E220B"/>
    <w:rsid w:val="004E3F4D"/>
    <w:rsid w:val="004E578C"/>
    <w:rsid w:val="004E7720"/>
    <w:rsid w:val="004F2E65"/>
    <w:rsid w:val="004F5430"/>
    <w:rsid w:val="004F5AB7"/>
    <w:rsid w:val="004F669C"/>
    <w:rsid w:val="004F6BBA"/>
    <w:rsid w:val="004F746B"/>
    <w:rsid w:val="004F7946"/>
    <w:rsid w:val="0050163A"/>
    <w:rsid w:val="00502865"/>
    <w:rsid w:val="00502D02"/>
    <w:rsid w:val="005046D7"/>
    <w:rsid w:val="005052F5"/>
    <w:rsid w:val="0050611C"/>
    <w:rsid w:val="00510694"/>
    <w:rsid w:val="005111F7"/>
    <w:rsid w:val="0051459C"/>
    <w:rsid w:val="00516BC6"/>
    <w:rsid w:val="0052100B"/>
    <w:rsid w:val="00521334"/>
    <w:rsid w:val="00522919"/>
    <w:rsid w:val="00522EF9"/>
    <w:rsid w:val="00524447"/>
    <w:rsid w:val="0052611B"/>
    <w:rsid w:val="00527C1A"/>
    <w:rsid w:val="00530B41"/>
    <w:rsid w:val="005319DB"/>
    <w:rsid w:val="00533A48"/>
    <w:rsid w:val="005340C5"/>
    <w:rsid w:val="00535E81"/>
    <w:rsid w:val="005364D3"/>
    <w:rsid w:val="005370C6"/>
    <w:rsid w:val="00537561"/>
    <w:rsid w:val="00537C1C"/>
    <w:rsid w:val="0054124B"/>
    <w:rsid w:val="00541502"/>
    <w:rsid w:val="00541F61"/>
    <w:rsid w:val="00542ECB"/>
    <w:rsid w:val="005441DE"/>
    <w:rsid w:val="00546762"/>
    <w:rsid w:val="00547AE8"/>
    <w:rsid w:val="00550713"/>
    <w:rsid w:val="00554E85"/>
    <w:rsid w:val="00555BE2"/>
    <w:rsid w:val="00555FFB"/>
    <w:rsid w:val="00560CCE"/>
    <w:rsid w:val="0056307C"/>
    <w:rsid w:val="00566107"/>
    <w:rsid w:val="00566B2A"/>
    <w:rsid w:val="00566B58"/>
    <w:rsid w:val="0057180C"/>
    <w:rsid w:val="00573B2C"/>
    <w:rsid w:val="00573E75"/>
    <w:rsid w:val="005755DE"/>
    <w:rsid w:val="00575CD4"/>
    <w:rsid w:val="00576131"/>
    <w:rsid w:val="00576BA7"/>
    <w:rsid w:val="00577020"/>
    <w:rsid w:val="0058108C"/>
    <w:rsid w:val="00582A5A"/>
    <w:rsid w:val="00583D1B"/>
    <w:rsid w:val="00583E15"/>
    <w:rsid w:val="0058686A"/>
    <w:rsid w:val="00586CDF"/>
    <w:rsid w:val="00586CF3"/>
    <w:rsid w:val="005878CB"/>
    <w:rsid w:val="005900FD"/>
    <w:rsid w:val="005902D2"/>
    <w:rsid w:val="0059350B"/>
    <w:rsid w:val="005953EA"/>
    <w:rsid w:val="00595607"/>
    <w:rsid w:val="00595922"/>
    <w:rsid w:val="00595E64"/>
    <w:rsid w:val="00595FCC"/>
    <w:rsid w:val="005A2BD9"/>
    <w:rsid w:val="005A360A"/>
    <w:rsid w:val="005A596D"/>
    <w:rsid w:val="005A61DC"/>
    <w:rsid w:val="005A6F0F"/>
    <w:rsid w:val="005A7FB2"/>
    <w:rsid w:val="005B5F22"/>
    <w:rsid w:val="005B6722"/>
    <w:rsid w:val="005B7A8D"/>
    <w:rsid w:val="005C128A"/>
    <w:rsid w:val="005C13EF"/>
    <w:rsid w:val="005C39B5"/>
    <w:rsid w:val="005D01D6"/>
    <w:rsid w:val="005D048C"/>
    <w:rsid w:val="005D0DCA"/>
    <w:rsid w:val="005D18BF"/>
    <w:rsid w:val="005D7A12"/>
    <w:rsid w:val="005D7DC4"/>
    <w:rsid w:val="005E0EDE"/>
    <w:rsid w:val="005E1011"/>
    <w:rsid w:val="005E1EDB"/>
    <w:rsid w:val="005E224B"/>
    <w:rsid w:val="005E23F7"/>
    <w:rsid w:val="005E2F29"/>
    <w:rsid w:val="005E3EBC"/>
    <w:rsid w:val="005E4637"/>
    <w:rsid w:val="005E56D8"/>
    <w:rsid w:val="005E702A"/>
    <w:rsid w:val="005E70CF"/>
    <w:rsid w:val="005E7D06"/>
    <w:rsid w:val="005F0A54"/>
    <w:rsid w:val="005F2636"/>
    <w:rsid w:val="005F395E"/>
    <w:rsid w:val="005F459E"/>
    <w:rsid w:val="005F7456"/>
    <w:rsid w:val="005F7671"/>
    <w:rsid w:val="00600226"/>
    <w:rsid w:val="00600DB9"/>
    <w:rsid w:val="00600EE3"/>
    <w:rsid w:val="006032A1"/>
    <w:rsid w:val="00613644"/>
    <w:rsid w:val="0061729A"/>
    <w:rsid w:val="00617D4C"/>
    <w:rsid w:val="0062047B"/>
    <w:rsid w:val="006211C2"/>
    <w:rsid w:val="006254BC"/>
    <w:rsid w:val="00630E76"/>
    <w:rsid w:val="00631520"/>
    <w:rsid w:val="00631887"/>
    <w:rsid w:val="006427F2"/>
    <w:rsid w:val="0064599F"/>
    <w:rsid w:val="006507B6"/>
    <w:rsid w:val="006508DE"/>
    <w:rsid w:val="00651510"/>
    <w:rsid w:val="00652547"/>
    <w:rsid w:val="00655B57"/>
    <w:rsid w:val="00656276"/>
    <w:rsid w:val="00656A31"/>
    <w:rsid w:val="00657CD3"/>
    <w:rsid w:val="00661065"/>
    <w:rsid w:val="00663669"/>
    <w:rsid w:val="00664101"/>
    <w:rsid w:val="00666896"/>
    <w:rsid w:val="00666CB9"/>
    <w:rsid w:val="00667DF8"/>
    <w:rsid w:val="00671139"/>
    <w:rsid w:val="00671738"/>
    <w:rsid w:val="0067422B"/>
    <w:rsid w:val="0068180F"/>
    <w:rsid w:val="0068306C"/>
    <w:rsid w:val="006843AE"/>
    <w:rsid w:val="006845CF"/>
    <w:rsid w:val="00685AD9"/>
    <w:rsid w:val="00686A80"/>
    <w:rsid w:val="00690BA0"/>
    <w:rsid w:val="00690FA7"/>
    <w:rsid w:val="0069108C"/>
    <w:rsid w:val="006922B2"/>
    <w:rsid w:val="00694381"/>
    <w:rsid w:val="00694A3C"/>
    <w:rsid w:val="006953C7"/>
    <w:rsid w:val="006954E7"/>
    <w:rsid w:val="00696078"/>
    <w:rsid w:val="00697F70"/>
    <w:rsid w:val="006A1A5F"/>
    <w:rsid w:val="006A207C"/>
    <w:rsid w:val="006A634E"/>
    <w:rsid w:val="006A700F"/>
    <w:rsid w:val="006B054B"/>
    <w:rsid w:val="006B350B"/>
    <w:rsid w:val="006B3DFD"/>
    <w:rsid w:val="006B3E77"/>
    <w:rsid w:val="006B590D"/>
    <w:rsid w:val="006C0C3C"/>
    <w:rsid w:val="006C25D5"/>
    <w:rsid w:val="006C3355"/>
    <w:rsid w:val="006C3702"/>
    <w:rsid w:val="006C3E66"/>
    <w:rsid w:val="006C7430"/>
    <w:rsid w:val="006D1A76"/>
    <w:rsid w:val="006D24A9"/>
    <w:rsid w:val="006D2626"/>
    <w:rsid w:val="006D4D8C"/>
    <w:rsid w:val="006D6F01"/>
    <w:rsid w:val="006D7108"/>
    <w:rsid w:val="006D7595"/>
    <w:rsid w:val="006E0023"/>
    <w:rsid w:val="006E088C"/>
    <w:rsid w:val="006E135D"/>
    <w:rsid w:val="006E189B"/>
    <w:rsid w:val="006E4BB0"/>
    <w:rsid w:val="006E6292"/>
    <w:rsid w:val="006E7708"/>
    <w:rsid w:val="006F47F2"/>
    <w:rsid w:val="006F5EF6"/>
    <w:rsid w:val="006F6C7D"/>
    <w:rsid w:val="006F6E48"/>
    <w:rsid w:val="00701114"/>
    <w:rsid w:val="007016EC"/>
    <w:rsid w:val="007058B4"/>
    <w:rsid w:val="00705E8B"/>
    <w:rsid w:val="0071046E"/>
    <w:rsid w:val="0071079D"/>
    <w:rsid w:val="007108CC"/>
    <w:rsid w:val="00710F75"/>
    <w:rsid w:val="00714B09"/>
    <w:rsid w:val="00714E53"/>
    <w:rsid w:val="0071621D"/>
    <w:rsid w:val="00717947"/>
    <w:rsid w:val="00717BEE"/>
    <w:rsid w:val="00724759"/>
    <w:rsid w:val="00724DD0"/>
    <w:rsid w:val="00730DC6"/>
    <w:rsid w:val="00730E74"/>
    <w:rsid w:val="007312D1"/>
    <w:rsid w:val="00732ED3"/>
    <w:rsid w:val="00733331"/>
    <w:rsid w:val="00733E0C"/>
    <w:rsid w:val="007347B0"/>
    <w:rsid w:val="00735372"/>
    <w:rsid w:val="00735941"/>
    <w:rsid w:val="00736D06"/>
    <w:rsid w:val="00740A68"/>
    <w:rsid w:val="007420A7"/>
    <w:rsid w:val="007421C0"/>
    <w:rsid w:val="00742AED"/>
    <w:rsid w:val="007439B0"/>
    <w:rsid w:val="00744D20"/>
    <w:rsid w:val="0074519B"/>
    <w:rsid w:val="00745730"/>
    <w:rsid w:val="0074589B"/>
    <w:rsid w:val="007468FD"/>
    <w:rsid w:val="007474D8"/>
    <w:rsid w:val="00747C45"/>
    <w:rsid w:val="00752A09"/>
    <w:rsid w:val="00753A0F"/>
    <w:rsid w:val="00755A65"/>
    <w:rsid w:val="007566D0"/>
    <w:rsid w:val="00756D68"/>
    <w:rsid w:val="007578A9"/>
    <w:rsid w:val="00757DE8"/>
    <w:rsid w:val="007632D7"/>
    <w:rsid w:val="00763A8B"/>
    <w:rsid w:val="00763B8A"/>
    <w:rsid w:val="007644EE"/>
    <w:rsid w:val="007654D8"/>
    <w:rsid w:val="00765FFB"/>
    <w:rsid w:val="007667FD"/>
    <w:rsid w:val="007668B4"/>
    <w:rsid w:val="00771A56"/>
    <w:rsid w:val="00774AF2"/>
    <w:rsid w:val="007756D5"/>
    <w:rsid w:val="007757D6"/>
    <w:rsid w:val="007773F2"/>
    <w:rsid w:val="00780B4E"/>
    <w:rsid w:val="0078116B"/>
    <w:rsid w:val="007822B7"/>
    <w:rsid w:val="00783EFA"/>
    <w:rsid w:val="00784422"/>
    <w:rsid w:val="00786D8C"/>
    <w:rsid w:val="00787974"/>
    <w:rsid w:val="007902ED"/>
    <w:rsid w:val="0079076A"/>
    <w:rsid w:val="00793201"/>
    <w:rsid w:val="00793B80"/>
    <w:rsid w:val="00796583"/>
    <w:rsid w:val="007A0278"/>
    <w:rsid w:val="007A0F8B"/>
    <w:rsid w:val="007A167C"/>
    <w:rsid w:val="007A168D"/>
    <w:rsid w:val="007A27C4"/>
    <w:rsid w:val="007A2EB4"/>
    <w:rsid w:val="007A6EE3"/>
    <w:rsid w:val="007A755D"/>
    <w:rsid w:val="007A7C10"/>
    <w:rsid w:val="007B2C8B"/>
    <w:rsid w:val="007B3372"/>
    <w:rsid w:val="007B64D0"/>
    <w:rsid w:val="007B7DDD"/>
    <w:rsid w:val="007C2EA3"/>
    <w:rsid w:val="007C3EF1"/>
    <w:rsid w:val="007C4DF0"/>
    <w:rsid w:val="007C54F7"/>
    <w:rsid w:val="007C7A43"/>
    <w:rsid w:val="007C7E55"/>
    <w:rsid w:val="007D0B04"/>
    <w:rsid w:val="007D277F"/>
    <w:rsid w:val="007D709E"/>
    <w:rsid w:val="007D70BE"/>
    <w:rsid w:val="007E288D"/>
    <w:rsid w:val="007E3789"/>
    <w:rsid w:val="007E5CF5"/>
    <w:rsid w:val="007E6921"/>
    <w:rsid w:val="007E7AA5"/>
    <w:rsid w:val="007F0CB8"/>
    <w:rsid w:val="007F1B68"/>
    <w:rsid w:val="007F1C4C"/>
    <w:rsid w:val="007F7F99"/>
    <w:rsid w:val="00802CC8"/>
    <w:rsid w:val="008034CE"/>
    <w:rsid w:val="0080611D"/>
    <w:rsid w:val="008076EB"/>
    <w:rsid w:val="00811E84"/>
    <w:rsid w:val="008121A6"/>
    <w:rsid w:val="00814811"/>
    <w:rsid w:val="00814B4F"/>
    <w:rsid w:val="00816C63"/>
    <w:rsid w:val="00817505"/>
    <w:rsid w:val="00821CEE"/>
    <w:rsid w:val="0082216A"/>
    <w:rsid w:val="008228C8"/>
    <w:rsid w:val="00823817"/>
    <w:rsid w:val="008253B8"/>
    <w:rsid w:val="00826816"/>
    <w:rsid w:val="00826BDF"/>
    <w:rsid w:val="008277B3"/>
    <w:rsid w:val="00830399"/>
    <w:rsid w:val="008313BB"/>
    <w:rsid w:val="008329F9"/>
    <w:rsid w:val="00834425"/>
    <w:rsid w:val="00834C0F"/>
    <w:rsid w:val="00834E71"/>
    <w:rsid w:val="00835763"/>
    <w:rsid w:val="0083724A"/>
    <w:rsid w:val="00841226"/>
    <w:rsid w:val="00841688"/>
    <w:rsid w:val="0084202E"/>
    <w:rsid w:val="00842953"/>
    <w:rsid w:val="008469B6"/>
    <w:rsid w:val="008476E5"/>
    <w:rsid w:val="008479CA"/>
    <w:rsid w:val="00847A24"/>
    <w:rsid w:val="0085156B"/>
    <w:rsid w:val="00853D36"/>
    <w:rsid w:val="008614C9"/>
    <w:rsid w:val="00866C73"/>
    <w:rsid w:val="0086722F"/>
    <w:rsid w:val="0087338B"/>
    <w:rsid w:val="008753E1"/>
    <w:rsid w:val="00876E53"/>
    <w:rsid w:val="0088684B"/>
    <w:rsid w:val="00890936"/>
    <w:rsid w:val="008916B7"/>
    <w:rsid w:val="00891DA3"/>
    <w:rsid w:val="00892631"/>
    <w:rsid w:val="00894F00"/>
    <w:rsid w:val="0089594B"/>
    <w:rsid w:val="00897E6D"/>
    <w:rsid w:val="008A0105"/>
    <w:rsid w:val="008A0163"/>
    <w:rsid w:val="008A2216"/>
    <w:rsid w:val="008A3E2E"/>
    <w:rsid w:val="008A437B"/>
    <w:rsid w:val="008A4C77"/>
    <w:rsid w:val="008A5BB1"/>
    <w:rsid w:val="008A673B"/>
    <w:rsid w:val="008A77AC"/>
    <w:rsid w:val="008B6CAD"/>
    <w:rsid w:val="008C11FC"/>
    <w:rsid w:val="008C1F23"/>
    <w:rsid w:val="008C3745"/>
    <w:rsid w:val="008C40E0"/>
    <w:rsid w:val="008D032B"/>
    <w:rsid w:val="008D106B"/>
    <w:rsid w:val="008D3EEA"/>
    <w:rsid w:val="008D4EE8"/>
    <w:rsid w:val="008D604A"/>
    <w:rsid w:val="008D6685"/>
    <w:rsid w:val="008E019E"/>
    <w:rsid w:val="008E4A01"/>
    <w:rsid w:val="008E57BE"/>
    <w:rsid w:val="008F3A9E"/>
    <w:rsid w:val="008F5623"/>
    <w:rsid w:val="008F66DA"/>
    <w:rsid w:val="008F6FF1"/>
    <w:rsid w:val="008F7209"/>
    <w:rsid w:val="009029EB"/>
    <w:rsid w:val="00903C69"/>
    <w:rsid w:val="00905155"/>
    <w:rsid w:val="009058FB"/>
    <w:rsid w:val="009073A0"/>
    <w:rsid w:val="0090749A"/>
    <w:rsid w:val="00907F1C"/>
    <w:rsid w:val="00912377"/>
    <w:rsid w:val="00914442"/>
    <w:rsid w:val="009155FA"/>
    <w:rsid w:val="00915BD8"/>
    <w:rsid w:val="00916853"/>
    <w:rsid w:val="00920CF3"/>
    <w:rsid w:val="0092216F"/>
    <w:rsid w:val="00926054"/>
    <w:rsid w:val="00926358"/>
    <w:rsid w:val="00935B8A"/>
    <w:rsid w:val="00940349"/>
    <w:rsid w:val="0094066C"/>
    <w:rsid w:val="00940D02"/>
    <w:rsid w:val="009417AC"/>
    <w:rsid w:val="00941C64"/>
    <w:rsid w:val="00945042"/>
    <w:rsid w:val="00950163"/>
    <w:rsid w:val="00953DC1"/>
    <w:rsid w:val="00954779"/>
    <w:rsid w:val="00954967"/>
    <w:rsid w:val="009550F3"/>
    <w:rsid w:val="00956232"/>
    <w:rsid w:val="0095644C"/>
    <w:rsid w:val="0096014D"/>
    <w:rsid w:val="00962D4B"/>
    <w:rsid w:val="00963742"/>
    <w:rsid w:val="00963C0D"/>
    <w:rsid w:val="00964624"/>
    <w:rsid w:val="00965F3F"/>
    <w:rsid w:val="00970954"/>
    <w:rsid w:val="0097125F"/>
    <w:rsid w:val="00971F68"/>
    <w:rsid w:val="00971FF0"/>
    <w:rsid w:val="009739BE"/>
    <w:rsid w:val="009739FB"/>
    <w:rsid w:val="00975C62"/>
    <w:rsid w:val="0098086B"/>
    <w:rsid w:val="00982534"/>
    <w:rsid w:val="0098315B"/>
    <w:rsid w:val="009835DF"/>
    <w:rsid w:val="00983ABE"/>
    <w:rsid w:val="009877C7"/>
    <w:rsid w:val="009923A6"/>
    <w:rsid w:val="00992ADE"/>
    <w:rsid w:val="00995AA5"/>
    <w:rsid w:val="009967CB"/>
    <w:rsid w:val="0099692E"/>
    <w:rsid w:val="00997593"/>
    <w:rsid w:val="009A0614"/>
    <w:rsid w:val="009A2673"/>
    <w:rsid w:val="009A2EE1"/>
    <w:rsid w:val="009A3DBC"/>
    <w:rsid w:val="009A4AE1"/>
    <w:rsid w:val="009A4F8B"/>
    <w:rsid w:val="009A5DC5"/>
    <w:rsid w:val="009A7B4A"/>
    <w:rsid w:val="009B16AE"/>
    <w:rsid w:val="009B2152"/>
    <w:rsid w:val="009B353C"/>
    <w:rsid w:val="009B5F95"/>
    <w:rsid w:val="009B6545"/>
    <w:rsid w:val="009C3E72"/>
    <w:rsid w:val="009C6CC6"/>
    <w:rsid w:val="009C7DE3"/>
    <w:rsid w:val="009D5C73"/>
    <w:rsid w:val="009D71DC"/>
    <w:rsid w:val="009D723F"/>
    <w:rsid w:val="009D7D1B"/>
    <w:rsid w:val="009E5EF7"/>
    <w:rsid w:val="009E6AAA"/>
    <w:rsid w:val="009F1921"/>
    <w:rsid w:val="009F4276"/>
    <w:rsid w:val="009F64A3"/>
    <w:rsid w:val="009F78B4"/>
    <w:rsid w:val="00A036F5"/>
    <w:rsid w:val="00A0479E"/>
    <w:rsid w:val="00A074FB"/>
    <w:rsid w:val="00A13CD1"/>
    <w:rsid w:val="00A14598"/>
    <w:rsid w:val="00A15D7B"/>
    <w:rsid w:val="00A15F3F"/>
    <w:rsid w:val="00A203BB"/>
    <w:rsid w:val="00A2120D"/>
    <w:rsid w:val="00A23F8F"/>
    <w:rsid w:val="00A2448E"/>
    <w:rsid w:val="00A2458C"/>
    <w:rsid w:val="00A24EB1"/>
    <w:rsid w:val="00A255F2"/>
    <w:rsid w:val="00A2595A"/>
    <w:rsid w:val="00A3090F"/>
    <w:rsid w:val="00A34F28"/>
    <w:rsid w:val="00A34FD8"/>
    <w:rsid w:val="00A352FC"/>
    <w:rsid w:val="00A35FE7"/>
    <w:rsid w:val="00A36101"/>
    <w:rsid w:val="00A37B4A"/>
    <w:rsid w:val="00A407BE"/>
    <w:rsid w:val="00A41AD1"/>
    <w:rsid w:val="00A441D5"/>
    <w:rsid w:val="00A4543C"/>
    <w:rsid w:val="00A45FF0"/>
    <w:rsid w:val="00A46072"/>
    <w:rsid w:val="00A471A6"/>
    <w:rsid w:val="00A47CCA"/>
    <w:rsid w:val="00A5004A"/>
    <w:rsid w:val="00A51A0D"/>
    <w:rsid w:val="00A524EE"/>
    <w:rsid w:val="00A5301F"/>
    <w:rsid w:val="00A565A2"/>
    <w:rsid w:val="00A605C0"/>
    <w:rsid w:val="00A62D3C"/>
    <w:rsid w:val="00A632DF"/>
    <w:rsid w:val="00A66D8A"/>
    <w:rsid w:val="00A67FE9"/>
    <w:rsid w:val="00A70755"/>
    <w:rsid w:val="00A70EB6"/>
    <w:rsid w:val="00A723F7"/>
    <w:rsid w:val="00A727EF"/>
    <w:rsid w:val="00A7487D"/>
    <w:rsid w:val="00A74CFD"/>
    <w:rsid w:val="00A752B0"/>
    <w:rsid w:val="00A763C6"/>
    <w:rsid w:val="00A765C6"/>
    <w:rsid w:val="00A77D66"/>
    <w:rsid w:val="00A80E1B"/>
    <w:rsid w:val="00A818E5"/>
    <w:rsid w:val="00A82DBF"/>
    <w:rsid w:val="00A83933"/>
    <w:rsid w:val="00A84EED"/>
    <w:rsid w:val="00A85A22"/>
    <w:rsid w:val="00A85D52"/>
    <w:rsid w:val="00A866F2"/>
    <w:rsid w:val="00A870E0"/>
    <w:rsid w:val="00A8797D"/>
    <w:rsid w:val="00A909C1"/>
    <w:rsid w:val="00A92015"/>
    <w:rsid w:val="00A921D7"/>
    <w:rsid w:val="00A93CF3"/>
    <w:rsid w:val="00A94436"/>
    <w:rsid w:val="00A965B0"/>
    <w:rsid w:val="00A96B79"/>
    <w:rsid w:val="00A97807"/>
    <w:rsid w:val="00A979AD"/>
    <w:rsid w:val="00AA1C6B"/>
    <w:rsid w:val="00AA247B"/>
    <w:rsid w:val="00AA5205"/>
    <w:rsid w:val="00AA618A"/>
    <w:rsid w:val="00AA77C4"/>
    <w:rsid w:val="00AB091F"/>
    <w:rsid w:val="00AB0B90"/>
    <w:rsid w:val="00AB283B"/>
    <w:rsid w:val="00AB293E"/>
    <w:rsid w:val="00AB2A7F"/>
    <w:rsid w:val="00AB2E34"/>
    <w:rsid w:val="00AB326C"/>
    <w:rsid w:val="00AB44D7"/>
    <w:rsid w:val="00AB4D32"/>
    <w:rsid w:val="00AB6CD8"/>
    <w:rsid w:val="00AC1A4E"/>
    <w:rsid w:val="00AC2FDA"/>
    <w:rsid w:val="00AC3B70"/>
    <w:rsid w:val="00AC65D7"/>
    <w:rsid w:val="00AC7ACF"/>
    <w:rsid w:val="00AD0147"/>
    <w:rsid w:val="00AD08A4"/>
    <w:rsid w:val="00AD0F02"/>
    <w:rsid w:val="00AD4617"/>
    <w:rsid w:val="00AD6C4C"/>
    <w:rsid w:val="00AD7B21"/>
    <w:rsid w:val="00AE18BD"/>
    <w:rsid w:val="00AE1CDC"/>
    <w:rsid w:val="00AE1ED2"/>
    <w:rsid w:val="00AE3835"/>
    <w:rsid w:val="00AE39BA"/>
    <w:rsid w:val="00AE3C6A"/>
    <w:rsid w:val="00AE4392"/>
    <w:rsid w:val="00AE46E4"/>
    <w:rsid w:val="00AE56D5"/>
    <w:rsid w:val="00AE5B28"/>
    <w:rsid w:val="00AE7780"/>
    <w:rsid w:val="00AF1243"/>
    <w:rsid w:val="00AF127D"/>
    <w:rsid w:val="00AF2010"/>
    <w:rsid w:val="00AF7536"/>
    <w:rsid w:val="00AF7EDB"/>
    <w:rsid w:val="00B07B6A"/>
    <w:rsid w:val="00B11B94"/>
    <w:rsid w:val="00B1214A"/>
    <w:rsid w:val="00B13E0C"/>
    <w:rsid w:val="00B164F0"/>
    <w:rsid w:val="00B22D86"/>
    <w:rsid w:val="00B2504C"/>
    <w:rsid w:val="00B2790F"/>
    <w:rsid w:val="00B315A7"/>
    <w:rsid w:val="00B3290C"/>
    <w:rsid w:val="00B32950"/>
    <w:rsid w:val="00B36D38"/>
    <w:rsid w:val="00B421EF"/>
    <w:rsid w:val="00B435A4"/>
    <w:rsid w:val="00B44CC1"/>
    <w:rsid w:val="00B456D5"/>
    <w:rsid w:val="00B47692"/>
    <w:rsid w:val="00B515AA"/>
    <w:rsid w:val="00B5242F"/>
    <w:rsid w:val="00B533C8"/>
    <w:rsid w:val="00B548FB"/>
    <w:rsid w:val="00B54C3C"/>
    <w:rsid w:val="00B56D6C"/>
    <w:rsid w:val="00B575F2"/>
    <w:rsid w:val="00B60B21"/>
    <w:rsid w:val="00B61614"/>
    <w:rsid w:val="00B6192C"/>
    <w:rsid w:val="00B62720"/>
    <w:rsid w:val="00B62EF7"/>
    <w:rsid w:val="00B64248"/>
    <w:rsid w:val="00B647AF"/>
    <w:rsid w:val="00B6593A"/>
    <w:rsid w:val="00B66A20"/>
    <w:rsid w:val="00B67090"/>
    <w:rsid w:val="00B708BF"/>
    <w:rsid w:val="00B7141E"/>
    <w:rsid w:val="00B71577"/>
    <w:rsid w:val="00B72F7F"/>
    <w:rsid w:val="00B73B68"/>
    <w:rsid w:val="00B73BEE"/>
    <w:rsid w:val="00B75E13"/>
    <w:rsid w:val="00B75F17"/>
    <w:rsid w:val="00B8138F"/>
    <w:rsid w:val="00B81502"/>
    <w:rsid w:val="00B82215"/>
    <w:rsid w:val="00B8359F"/>
    <w:rsid w:val="00B84E4E"/>
    <w:rsid w:val="00B877CD"/>
    <w:rsid w:val="00B879B0"/>
    <w:rsid w:val="00B9241C"/>
    <w:rsid w:val="00B9415E"/>
    <w:rsid w:val="00B94D70"/>
    <w:rsid w:val="00B9580C"/>
    <w:rsid w:val="00B97002"/>
    <w:rsid w:val="00B97739"/>
    <w:rsid w:val="00BA1360"/>
    <w:rsid w:val="00BA1749"/>
    <w:rsid w:val="00BA40A7"/>
    <w:rsid w:val="00BA5C4D"/>
    <w:rsid w:val="00BA6CE4"/>
    <w:rsid w:val="00BB0217"/>
    <w:rsid w:val="00BB1BCB"/>
    <w:rsid w:val="00BB7125"/>
    <w:rsid w:val="00BB71A4"/>
    <w:rsid w:val="00BC0DE4"/>
    <w:rsid w:val="00BC0E06"/>
    <w:rsid w:val="00BC0E8F"/>
    <w:rsid w:val="00BC290F"/>
    <w:rsid w:val="00BC2CD3"/>
    <w:rsid w:val="00BC3894"/>
    <w:rsid w:val="00BC5531"/>
    <w:rsid w:val="00BC68D7"/>
    <w:rsid w:val="00BE0D37"/>
    <w:rsid w:val="00BE2F67"/>
    <w:rsid w:val="00BE56DC"/>
    <w:rsid w:val="00BE5CA0"/>
    <w:rsid w:val="00BE663C"/>
    <w:rsid w:val="00BE73CD"/>
    <w:rsid w:val="00BF2F11"/>
    <w:rsid w:val="00BF3627"/>
    <w:rsid w:val="00BF3F3B"/>
    <w:rsid w:val="00BF4D2B"/>
    <w:rsid w:val="00BF7C33"/>
    <w:rsid w:val="00C00A8A"/>
    <w:rsid w:val="00C01B0B"/>
    <w:rsid w:val="00C01FCD"/>
    <w:rsid w:val="00C043CE"/>
    <w:rsid w:val="00C052B9"/>
    <w:rsid w:val="00C05B66"/>
    <w:rsid w:val="00C07D3A"/>
    <w:rsid w:val="00C12D8D"/>
    <w:rsid w:val="00C12F72"/>
    <w:rsid w:val="00C137E8"/>
    <w:rsid w:val="00C13C17"/>
    <w:rsid w:val="00C15225"/>
    <w:rsid w:val="00C2244C"/>
    <w:rsid w:val="00C22FDB"/>
    <w:rsid w:val="00C239A3"/>
    <w:rsid w:val="00C241E8"/>
    <w:rsid w:val="00C24E87"/>
    <w:rsid w:val="00C25869"/>
    <w:rsid w:val="00C25E49"/>
    <w:rsid w:val="00C2729C"/>
    <w:rsid w:val="00C279DF"/>
    <w:rsid w:val="00C27E45"/>
    <w:rsid w:val="00C316BF"/>
    <w:rsid w:val="00C31A82"/>
    <w:rsid w:val="00C32BB8"/>
    <w:rsid w:val="00C33794"/>
    <w:rsid w:val="00C34119"/>
    <w:rsid w:val="00C36B83"/>
    <w:rsid w:val="00C375C4"/>
    <w:rsid w:val="00C4115C"/>
    <w:rsid w:val="00C43BFC"/>
    <w:rsid w:val="00C43ED2"/>
    <w:rsid w:val="00C47A31"/>
    <w:rsid w:val="00C5155A"/>
    <w:rsid w:val="00C5169A"/>
    <w:rsid w:val="00C517E8"/>
    <w:rsid w:val="00C53538"/>
    <w:rsid w:val="00C53AEC"/>
    <w:rsid w:val="00C54087"/>
    <w:rsid w:val="00C56640"/>
    <w:rsid w:val="00C60F06"/>
    <w:rsid w:val="00C61220"/>
    <w:rsid w:val="00C6146B"/>
    <w:rsid w:val="00C615A6"/>
    <w:rsid w:val="00C61E8F"/>
    <w:rsid w:val="00C620C5"/>
    <w:rsid w:val="00C639E2"/>
    <w:rsid w:val="00C63DB7"/>
    <w:rsid w:val="00C64A20"/>
    <w:rsid w:val="00C666EB"/>
    <w:rsid w:val="00C670D5"/>
    <w:rsid w:val="00C7038D"/>
    <w:rsid w:val="00C71F7E"/>
    <w:rsid w:val="00C7378A"/>
    <w:rsid w:val="00C7483C"/>
    <w:rsid w:val="00C76FBC"/>
    <w:rsid w:val="00C81AE9"/>
    <w:rsid w:val="00C8346E"/>
    <w:rsid w:val="00C84917"/>
    <w:rsid w:val="00C855F8"/>
    <w:rsid w:val="00C85639"/>
    <w:rsid w:val="00C86275"/>
    <w:rsid w:val="00C90191"/>
    <w:rsid w:val="00C92CF8"/>
    <w:rsid w:val="00C9571C"/>
    <w:rsid w:val="00C963EC"/>
    <w:rsid w:val="00CA015D"/>
    <w:rsid w:val="00CA07D0"/>
    <w:rsid w:val="00CA2F39"/>
    <w:rsid w:val="00CA3507"/>
    <w:rsid w:val="00CA4455"/>
    <w:rsid w:val="00CA481F"/>
    <w:rsid w:val="00CA6503"/>
    <w:rsid w:val="00CA6509"/>
    <w:rsid w:val="00CA76B7"/>
    <w:rsid w:val="00CA7868"/>
    <w:rsid w:val="00CA7B92"/>
    <w:rsid w:val="00CB360E"/>
    <w:rsid w:val="00CB38BE"/>
    <w:rsid w:val="00CB3A62"/>
    <w:rsid w:val="00CB6DA5"/>
    <w:rsid w:val="00CC475A"/>
    <w:rsid w:val="00CC51C3"/>
    <w:rsid w:val="00CC6E79"/>
    <w:rsid w:val="00CD0A12"/>
    <w:rsid w:val="00CD3DC6"/>
    <w:rsid w:val="00CD6307"/>
    <w:rsid w:val="00CD71A3"/>
    <w:rsid w:val="00CE054E"/>
    <w:rsid w:val="00CE06BF"/>
    <w:rsid w:val="00CE1AFC"/>
    <w:rsid w:val="00CE2266"/>
    <w:rsid w:val="00CE40E3"/>
    <w:rsid w:val="00CF1A7E"/>
    <w:rsid w:val="00CF2696"/>
    <w:rsid w:val="00CF34A6"/>
    <w:rsid w:val="00CF4396"/>
    <w:rsid w:val="00CF5BBA"/>
    <w:rsid w:val="00D01D21"/>
    <w:rsid w:val="00D11BDF"/>
    <w:rsid w:val="00D129D1"/>
    <w:rsid w:val="00D12BF1"/>
    <w:rsid w:val="00D135B7"/>
    <w:rsid w:val="00D14115"/>
    <w:rsid w:val="00D15CC3"/>
    <w:rsid w:val="00D16DD6"/>
    <w:rsid w:val="00D2525B"/>
    <w:rsid w:val="00D267E6"/>
    <w:rsid w:val="00D324F0"/>
    <w:rsid w:val="00D36DB9"/>
    <w:rsid w:val="00D40E23"/>
    <w:rsid w:val="00D41646"/>
    <w:rsid w:val="00D42282"/>
    <w:rsid w:val="00D42921"/>
    <w:rsid w:val="00D42D72"/>
    <w:rsid w:val="00D442CE"/>
    <w:rsid w:val="00D445D0"/>
    <w:rsid w:val="00D44F5F"/>
    <w:rsid w:val="00D51704"/>
    <w:rsid w:val="00D52609"/>
    <w:rsid w:val="00D52DC7"/>
    <w:rsid w:val="00D5509D"/>
    <w:rsid w:val="00D555A7"/>
    <w:rsid w:val="00D5678A"/>
    <w:rsid w:val="00D6022F"/>
    <w:rsid w:val="00D62206"/>
    <w:rsid w:val="00D6560E"/>
    <w:rsid w:val="00D65AEB"/>
    <w:rsid w:val="00D666C0"/>
    <w:rsid w:val="00D70DCB"/>
    <w:rsid w:val="00D715D5"/>
    <w:rsid w:val="00D71903"/>
    <w:rsid w:val="00D73124"/>
    <w:rsid w:val="00D7429D"/>
    <w:rsid w:val="00D74A2D"/>
    <w:rsid w:val="00D74C34"/>
    <w:rsid w:val="00D77E65"/>
    <w:rsid w:val="00D856D0"/>
    <w:rsid w:val="00D870C4"/>
    <w:rsid w:val="00D872D4"/>
    <w:rsid w:val="00D878AF"/>
    <w:rsid w:val="00D87FBC"/>
    <w:rsid w:val="00D92102"/>
    <w:rsid w:val="00D94E7E"/>
    <w:rsid w:val="00D95F92"/>
    <w:rsid w:val="00D963CD"/>
    <w:rsid w:val="00D966B4"/>
    <w:rsid w:val="00D97371"/>
    <w:rsid w:val="00D97690"/>
    <w:rsid w:val="00D97AE3"/>
    <w:rsid w:val="00DA02EF"/>
    <w:rsid w:val="00DA0758"/>
    <w:rsid w:val="00DA1383"/>
    <w:rsid w:val="00DA34F0"/>
    <w:rsid w:val="00DA617D"/>
    <w:rsid w:val="00DA62D8"/>
    <w:rsid w:val="00DA6C88"/>
    <w:rsid w:val="00DB11E9"/>
    <w:rsid w:val="00DB18FB"/>
    <w:rsid w:val="00DB3B82"/>
    <w:rsid w:val="00DB3BD6"/>
    <w:rsid w:val="00DB48FF"/>
    <w:rsid w:val="00DB4EC1"/>
    <w:rsid w:val="00DB5404"/>
    <w:rsid w:val="00DB7715"/>
    <w:rsid w:val="00DC1952"/>
    <w:rsid w:val="00DC557D"/>
    <w:rsid w:val="00DC663C"/>
    <w:rsid w:val="00DD51F6"/>
    <w:rsid w:val="00DD580B"/>
    <w:rsid w:val="00DD5825"/>
    <w:rsid w:val="00DD7043"/>
    <w:rsid w:val="00DD719E"/>
    <w:rsid w:val="00DE1925"/>
    <w:rsid w:val="00DE1A69"/>
    <w:rsid w:val="00DE455B"/>
    <w:rsid w:val="00DF0BF8"/>
    <w:rsid w:val="00DF19F1"/>
    <w:rsid w:val="00DF1A1E"/>
    <w:rsid w:val="00DF3008"/>
    <w:rsid w:val="00DF452B"/>
    <w:rsid w:val="00DF5B38"/>
    <w:rsid w:val="00DF5CF7"/>
    <w:rsid w:val="00DF77A3"/>
    <w:rsid w:val="00E0380A"/>
    <w:rsid w:val="00E04168"/>
    <w:rsid w:val="00E048D2"/>
    <w:rsid w:val="00E120E7"/>
    <w:rsid w:val="00E12EAE"/>
    <w:rsid w:val="00E134CB"/>
    <w:rsid w:val="00E143EB"/>
    <w:rsid w:val="00E153C6"/>
    <w:rsid w:val="00E1747B"/>
    <w:rsid w:val="00E21000"/>
    <w:rsid w:val="00E2141E"/>
    <w:rsid w:val="00E21D9C"/>
    <w:rsid w:val="00E247E8"/>
    <w:rsid w:val="00E2571C"/>
    <w:rsid w:val="00E31DF0"/>
    <w:rsid w:val="00E3478D"/>
    <w:rsid w:val="00E3714B"/>
    <w:rsid w:val="00E372DE"/>
    <w:rsid w:val="00E40754"/>
    <w:rsid w:val="00E411F7"/>
    <w:rsid w:val="00E41338"/>
    <w:rsid w:val="00E425C0"/>
    <w:rsid w:val="00E44F73"/>
    <w:rsid w:val="00E47F64"/>
    <w:rsid w:val="00E54B40"/>
    <w:rsid w:val="00E55B28"/>
    <w:rsid w:val="00E56A4A"/>
    <w:rsid w:val="00E60680"/>
    <w:rsid w:val="00E62742"/>
    <w:rsid w:val="00E637E0"/>
    <w:rsid w:val="00E63E5B"/>
    <w:rsid w:val="00E63F5F"/>
    <w:rsid w:val="00E6559D"/>
    <w:rsid w:val="00E666C2"/>
    <w:rsid w:val="00E67913"/>
    <w:rsid w:val="00E67B72"/>
    <w:rsid w:val="00E704BE"/>
    <w:rsid w:val="00E71D39"/>
    <w:rsid w:val="00E71FD9"/>
    <w:rsid w:val="00E730B0"/>
    <w:rsid w:val="00E73CE4"/>
    <w:rsid w:val="00E74EA6"/>
    <w:rsid w:val="00E767F9"/>
    <w:rsid w:val="00E81A8F"/>
    <w:rsid w:val="00E82763"/>
    <w:rsid w:val="00E82FC1"/>
    <w:rsid w:val="00E83CC3"/>
    <w:rsid w:val="00E84962"/>
    <w:rsid w:val="00E86B7B"/>
    <w:rsid w:val="00E87D1F"/>
    <w:rsid w:val="00E920D0"/>
    <w:rsid w:val="00E9418B"/>
    <w:rsid w:val="00E94783"/>
    <w:rsid w:val="00E962D6"/>
    <w:rsid w:val="00EA0740"/>
    <w:rsid w:val="00EA14D6"/>
    <w:rsid w:val="00EA1997"/>
    <w:rsid w:val="00EA278A"/>
    <w:rsid w:val="00EA3721"/>
    <w:rsid w:val="00EA7C0B"/>
    <w:rsid w:val="00EB0636"/>
    <w:rsid w:val="00EB20A9"/>
    <w:rsid w:val="00EB26B5"/>
    <w:rsid w:val="00EB6D12"/>
    <w:rsid w:val="00EC0B9A"/>
    <w:rsid w:val="00EC0EA4"/>
    <w:rsid w:val="00EC3E91"/>
    <w:rsid w:val="00EC5FAF"/>
    <w:rsid w:val="00EC7CF0"/>
    <w:rsid w:val="00EC7D3C"/>
    <w:rsid w:val="00ED1028"/>
    <w:rsid w:val="00ED184D"/>
    <w:rsid w:val="00ED1A7A"/>
    <w:rsid w:val="00ED1DD5"/>
    <w:rsid w:val="00ED2A6B"/>
    <w:rsid w:val="00ED4E35"/>
    <w:rsid w:val="00ED55A4"/>
    <w:rsid w:val="00ED7E42"/>
    <w:rsid w:val="00EE3D86"/>
    <w:rsid w:val="00EE72E5"/>
    <w:rsid w:val="00EF1185"/>
    <w:rsid w:val="00EF12F1"/>
    <w:rsid w:val="00EF36E6"/>
    <w:rsid w:val="00EF40D5"/>
    <w:rsid w:val="00EF547F"/>
    <w:rsid w:val="00EF57B4"/>
    <w:rsid w:val="00F00F6F"/>
    <w:rsid w:val="00F01EE4"/>
    <w:rsid w:val="00F04895"/>
    <w:rsid w:val="00F04BCC"/>
    <w:rsid w:val="00F04E4A"/>
    <w:rsid w:val="00F12DB0"/>
    <w:rsid w:val="00F16691"/>
    <w:rsid w:val="00F16B5E"/>
    <w:rsid w:val="00F17A66"/>
    <w:rsid w:val="00F20CF2"/>
    <w:rsid w:val="00F22C92"/>
    <w:rsid w:val="00F242CF"/>
    <w:rsid w:val="00F2591C"/>
    <w:rsid w:val="00F25F93"/>
    <w:rsid w:val="00F26B12"/>
    <w:rsid w:val="00F276D8"/>
    <w:rsid w:val="00F31EA1"/>
    <w:rsid w:val="00F345B6"/>
    <w:rsid w:val="00F41C46"/>
    <w:rsid w:val="00F42DAC"/>
    <w:rsid w:val="00F45854"/>
    <w:rsid w:val="00F477F5"/>
    <w:rsid w:val="00F52633"/>
    <w:rsid w:val="00F52F59"/>
    <w:rsid w:val="00F530D8"/>
    <w:rsid w:val="00F54857"/>
    <w:rsid w:val="00F54E6F"/>
    <w:rsid w:val="00F61B14"/>
    <w:rsid w:val="00F63430"/>
    <w:rsid w:val="00F653C6"/>
    <w:rsid w:val="00F70A5F"/>
    <w:rsid w:val="00F70E26"/>
    <w:rsid w:val="00F70F58"/>
    <w:rsid w:val="00F73DE9"/>
    <w:rsid w:val="00F740CF"/>
    <w:rsid w:val="00F74A08"/>
    <w:rsid w:val="00F74BC6"/>
    <w:rsid w:val="00F75C3E"/>
    <w:rsid w:val="00F77205"/>
    <w:rsid w:val="00F825B5"/>
    <w:rsid w:val="00F855FD"/>
    <w:rsid w:val="00F85C62"/>
    <w:rsid w:val="00F860F5"/>
    <w:rsid w:val="00F903BF"/>
    <w:rsid w:val="00F912F7"/>
    <w:rsid w:val="00F91437"/>
    <w:rsid w:val="00F92D47"/>
    <w:rsid w:val="00F93B44"/>
    <w:rsid w:val="00F94640"/>
    <w:rsid w:val="00F94C84"/>
    <w:rsid w:val="00F953F0"/>
    <w:rsid w:val="00F959C7"/>
    <w:rsid w:val="00F95EB9"/>
    <w:rsid w:val="00FA021D"/>
    <w:rsid w:val="00FA167E"/>
    <w:rsid w:val="00FA1E16"/>
    <w:rsid w:val="00FA25A8"/>
    <w:rsid w:val="00FA2F17"/>
    <w:rsid w:val="00FA3CF8"/>
    <w:rsid w:val="00FA56CC"/>
    <w:rsid w:val="00FA5A8B"/>
    <w:rsid w:val="00FA67F1"/>
    <w:rsid w:val="00FA6B58"/>
    <w:rsid w:val="00FA768D"/>
    <w:rsid w:val="00FB0593"/>
    <w:rsid w:val="00FB0AB4"/>
    <w:rsid w:val="00FB32CB"/>
    <w:rsid w:val="00FB56D2"/>
    <w:rsid w:val="00FB60CF"/>
    <w:rsid w:val="00FB6180"/>
    <w:rsid w:val="00FB63B5"/>
    <w:rsid w:val="00FB7076"/>
    <w:rsid w:val="00FC0C91"/>
    <w:rsid w:val="00FC1D7A"/>
    <w:rsid w:val="00FC3B92"/>
    <w:rsid w:val="00FC6384"/>
    <w:rsid w:val="00FD03D7"/>
    <w:rsid w:val="00FD52C6"/>
    <w:rsid w:val="00FD6FC8"/>
    <w:rsid w:val="00FD79C1"/>
    <w:rsid w:val="00FD7F98"/>
    <w:rsid w:val="00FE0EEB"/>
    <w:rsid w:val="00FE386C"/>
    <w:rsid w:val="00FE6FFD"/>
    <w:rsid w:val="00FF2946"/>
    <w:rsid w:val="00FF3839"/>
    <w:rsid w:val="00FF3A70"/>
    <w:rsid w:val="00FF4195"/>
    <w:rsid w:val="00FF48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5AC3C"/>
  <w15:docId w15:val="{00D2A089-2DE7-496B-BF2F-3ADEBE399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15A7"/>
    <w:rPr>
      <w:color w:val="0563C1" w:themeColor="hyperlink"/>
      <w:u w:val="single"/>
    </w:rPr>
  </w:style>
  <w:style w:type="paragraph" w:customStyle="1" w:styleId="EndNoteBibliographyTitle">
    <w:name w:val="EndNote Bibliography Title"/>
    <w:basedOn w:val="Normal"/>
    <w:link w:val="EndNoteBibliographyTitleChar"/>
    <w:rsid w:val="00360C8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60C87"/>
    <w:rPr>
      <w:rFonts w:ascii="Calibri" w:hAnsi="Calibri"/>
      <w:noProof/>
      <w:lang w:val="en-US"/>
    </w:rPr>
  </w:style>
  <w:style w:type="paragraph" w:customStyle="1" w:styleId="EndNoteBibliography">
    <w:name w:val="EndNote Bibliography"/>
    <w:basedOn w:val="Normal"/>
    <w:link w:val="EndNoteBibliographyChar"/>
    <w:rsid w:val="00360C8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60C87"/>
    <w:rPr>
      <w:rFonts w:ascii="Calibri" w:hAnsi="Calibri"/>
      <w:noProof/>
      <w:lang w:val="en-US"/>
    </w:rPr>
  </w:style>
  <w:style w:type="character" w:styleId="FollowedHyperlink">
    <w:name w:val="FollowedHyperlink"/>
    <w:basedOn w:val="DefaultParagraphFont"/>
    <w:uiPriority w:val="99"/>
    <w:semiHidden/>
    <w:unhideWhenUsed/>
    <w:rsid w:val="001A26B3"/>
    <w:rPr>
      <w:color w:val="954F72" w:themeColor="followedHyperlink"/>
      <w:u w:val="single"/>
    </w:rPr>
  </w:style>
  <w:style w:type="table" w:styleId="TableGrid">
    <w:name w:val="Table Grid"/>
    <w:basedOn w:val="TableNormal"/>
    <w:uiPriority w:val="39"/>
    <w:rsid w:val="00915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375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75C5"/>
    <w:rPr>
      <w:rFonts w:ascii="Segoe UI" w:hAnsi="Segoe UI" w:cs="Segoe UI"/>
      <w:sz w:val="18"/>
      <w:szCs w:val="18"/>
    </w:rPr>
  </w:style>
  <w:style w:type="character" w:styleId="PlaceholderText">
    <w:name w:val="Placeholder Text"/>
    <w:basedOn w:val="DefaultParagraphFont"/>
    <w:uiPriority w:val="99"/>
    <w:semiHidden/>
    <w:rsid w:val="00160321"/>
    <w:rPr>
      <w:color w:val="808080"/>
    </w:rPr>
  </w:style>
  <w:style w:type="character" w:styleId="LineNumber">
    <w:name w:val="line number"/>
    <w:basedOn w:val="DefaultParagraphFont"/>
    <w:uiPriority w:val="99"/>
    <w:semiHidden/>
    <w:unhideWhenUsed/>
    <w:rsid w:val="00160321"/>
  </w:style>
  <w:style w:type="paragraph" w:styleId="Header">
    <w:name w:val="header"/>
    <w:basedOn w:val="Normal"/>
    <w:link w:val="HeaderChar"/>
    <w:uiPriority w:val="99"/>
    <w:unhideWhenUsed/>
    <w:rsid w:val="00A866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66F2"/>
  </w:style>
  <w:style w:type="paragraph" w:styleId="Footer">
    <w:name w:val="footer"/>
    <w:basedOn w:val="Normal"/>
    <w:link w:val="FooterChar"/>
    <w:uiPriority w:val="99"/>
    <w:unhideWhenUsed/>
    <w:rsid w:val="00A866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66F2"/>
  </w:style>
  <w:style w:type="character" w:styleId="Strong">
    <w:name w:val="Strong"/>
    <w:basedOn w:val="DefaultParagraphFont"/>
    <w:uiPriority w:val="22"/>
    <w:qFormat/>
    <w:rsid w:val="002F14CA"/>
    <w:rPr>
      <w:b/>
      <w:bCs/>
    </w:rPr>
  </w:style>
  <w:style w:type="character" w:customStyle="1" w:styleId="highlight">
    <w:name w:val="highlight"/>
    <w:basedOn w:val="DefaultParagraphFont"/>
    <w:rsid w:val="00B575F2"/>
  </w:style>
  <w:style w:type="character" w:styleId="Emphasis">
    <w:name w:val="Emphasis"/>
    <w:basedOn w:val="DefaultParagraphFont"/>
    <w:uiPriority w:val="20"/>
    <w:qFormat/>
    <w:rsid w:val="00004DFB"/>
    <w:rPr>
      <w:i/>
      <w:iCs/>
    </w:rPr>
  </w:style>
  <w:style w:type="paragraph" w:styleId="ListParagraph">
    <w:name w:val="List Paragraph"/>
    <w:basedOn w:val="Normal"/>
    <w:uiPriority w:val="34"/>
    <w:qFormat/>
    <w:rsid w:val="000C33B8"/>
    <w:pPr>
      <w:ind w:left="720"/>
      <w:contextualSpacing/>
    </w:pPr>
  </w:style>
  <w:style w:type="character" w:styleId="CommentReference">
    <w:name w:val="annotation reference"/>
    <w:basedOn w:val="DefaultParagraphFont"/>
    <w:uiPriority w:val="99"/>
    <w:semiHidden/>
    <w:unhideWhenUsed/>
    <w:rsid w:val="0084202E"/>
    <w:rPr>
      <w:sz w:val="16"/>
      <w:szCs w:val="16"/>
    </w:rPr>
  </w:style>
  <w:style w:type="paragraph" w:styleId="CommentText">
    <w:name w:val="annotation text"/>
    <w:basedOn w:val="Normal"/>
    <w:link w:val="CommentTextChar"/>
    <w:uiPriority w:val="99"/>
    <w:unhideWhenUsed/>
    <w:rsid w:val="0084202E"/>
    <w:pPr>
      <w:spacing w:line="240" w:lineRule="auto"/>
    </w:pPr>
    <w:rPr>
      <w:sz w:val="20"/>
      <w:szCs w:val="20"/>
    </w:rPr>
  </w:style>
  <w:style w:type="character" w:customStyle="1" w:styleId="CommentTextChar">
    <w:name w:val="Comment Text Char"/>
    <w:basedOn w:val="DefaultParagraphFont"/>
    <w:link w:val="CommentText"/>
    <w:uiPriority w:val="99"/>
    <w:rsid w:val="0084202E"/>
    <w:rPr>
      <w:sz w:val="20"/>
      <w:szCs w:val="20"/>
    </w:rPr>
  </w:style>
  <w:style w:type="paragraph" w:styleId="CommentSubject">
    <w:name w:val="annotation subject"/>
    <w:basedOn w:val="CommentText"/>
    <w:next w:val="CommentText"/>
    <w:link w:val="CommentSubjectChar"/>
    <w:uiPriority w:val="99"/>
    <w:semiHidden/>
    <w:unhideWhenUsed/>
    <w:rsid w:val="0084202E"/>
    <w:rPr>
      <w:b/>
      <w:bCs/>
    </w:rPr>
  </w:style>
  <w:style w:type="character" w:customStyle="1" w:styleId="CommentSubjectChar">
    <w:name w:val="Comment Subject Char"/>
    <w:basedOn w:val="CommentTextChar"/>
    <w:link w:val="CommentSubject"/>
    <w:uiPriority w:val="99"/>
    <w:semiHidden/>
    <w:rsid w:val="0084202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4458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4DE9F-293D-4B2B-BFD5-7B5016DFB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58676</Words>
  <Characters>334459</Characters>
  <Application>Microsoft Office Word</Application>
  <DocSecurity>0</DocSecurity>
  <Lines>2787</Lines>
  <Paragraphs>784</Paragraphs>
  <ScaleCrop>false</ScaleCrop>
  <HeadingPairs>
    <vt:vector size="2" baseType="variant">
      <vt:variant>
        <vt:lpstr>Title</vt:lpstr>
      </vt:variant>
      <vt:variant>
        <vt:i4>1</vt:i4>
      </vt:variant>
    </vt:vector>
  </HeadingPairs>
  <TitlesOfParts>
    <vt:vector size="1" baseType="lpstr">
      <vt:lpstr/>
    </vt:vector>
  </TitlesOfParts>
  <Company>University of Chester</Company>
  <LinksUpToDate>false</LinksUpToDate>
  <CharactersWithSpaces>392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 Morgan</dc:creator>
  <cp:lastModifiedBy>adamsm2@hope.ac.uk</cp:lastModifiedBy>
  <cp:revision>2</cp:revision>
  <cp:lastPrinted>2016-03-11T13:38:00Z</cp:lastPrinted>
  <dcterms:created xsi:type="dcterms:W3CDTF">2023-11-14T10:17:00Z</dcterms:created>
  <dcterms:modified xsi:type="dcterms:W3CDTF">2023-11-14T10:17:00Z</dcterms:modified>
</cp:coreProperties>
</file>